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037B4" w14:textId="5ABD2744" w:rsidR="00AD0089" w:rsidRDefault="00AD0089" w:rsidP="00EE4D3F">
      <w:pPr>
        <w:rPr>
          <w:sz w:val="40"/>
          <w:szCs w:val="40"/>
        </w:rPr>
      </w:pPr>
    </w:p>
    <w:p w14:paraId="25984880" w14:textId="77777777" w:rsidR="003844AF" w:rsidRPr="00F12F92" w:rsidRDefault="003844AF" w:rsidP="00EE4D3F">
      <w:pPr>
        <w:rPr>
          <w:sz w:val="40"/>
          <w:szCs w:val="40"/>
        </w:rPr>
      </w:pPr>
    </w:p>
    <w:p w14:paraId="415DE8E4" w14:textId="09B7D01E" w:rsidR="005A64F4" w:rsidRPr="00EE4D3F" w:rsidRDefault="00EE7BD4" w:rsidP="00EE4D3F">
      <w:pPr>
        <w:rPr>
          <w:sz w:val="40"/>
          <w:szCs w:val="40"/>
        </w:rPr>
      </w:pPr>
      <w:r>
        <w:rPr>
          <w:sz w:val="40"/>
          <w:szCs w:val="40"/>
        </w:rPr>
        <w:t xml:space="preserve">Individual and population-level </w:t>
      </w:r>
      <w:r w:rsidR="00CD762D" w:rsidRPr="00EE4D3F">
        <w:rPr>
          <w:sz w:val="40"/>
          <w:szCs w:val="40"/>
        </w:rPr>
        <w:t>risk factors for</w:t>
      </w:r>
      <w:r w:rsidR="002A19CA">
        <w:rPr>
          <w:sz w:val="40"/>
          <w:szCs w:val="40"/>
        </w:rPr>
        <w:t xml:space="preserve"> </w:t>
      </w:r>
      <w:r w:rsidR="005D6206">
        <w:rPr>
          <w:sz w:val="40"/>
          <w:szCs w:val="40"/>
        </w:rPr>
        <w:t xml:space="preserve">new </w:t>
      </w:r>
      <w:r w:rsidR="00172E07" w:rsidRPr="00EE4D3F">
        <w:rPr>
          <w:sz w:val="40"/>
          <w:szCs w:val="40"/>
        </w:rPr>
        <w:t xml:space="preserve">HIV </w:t>
      </w:r>
      <w:r w:rsidR="005D6206">
        <w:rPr>
          <w:sz w:val="40"/>
          <w:szCs w:val="40"/>
        </w:rPr>
        <w:t xml:space="preserve">infections </w:t>
      </w:r>
      <w:r w:rsidR="00172E07" w:rsidRPr="00EE4D3F">
        <w:rPr>
          <w:sz w:val="40"/>
          <w:szCs w:val="40"/>
        </w:rPr>
        <w:t>among adults</w:t>
      </w:r>
      <w:r w:rsidR="00807EDC">
        <w:rPr>
          <w:sz w:val="40"/>
          <w:szCs w:val="40"/>
        </w:rPr>
        <w:t xml:space="preserve"> in </w:t>
      </w:r>
      <w:r w:rsidR="009C4776">
        <w:rPr>
          <w:sz w:val="40"/>
          <w:szCs w:val="40"/>
        </w:rPr>
        <w:t>Eastern and Southern</w:t>
      </w:r>
      <w:r w:rsidR="00807EDC" w:rsidRPr="00EE4D3F">
        <w:rPr>
          <w:sz w:val="40"/>
          <w:szCs w:val="40"/>
        </w:rPr>
        <w:t xml:space="preserve"> Africa</w:t>
      </w:r>
      <w:r w:rsidR="00B52385">
        <w:rPr>
          <w:sz w:val="40"/>
          <w:szCs w:val="40"/>
        </w:rPr>
        <w:t>.</w:t>
      </w:r>
    </w:p>
    <w:p w14:paraId="26A7F015" w14:textId="77777777" w:rsidR="00D052B2" w:rsidRDefault="00D052B2" w:rsidP="00732D6C">
      <w:pPr>
        <w:pStyle w:val="Default"/>
        <w:rPr>
          <w:rFonts w:ascii="Calibri" w:eastAsia="Times New Roman" w:hAnsi="Calibri" w:cs="Calibri"/>
          <w:sz w:val="22"/>
          <w:lang w:eastAsia="en-GB"/>
        </w:rPr>
      </w:pPr>
    </w:p>
    <w:p w14:paraId="17A97D9E" w14:textId="057505E8" w:rsidR="00732D6C" w:rsidRDefault="006F3C98" w:rsidP="00732D6C">
      <w:pPr>
        <w:pStyle w:val="Default"/>
      </w:pPr>
      <w:r w:rsidRPr="0065489D">
        <w:rPr>
          <w:rFonts w:ascii="Calibri" w:eastAsia="Times New Roman" w:hAnsi="Calibri" w:cs="Calibri"/>
          <w:sz w:val="22"/>
          <w:lang w:eastAsia="en-GB"/>
        </w:rPr>
        <w:t>Emma Slaymaker</w:t>
      </w:r>
      <w:bookmarkStart w:id="0" w:name="_Ref194337379"/>
      <w:r w:rsidR="00B52385">
        <w:rPr>
          <w:rStyle w:val="FootnoteReference"/>
          <w:rFonts w:ascii="Calibri" w:eastAsia="Times New Roman" w:hAnsi="Calibri" w:cs="Calibri"/>
          <w:sz w:val="22"/>
          <w:lang w:eastAsia="en-GB"/>
        </w:rPr>
        <w:footnoteReference w:id="1"/>
      </w:r>
      <w:bookmarkEnd w:id="0"/>
      <w:r>
        <w:rPr>
          <w:rFonts w:ascii="Calibri" w:eastAsia="Times New Roman" w:hAnsi="Calibri" w:cs="Calibri"/>
          <w:sz w:val="22"/>
          <w:lang w:eastAsia="en-GB"/>
        </w:rPr>
        <w:t xml:space="preserve">, </w:t>
      </w:r>
      <w:r w:rsidRPr="0065489D">
        <w:rPr>
          <w:rFonts w:ascii="Calibri" w:eastAsia="Times New Roman" w:hAnsi="Calibri" w:cs="Calibri"/>
          <w:sz w:val="22"/>
          <w:lang w:eastAsia="en-GB"/>
        </w:rPr>
        <w:t>Clara Calvert</w:t>
      </w:r>
      <w:r w:rsidR="00B52385">
        <w:rPr>
          <w:rStyle w:val="FootnoteReference"/>
          <w:rFonts w:ascii="Calibri" w:eastAsia="Times New Roman" w:hAnsi="Calibri" w:cs="Calibri"/>
          <w:sz w:val="22"/>
          <w:lang w:eastAsia="en-GB"/>
        </w:rPr>
        <w:footnoteReference w:id="2"/>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Milly Marston</w:t>
      </w:r>
      <w:r w:rsidR="00B52385" w:rsidRPr="00B52385">
        <w:rPr>
          <w:rFonts w:ascii="Calibri" w:eastAsia="Times New Roman" w:hAnsi="Calibri" w:cs="Calibri"/>
          <w:sz w:val="22"/>
          <w:vertAlign w:val="superscript"/>
          <w:lang w:eastAsia="en-GB"/>
        </w:rPr>
        <w:fldChar w:fldCharType="begin"/>
      </w:r>
      <w:r w:rsidR="00B52385" w:rsidRPr="00B52385">
        <w:rPr>
          <w:rFonts w:ascii="Calibri" w:eastAsia="Times New Roman" w:hAnsi="Calibri" w:cs="Calibri"/>
          <w:sz w:val="22"/>
          <w:vertAlign w:val="superscript"/>
          <w:lang w:eastAsia="en-GB"/>
        </w:rPr>
        <w:instrText xml:space="preserve"> NOTEREF _Ref194337379 \h </w:instrText>
      </w:r>
      <w:r w:rsidR="00B52385">
        <w:rPr>
          <w:rFonts w:ascii="Calibri" w:eastAsia="Times New Roman" w:hAnsi="Calibri" w:cs="Calibri"/>
          <w:sz w:val="22"/>
          <w:vertAlign w:val="superscript"/>
          <w:lang w:eastAsia="en-GB"/>
        </w:rPr>
        <w:instrText xml:space="preserve"> \* MERGEFORMAT </w:instrText>
      </w:r>
      <w:r w:rsidR="00B52385" w:rsidRPr="00B52385">
        <w:rPr>
          <w:rFonts w:ascii="Calibri" w:eastAsia="Times New Roman" w:hAnsi="Calibri" w:cs="Calibri"/>
          <w:sz w:val="22"/>
          <w:vertAlign w:val="superscript"/>
          <w:lang w:eastAsia="en-GB"/>
        </w:rPr>
      </w:r>
      <w:r w:rsidR="00B52385" w:rsidRPr="00B52385">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1</w:t>
      </w:r>
      <w:r w:rsidR="00B52385" w:rsidRPr="00B52385">
        <w:rPr>
          <w:rFonts w:ascii="Calibri" w:eastAsia="Times New Roman" w:hAnsi="Calibri" w:cs="Calibri"/>
          <w:sz w:val="22"/>
          <w:vertAlign w:val="superscript"/>
          <w:lang w:eastAsia="en-GB"/>
        </w:rPr>
        <w:fldChar w:fldCharType="end"/>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Kathryn Risher</w:t>
      </w:r>
      <w:r w:rsidR="00B52385">
        <w:rPr>
          <w:rStyle w:val="FootnoteReference"/>
          <w:rFonts w:ascii="Calibri" w:eastAsia="Times New Roman" w:hAnsi="Calibri" w:cs="Calibri"/>
          <w:sz w:val="22"/>
          <w:lang w:eastAsia="en-GB"/>
        </w:rPr>
        <w:footnoteReference w:id="3"/>
      </w:r>
      <w:r w:rsidR="00B52385" w:rsidRPr="00B52385">
        <w:rPr>
          <w:rFonts w:ascii="Calibri" w:eastAsia="Times New Roman" w:hAnsi="Calibri" w:cs="Calibri"/>
          <w:sz w:val="22"/>
          <w:vertAlign w:val="superscript"/>
          <w:lang w:eastAsia="en-GB"/>
        </w:rPr>
        <w:t>,</w:t>
      </w:r>
      <w:bookmarkStart w:id="1" w:name="_Ref194337474"/>
      <w:r w:rsidR="00B52385">
        <w:rPr>
          <w:rStyle w:val="FootnoteReference"/>
          <w:rFonts w:ascii="Calibri" w:eastAsia="Times New Roman" w:hAnsi="Calibri" w:cs="Calibri"/>
          <w:sz w:val="22"/>
          <w:lang w:eastAsia="en-GB"/>
        </w:rPr>
        <w:footnoteReference w:id="4"/>
      </w:r>
      <w:bookmarkEnd w:id="1"/>
      <w:r>
        <w:rPr>
          <w:rFonts w:ascii="Calibri" w:eastAsia="Times New Roman" w:hAnsi="Calibri" w:cs="Calibri"/>
          <w:sz w:val="22"/>
          <w:lang w:eastAsia="en-GB"/>
        </w:rPr>
        <w:t xml:space="preserve">, </w:t>
      </w:r>
      <w:r w:rsidRPr="0065489D">
        <w:rPr>
          <w:rFonts w:ascii="Calibri" w:eastAsia="Times New Roman" w:hAnsi="Calibri" w:cs="Calibri"/>
          <w:sz w:val="22"/>
          <w:lang w:eastAsia="en-GB"/>
        </w:rPr>
        <w:t>Jeffrey Eaton</w:t>
      </w:r>
      <w:r w:rsidR="00B52385" w:rsidRPr="00B52385">
        <w:rPr>
          <w:rFonts w:ascii="Calibri" w:eastAsia="Times New Roman" w:hAnsi="Calibri" w:cs="Calibri"/>
          <w:sz w:val="22"/>
          <w:vertAlign w:val="superscript"/>
          <w:lang w:eastAsia="en-GB"/>
        </w:rPr>
        <w:fldChar w:fldCharType="begin"/>
      </w:r>
      <w:r w:rsidR="00B52385" w:rsidRPr="00B52385">
        <w:rPr>
          <w:rFonts w:ascii="Calibri" w:eastAsia="Times New Roman" w:hAnsi="Calibri" w:cs="Calibri"/>
          <w:sz w:val="22"/>
          <w:vertAlign w:val="superscript"/>
          <w:lang w:eastAsia="en-GB"/>
        </w:rPr>
        <w:instrText xml:space="preserve"> NOTEREF _Ref194337474 \h </w:instrText>
      </w:r>
      <w:r w:rsidR="00B52385">
        <w:rPr>
          <w:rFonts w:ascii="Calibri" w:eastAsia="Times New Roman" w:hAnsi="Calibri" w:cs="Calibri"/>
          <w:sz w:val="22"/>
          <w:vertAlign w:val="superscript"/>
          <w:lang w:eastAsia="en-GB"/>
        </w:rPr>
        <w:instrText xml:space="preserve"> \* MERGEFORMAT </w:instrText>
      </w:r>
      <w:r w:rsidR="00B52385" w:rsidRPr="00B52385">
        <w:rPr>
          <w:rFonts w:ascii="Calibri" w:eastAsia="Times New Roman" w:hAnsi="Calibri" w:cs="Calibri"/>
          <w:sz w:val="22"/>
          <w:vertAlign w:val="superscript"/>
          <w:lang w:eastAsia="en-GB"/>
        </w:rPr>
      </w:r>
      <w:r w:rsidR="00B52385" w:rsidRPr="00B52385">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4</w:t>
      </w:r>
      <w:r w:rsidR="00B52385" w:rsidRPr="00B52385">
        <w:rPr>
          <w:rFonts w:ascii="Calibri" w:eastAsia="Times New Roman" w:hAnsi="Calibri" w:cs="Calibri"/>
          <w:sz w:val="22"/>
          <w:vertAlign w:val="superscript"/>
          <w:lang w:eastAsia="en-GB"/>
        </w:rPr>
        <w:fldChar w:fldCharType="end"/>
      </w:r>
      <w:r w:rsidR="00B52385" w:rsidRPr="00B52385">
        <w:rPr>
          <w:rFonts w:ascii="Calibri" w:eastAsia="Times New Roman" w:hAnsi="Calibri" w:cs="Calibri"/>
          <w:sz w:val="22"/>
          <w:vertAlign w:val="superscript"/>
          <w:lang w:eastAsia="en-GB"/>
        </w:rPr>
        <w:t>,</w:t>
      </w:r>
      <w:bookmarkStart w:id="2" w:name="_Ref194337531"/>
      <w:r w:rsidR="00B52385">
        <w:rPr>
          <w:rStyle w:val="FootnoteReference"/>
          <w:rFonts w:ascii="Calibri" w:eastAsia="Times New Roman" w:hAnsi="Calibri" w:cs="Calibri"/>
          <w:sz w:val="22"/>
          <w:lang w:eastAsia="en-GB"/>
        </w:rPr>
        <w:footnoteReference w:id="5"/>
      </w:r>
      <w:bookmarkEnd w:id="2"/>
      <w:r>
        <w:rPr>
          <w:rFonts w:ascii="Calibri" w:eastAsia="Times New Roman" w:hAnsi="Calibri" w:cs="Calibri"/>
          <w:sz w:val="22"/>
          <w:lang w:eastAsia="en-GB"/>
        </w:rPr>
        <w:t xml:space="preserve">, </w:t>
      </w:r>
      <w:r w:rsidRPr="0065489D">
        <w:rPr>
          <w:rFonts w:ascii="Calibri" w:eastAsia="Times New Roman" w:hAnsi="Calibri" w:cs="Calibri"/>
          <w:sz w:val="22"/>
          <w:lang w:eastAsia="en-GB"/>
        </w:rPr>
        <w:t>Louisa Moorhouse</w:t>
      </w:r>
      <w:r w:rsidR="00B52385" w:rsidRPr="00B52385">
        <w:rPr>
          <w:rFonts w:ascii="Calibri" w:eastAsia="Times New Roman" w:hAnsi="Calibri" w:cs="Calibri"/>
          <w:sz w:val="22"/>
          <w:vertAlign w:val="superscript"/>
          <w:lang w:eastAsia="en-GB"/>
        </w:rPr>
        <w:fldChar w:fldCharType="begin"/>
      </w:r>
      <w:r w:rsidR="00B52385" w:rsidRPr="00B52385">
        <w:rPr>
          <w:rFonts w:ascii="Calibri" w:eastAsia="Times New Roman" w:hAnsi="Calibri" w:cs="Calibri"/>
          <w:sz w:val="22"/>
          <w:vertAlign w:val="superscript"/>
          <w:lang w:eastAsia="en-GB"/>
        </w:rPr>
        <w:instrText xml:space="preserve"> NOTEREF _Ref194337531 \h </w:instrText>
      </w:r>
      <w:r w:rsidR="00B52385">
        <w:rPr>
          <w:rFonts w:ascii="Calibri" w:eastAsia="Times New Roman" w:hAnsi="Calibri" w:cs="Calibri"/>
          <w:sz w:val="22"/>
          <w:vertAlign w:val="superscript"/>
          <w:lang w:eastAsia="en-GB"/>
        </w:rPr>
        <w:instrText xml:space="preserve"> \* MERGEFORMAT </w:instrText>
      </w:r>
      <w:r w:rsidR="00B52385" w:rsidRPr="00B52385">
        <w:rPr>
          <w:rFonts w:ascii="Calibri" w:eastAsia="Times New Roman" w:hAnsi="Calibri" w:cs="Calibri"/>
          <w:sz w:val="22"/>
          <w:vertAlign w:val="superscript"/>
          <w:lang w:eastAsia="en-GB"/>
        </w:rPr>
      </w:r>
      <w:r w:rsidR="00B52385" w:rsidRPr="00B52385">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5</w:t>
      </w:r>
      <w:r w:rsidR="00B52385" w:rsidRPr="00B52385">
        <w:rPr>
          <w:rFonts w:ascii="Calibri" w:eastAsia="Times New Roman" w:hAnsi="Calibri" w:cs="Calibri"/>
          <w:sz w:val="22"/>
          <w:vertAlign w:val="superscript"/>
          <w:lang w:eastAsia="en-GB"/>
        </w:rPr>
        <w:fldChar w:fldCharType="end"/>
      </w:r>
      <w:r w:rsidR="00B52385" w:rsidRPr="00B52385">
        <w:rPr>
          <w:rFonts w:ascii="Calibri" w:eastAsia="Times New Roman" w:hAnsi="Calibri" w:cs="Calibri"/>
          <w:sz w:val="22"/>
          <w:vertAlign w:val="superscript"/>
          <w:lang w:eastAsia="en-GB"/>
        </w:rPr>
        <w:t>,</w:t>
      </w:r>
      <w:bookmarkStart w:id="3" w:name="_Ref194337889"/>
      <w:r w:rsidR="00B52385">
        <w:rPr>
          <w:rStyle w:val="FootnoteReference"/>
          <w:rFonts w:ascii="Calibri" w:eastAsia="Times New Roman" w:hAnsi="Calibri" w:cs="Calibri"/>
          <w:sz w:val="22"/>
          <w:lang w:eastAsia="en-GB"/>
        </w:rPr>
        <w:footnoteReference w:id="6"/>
      </w:r>
      <w:bookmarkEnd w:id="3"/>
      <w:r>
        <w:rPr>
          <w:rFonts w:ascii="Calibri" w:eastAsia="Times New Roman" w:hAnsi="Calibri" w:cs="Calibri"/>
          <w:sz w:val="22"/>
          <w:lang w:eastAsia="en-GB"/>
        </w:rPr>
        <w:t xml:space="preserve">, </w:t>
      </w:r>
      <w:r w:rsidRPr="0065489D">
        <w:rPr>
          <w:rFonts w:ascii="Calibri" w:eastAsia="Times New Roman" w:hAnsi="Calibri" w:cs="Calibri"/>
          <w:sz w:val="22"/>
          <w:lang w:eastAsia="en-GB"/>
        </w:rPr>
        <w:t>Alison  Price</w:t>
      </w:r>
      <w:r w:rsidR="00C224E7" w:rsidRPr="00C224E7">
        <w:rPr>
          <w:rFonts w:ascii="Calibri" w:eastAsia="Times New Roman" w:hAnsi="Calibri" w:cs="Calibri"/>
          <w:sz w:val="22"/>
          <w:vertAlign w:val="superscript"/>
          <w:lang w:eastAsia="en-GB"/>
        </w:rPr>
        <w:fldChar w:fldCharType="begin"/>
      </w:r>
      <w:r w:rsidR="00C224E7" w:rsidRPr="00C224E7">
        <w:rPr>
          <w:rFonts w:ascii="Calibri" w:eastAsia="Times New Roman" w:hAnsi="Calibri" w:cs="Calibri"/>
          <w:sz w:val="22"/>
          <w:vertAlign w:val="superscript"/>
          <w:lang w:eastAsia="en-GB"/>
        </w:rPr>
        <w:instrText xml:space="preserve"> NOTEREF _Ref194337379 \h </w:instrText>
      </w:r>
      <w:r w:rsidR="00C224E7">
        <w:rPr>
          <w:rFonts w:ascii="Calibri" w:eastAsia="Times New Roman" w:hAnsi="Calibri" w:cs="Calibri"/>
          <w:sz w:val="22"/>
          <w:vertAlign w:val="superscript"/>
          <w:lang w:eastAsia="en-GB"/>
        </w:rPr>
        <w:instrText xml:space="preserve"> \* MERGEFORMAT </w:instrText>
      </w:r>
      <w:r w:rsidR="00C224E7" w:rsidRPr="00C224E7">
        <w:rPr>
          <w:rFonts w:ascii="Calibri" w:eastAsia="Times New Roman" w:hAnsi="Calibri" w:cs="Calibri"/>
          <w:sz w:val="22"/>
          <w:vertAlign w:val="superscript"/>
          <w:lang w:eastAsia="en-GB"/>
        </w:rPr>
      </w:r>
      <w:r w:rsidR="00C224E7" w:rsidRPr="00C224E7">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1</w:t>
      </w:r>
      <w:r w:rsidR="00C224E7" w:rsidRPr="00C224E7">
        <w:rPr>
          <w:rFonts w:ascii="Calibri" w:eastAsia="Times New Roman" w:hAnsi="Calibri" w:cs="Calibri"/>
          <w:sz w:val="22"/>
          <w:vertAlign w:val="superscript"/>
          <w:lang w:eastAsia="en-GB"/>
        </w:rPr>
        <w:fldChar w:fldCharType="end"/>
      </w:r>
      <w:r w:rsidR="00C224E7" w:rsidRPr="00C224E7">
        <w:rPr>
          <w:rFonts w:ascii="Calibri" w:eastAsia="Times New Roman" w:hAnsi="Calibri" w:cs="Calibri"/>
          <w:sz w:val="22"/>
          <w:vertAlign w:val="superscript"/>
          <w:lang w:eastAsia="en-GB"/>
        </w:rPr>
        <w:t>,</w:t>
      </w:r>
      <w:bookmarkStart w:id="4" w:name="_Ref194337610"/>
      <w:r w:rsidR="00C224E7">
        <w:rPr>
          <w:rStyle w:val="FootnoteReference"/>
          <w:rFonts w:ascii="Calibri" w:eastAsia="Times New Roman" w:hAnsi="Calibri" w:cs="Calibri"/>
          <w:sz w:val="22"/>
          <w:lang w:eastAsia="en-GB"/>
        </w:rPr>
        <w:footnoteReference w:id="7"/>
      </w:r>
      <w:bookmarkEnd w:id="4"/>
      <w:r>
        <w:rPr>
          <w:rFonts w:ascii="Calibri" w:eastAsia="Times New Roman" w:hAnsi="Calibri" w:cs="Calibri"/>
          <w:sz w:val="22"/>
          <w:lang w:eastAsia="en-GB"/>
        </w:rPr>
        <w:t xml:space="preserve">, </w:t>
      </w:r>
      <w:r w:rsidRPr="0065489D">
        <w:rPr>
          <w:rFonts w:ascii="Calibri" w:eastAsia="Times New Roman" w:hAnsi="Calibri" w:cs="Calibri"/>
          <w:sz w:val="22"/>
          <w:lang w:eastAsia="en-GB"/>
        </w:rPr>
        <w:t>Ramadhani Abdul</w:t>
      </w:r>
      <w:bookmarkStart w:id="5" w:name="_Ref194337843"/>
      <w:r w:rsidR="00C224E7">
        <w:rPr>
          <w:rStyle w:val="FootnoteReference"/>
          <w:rFonts w:ascii="Calibri" w:eastAsia="Times New Roman" w:hAnsi="Calibri" w:cs="Calibri"/>
          <w:sz w:val="22"/>
          <w:lang w:eastAsia="en-GB"/>
        </w:rPr>
        <w:footnoteReference w:id="8"/>
      </w:r>
      <w:bookmarkEnd w:id="5"/>
      <w:r w:rsidRPr="0065489D">
        <w:rPr>
          <w:rFonts w:ascii="Calibri" w:eastAsia="Times New Roman" w:hAnsi="Calibri" w:cs="Calibri"/>
          <w:sz w:val="22"/>
          <w:lang w:eastAsia="en-GB"/>
        </w:rPr>
        <w:t xml:space="preserve"> </w:t>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Albert Dube</w:t>
      </w:r>
      <w:r w:rsidR="00C224E7" w:rsidRPr="00C224E7">
        <w:rPr>
          <w:rFonts w:ascii="Calibri" w:eastAsia="Times New Roman" w:hAnsi="Calibri" w:cs="Calibri"/>
          <w:sz w:val="22"/>
          <w:vertAlign w:val="superscript"/>
          <w:lang w:eastAsia="en-GB"/>
        </w:rPr>
        <w:fldChar w:fldCharType="begin"/>
      </w:r>
      <w:r w:rsidR="00C224E7" w:rsidRPr="00C224E7">
        <w:rPr>
          <w:rFonts w:ascii="Calibri" w:eastAsia="Times New Roman" w:hAnsi="Calibri" w:cs="Calibri"/>
          <w:sz w:val="22"/>
          <w:vertAlign w:val="superscript"/>
          <w:lang w:eastAsia="en-GB"/>
        </w:rPr>
        <w:instrText xml:space="preserve"> NOTEREF _Ref194337610 \h </w:instrText>
      </w:r>
      <w:r w:rsidR="00C224E7">
        <w:rPr>
          <w:rFonts w:ascii="Calibri" w:eastAsia="Times New Roman" w:hAnsi="Calibri" w:cs="Calibri"/>
          <w:sz w:val="22"/>
          <w:vertAlign w:val="superscript"/>
          <w:lang w:eastAsia="en-GB"/>
        </w:rPr>
        <w:instrText xml:space="preserve"> \* MERGEFORMAT </w:instrText>
      </w:r>
      <w:r w:rsidR="00C224E7" w:rsidRPr="00C224E7">
        <w:rPr>
          <w:rFonts w:ascii="Calibri" w:eastAsia="Times New Roman" w:hAnsi="Calibri" w:cs="Calibri"/>
          <w:sz w:val="22"/>
          <w:vertAlign w:val="superscript"/>
          <w:lang w:eastAsia="en-GB"/>
        </w:rPr>
      </w:r>
      <w:r w:rsidR="00C224E7" w:rsidRPr="00C224E7">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7</w:t>
      </w:r>
      <w:r w:rsidR="00C224E7" w:rsidRPr="00C224E7">
        <w:rPr>
          <w:rFonts w:ascii="Calibri" w:eastAsia="Times New Roman" w:hAnsi="Calibri" w:cs="Calibri"/>
          <w:sz w:val="22"/>
          <w:vertAlign w:val="superscript"/>
          <w:lang w:eastAsia="en-GB"/>
        </w:rPr>
        <w:fldChar w:fldCharType="end"/>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Dorean Nabukalu</w:t>
      </w:r>
      <w:bookmarkStart w:id="6" w:name="_Ref194337956"/>
      <w:r w:rsidR="00C224E7">
        <w:rPr>
          <w:rStyle w:val="FootnoteReference"/>
          <w:rFonts w:ascii="Calibri" w:eastAsia="Times New Roman" w:hAnsi="Calibri" w:cs="Calibri"/>
          <w:sz w:val="22"/>
          <w:lang w:eastAsia="en-GB"/>
        </w:rPr>
        <w:footnoteReference w:id="9"/>
      </w:r>
      <w:bookmarkEnd w:id="6"/>
      <w:r>
        <w:rPr>
          <w:rFonts w:ascii="Calibri" w:eastAsia="Times New Roman" w:hAnsi="Calibri" w:cs="Calibri"/>
          <w:sz w:val="22"/>
          <w:lang w:eastAsia="en-GB"/>
        </w:rPr>
        <w:t xml:space="preserve">, </w:t>
      </w:r>
      <w:r w:rsidRPr="0065489D">
        <w:rPr>
          <w:rFonts w:ascii="Calibri" w:eastAsia="Times New Roman" w:hAnsi="Calibri" w:cs="Calibri"/>
          <w:sz w:val="22"/>
          <w:lang w:eastAsia="en-GB"/>
        </w:rPr>
        <w:t>David</w:t>
      </w:r>
      <w:r w:rsidR="00C224E7">
        <w:rPr>
          <w:rFonts w:ascii="Calibri" w:eastAsia="Times New Roman" w:hAnsi="Calibri" w:cs="Calibri"/>
          <w:sz w:val="22"/>
          <w:lang w:eastAsia="en-GB"/>
        </w:rPr>
        <w:t xml:space="preserve"> </w:t>
      </w:r>
      <w:r w:rsidRPr="0065489D">
        <w:rPr>
          <w:rFonts w:ascii="Calibri" w:eastAsia="Times New Roman" w:hAnsi="Calibri" w:cs="Calibri"/>
          <w:sz w:val="22"/>
          <w:lang w:eastAsia="en-GB"/>
        </w:rPr>
        <w:t>Obor</w:t>
      </w:r>
      <w:bookmarkStart w:id="7" w:name="_Ref194337947"/>
      <w:r w:rsidR="00C224E7">
        <w:rPr>
          <w:rStyle w:val="FootnoteReference"/>
          <w:rFonts w:ascii="Calibri" w:eastAsia="Times New Roman" w:hAnsi="Calibri" w:cs="Calibri"/>
          <w:sz w:val="22"/>
          <w:lang w:eastAsia="en-GB"/>
        </w:rPr>
        <w:footnoteReference w:id="10"/>
      </w:r>
      <w:bookmarkEnd w:id="7"/>
      <w:r>
        <w:rPr>
          <w:rFonts w:ascii="Calibri" w:eastAsia="Times New Roman" w:hAnsi="Calibri" w:cs="Calibri"/>
          <w:sz w:val="22"/>
          <w:lang w:eastAsia="en-GB"/>
        </w:rPr>
        <w:t xml:space="preserve">, </w:t>
      </w:r>
      <w:r w:rsidRPr="0065489D">
        <w:rPr>
          <w:rFonts w:ascii="Calibri" w:eastAsia="Times New Roman" w:hAnsi="Calibri" w:cs="Calibri"/>
          <w:sz w:val="22"/>
          <w:lang w:eastAsia="en-GB"/>
        </w:rPr>
        <w:t>Estelle  McLean</w:t>
      </w:r>
      <w:r w:rsidR="00C224E7" w:rsidRPr="00C224E7">
        <w:rPr>
          <w:rFonts w:ascii="Calibri" w:eastAsia="Times New Roman" w:hAnsi="Calibri" w:cs="Calibri"/>
          <w:sz w:val="22"/>
          <w:vertAlign w:val="superscript"/>
          <w:lang w:eastAsia="en-GB"/>
        </w:rPr>
        <w:fldChar w:fldCharType="begin"/>
      </w:r>
      <w:r w:rsidR="00C224E7" w:rsidRPr="00C224E7">
        <w:rPr>
          <w:rFonts w:ascii="Calibri" w:eastAsia="Times New Roman" w:hAnsi="Calibri" w:cs="Calibri"/>
          <w:sz w:val="22"/>
          <w:vertAlign w:val="superscript"/>
          <w:lang w:eastAsia="en-GB"/>
        </w:rPr>
        <w:instrText xml:space="preserve"> NOTEREF _Ref194337610 \h </w:instrText>
      </w:r>
      <w:r w:rsidR="00C224E7">
        <w:rPr>
          <w:rFonts w:ascii="Calibri" w:eastAsia="Times New Roman" w:hAnsi="Calibri" w:cs="Calibri"/>
          <w:sz w:val="22"/>
          <w:vertAlign w:val="superscript"/>
          <w:lang w:eastAsia="en-GB"/>
        </w:rPr>
        <w:instrText xml:space="preserve"> \* MERGEFORMAT </w:instrText>
      </w:r>
      <w:r w:rsidR="00C224E7" w:rsidRPr="00C224E7">
        <w:rPr>
          <w:rFonts w:ascii="Calibri" w:eastAsia="Times New Roman" w:hAnsi="Calibri" w:cs="Calibri"/>
          <w:sz w:val="22"/>
          <w:vertAlign w:val="superscript"/>
          <w:lang w:eastAsia="en-GB"/>
        </w:rPr>
      </w:r>
      <w:r w:rsidR="00C224E7" w:rsidRPr="00C224E7">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7</w:t>
      </w:r>
      <w:r w:rsidR="00C224E7" w:rsidRPr="00C224E7">
        <w:rPr>
          <w:rFonts w:ascii="Calibri" w:eastAsia="Times New Roman" w:hAnsi="Calibri" w:cs="Calibri"/>
          <w:sz w:val="22"/>
          <w:vertAlign w:val="superscript"/>
          <w:lang w:eastAsia="en-GB"/>
        </w:rPr>
        <w:fldChar w:fldCharType="end"/>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Malebogo Tlhajoane</w:t>
      </w:r>
      <w:r w:rsidR="00C224E7">
        <w:rPr>
          <w:rStyle w:val="FootnoteReference"/>
          <w:rFonts w:ascii="Calibri" w:eastAsia="Times New Roman" w:hAnsi="Calibri" w:cs="Calibri"/>
          <w:sz w:val="22"/>
          <w:lang w:eastAsia="en-GB"/>
        </w:rPr>
        <w:footnoteReference w:id="11"/>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Keith Tomlin</w:t>
      </w:r>
      <w:r w:rsidR="00C224E7" w:rsidRPr="00C224E7">
        <w:rPr>
          <w:rFonts w:ascii="Calibri" w:eastAsia="Times New Roman" w:hAnsi="Calibri" w:cs="Calibri"/>
          <w:sz w:val="22"/>
          <w:vertAlign w:val="superscript"/>
          <w:lang w:eastAsia="en-GB"/>
        </w:rPr>
        <w:fldChar w:fldCharType="begin"/>
      </w:r>
      <w:r w:rsidR="00C224E7" w:rsidRPr="00C224E7">
        <w:rPr>
          <w:rFonts w:ascii="Calibri" w:eastAsia="Times New Roman" w:hAnsi="Calibri" w:cs="Calibri"/>
          <w:sz w:val="22"/>
          <w:vertAlign w:val="superscript"/>
          <w:lang w:eastAsia="en-GB"/>
        </w:rPr>
        <w:instrText xml:space="preserve"> NOTEREF _Ref194337379 \h </w:instrText>
      </w:r>
      <w:r w:rsidR="00C224E7">
        <w:rPr>
          <w:rFonts w:ascii="Calibri" w:eastAsia="Times New Roman" w:hAnsi="Calibri" w:cs="Calibri"/>
          <w:sz w:val="22"/>
          <w:vertAlign w:val="superscript"/>
          <w:lang w:eastAsia="en-GB"/>
        </w:rPr>
        <w:instrText xml:space="preserve"> \* MERGEFORMAT </w:instrText>
      </w:r>
      <w:r w:rsidR="00C224E7" w:rsidRPr="00C224E7">
        <w:rPr>
          <w:rFonts w:ascii="Calibri" w:eastAsia="Times New Roman" w:hAnsi="Calibri" w:cs="Calibri"/>
          <w:sz w:val="22"/>
          <w:vertAlign w:val="superscript"/>
          <w:lang w:eastAsia="en-GB"/>
        </w:rPr>
      </w:r>
      <w:r w:rsidR="00C224E7" w:rsidRPr="00C224E7">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1</w:t>
      </w:r>
      <w:r w:rsidR="00C224E7" w:rsidRPr="00C224E7">
        <w:rPr>
          <w:rFonts w:ascii="Calibri" w:eastAsia="Times New Roman" w:hAnsi="Calibri" w:cs="Calibri"/>
          <w:sz w:val="22"/>
          <w:vertAlign w:val="superscript"/>
          <w:lang w:eastAsia="en-GB"/>
        </w:rPr>
        <w:fldChar w:fldCharType="end"/>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Mark Urassa</w:t>
      </w:r>
      <w:bookmarkStart w:id="8" w:name="_Ref194338246"/>
      <w:r w:rsidR="00C224E7">
        <w:rPr>
          <w:rStyle w:val="FootnoteReference"/>
          <w:rFonts w:ascii="Calibri" w:eastAsia="Times New Roman" w:hAnsi="Calibri" w:cs="Calibri"/>
          <w:sz w:val="22"/>
          <w:lang w:eastAsia="en-GB"/>
        </w:rPr>
        <w:footnoteReference w:id="12"/>
      </w:r>
      <w:bookmarkEnd w:id="8"/>
      <w:r>
        <w:rPr>
          <w:rFonts w:ascii="Calibri" w:eastAsia="Times New Roman" w:hAnsi="Calibri" w:cs="Calibri"/>
          <w:sz w:val="22"/>
          <w:lang w:eastAsia="en-GB"/>
        </w:rPr>
        <w:t xml:space="preserve">, </w:t>
      </w:r>
      <w:r w:rsidRPr="0065489D">
        <w:rPr>
          <w:rFonts w:ascii="Calibri" w:eastAsia="Times New Roman" w:hAnsi="Calibri" w:cs="Calibri"/>
          <w:sz w:val="22"/>
          <w:lang w:eastAsia="en-GB"/>
        </w:rPr>
        <w:t>Kathy Baisley</w:t>
      </w:r>
      <w:r w:rsidR="00C224E7">
        <w:rPr>
          <w:rStyle w:val="FootnoteReference"/>
          <w:rFonts w:ascii="Calibri" w:eastAsia="Times New Roman" w:hAnsi="Calibri" w:cs="Calibri"/>
          <w:sz w:val="22"/>
          <w:lang w:eastAsia="en-GB"/>
        </w:rPr>
        <w:footnoteReference w:id="13"/>
      </w:r>
      <w:r w:rsidR="00C224E7">
        <w:rPr>
          <w:rFonts w:ascii="Calibri" w:eastAsia="Times New Roman" w:hAnsi="Calibri" w:cs="Calibri"/>
          <w:sz w:val="22"/>
          <w:vertAlign w:val="superscript"/>
          <w:lang w:eastAsia="en-GB"/>
        </w:rPr>
        <w:t>,</w:t>
      </w:r>
      <w:bookmarkStart w:id="9" w:name="_Ref194337911"/>
      <w:r w:rsidR="00C224E7">
        <w:rPr>
          <w:rStyle w:val="FootnoteReference"/>
          <w:rFonts w:ascii="Calibri" w:eastAsia="Times New Roman" w:hAnsi="Calibri" w:cs="Calibri"/>
          <w:sz w:val="22"/>
          <w:lang w:eastAsia="en-GB"/>
        </w:rPr>
        <w:footnoteReference w:id="14"/>
      </w:r>
      <w:bookmarkEnd w:id="9"/>
      <w:r>
        <w:rPr>
          <w:rFonts w:ascii="Calibri" w:eastAsia="Times New Roman" w:hAnsi="Calibri" w:cs="Calibri"/>
          <w:sz w:val="22"/>
          <w:lang w:eastAsia="en-GB"/>
        </w:rPr>
        <w:t xml:space="preserve">, </w:t>
      </w:r>
      <w:r w:rsidRPr="0065489D">
        <w:rPr>
          <w:rFonts w:ascii="Calibri" w:eastAsia="Times New Roman" w:hAnsi="Calibri" w:cs="Calibri"/>
          <w:sz w:val="22"/>
          <w:lang w:eastAsia="en-GB"/>
        </w:rPr>
        <w:t>Amelia Crampin</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379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1</w:t>
      </w:r>
      <w:r w:rsidR="00E83E2C" w:rsidRPr="00E83E2C">
        <w:rPr>
          <w:rFonts w:ascii="Calibri" w:eastAsia="Times New Roman" w:hAnsi="Calibri" w:cs="Calibri"/>
          <w:sz w:val="22"/>
          <w:vertAlign w:val="superscript"/>
          <w:lang w:eastAsia="en-GB"/>
        </w:rPr>
        <w:fldChar w:fldCharType="end"/>
      </w:r>
      <w:r w:rsidR="00E83E2C" w:rsidRPr="00E83E2C">
        <w:rPr>
          <w:rFonts w:ascii="Calibri" w:eastAsia="Times New Roman" w:hAnsi="Calibri" w:cs="Calibri"/>
          <w:sz w:val="22"/>
          <w:vertAlign w:val="superscript"/>
          <w:lang w:eastAsia="en-GB"/>
        </w:rPr>
        <w:t>,</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610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7</w:t>
      </w:r>
      <w:r w:rsidR="00E83E2C" w:rsidRPr="00E83E2C">
        <w:rPr>
          <w:rFonts w:ascii="Calibri" w:eastAsia="Times New Roman" w:hAnsi="Calibri" w:cs="Calibri"/>
          <w:sz w:val="22"/>
          <w:vertAlign w:val="superscript"/>
          <w:lang w:eastAsia="en-GB"/>
        </w:rPr>
        <w:fldChar w:fldCharType="end"/>
      </w:r>
      <w:r w:rsidR="00E83E2C" w:rsidRPr="00E83E2C">
        <w:rPr>
          <w:rFonts w:ascii="Calibri" w:eastAsia="Times New Roman" w:hAnsi="Calibri" w:cs="Calibri"/>
          <w:sz w:val="22"/>
          <w:vertAlign w:val="superscript"/>
          <w:lang w:eastAsia="en-GB"/>
        </w:rPr>
        <w:t>,</w:t>
      </w:r>
      <w:r w:rsidR="00E83E2C">
        <w:rPr>
          <w:rStyle w:val="FootnoteReference"/>
          <w:rFonts w:ascii="Calibri" w:eastAsia="Times New Roman" w:hAnsi="Calibri" w:cs="Calibri"/>
          <w:sz w:val="22"/>
          <w:lang w:eastAsia="en-GB"/>
        </w:rPr>
        <w:footnoteReference w:id="15"/>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Eveline  Geubbels</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843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8</w:t>
      </w:r>
      <w:r w:rsidR="00E83E2C" w:rsidRPr="00E83E2C">
        <w:rPr>
          <w:rFonts w:ascii="Calibri" w:eastAsia="Times New Roman" w:hAnsi="Calibri" w:cs="Calibri"/>
          <w:sz w:val="22"/>
          <w:vertAlign w:val="superscript"/>
          <w:lang w:eastAsia="en-GB"/>
        </w:rPr>
        <w:fldChar w:fldCharType="end"/>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Simon Gregson</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531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5</w:t>
      </w:r>
      <w:r w:rsidR="00E83E2C" w:rsidRPr="00E83E2C">
        <w:rPr>
          <w:rFonts w:ascii="Calibri" w:eastAsia="Times New Roman" w:hAnsi="Calibri" w:cs="Calibri"/>
          <w:sz w:val="22"/>
          <w:vertAlign w:val="superscript"/>
          <w:lang w:eastAsia="en-GB"/>
        </w:rPr>
        <w:fldChar w:fldCharType="end"/>
      </w:r>
      <w:r w:rsidR="00E83E2C" w:rsidRPr="00E83E2C">
        <w:rPr>
          <w:rFonts w:ascii="Calibri" w:eastAsia="Times New Roman" w:hAnsi="Calibri" w:cs="Calibri"/>
          <w:sz w:val="22"/>
          <w:vertAlign w:val="superscript"/>
          <w:lang w:eastAsia="en-GB"/>
        </w:rPr>
        <w:t>,</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889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6</w:t>
      </w:r>
      <w:r w:rsidR="00E83E2C" w:rsidRPr="00E83E2C">
        <w:rPr>
          <w:rFonts w:ascii="Calibri" w:eastAsia="Times New Roman" w:hAnsi="Calibri" w:cs="Calibri"/>
          <w:sz w:val="22"/>
          <w:vertAlign w:val="superscript"/>
          <w:lang w:eastAsia="en-GB"/>
        </w:rPr>
        <w:fldChar w:fldCharType="end"/>
      </w:r>
      <w:r w:rsidR="00E83E2C">
        <w:rPr>
          <w:rFonts w:ascii="Calibri" w:eastAsia="Times New Roman" w:hAnsi="Calibri" w:cs="Calibri"/>
          <w:sz w:val="22"/>
          <w:lang w:eastAsia="en-GB"/>
        </w:rPr>
        <w:t xml:space="preserve"> </w:t>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Kobus Herbst</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911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14</w:t>
      </w:r>
      <w:r w:rsidR="00E83E2C" w:rsidRPr="00E83E2C">
        <w:rPr>
          <w:rFonts w:ascii="Calibri" w:eastAsia="Times New Roman" w:hAnsi="Calibri" w:cs="Calibri"/>
          <w:sz w:val="22"/>
          <w:vertAlign w:val="superscript"/>
          <w:lang w:eastAsia="en-GB"/>
        </w:rPr>
        <w:fldChar w:fldCharType="end"/>
      </w:r>
      <w:r w:rsidR="00E83E2C" w:rsidRPr="00E83E2C">
        <w:rPr>
          <w:rFonts w:ascii="Calibri" w:eastAsia="Times New Roman" w:hAnsi="Calibri" w:cs="Calibri"/>
          <w:sz w:val="22"/>
          <w:vertAlign w:val="superscript"/>
          <w:lang w:eastAsia="en-GB"/>
        </w:rPr>
        <w:t>,</w:t>
      </w:r>
      <w:r w:rsidR="00E83E2C">
        <w:rPr>
          <w:rStyle w:val="FootnoteReference"/>
          <w:rFonts w:ascii="Calibri" w:eastAsia="Times New Roman" w:hAnsi="Calibri" w:cs="Calibri"/>
          <w:sz w:val="22"/>
          <w:lang w:eastAsia="en-GB"/>
        </w:rPr>
        <w:footnoteReference w:id="16"/>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Daniel Kwaro</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947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10</w:t>
      </w:r>
      <w:r w:rsidR="00E83E2C" w:rsidRPr="00E83E2C">
        <w:rPr>
          <w:rFonts w:ascii="Calibri" w:eastAsia="Times New Roman" w:hAnsi="Calibri" w:cs="Calibri"/>
          <w:sz w:val="22"/>
          <w:vertAlign w:val="superscript"/>
          <w:lang w:eastAsia="en-GB"/>
        </w:rPr>
        <w:fldChar w:fldCharType="end"/>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Tom Lutalo</w:t>
      </w:r>
      <w:r w:rsidR="00E83E2C" w:rsidRPr="00E83E2C">
        <w:rPr>
          <w:rFonts w:ascii="Calibri" w:eastAsia="Times New Roman" w:hAnsi="Calibri" w:cs="Calibri"/>
          <w:sz w:val="22"/>
          <w:vertAlign w:val="superscript"/>
          <w:lang w:eastAsia="en-GB"/>
        </w:rPr>
        <w:fldChar w:fldCharType="begin"/>
      </w:r>
      <w:r w:rsidR="00E83E2C" w:rsidRPr="00E83E2C">
        <w:rPr>
          <w:rFonts w:ascii="Calibri" w:eastAsia="Times New Roman" w:hAnsi="Calibri" w:cs="Calibri"/>
          <w:sz w:val="22"/>
          <w:vertAlign w:val="superscript"/>
          <w:lang w:eastAsia="en-GB"/>
        </w:rPr>
        <w:instrText xml:space="preserve"> NOTEREF _Ref194337956 \h </w:instrText>
      </w:r>
      <w:r w:rsidR="00E83E2C">
        <w:rPr>
          <w:rFonts w:ascii="Calibri" w:eastAsia="Times New Roman" w:hAnsi="Calibri" w:cs="Calibri"/>
          <w:sz w:val="22"/>
          <w:vertAlign w:val="superscript"/>
          <w:lang w:eastAsia="en-GB"/>
        </w:rPr>
        <w:instrText xml:space="preserve"> \* MERGEFORMAT </w:instrText>
      </w:r>
      <w:r w:rsidR="00E83E2C" w:rsidRPr="00E83E2C">
        <w:rPr>
          <w:rFonts w:ascii="Calibri" w:eastAsia="Times New Roman" w:hAnsi="Calibri" w:cs="Calibri"/>
          <w:sz w:val="22"/>
          <w:vertAlign w:val="superscript"/>
          <w:lang w:eastAsia="en-GB"/>
        </w:rPr>
      </w:r>
      <w:r w:rsidR="00E83E2C" w:rsidRPr="00E83E2C">
        <w:rPr>
          <w:rFonts w:ascii="Calibri" w:eastAsia="Times New Roman" w:hAnsi="Calibri" w:cs="Calibri"/>
          <w:sz w:val="22"/>
          <w:vertAlign w:val="superscript"/>
          <w:lang w:eastAsia="en-GB"/>
        </w:rPr>
        <w:fldChar w:fldCharType="separate"/>
      </w:r>
      <w:r w:rsidR="001F69AE">
        <w:rPr>
          <w:rFonts w:ascii="Calibri" w:eastAsia="Times New Roman" w:hAnsi="Calibri" w:cs="Calibri"/>
          <w:sz w:val="22"/>
          <w:vertAlign w:val="superscript"/>
          <w:lang w:eastAsia="en-GB"/>
        </w:rPr>
        <w:t>9</w:t>
      </w:r>
      <w:r w:rsidR="00E83E2C" w:rsidRPr="00E83E2C">
        <w:rPr>
          <w:rFonts w:ascii="Calibri" w:eastAsia="Times New Roman" w:hAnsi="Calibri" w:cs="Calibri"/>
          <w:sz w:val="22"/>
          <w:vertAlign w:val="superscript"/>
          <w:lang w:eastAsia="en-GB"/>
        </w:rPr>
        <w:fldChar w:fldCharType="end"/>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Rob Newton</w:t>
      </w:r>
      <w:r w:rsidR="00E83E2C">
        <w:rPr>
          <w:rStyle w:val="FootnoteReference"/>
          <w:rFonts w:ascii="Calibri" w:eastAsia="Times New Roman" w:hAnsi="Calibri" w:cs="Calibri"/>
          <w:sz w:val="22"/>
          <w:lang w:eastAsia="en-GB"/>
        </w:rPr>
        <w:footnoteReference w:id="17"/>
      </w:r>
      <w:r>
        <w:rPr>
          <w:rFonts w:ascii="Calibri" w:eastAsia="Times New Roman" w:hAnsi="Calibri" w:cs="Calibri"/>
          <w:sz w:val="22"/>
          <w:lang w:eastAsia="en-GB"/>
        </w:rPr>
        <w:t xml:space="preserve">, </w:t>
      </w:r>
      <w:r w:rsidRPr="0065489D">
        <w:rPr>
          <w:rFonts w:ascii="Calibri" w:eastAsia="Times New Roman" w:hAnsi="Calibri" w:cs="Calibri"/>
          <w:sz w:val="22"/>
          <w:lang w:eastAsia="en-GB"/>
        </w:rPr>
        <w:t>Jim Todd</w:t>
      </w:r>
      <w:r w:rsidR="00E83E2C">
        <w:rPr>
          <w:rStyle w:val="FootnoteReference"/>
          <w:rFonts w:ascii="Calibri" w:eastAsia="Times New Roman" w:hAnsi="Calibri" w:cs="Calibri"/>
          <w:sz w:val="22"/>
          <w:lang w:eastAsia="en-GB"/>
        </w:rPr>
        <w:footnoteReference w:id="18"/>
      </w:r>
      <w:r w:rsidR="00B20C58">
        <w:rPr>
          <w:rFonts w:ascii="Calibri" w:eastAsia="Times New Roman" w:hAnsi="Calibri" w:cs="Calibri"/>
          <w:sz w:val="22"/>
          <w:lang w:eastAsia="en-GB"/>
        </w:rPr>
        <w:t xml:space="preserve"> </w:t>
      </w:r>
      <w:r w:rsidR="00E83E2C">
        <w:rPr>
          <w:rFonts w:ascii="Calibri" w:eastAsia="Times New Roman" w:hAnsi="Calibri" w:cs="Calibri"/>
          <w:sz w:val="22"/>
          <w:lang w:eastAsia="en-GB"/>
        </w:rPr>
        <w:t>, the</w:t>
      </w:r>
      <w:r w:rsidR="00B20C58">
        <w:rPr>
          <w:rFonts w:ascii="Calibri" w:eastAsia="Times New Roman" w:hAnsi="Calibri" w:cs="Calibri"/>
          <w:sz w:val="22"/>
          <w:lang w:eastAsia="en-GB"/>
        </w:rPr>
        <w:t xml:space="preserve"> ALPHA Network</w:t>
      </w:r>
      <w:r w:rsidR="003229CD">
        <w:rPr>
          <w:rFonts w:ascii="Calibri" w:eastAsia="Times New Roman" w:hAnsi="Calibri" w:cs="Calibri"/>
          <w:sz w:val="22"/>
          <w:lang w:eastAsia="en-GB"/>
        </w:rPr>
        <w:t>.</w:t>
      </w:r>
    </w:p>
    <w:p w14:paraId="45CA18B2" w14:textId="77777777" w:rsidR="00732D6C" w:rsidRDefault="00732D6C" w:rsidP="00F3249F"/>
    <w:p w14:paraId="6470EF5B" w14:textId="5B9B7150" w:rsidR="00D12389" w:rsidRDefault="00D12389" w:rsidP="00E31A42"/>
    <w:p w14:paraId="260991B3" w14:textId="741A3F99" w:rsidR="00D12389" w:rsidRPr="003229CD" w:rsidRDefault="00D12389" w:rsidP="00D12389">
      <w:r w:rsidRPr="003229CD">
        <w:t>Correspond</w:t>
      </w:r>
      <w:r>
        <w:t>ing author</w:t>
      </w:r>
      <w:r w:rsidRPr="003229CD">
        <w:t xml:space="preserve">: </w:t>
      </w:r>
      <w:r>
        <w:t xml:space="preserve"> </w:t>
      </w:r>
      <w:r w:rsidRPr="003229CD">
        <w:t>Dr Emma Slaymaker, Department of Population Health, London School of Hygiene and Tropical Medicine, London, WC1E 7HT, UK  emma.slaymaker@lshtm.ac.uk</w:t>
      </w:r>
    </w:p>
    <w:p w14:paraId="7557028B" w14:textId="77777777" w:rsidR="00D12389" w:rsidRDefault="00D12389" w:rsidP="00E31A42"/>
    <w:p w14:paraId="3D6C9232" w14:textId="77777777" w:rsidR="00B52385" w:rsidRDefault="00B52385" w:rsidP="00B52385">
      <w:pPr>
        <w:pStyle w:val="Heading1"/>
      </w:pPr>
      <w:r>
        <w:t>Authorship group</w:t>
      </w:r>
    </w:p>
    <w:p w14:paraId="09316B73" w14:textId="661228A2" w:rsidR="00B52385" w:rsidRDefault="00B52385" w:rsidP="00B52385">
      <w:pPr>
        <w:rPr>
          <w:rFonts w:ascii="Calibri" w:eastAsia="Times New Roman" w:hAnsi="Calibri" w:cs="Calibri"/>
          <w:color w:val="000000"/>
          <w:lang w:eastAsia="en-GB"/>
        </w:rPr>
      </w:pPr>
      <w:r>
        <w:t>The ALPHA Network:</w:t>
      </w:r>
      <w:r w:rsidR="003F0A05">
        <w:t xml:space="preserve">  </w:t>
      </w:r>
      <w:r>
        <w:t xml:space="preserve"> </w:t>
      </w:r>
      <w:r w:rsidRPr="0065489D">
        <w:rPr>
          <w:rFonts w:ascii="Calibri" w:eastAsia="Times New Roman" w:hAnsi="Calibri" w:cs="Calibri"/>
          <w:color w:val="000000"/>
          <w:lang w:eastAsia="en-GB"/>
        </w:rPr>
        <w:t>Georges Reniers</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379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1</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Chifundo Kanjala</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610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7</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Julie Ambia</w:t>
      </w:r>
      <w:r w:rsidR="00C944F4">
        <w:rPr>
          <w:rStyle w:val="FootnoteReference"/>
          <w:rFonts w:ascii="Calibri" w:eastAsia="Times New Roman" w:hAnsi="Calibri" w:cs="Calibri"/>
          <w:color w:val="000000"/>
          <w:lang w:eastAsia="en-GB"/>
        </w:rPr>
        <w:footnoteReference w:id="19"/>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Tawanda Dadirai</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531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5</w:t>
      </w:r>
      <w:r w:rsidR="00C944F4" w:rsidRPr="00C944F4">
        <w:rPr>
          <w:rFonts w:ascii="Calibri" w:eastAsia="Times New Roman" w:hAnsi="Calibri" w:cs="Calibri"/>
          <w:color w:val="000000"/>
          <w:vertAlign w:val="superscript"/>
          <w:lang w:eastAsia="en-GB"/>
        </w:rPr>
        <w:fldChar w:fldCharType="end"/>
      </w:r>
      <w:r w:rsidRPr="0065489D">
        <w:rPr>
          <w:rFonts w:ascii="Calibri" w:eastAsia="Times New Roman" w:hAnsi="Calibri" w:cs="Calibri"/>
          <w:color w:val="000000"/>
          <w:lang w:eastAsia="en-GB"/>
        </w:rPr>
        <w:t xml:space="preserve"> </w:t>
      </w:r>
      <w:r>
        <w:rPr>
          <w:rFonts w:ascii="Calibri" w:eastAsia="Times New Roman" w:hAnsi="Calibri" w:cs="Calibri"/>
          <w:color w:val="000000"/>
          <w:lang w:eastAsia="en-GB"/>
        </w:rPr>
        <w:t>, Dickman Gareta</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911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14</w:t>
      </w:r>
      <w:r w:rsidR="00C944F4" w:rsidRPr="00C944F4">
        <w:rPr>
          <w:rFonts w:ascii="Calibri" w:eastAsia="Times New Roman" w:hAnsi="Calibri" w:cs="Calibri"/>
          <w:color w:val="000000"/>
          <w:vertAlign w:val="superscript"/>
          <w:lang w:eastAsia="en-GB"/>
        </w:rPr>
        <w:fldChar w:fldCharType="end"/>
      </w:r>
      <w:r w:rsidRPr="00C944F4">
        <w:rPr>
          <w:rFonts w:ascii="Calibri" w:eastAsia="Times New Roman" w:hAnsi="Calibri" w:cs="Calibri"/>
          <w:color w:val="000000"/>
          <w:vertAlign w:val="superscript"/>
          <w:lang w:eastAsia="en-GB"/>
        </w:rPr>
        <w:t>,</w:t>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Coleman Kishamawe</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8246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12</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Gertrude Mutonyi</w:t>
      </w:r>
      <w:bookmarkStart w:id="10" w:name="_Ref194338331"/>
      <w:r w:rsidR="00C944F4">
        <w:rPr>
          <w:rStyle w:val="FootnoteReference"/>
          <w:rFonts w:ascii="Calibri" w:eastAsia="Times New Roman" w:hAnsi="Calibri" w:cs="Calibri"/>
          <w:color w:val="000000"/>
          <w:lang w:eastAsia="en-GB"/>
        </w:rPr>
        <w:footnoteReference w:id="20"/>
      </w:r>
      <w:bookmarkEnd w:id="10"/>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Njabulo Myeza</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911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14</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Constance Nyamukapa</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474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4</w:t>
      </w:r>
      <w:r w:rsidR="00C944F4" w:rsidRPr="00C944F4">
        <w:rPr>
          <w:rFonts w:ascii="Calibri" w:eastAsia="Times New Roman" w:hAnsi="Calibri" w:cs="Calibri"/>
          <w:color w:val="000000"/>
          <w:vertAlign w:val="superscript"/>
          <w:lang w:eastAsia="en-GB"/>
        </w:rPr>
        <w:fldChar w:fldCharType="end"/>
      </w:r>
      <w:r w:rsidR="00C944F4" w:rsidRPr="00C944F4">
        <w:rPr>
          <w:rFonts w:ascii="Calibri" w:eastAsia="Times New Roman" w:hAnsi="Calibri" w:cs="Calibri"/>
          <w:color w:val="000000"/>
          <w:vertAlign w:val="superscript"/>
          <w:lang w:eastAsia="en-GB"/>
        </w:rPr>
        <w:t>,</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531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5</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Anthony Ndyanabo</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956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9</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George Olilo</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947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10</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Albert Takaruza</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531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5</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Charles Festo</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7843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8</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 xml:space="preserve">Innocent </w:t>
      </w:r>
      <w:r w:rsidRPr="0065489D">
        <w:rPr>
          <w:rFonts w:ascii="Calibri" w:eastAsia="Times New Roman" w:hAnsi="Calibri" w:cs="Calibri"/>
          <w:color w:val="000000"/>
          <w:lang w:eastAsia="en-GB"/>
        </w:rPr>
        <w:lastRenderedPageBreak/>
        <w:t>Erone</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8331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20</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Sylvia Kusemererwa</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8331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20</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Nuala McGrath</w:t>
      </w:r>
      <w:r w:rsidR="00C944F4">
        <w:rPr>
          <w:rFonts w:ascii="Calibri" w:eastAsia="Times New Roman" w:hAnsi="Calibri" w:cs="Calibri"/>
          <w:color w:val="000000"/>
          <w:lang w:eastAsia="en-GB"/>
        </w:rPr>
        <w:fldChar w:fldCharType="begin"/>
      </w:r>
      <w:r w:rsidR="00C944F4">
        <w:rPr>
          <w:rFonts w:ascii="Calibri" w:eastAsia="Times New Roman" w:hAnsi="Calibri" w:cs="Calibri"/>
          <w:color w:val="000000"/>
          <w:lang w:eastAsia="en-GB"/>
        </w:rPr>
        <w:instrText xml:space="preserve"> NOTEREF _Ref194337911 \h </w:instrText>
      </w:r>
      <w:r w:rsidR="00C944F4">
        <w:rPr>
          <w:rFonts w:ascii="Calibri" w:eastAsia="Times New Roman" w:hAnsi="Calibri" w:cs="Calibri"/>
          <w:color w:val="000000"/>
          <w:lang w:eastAsia="en-GB"/>
        </w:rPr>
      </w:r>
      <w:r w:rsidR="00C944F4">
        <w:rPr>
          <w:rFonts w:ascii="Calibri" w:eastAsia="Times New Roman" w:hAnsi="Calibri" w:cs="Calibri"/>
          <w:color w:val="000000"/>
          <w:lang w:eastAsia="en-GB"/>
        </w:rPr>
        <w:fldChar w:fldCharType="separate"/>
      </w:r>
      <w:r w:rsidR="001F69AE">
        <w:rPr>
          <w:rFonts w:ascii="Calibri" w:eastAsia="Times New Roman" w:hAnsi="Calibri" w:cs="Calibri"/>
          <w:color w:val="000000"/>
          <w:lang w:eastAsia="en-GB"/>
        </w:rPr>
        <w:t>14</w:t>
      </w:r>
      <w:r w:rsidR="00C944F4">
        <w:rPr>
          <w:rFonts w:ascii="Calibri" w:eastAsia="Times New Roman" w:hAnsi="Calibri" w:cs="Calibri"/>
          <w:color w:val="000000"/>
          <w:lang w:eastAsia="en-GB"/>
        </w:rPr>
        <w:fldChar w:fldCharType="end"/>
      </w:r>
      <w:r w:rsidR="00C944F4">
        <w:rPr>
          <w:rStyle w:val="FootnoteReference"/>
          <w:rFonts w:ascii="Calibri" w:eastAsia="Times New Roman" w:hAnsi="Calibri" w:cs="Calibri"/>
          <w:color w:val="000000"/>
          <w:lang w:eastAsia="en-GB"/>
        </w:rPr>
        <w:footnoteReference w:id="21"/>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Denna Michael</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8246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12</w:t>
      </w:r>
      <w:r w:rsidR="00C944F4" w:rsidRPr="00C944F4">
        <w:rPr>
          <w:rFonts w:ascii="Calibri" w:eastAsia="Times New Roman" w:hAnsi="Calibri" w:cs="Calibri"/>
          <w:color w:val="000000"/>
          <w:vertAlign w:val="superscript"/>
          <w:lang w:eastAsia="en-GB"/>
        </w:rPr>
        <w:fldChar w:fldCharType="end"/>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Alison Wringe</w:t>
      </w:r>
      <w:r>
        <w:rPr>
          <w:rFonts w:ascii="Calibri" w:eastAsia="Times New Roman" w:hAnsi="Calibri" w:cs="Calibri"/>
          <w:color w:val="000000"/>
          <w:lang w:eastAsia="en-GB"/>
        </w:rPr>
        <w:t xml:space="preserve">, </w:t>
      </w:r>
      <w:r w:rsidRPr="0065489D">
        <w:rPr>
          <w:rFonts w:ascii="Calibri" w:eastAsia="Times New Roman" w:hAnsi="Calibri" w:cs="Calibri"/>
          <w:color w:val="000000"/>
          <w:lang w:eastAsia="en-GB"/>
        </w:rPr>
        <w:t>Emmanuel Mtuli</w:t>
      </w:r>
      <w:r w:rsidR="00C944F4" w:rsidRPr="00C944F4">
        <w:rPr>
          <w:rFonts w:ascii="Calibri" w:eastAsia="Times New Roman" w:hAnsi="Calibri" w:cs="Calibri"/>
          <w:color w:val="000000"/>
          <w:vertAlign w:val="superscript"/>
          <w:lang w:eastAsia="en-GB"/>
        </w:rPr>
        <w:fldChar w:fldCharType="begin"/>
      </w:r>
      <w:r w:rsidR="00C944F4" w:rsidRPr="00C944F4">
        <w:rPr>
          <w:rFonts w:ascii="Calibri" w:eastAsia="Times New Roman" w:hAnsi="Calibri" w:cs="Calibri"/>
          <w:color w:val="000000"/>
          <w:vertAlign w:val="superscript"/>
          <w:lang w:eastAsia="en-GB"/>
        </w:rPr>
        <w:instrText xml:space="preserve"> NOTEREF _Ref194338246 \h </w:instrText>
      </w:r>
      <w:r w:rsidR="00C944F4">
        <w:rPr>
          <w:rFonts w:ascii="Calibri" w:eastAsia="Times New Roman" w:hAnsi="Calibri" w:cs="Calibri"/>
          <w:color w:val="000000"/>
          <w:vertAlign w:val="superscript"/>
          <w:lang w:eastAsia="en-GB"/>
        </w:rPr>
        <w:instrText xml:space="preserve"> \* MERGEFORMAT </w:instrText>
      </w:r>
      <w:r w:rsidR="00C944F4" w:rsidRPr="00C944F4">
        <w:rPr>
          <w:rFonts w:ascii="Calibri" w:eastAsia="Times New Roman" w:hAnsi="Calibri" w:cs="Calibri"/>
          <w:color w:val="000000"/>
          <w:vertAlign w:val="superscript"/>
          <w:lang w:eastAsia="en-GB"/>
        </w:rPr>
      </w:r>
      <w:r w:rsidR="00C944F4" w:rsidRPr="00C944F4">
        <w:rPr>
          <w:rFonts w:ascii="Calibri" w:eastAsia="Times New Roman" w:hAnsi="Calibri" w:cs="Calibri"/>
          <w:color w:val="000000"/>
          <w:vertAlign w:val="superscript"/>
          <w:lang w:eastAsia="en-GB"/>
        </w:rPr>
        <w:fldChar w:fldCharType="separate"/>
      </w:r>
      <w:r w:rsidR="001F69AE">
        <w:rPr>
          <w:rFonts w:ascii="Calibri" w:eastAsia="Times New Roman" w:hAnsi="Calibri" w:cs="Calibri"/>
          <w:color w:val="000000"/>
          <w:vertAlign w:val="superscript"/>
          <w:lang w:eastAsia="en-GB"/>
        </w:rPr>
        <w:t>12</w:t>
      </w:r>
      <w:r w:rsidR="00C944F4" w:rsidRPr="00C944F4">
        <w:rPr>
          <w:rFonts w:ascii="Calibri" w:eastAsia="Times New Roman" w:hAnsi="Calibri" w:cs="Calibri"/>
          <w:color w:val="000000"/>
          <w:vertAlign w:val="superscript"/>
          <w:lang w:eastAsia="en-GB"/>
        </w:rPr>
        <w:fldChar w:fldCharType="end"/>
      </w:r>
    </w:p>
    <w:p w14:paraId="5BC4B02A" w14:textId="40E7F0CE" w:rsidR="00EE7BD4" w:rsidRDefault="00672BE3" w:rsidP="00210F2A">
      <w:pPr>
        <w:pStyle w:val="Heading1"/>
      </w:pPr>
      <w:r>
        <w:t>Abstract</w:t>
      </w:r>
    </w:p>
    <w:p w14:paraId="3F39A987" w14:textId="3ECF45A9" w:rsidR="0008212D" w:rsidRPr="00F61AF7" w:rsidRDefault="0008212D" w:rsidP="0008212D">
      <w:r>
        <w:t xml:space="preserve">Despite substantial </w:t>
      </w:r>
      <w:r w:rsidR="000D5B1B">
        <w:t xml:space="preserve">recent </w:t>
      </w:r>
      <w:r>
        <w:t>declines</w:t>
      </w:r>
      <w:r w:rsidR="000D5B1B">
        <w:t>,</w:t>
      </w:r>
      <w:r>
        <w:t xml:space="preserve"> general </w:t>
      </w:r>
      <w:r w:rsidR="00763BED">
        <w:t>population</w:t>
      </w:r>
      <w:r w:rsidR="004C41A7">
        <w:t xml:space="preserve"> HIV incidence</w:t>
      </w:r>
      <w:r w:rsidR="00763BED">
        <w:t xml:space="preserve"> in </w:t>
      </w:r>
      <w:r w:rsidR="009F4501">
        <w:t>sub-Saharan Africa</w:t>
      </w:r>
      <w:r>
        <w:t xml:space="preserve"> remains above international targets. </w:t>
      </w:r>
      <w:r w:rsidR="004C41A7">
        <w:t>Better description of r</w:t>
      </w:r>
      <w:r>
        <w:t xml:space="preserve">isk factors for new infections </w:t>
      </w:r>
      <w:r w:rsidR="002F0109">
        <w:t xml:space="preserve">would improve targeting of interventions. </w:t>
      </w:r>
    </w:p>
    <w:p w14:paraId="2CF63C1C" w14:textId="13AD8DCB" w:rsidR="0008212D" w:rsidRDefault="004C41A7" w:rsidP="0008212D">
      <w:r>
        <w:t>Using data from population-based cohorts in Kenya, Malawi, Tanzania, South Africa, Uganda, Zimbabwe w</w:t>
      </w:r>
      <w:r w:rsidR="0008212D">
        <w:t>e described the prevalence of risk factors for men and women aged 15-24 and 25-49</w:t>
      </w:r>
      <w:r>
        <w:t xml:space="preserve"> and</w:t>
      </w:r>
      <w:r w:rsidR="0008212D">
        <w:t xml:space="preserve"> estimate</w:t>
      </w:r>
      <w:r w:rsidR="00621E3F">
        <w:t>d</w:t>
      </w:r>
      <w:r w:rsidR="0008212D">
        <w:t xml:space="preserve"> the association between individual and community-level risk factors and HIV </w:t>
      </w:r>
      <w:r w:rsidR="0034747D">
        <w:t xml:space="preserve">acquisition </w:t>
      </w:r>
      <w:r w:rsidR="003B71AA">
        <w:t>between 2005 and 2016</w:t>
      </w:r>
      <w:r w:rsidR="0008212D">
        <w:t xml:space="preserve">. </w:t>
      </w:r>
    </w:p>
    <w:p w14:paraId="1C41DFCD" w14:textId="12DD003A" w:rsidR="00B81046" w:rsidRDefault="004C41A7" w:rsidP="00985C49">
      <w:pPr>
        <w:spacing w:after="0" w:line="240" w:lineRule="auto"/>
      </w:pPr>
      <w:r>
        <w:t xml:space="preserve">Among </w:t>
      </w:r>
      <w:r w:rsidR="009F4501">
        <w:t>43,</w:t>
      </w:r>
      <w:r w:rsidR="002A5962">
        <w:t xml:space="preserve">434 </w:t>
      </w:r>
      <w:r w:rsidR="009F4501">
        <w:t xml:space="preserve">men and </w:t>
      </w:r>
      <w:r w:rsidR="009F4501" w:rsidRPr="004E466F">
        <w:t>55</w:t>
      </w:r>
      <w:r w:rsidR="009F4501">
        <w:t>,</w:t>
      </w:r>
      <w:r w:rsidR="002A5962">
        <w:t xml:space="preserve">919 </w:t>
      </w:r>
      <w:r w:rsidR="009F4501">
        <w:t>women</w:t>
      </w:r>
      <w:r w:rsidR="002F0109">
        <w:t xml:space="preserve"> aged 15 to 49</w:t>
      </w:r>
      <w:r>
        <w:t xml:space="preserve"> t</w:t>
      </w:r>
      <w:r w:rsidR="002F0109">
        <w:t>here were 4,612 seroconversions</w:t>
      </w:r>
      <w:r w:rsidR="00985C49">
        <w:t>.</w:t>
      </w:r>
      <w:r w:rsidR="00C0537F">
        <w:t xml:space="preserve"> </w:t>
      </w:r>
      <w:r w:rsidR="00B81046">
        <w:t xml:space="preserve">Education, marital status, </w:t>
      </w:r>
      <w:r w:rsidR="002F0109">
        <w:t xml:space="preserve">male </w:t>
      </w:r>
      <w:r w:rsidR="00B81046">
        <w:t xml:space="preserve">circumcision, new </w:t>
      </w:r>
      <w:r w:rsidR="002F0109">
        <w:t xml:space="preserve">sexual </w:t>
      </w:r>
      <w:r w:rsidR="00B81046">
        <w:t>partners, types of partner, prevalence of untreated HIV infection</w:t>
      </w:r>
      <w:r w:rsidR="00A57AB3">
        <w:t xml:space="preserve"> in the community</w:t>
      </w:r>
      <w:r w:rsidR="00B81046">
        <w:t xml:space="preserve"> and community partner acquisition</w:t>
      </w:r>
      <w:r w:rsidR="002F0109">
        <w:t xml:space="preserve"> rates</w:t>
      </w:r>
      <w:r w:rsidR="00B81046">
        <w:t xml:space="preserve"> were associated with</w:t>
      </w:r>
      <w:r w:rsidR="007562C2">
        <w:t xml:space="preserve"> HIV incidence</w:t>
      </w:r>
      <w:r w:rsidR="00985C49">
        <w:t>.</w:t>
      </w:r>
      <w:r>
        <w:t xml:space="preserve"> Only the prevalence of untreated HIV was a risk for both sexes and apparent at all ages.</w:t>
      </w:r>
      <w:r w:rsidR="00985C49">
        <w:t xml:space="preserve"> </w:t>
      </w:r>
      <w:r w:rsidR="00A57AB3">
        <w:t>The prevalence of r</w:t>
      </w:r>
      <w:r w:rsidR="00985C49">
        <w:t>isk factor</w:t>
      </w:r>
      <w:r w:rsidR="00A57AB3">
        <w:t xml:space="preserve">s </w:t>
      </w:r>
      <w:r w:rsidR="00985C49">
        <w:t>varied by age, sex and study</w:t>
      </w:r>
      <w:r>
        <w:t xml:space="preserve">. </w:t>
      </w:r>
      <w:r w:rsidR="009C4776">
        <w:t>HIV incidence</w:t>
      </w:r>
      <w:r>
        <w:t xml:space="preserve"> was higher</w:t>
      </w:r>
      <w:r w:rsidR="009C4776">
        <w:t xml:space="preserve"> in people aged 25-49 </w:t>
      </w:r>
      <w:r w:rsidR="00985C49">
        <w:t xml:space="preserve">living in communities </w:t>
      </w:r>
      <w:r w:rsidR="006545C9">
        <w:t>where</w:t>
      </w:r>
      <w:r w:rsidR="00985C49">
        <w:t xml:space="preserve"> men had high partner acquisition rates</w:t>
      </w:r>
      <w:r w:rsidR="00C0537F">
        <w:t>.</w:t>
      </w:r>
    </w:p>
    <w:p w14:paraId="6E5D3778" w14:textId="77777777" w:rsidR="004C41A7" w:rsidRPr="00985C49" w:rsidRDefault="004C41A7" w:rsidP="00985C49">
      <w:pPr>
        <w:spacing w:after="0" w:line="240" w:lineRule="auto"/>
        <w:rPr>
          <w:rFonts w:ascii="Times New Roman" w:hAnsi="Times New Roman" w:cs="Times New Roman"/>
          <w:sz w:val="24"/>
          <w:szCs w:val="24"/>
          <w:lang w:eastAsia="en-GB"/>
        </w:rPr>
      </w:pPr>
    </w:p>
    <w:p w14:paraId="055D48B2" w14:textId="6E120FD9" w:rsidR="00B6060B" w:rsidRDefault="00B6060B" w:rsidP="00F61AF7">
      <w:r>
        <w:t>Our results show</w:t>
      </w:r>
      <w:r w:rsidR="004C41A7">
        <w:t>ed</w:t>
      </w:r>
      <w:r>
        <w:t xml:space="preserve"> potential for improved prevention through </w:t>
      </w:r>
      <w:r w:rsidR="009F4501">
        <w:t>changed</w:t>
      </w:r>
      <w:r>
        <w:t xml:space="preserve"> timing of prevention </w:t>
      </w:r>
      <w:r w:rsidRPr="00DE67A3">
        <w:t>intervention</w:t>
      </w:r>
      <w:r>
        <w:t>s</w:t>
      </w:r>
      <w:r w:rsidRPr="00DE67A3">
        <w:t xml:space="preserve"> relative to behaviour</w:t>
      </w:r>
      <w:r>
        <w:t xml:space="preserve"> and</w:t>
      </w:r>
      <w:r w:rsidR="000D5B1B">
        <w:t xml:space="preserve"> the</w:t>
      </w:r>
      <w:r>
        <w:t xml:space="preserve"> </w:t>
      </w:r>
      <w:r w:rsidRPr="00DE67A3">
        <w:t xml:space="preserve">utility of using community characteristics to </w:t>
      </w:r>
      <w:r>
        <w:t>target prevention</w:t>
      </w:r>
      <w:r w:rsidR="000D5B1B">
        <w:t>.</w:t>
      </w:r>
    </w:p>
    <w:p w14:paraId="696287C8" w14:textId="39421CA4" w:rsidR="00C0537F" w:rsidRDefault="00621E3F" w:rsidP="00F61AF7">
      <w:r>
        <w:rPr>
          <w:b/>
        </w:rPr>
        <w:t xml:space="preserve">Funding: </w:t>
      </w:r>
      <w:r w:rsidRPr="00621E3F">
        <w:t>T</w:t>
      </w:r>
      <w:r>
        <w:t>his work was supported</w:t>
      </w:r>
      <w:r w:rsidRPr="008F3615">
        <w:t xml:space="preserve"> by the Bill and Melinda Gates Foundation </w:t>
      </w:r>
      <w:r>
        <w:t>[</w:t>
      </w:r>
      <w:r w:rsidRPr="008F3615">
        <w:rPr>
          <w:rFonts w:eastAsia="Times New Roman" w:cstheme="minorHAnsi"/>
          <w:szCs w:val="24"/>
        </w:rPr>
        <w:t>OPP1164897</w:t>
      </w:r>
      <w:r>
        <w:rPr>
          <w:rFonts w:eastAsia="Times New Roman" w:cstheme="minorHAnsi"/>
          <w:szCs w:val="24"/>
        </w:rPr>
        <w:t>]</w:t>
      </w:r>
      <w:r w:rsidRPr="008F3615">
        <w:rPr>
          <w:rFonts w:eastAsia="Times New Roman" w:cstheme="minorHAnsi"/>
          <w:szCs w:val="24"/>
        </w:rPr>
        <w:t xml:space="preserve"> thr</w:t>
      </w:r>
      <w:r w:rsidRPr="008F3615">
        <w:t xml:space="preserve">ough salary support for authors. </w:t>
      </w:r>
    </w:p>
    <w:p w14:paraId="75514A42" w14:textId="77777777" w:rsidR="00554DF1" w:rsidRDefault="00554DF1">
      <w:pPr>
        <w:rPr>
          <w:rFonts w:asciiTheme="majorHAnsi" w:eastAsiaTheme="majorEastAsia" w:hAnsiTheme="majorHAnsi" w:cstheme="majorBidi"/>
          <w:color w:val="2E74B5" w:themeColor="accent1" w:themeShade="BF"/>
          <w:sz w:val="32"/>
          <w:szCs w:val="32"/>
        </w:rPr>
      </w:pPr>
      <w:r>
        <w:br w:type="page"/>
      </w:r>
    </w:p>
    <w:p w14:paraId="615594F9" w14:textId="1B1A2169" w:rsidR="00172E07" w:rsidRDefault="00621E3F" w:rsidP="00EE4D3F">
      <w:pPr>
        <w:pStyle w:val="Heading1"/>
      </w:pPr>
      <w:r>
        <w:t>Introduction</w:t>
      </w:r>
    </w:p>
    <w:p w14:paraId="7F7C3CB6" w14:textId="07E2A5B6" w:rsidR="00973C41" w:rsidRDefault="00245A7D" w:rsidP="00973C41">
      <w:r>
        <w:t xml:space="preserve">Despite </w:t>
      </w:r>
      <w:r w:rsidR="00A67E2F">
        <w:t xml:space="preserve">dramatic declines in </w:t>
      </w:r>
      <w:r w:rsidR="00973C41">
        <w:t>HIV incidence</w:t>
      </w:r>
      <w:r w:rsidR="00A67E2F">
        <w:t xml:space="preserve"> in</w:t>
      </w:r>
      <w:r w:rsidR="001943FA">
        <w:t xml:space="preserve"> </w:t>
      </w:r>
      <w:r w:rsidR="00331EE0">
        <w:t xml:space="preserve">Eastern and </w:t>
      </w:r>
      <w:r w:rsidR="001943FA">
        <w:t>Southern</w:t>
      </w:r>
      <w:r w:rsidR="00A67E2F">
        <w:t xml:space="preserve"> Africa the</w:t>
      </w:r>
      <w:r w:rsidR="001943FA">
        <w:t>re were</w:t>
      </w:r>
      <w:r w:rsidR="00A67E2F">
        <w:t xml:space="preserve"> </w:t>
      </w:r>
      <w:r w:rsidR="001943FA">
        <w:t>450,000</w:t>
      </w:r>
      <w:r w:rsidR="00A67E2F">
        <w:t xml:space="preserve"> new infections</w:t>
      </w:r>
      <w:r w:rsidR="00973C41">
        <w:t xml:space="preserve"> </w:t>
      </w:r>
      <w:r w:rsidR="001943FA">
        <w:t>in 2023</w:t>
      </w:r>
      <w:r w:rsidR="00600572">
        <w:fldChar w:fldCharType="begin"/>
      </w:r>
      <w:r w:rsidR="00DC1BCC">
        <w:instrText xml:space="preserve"> ADDIN EN.CITE &lt;EndNote&gt;&lt;Cite&gt;&lt;Author&gt;Joint United Nations Programme on HIV/AIDS&lt;/Author&gt;&lt;Year&gt;2024&lt;/Year&gt;&lt;RecNum&gt;56&lt;/RecNum&gt;&lt;DisplayText&gt;&lt;style face="superscript"&gt;1&lt;/style&gt;&lt;/DisplayText&gt;&lt;record&gt;&lt;rec-number&gt;56&lt;/rec-number&gt;&lt;foreign-keys&gt;&lt;key app="EN" db-id="5etv2srs8tfwpre22fl52x99wtpdszazszed" timestamp="1726569396"&gt;56&lt;/key&gt;&lt;/foreign-keys&gt;&lt;ref-type name="Report"&gt;27&lt;/ref-type&gt;&lt;contributors&gt;&lt;authors&gt;&lt;author&gt;Joint United Nations Programme on HIV/AIDS,&lt;/author&gt;&lt;/authors&gt;&lt;tertiary-authors&gt;&lt;author&gt;Licence: CC BY-NC-SA 3.0 IGO.&lt;/author&gt;&lt;/tertiary-authors&gt;&lt;/contributors&gt;&lt;titles&gt;&lt;title&gt;The urgency of now: AIDS at a crossroads &lt;/title&gt;&lt;/titles&gt;&lt;dates&gt;&lt;year&gt;2024&lt;/year&gt;&lt;/dates&gt;&lt;pub-location&gt;Geneva&lt;/pub-location&gt;&lt;urls&gt;&lt;related-urls&gt;&lt;url&gt;https://www.unaids.org/en/resources/documents/2024/global-aids-update-2024&lt;/url&gt;&lt;/related-urls&gt;&lt;/urls&gt;&lt;/record&gt;&lt;/Cite&gt;&lt;/EndNote&gt;</w:instrText>
      </w:r>
      <w:r w:rsidR="00600572">
        <w:fldChar w:fldCharType="separate"/>
      </w:r>
      <w:r w:rsidR="00DC1BCC" w:rsidRPr="00DC1BCC">
        <w:rPr>
          <w:noProof/>
          <w:vertAlign w:val="superscript"/>
        </w:rPr>
        <w:t>1</w:t>
      </w:r>
      <w:r w:rsidR="00600572">
        <w:fldChar w:fldCharType="end"/>
      </w:r>
      <w:r w:rsidR="001943FA">
        <w:t>,</w:t>
      </w:r>
      <w:r w:rsidR="00DD633A">
        <w:t xml:space="preserve"> the majority of which</w:t>
      </w:r>
      <w:r w:rsidR="00DD633A" w:rsidRPr="00DD633A">
        <w:t xml:space="preserve"> </w:t>
      </w:r>
      <w:r w:rsidR="00DD633A">
        <w:t>occurred among members of the general population</w:t>
      </w:r>
      <w:r w:rsidR="00600572">
        <w:fldChar w:fldCharType="begin"/>
      </w:r>
      <w:r w:rsidR="00DC1BCC">
        <w:instrText xml:space="preserve"> ADDIN EN.CITE &lt;EndNote&gt;&lt;Cite&gt;&lt;Author&gt;Korenromp&lt;/Author&gt;&lt;Year&gt;2024&lt;/Year&gt;&lt;RecNum&gt;55&lt;/RecNum&gt;&lt;DisplayText&gt;&lt;style face="superscript"&gt;2&lt;/style&gt;&lt;/DisplayText&gt;&lt;record&gt;&lt;rec-number&gt;55&lt;/rec-number&gt;&lt;foreign-keys&gt;&lt;key app="EN" db-id="5etv2srs8tfwpre22fl52x99wtpdszazszed" timestamp="1726568636"&gt;55&lt;/key&gt;&lt;/foreign-keys&gt;&lt;ref-type name="Journal Article"&gt;17&lt;/ref-type&gt;&lt;contributors&gt;&lt;authors&gt;&lt;author&gt;Korenromp, Eline L.&lt;/author&gt;&lt;author&gt;Sabin, Keith&lt;/author&gt;&lt;author&gt;Stover, John&lt;/author&gt;&lt;author&gt;Brown, Tim&lt;/author&gt;&lt;author&gt;Johnson, Leigh F.&lt;/author&gt;&lt;author&gt;Martin-Hughes, Rowan&lt;/author&gt;&lt;author&gt;ten Brink, Debra&lt;/author&gt;&lt;author&gt;Teng, Yu&lt;/author&gt;&lt;author&gt;Stevens, Oliver&lt;/author&gt;&lt;author&gt;Silhol, Romain&lt;/author&gt;&lt;author&gt;Arias-Garcia, Sonia&lt;/author&gt;&lt;author&gt;Kimani, Joshua&lt;/author&gt;&lt;author&gt;Glaubius, Robert&lt;/author&gt;&lt;author&gt;Vickerman, Peter&lt;/author&gt;&lt;author&gt;Mahy, Mary&lt;/author&gt;&lt;/authors&gt;&lt;/contributors&gt;&lt;titles&gt;&lt;title&gt;New HIV Infections Among Key Populations and Their Partners in 2010 and 2022, by World Region: A Multisources Estimation&lt;/title&gt;&lt;secondary-title&gt;JAIDS Journal of Acquired Immune Deficiency Syndromes&lt;/secondary-title&gt;&lt;/titles&gt;&lt;periodical&gt;&lt;full-title&gt;JAIDS Journal of Acquired Immune Deficiency Syndromes&lt;/full-title&gt;&lt;/periodical&gt;&lt;volume&gt;95&lt;/volume&gt;&lt;number&gt;1S&lt;/number&gt;&lt;keywords&gt;&lt;keyword&gt;key and vulnerable populations&lt;/keyword&gt;&lt;keyword&gt;HIV epidemiology&lt;/keyword&gt;&lt;keyword&gt;modeling&lt;/keyword&gt;&lt;keyword&gt;surveillance&lt;/keyword&gt;&lt;/keywords&gt;&lt;dates&gt;&lt;year&gt;2024&lt;/year&gt;&lt;/dates&gt;&lt;isbn&gt;1525-4135&lt;/isbn&gt;&lt;urls&gt;&lt;related-urls&gt;&lt;url&gt;https://journals.lww.com/jaids/fulltext/2024/01011/new_hiv_infections_among_key_populations_and_their.5.aspx&lt;/url&gt;&lt;/related-urls&gt;&lt;/urls&gt;&lt;/record&gt;&lt;/Cite&gt;&lt;/EndNote&gt;</w:instrText>
      </w:r>
      <w:r w:rsidR="00600572">
        <w:fldChar w:fldCharType="separate"/>
      </w:r>
      <w:r w:rsidR="00DC1BCC" w:rsidRPr="00DC1BCC">
        <w:rPr>
          <w:noProof/>
          <w:vertAlign w:val="superscript"/>
        </w:rPr>
        <w:t>2</w:t>
      </w:r>
      <w:r w:rsidR="00600572">
        <w:fldChar w:fldCharType="end"/>
      </w:r>
      <w:r w:rsidR="00DD633A">
        <w:t xml:space="preserve">.  UNAIDS 2030 targets for ending AIDS </w:t>
      </w:r>
      <w:r w:rsidR="00225F11">
        <w:t>may</w:t>
      </w:r>
      <w:r w:rsidR="005D6A2B">
        <w:t xml:space="preserve"> be</w:t>
      </w:r>
      <w:r w:rsidR="00DD633A">
        <w:t xml:space="preserve"> missed </w:t>
      </w:r>
      <w:r>
        <w:t xml:space="preserve">and </w:t>
      </w:r>
      <w:r w:rsidR="00225F11">
        <w:t xml:space="preserve">HIV </w:t>
      </w:r>
      <w:r>
        <w:t xml:space="preserve">prevention programmes </w:t>
      </w:r>
      <w:r w:rsidR="00225F11">
        <w:t>require</w:t>
      </w:r>
      <w:r>
        <w:t xml:space="preserve"> strengthe</w:t>
      </w:r>
      <w:r w:rsidR="00225F11">
        <w:t>ning</w:t>
      </w:r>
      <w:r w:rsidR="00600572">
        <w:fldChar w:fldCharType="begin"/>
      </w:r>
      <w:r w:rsidR="00DC1BCC">
        <w:instrText xml:space="preserve"> ADDIN EN.CITE &lt;EndNote&gt;&lt;Cite&gt;&lt;Author&gt;Joint United Nations Programme on HIV/AIDS&lt;/Author&gt;&lt;Year&gt;2024&lt;/Year&gt;&lt;RecNum&gt;56&lt;/RecNum&gt;&lt;DisplayText&gt;&lt;style face="superscript"&gt;1&lt;/style&gt;&lt;/DisplayText&gt;&lt;record&gt;&lt;rec-number&gt;56&lt;/rec-number&gt;&lt;foreign-keys&gt;&lt;key app="EN" db-id="5etv2srs8tfwpre22fl52x99wtpdszazszed" timestamp="1726569396"&gt;56&lt;/key&gt;&lt;/foreign-keys&gt;&lt;ref-type name="Report"&gt;27&lt;/ref-type&gt;&lt;contributors&gt;&lt;authors&gt;&lt;author&gt;Joint United Nations Programme on HIV/AIDS,&lt;/author&gt;&lt;/authors&gt;&lt;tertiary-authors&gt;&lt;author&gt;Licence: CC BY-NC-SA 3.0 IGO.&lt;/author&gt;&lt;/tertiary-authors&gt;&lt;/contributors&gt;&lt;titles&gt;&lt;title&gt;The urgency of now: AIDS at a crossroads &lt;/title&gt;&lt;/titles&gt;&lt;dates&gt;&lt;year&gt;2024&lt;/year&gt;&lt;/dates&gt;&lt;pub-location&gt;Geneva&lt;/pub-location&gt;&lt;urls&gt;&lt;related-urls&gt;&lt;url&gt;https://www.unaids.org/en/resources/documents/2024/global-aids-update-2024&lt;/url&gt;&lt;/related-urls&gt;&lt;/urls&gt;&lt;/record&gt;&lt;/Cite&gt;&lt;/EndNote&gt;</w:instrText>
      </w:r>
      <w:r w:rsidR="00600572">
        <w:fldChar w:fldCharType="separate"/>
      </w:r>
      <w:r w:rsidR="00DC1BCC" w:rsidRPr="00DC1BCC">
        <w:rPr>
          <w:noProof/>
          <w:vertAlign w:val="superscript"/>
        </w:rPr>
        <w:t>1</w:t>
      </w:r>
      <w:r w:rsidR="00600572">
        <w:fldChar w:fldCharType="end"/>
      </w:r>
      <w:r w:rsidR="00973C41">
        <w:t>.</w:t>
      </w:r>
      <w:r w:rsidR="001943FA">
        <w:t xml:space="preserve"> </w:t>
      </w:r>
      <w:r w:rsidR="00DD633A">
        <w:t>Accurate targeting of prevention</w:t>
      </w:r>
      <w:r w:rsidR="00225F11">
        <w:t xml:space="preserve"> requires good information on who is most at risk of acquiring HIV and</w:t>
      </w:r>
      <w:r w:rsidR="00DD633A">
        <w:t xml:space="preserve"> would help achieve these targets </w:t>
      </w:r>
      <w:r w:rsidR="00225F11">
        <w:t xml:space="preserve">while being </w:t>
      </w:r>
      <w:r w:rsidR="00DD633A">
        <w:t xml:space="preserve">cost-effective </w:t>
      </w:r>
      <w:r w:rsidR="00225F11">
        <w:t>to deliver</w:t>
      </w:r>
      <w:r w:rsidR="00DD633A">
        <w:t xml:space="preserve">.  </w:t>
      </w:r>
    </w:p>
    <w:p w14:paraId="1C95CDC8" w14:textId="0B135370" w:rsidR="0008212D" w:rsidRDefault="00225F11" w:rsidP="0008212D">
      <w:r>
        <w:t>S</w:t>
      </w:r>
      <w:r w:rsidR="0008212D">
        <w:t xml:space="preserve">tudies </w:t>
      </w:r>
      <w:r>
        <w:t xml:space="preserve">have </w:t>
      </w:r>
      <w:r w:rsidR="0008212D">
        <w:t>explore</w:t>
      </w:r>
      <w:r>
        <w:t>d</w:t>
      </w:r>
      <w:r w:rsidR="0008212D">
        <w:t xml:space="preserve"> risk factors for HIV acquisition in the general population across sub-Saharan Africa</w:t>
      </w:r>
      <w:r w:rsidR="00600572">
        <w:fldChar w:fldCharType="begin">
          <w:fldData xml:space="preserve">cmQ+PGtleXdvcmQ+U2V4dWFsIEJlaGF2aW9yLypwc3ljaG9sb2d5PC9rZXl3b3JkPjxrZXl3b3Jk
PlVnYW5kYS9lcGlkZW1pb2xvZ3k8L2tleXdvcmQ+PC9rZXl3b3Jkcz48ZGF0ZXM+PHllYXI+MjAw
NjwveWVhcj48cHViLWRhdGVzPjxkYXRlPk1heSAxMjwvZGF0ZT48L3B1Yi1kYXRlcz48L2RhdGVz
Pjxpc2JuPjAyNjktOTM3MCAoUHJpbnQpJiN4RDswMjY5LTkzNzA8L2lzYm4+PGFjY2Vzc2lvbi1u
dW0+MTY2OTEwNzE8L2FjY2Vzc2lvbi1udW0+PHVybHM+PHJlbGF0ZWQtdXJscz48dXJsPmh0dHA6
Ly9ncmFwaGljcy50eC5vdmlkLmNvbS9vdmZ0cGRmcy9GUERETkNGQlBETUZDRDAwL2ZzMDQ2L292
ZnQvbGl2ZS9ndjAyMy8wMDAwMjAzMC8wMDAwMjAzMC0yMDA2MDUxMjAtMDAwMTMucGRmPC91cmw+
PC9yZWxhdGVkLXVybHM+PC91cmxzPjxlbGVjdHJvbmljLXJlc291cmNlLW51bT4xMC4xMDk3LzAx
LmFpZHMuMDAwMDIyNjk2MC4yNTU4OS43MjwvZWxlY3Ryb25pYy1yZXNvdXJjZS1udW0+PHJlbW90
ZS1kYXRhYmFzZS1wcm92aWRlcj5ObG08L3JlbW90ZS1kYXRhYmFzZS1wcm92aWRlcj48bGFuZ3Vh
Z2U+ZW5nPC9sYW5ndWFnZT48L3JlY29yZD48L0NpdGU+PENpdGU+PEF1dGhvcj5TaGFmZXI8L0F1
dGhvcj48WWVhcj4yMDA4PC9ZZWFyPjxSZWNOdW0+NTc8L1JlY051bT48cmVjb3JkPjxyZWMtbnVt
YmVyPjU3PC9yZWMtbnVtYmVyPjxmb3JlaWduLWtleXM+PGtleSBhcHA9IkVOIiBkYi1pZD0iNWV0
djJzcnM4dGZ3cHJlMjJmbDUyeDk5d3RwZHN6YXpzemVkIiB0aW1lc3RhbXA9IjE3MjY1Njk5NDgi
PjU3PC9rZXk+PC9mb3JlaWduLWtleXM+PHJlZi10eXBlIG5hbWU9IkpvdXJuYWwgQXJ0aWNsZSI+
MTc8L3JlZi10eXBlPjxjb250cmlidXRvcnM+PGF1dGhvcnM+PGF1dGhvcj5TaGFmZXIsIEwuIEEu
PC9hdXRob3I+PGF1dGhvcj5CaXJhcm8sIFMuPC9hdXRob3I+PGF1dGhvcj5OYWtpeWluZ2ktTWlp
cm8sIEouPC9hdXRob3I+PGF1dGhvcj5LYW1hbGksIEEuPC9hdXRob3I+PGF1dGhvcj5Tc2VtYXRp
bWJhLCBELjwvYXV0aG9yPjxhdXRob3I+T3VtYSwgSi48L2F1dGhvcj48YXV0aG9yPk9qd2l5YSwg
QS48L2F1dGhvcj48YXV0aG9yPkh1Z2hlcywgUC48L2F1dGhvcj48YXV0aG9yPlZhbiBkZXIgUGFh
bCwgTC48L2F1dGhvcj48YXV0aG9yPldoaXR3b3J0aCwgSi48L2F1dGhvcj48YXV0aG9yPk9waW8s
IEEuPC9hdXRob3I+PGF1dGhvcj5Hcm9zc2t1cnRoLCBILjwvYXV0aG9yPjwvYXV0aG9ycz48L2Nv
bnRyaWJ1dG9ycz48YXV0aC1hZGRyZXNzPk1SQy9VVlJJIFVnYW5kYSBSZXNlYXJjaCBVbml0IG9u
IEFJRFMsIEVudGViYmUsIFVnYW5kYS4gbGVpZ2hhbm5lLnNoYWZlckBtcmN1Z2FuZGEub3JnPC9h
dXRoLWFkZHJlc3M+PHRpdGxlcz48dGl0bGU+SElWIHByZXZhbGVuY2UgYW5kIGluY2lkZW5jZSBh
cmUgbm8gbG9uZ2VyIGZhbGxpbmcgaW4gc291dGh3ZXN0IFVnYW5kYTogZXZpZGVuY2UgZnJvbSBh
IHJ1cmFsIHBvcHVsYXRpb24gY29ob3J0IDE5ODktMjAwNTwvdGl0bGU+PHNlY29uZGFyeS10aXRs
ZT5BaWRzPC9zZWNvbmRhcnktdGl0bGU+PGFsdC10aXRsZT5BSURTIChMb25kb24sIEVuZ2xhbmQp
PC9hbHQtdGl0bGU+PC90aXRsZXM+PHBlcmlvZGljYWw+PGZ1bGwtdGl0bGU+QUlEUzwvZnVsbC10
aXRsZT48YWJici0xPkFpZHM8L2FiYnItMT48L3BlcmlvZGljYWw+PHBhZ2VzPjE2NDEtOTwvcGFn
ZXM+PHZvbHVtZT4yMjwvdm9sdW1lPjxudW1iZXI+MTM8L251bWJlcj48ZWRpdGlvbj4yMDA4LzA4
LzAyPC9lZGl0aW9uPjxrZXl3b3Jkcz48a2V5d29yZD5BZG9sZXNjZW50PC9rZXl3b3JkPjxrZXl3
b3JkPkFkdWx0PC9rZXl3b3JkPjxrZXl3b3JkPkZlbWFsZTwva2V5d29yZD48a2V5d29yZD5ISVYg
SW5mZWN0aW9ucy8qZXBpZGVtaW9sb2d5L3BzeWNob2xvZ3k8L2tleXdvcmQ+PGtleXdvcmQ+Kkhp
di0xPC9rZXl3b3JkPjxrZXl3b3JkPkhlYWx0aCBLbm93bGVkZ2UsIEF0dGl0dWRlcywgUHJhY3Rp
Y2U8L2tleXdvcmQ+PGtleXdvcmQ+SGVhbHRoIFN1cnZleXM8L2tleXdvcmQ+PGtleXdvcmQ+SHVt
YW5zPC9rZXl3b3JkPjxrZXl3b3JkPkluY2lkZW5jZTwva2V5d29yZD48a2V5d29yZD5NYWxlPC9r
ZXl3b3JkPjxrZXl3b3JkPlByZWduYW5jeTwva2V5d29yZD48a2V5d29yZD5QcmV2YWxlbmNlPC9r
ZXl3b3JkPjxrZXl3b3JkPlJlZ3Jlc3Npb24gQW5hbHlzaXM8L2tleXdvcmQ+PGtleXdvcmQ+Umlz
ay1UYWtpbmc8L2tleXdvcmQ+PGtleXdvcmQ+UnVyYWwgUG9wdWxhdGlvbjwva2V5d29yZD48a2V5
d29yZD5TZXh1YWwgUGFydG5lcnM8L2tleXdvcmQ+PGtleXdvcmQ+VWdhbmRhL2VwaWRlbWlvbG9n
eTwva2V5d29yZD48a2V5d29yZD5VbnNhZmUgU2V4PC9rZXl3b3JkPjwva2V5d29yZHM+PGRhdGVz
Pjx5ZWFyPjIwMDg8L3llYXI+PHB1Yi1kYXRlcz48ZGF0ZT5BdWcgMjA8L2RhdGU+PC9wdWItZGF0
ZXM+PC9kYXRlcz48aXNibj4wMjY5LTkzNzA8L2lzYm4+PGFjY2Vzc2lvbi1udW0+MTg2NzAyMjU8
L2FjY2Vzc2lvbi1udW0+PHVybHM+PHJlbGF0ZWQtdXJscz48dXJsPmh0dHA6Ly9ncmFwaGljcy50
eC5vdmlkLmNvbS9vdmZ0cGRmcy9GUERETkNPQklESUZDTjAwL2ZzMDQ2L292ZnQvbGl2ZS9ndjAy
My8wMDAwMjAzMC8wMDAwMjAzMC0yMDA4MDgyMDAtMDAwMTUucGRmPC91cmw+PC9yZWxhdGVkLXVy
bHM+PC91cmxzPjxlbGVjdHJvbmljLXJlc291cmNlLW51bT4xMC4xMDk3L1FBRC4wYjAxM2UzMjgz
MGE3NTAyPC9lbGVjdHJvbmljLXJlc291cmNlLW51bT48cmVtb3RlLWRhdGFiYXNlLXByb3ZpZGVy
Pk5sbTwvcmVtb3RlLWRhdGFiYXNlLXByb3ZpZGVyPjxsYW5ndWFnZT5lbmc8L2xhbmd1YWdlPjwv
cmVjb3JkPjwvQ2l0ZT48L0VuZE5vdGU+
</w:fldData>
        </w:fldChar>
      </w:r>
      <w:r w:rsidR="00DC1BCC">
        <w:instrText xml:space="preserve"> ADDIN EN.CITE </w:instrText>
      </w:r>
      <w:r w:rsidR="00DC1BCC">
        <w:fldChar w:fldCharType="begin">
          <w:fldData xml:space="preserve">PEVuZE5vdGU+PENpdGU+PEF1dGhvcj5CYXJuaWdoYXVzZW48L0F1dGhvcj48WWVhcj4yMDA3PC9Z
ZWFyPjxSZWNOdW0+MTQ8L1JlY051bT48RGlzcGxheVRleHQ+PHN0eWxlIGZhY2U9InN1cGVyc2Ny
aXB0Ij4zLTI3PC9zdHlsZT48L0Rpc3BsYXlUZXh0PjxyZWNvcmQ+PHJlYy1udW1iZXI+MTQ8L3Jl
Yy1udW1iZXI+PGZvcmVpZ24ta2V5cz48a2V5IGFwcD0iRU4iIGRiLWlkPSI1ZXR2MnNyczh0Zndw
cmUyMmZsNTJ4OTl3dHBkc3phenN6ZWQiIHRpbWVzdGFtcD0iMTcyNjUxMTAyNSI+MTQ8L2tleT48
L2ZvcmVpZ24ta2V5cz48cmVmLXR5cGUgbmFtZT0iSm91cm5hbCBBcnRpY2xlIj4xNzwvcmVmLXR5
cGU+PGNvbnRyaWJ1dG9ycz48YXV0aG9ycz48YXV0aG9yPkJhcm5pZ2hhdXNlbiwgVC48L2F1dGhv
cj48YXV0aG9yPkhvc2Vnb29kLCBWLjwvYXV0aG9yPjxhdXRob3I+VGltYWV1cywgSS4gTS48L2F1
dGhvcj48YXV0aG9yPk5ld2VsbCwgTS4gTC48L2F1dGhvcj48L2F1dGhvcnM+PC9jb250cmlidXRv
cnM+PGF1dGgtYWRkcmVzcz5BZnJpY2EgQ2VudHJlIGZvciBIZWFsdGggYW5kIFBvcHVsYXRpb24g
U3R1ZGllcywgVW5pdmVyc2l0eSBvZiBLd2FadWx1LU5hdGFsLCBNdHViYXR1YmEsIFNvdXRoIEFm
cmljYS4gdGJhcm5pZ2hhdXNlbkBhZnJpY2FjZW50cmUuYWMuemE8L2F1dGgtYWRkcmVzcz48dGl0
bGVzPjx0aXRsZT5UaGUgc29jaW9lY29ub21pYyBkZXRlcm1pbmFudHMgb2YgSElWIGluY2lkZW5j
ZTogZXZpZGVuY2UgZnJvbSBhIGxvbmdpdHVkaW5hbCwgcG9wdWxhdGlvbi1iYXNlZCBzdHVkeSBp
biBydXJhbCBTb3V0aCBBZnJpY2E8L3RpdGxlPjxzZWNvbmRhcnktdGl0bGU+QWlkczwvc2Vjb25k
YXJ5LXRpdGxlPjxhbHQtdGl0bGU+QUlEUyAoTG9uZG9uLCBFbmdsYW5kKTwvYWx0LXRpdGxlPjwv
dGl0bGVzPjxwZXJpb2RpY2FsPjxmdWxsLXRpdGxlPkFJRFM8L2Z1bGwtdGl0bGU+PGFiYnItMT5B
aWRzPC9hYmJyLTE+PC9wZXJpb2RpY2FsPjxwYWdlcz5TMjktMzg8L3BhZ2VzPjx2b2x1bWU+MjEg
U3VwcGwgNzwvdm9sdW1lPjxlZGl0aW9uPjIwMDgvMDEvMTE8L2VkaXRpb24+PGtleXdvcmRzPjxr
ZXl3b3JkPkFkb2xlc2NlbnQ8L2tleXdvcmQ+PGtleXdvcmQ+QWR1bHQ8L2tleXdvcmQ+PGtleXdv
cmQ+RWR1Y2F0aW9uYWwgU3RhdHVzPC9rZXl3b3JkPjxrZXl3b3JkPkZhbWlseSBDaGFyYWN0ZXJp
c3RpY3M8L2tleXdvcmQ+PGtleXdvcmQ+RmVtYWxlPC9rZXl3b3JkPjxrZXl3b3JkPkhJViBJbmZl
Y3Rpb25zLyplcGlkZW1pb2xvZ3kvbW9ydGFsaXR5PC9rZXl3b3JkPjxrZXl3b3JkPkhpdi0xPC9r
ZXl3b3JkPjxrZXl3b3JkPkh1bWFuczwva2V5d29yZD48a2V5d29yZD5JbmNpZGVuY2U8L2tleXdv
cmQ+PGtleXdvcmQ+TG9uZ2l0dWRpbmFsIFN0dWRpZXM8L2tleXdvcmQ+PGtleXdvcmQ+TWFsZTwv
a2V5d29yZD48a2V5d29yZD4qUG9wdWxhdGlvbiBTdXJ2ZWlsbGFuY2U8L2tleXdvcmQ+PGtleXdv
cmQ+UG92ZXJ0eTwva2V5d29yZD48a2V5d29yZD4qUnVyYWwgSGVhbHRoPC9rZXl3b3JkPjxrZXl3
b3JkPlNleHVhbCBCZWhhdmlvcjwva2V5d29yZD48a2V5d29yZD4qU29jaW9lY29ub21pYyBGYWN0
b3JzPC9rZXl3b3JkPjxrZXl3b3JkPlNvdXRoIEFmcmljYS9lcGlkZW1pb2xvZ3k8L2tleXdvcmQ+
PC9rZXl3b3Jkcz48ZGF0ZXM+PHllYXI+MjAwNzwveWVhcj48cHViLWRhdGVzPjxkYXRlPk5vdjwv
ZGF0ZT48L3B1Yi1kYXRlcz48L2RhdGVzPjxpc2JuPjAyNjktOTM3MDwvaXNibj48YWNjZXNzaW9u
LW51bT4xODA0MDE2MjwvYWNjZXNzaW9uLW51bT48dXJscz48cmVsYXRlZC11cmxzPjx1cmw+aHR0
cDovL2dyYXBoaWNzLnR4Lm92aWQuY29tL292ZnRwZGZzL0ZQREROQ0ZCUERNRkNEMDAvZnMwNDcv
b3ZmdC9saXZlL2d2MDI0LzAwMDAyMDMwLzAwMDAyMDMwLTIwMDcxMTAwNy0wMDAwNC5wZGY8L3Vy
bD48L3JlbGF0ZWQtdXJscz48L3VybHM+PGN1c3RvbTI+UG1jMjg0NzI1NzwvY3VzdG9tMj48Y3Vz
dG9tNj5Va21zMjkxNjg8L2N1c3RvbTY+PGVsZWN0cm9uaWMtcmVzb3VyY2UtbnVtPjEwLjEwOTcv
MDEuYWlkcy4wMDAwMzAwNTMzLjU5NDgzLjk1PC9lbGVjdHJvbmljLXJlc291cmNlLW51bT48cmVt
b3RlLWRhdGFiYXNlLXByb3ZpZGVyPk5sbTwvcmVtb3RlLWRhdGFiYXNlLXByb3ZpZGVyPjxsYW5n
dWFnZT5lbmc8L2xhbmd1YWdlPjwvcmVjb3JkPjwvQ2l0ZT48Q2l0ZT48QXV0aG9yPkJpcmFybzwv
QXV0aG9yPjxZZWFyPjIwMTM8L1llYXI+PFJlY051bT4xNTwvUmVjTnVtPjxyZWNvcmQ+PHJlYy1u
dW1iZXI+MTU8L3JlYy1udW1iZXI+PGZvcmVpZ24ta2V5cz48a2V5IGFwcD0iRU4iIGRiLWlkPSI1
ZXR2MnNyczh0ZndwcmUyMmZsNTJ4OTl3dHBkc3phenN6ZWQiIHRpbWVzdGFtcD0iMTcyNjUxMTAy
NSI+MTU8L2tleT48L2ZvcmVpZ24ta2V5cz48cmVmLXR5cGUgbmFtZT0iSm91cm5hbCBBcnRpY2xl
Ij4xNzwvcmVmLXR5cGU+PGNvbnRyaWJ1dG9ycz48YXV0aG9ycz48YXV0aG9yPkJpcmFybywgUy48
L2F1dGhvcj48YXV0aG9yPlJ1emFnaXJhLCBFLjwvYXV0aG9yPjxhdXRob3I+S2FtYWxpLCBBLjwv
YXV0aG9yPjxhdXRob3I+V2hpdHdvcnRoLCBKLjwvYXV0aG9yPjxhdXRob3I+R3Jvc3NrdXJ0aCwg
SC48L2F1dGhvcj48YXV0aG9yPldlaXNzLCBILiBBLjwvYXV0aG9yPjwvYXV0aG9ycz48L2NvbnRy
aWJ1dG9ycz48YXV0aC1hZGRyZXNzPk1lZGljYWwgUmVzZWFyY2ggQ291bmNpbCAoTVJDKS9VZ2Fu
ZGEgVmlydXMgUmVzZWFyY2ggSW5zdGl0dXRlIChVVlJJKSBVZ2FuZGEgUmVzZWFyY2ggVW5pdCBv
biBBSURTLCBFbnRlYmJlLCBVZ2FuZGEuIHNhbXVlbC5iaXJhcm9AbXJjdWdhbmRhLm9yZzwvYXV0
aC1hZGRyZXNzPjx0aXRsZXM+PHRpdGxlPkhJVi0xIHRyYW5zbWlzc2lvbiB3aXRoaW4gbWFycmlh
Z2UgaW4gcnVyYWwgVWdhbmRhOiBhIGxvbmdpdHVkaW5hbCBzdHVke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1MDYwPC9wYWdlcz48dm9sdW1lPjg8L3ZvbHVt
ZT48bnVtYmVyPjI8L251bWJlcj48ZWRpdGlvbj4yMDEzLzAyLzA4PC9lZGl0aW9uPjxrZXl3b3Jk
cz48a2V5d29yZD5BZG9sZXNjZW50PC9rZXl3b3JkPjxrZXl3b3JkPkFkdWx0PC9rZXl3b3JkPjxr
ZXl3b3JkPkFudGktSElWIEFnZW50cy9waGFybWFjb2xvZ3kvdGhlcmFwZXV0aWMgdXNlPC9rZXl3
b3JkPjxrZXl3b3JkPkNvaW5mZWN0aW9uPC9rZXl3b3JkPjxrZXl3b3JkPkNvbmRvbXMvdXRpbGl6
YXRpb248L2tleXdvcmQ+PGtleXdvcmQ+Q291bnNlbGluZy9vcmdhbml6YXRpb24gJmFtcDsgYWRt
aW5pc3RyYXRpb248L2tleXdvcmQ+PGtleXdvcmQ+RmVtYWxlPC9rZXl3b3JkPjxrZXl3b3JkPkhJ
ViBTZXJvcG9zaXRpdml0eS9kcnVnIHRoZXJhcHkvZXBpZGVtaW9sb2d5Lyp0cmFuc21pc3Npb248
L2tleXdvcmQ+PGtleXdvcmQ+SElWLTEvZHJ1ZyBlZmZlY3RzL3BoeXNpb2xvZ3k8L2tleXdvcmQ+
PGtleXdvcmQ+SGVycGVzIEdlbml0YWxpcy9kcnVnIHRoZXJhcHkvZXBpZGVtaW9sb2d5Lyp0cmFu
c21pc3Npb248L2tleXdvcmQ+PGtleXdvcmQ+SGVycGVzdmlydXMgMiwgSHVtYW4vZHJ1ZyBlZmZl
Y3RzL3BoeXNpb2xvZ3k8L2tleXdvcmQ+PGtleXdvcmQ+SHVtYW5zPC9rZXl3b3JkPjxrZXl3b3Jk
PkluY2lkZW5jZTwva2V5d29yZD48a2V5d29yZD5Mb25naXR1ZGluYWwgU3R1ZGllczwva2V5d29y
ZD48a2V5d29yZD5NYWxlPC9rZXl3b3JkPjxrZXl3b3JkPk1hcml0YWwgU3RhdHVzPC9rZXl3b3Jk
PjxrZXl3b3JkPk1pZGRsZSBBZ2VkPC9rZXl3b3JkPjxrZXl3b3JkPlNleHVhbCBCZWhhdmlvci9w
c3ljaG9sb2d5PC9rZXl3b3JkPjxrZXl3b3JkPipTcG91c2VzPC9rZXl3b3JkPjxrZXl3b3JkPlVn
YW5kYS9lcGlkZW1pb2xvZ3k8L2tleXdvcmQ+PGtleXdvcmQ+VmlyYWwgTG9hZC9kcnVnIGVmZmVj
dHM8L2tleXdvcmQ+PGtleXdvcmQ+WW91bmcgQWR1bHQ8L2tleXdvcmQ+PC9rZXl3b3Jkcz48ZGF0
ZXM+PHllYXI+MjAxMzwveWVhcj48L2RhdGVzPjxpc2JuPjE5MzItNjIwMzwvaXNibj48YWNjZXNz
aW9uLW51bT4yMzM5MDUxMjwvYWNjZXNzaW9uLW51bT48dXJscz48cmVsYXRlZC11cmxzPjx1cmw+
aHR0cDovL3d3dy5uY2JpLm5sbS5uaWguZ292L3BtYy9hcnRpY2xlcy9QTUMzNTYzNjU5L3BkZi9w
b25lLjAwNTUwNjAucGRmPC91cmw+PC9yZWxhdGVkLXVybHM+PC91cmxzPjxjdXN0b20yPlBtYzM1
NjM2NTk8L2N1c3RvbTI+PGVsZWN0cm9uaWMtcmVzb3VyY2UtbnVtPjEwLjEzNzEvam91cm5hbC5w
b25lLjAwNTUwNjA8L2VsZWN0cm9uaWMtcmVzb3VyY2UtbnVtPjxyZW1vdGUtZGF0YWJhc2UtcHJv
dmlkZXI+TmxtPC9yZW1vdGUtZGF0YWJhc2UtcHJvdmlkZXI+PGxhbmd1YWdlPmVuZzwvbGFuZ3Vh
Z2U+PC9yZWNvcmQ+PC9DaXRlPjxDaXRlPjxBdXRob3I+Q2F3bGV5PC9BdXRob3I+PFllYXI+MjAx
NDwvWWVhcj48UmVjTnVtPjE2PC9SZWNOdW0+PHJlY29yZD48cmVjLW51bWJlcj4xNjwvcmVjLW51
bWJlcj48Zm9yZWlnbi1rZXlzPjxrZXkgYXBwPSJFTiIgZGItaWQ9IjVldHYyc3JzOHRmd3ByZTIy
Zmw1Mng5OXd0cGRzemF6c3plZCIgdGltZXN0YW1wPSIxNzI2NTExMDI1Ij4xNjwva2V5PjwvZm9y
ZWlnbi1rZXlzPjxyZWYtdHlwZSBuYW1lPSJKb3VybmFsIEFydGljbGUiPjE3PC9yZWYtdHlwZT48
Y29udHJpYnV0b3JzPjxhdXRob3JzPjxhdXRob3I+Q2F3bGV5LCBDLjwvYXV0aG9yPjxhdXRob3I+
V3JpbmdlLCBBLjwvYXV0aG9yPjxhdXRob3I+U2xheW1ha2VyLCBFLjwvYXV0aG9yPjxhdXRob3I+
VG9kZCwgSi48L2F1dGhvcj48YXV0aG9yPk1pY2hhZWwsIEQuPC9hdXRob3I+PGF1dGhvcj5LdW11
Z29sYSwgWS48L2F1dGhvcj48YXV0aG9yPlVyYXNzYSwgTS48L2F1dGhvcj48YXV0aG9yPlphYmEs
IEIuPC9hdXRob3I+PC9hdXRob3JzPjwvY29udHJpYnV0b3JzPjxhdXRoLWFkZHJlc3M+RGVwYXJ0
bWVudCBvZiBQb3B1bGF0aW9uIEhlYWx0aCwgTG9uZG9uIFNjaG9vbCBvZiBIeWdpZW5lIGFuZCBU
cm9waWNhbCBNZWRpY2luZSwgS2VwcGVsIFN0cmVldCwgTG9uZG9uIFdDMUUgN0hULCBVSy4gY2Fv
aW1oZS5jYXdsZXlAbHNodG0uYWMudWsuPC9hdXRoLWFkZHJlc3M+PHRpdGxlcz48dGl0bGU+VGhl
IGltcGFjdCBvZiB2b2x1bnRhcnkgY291bnNlbGxpbmcgYW5kIHRlc3Rpbmcgc2VydmljZXMgb24g
c2V4dWFsIGJlaGF2aW91ciBjaGFuZ2UgYW5kIEhJViBpbmNpZGVuY2U6IG9ic2VydmF0aW9ucyBm
cm9tIGEgY29ob3J0IHN0dWR5IGluIHJ1cmFsIFRhbnphbmlhPC90aXRsZT48c2Vjb25kYXJ5LXRp
dGxlPkJNQyBJbmZlY3QgRGlzPC9zZWNvbmRhcnktdGl0bGU+PGFsdC10aXRsZT5CTUMgaW5mZWN0
aW91cyBkaXNlYXNlczwvYWx0LXRpdGxlPjwvdGl0bGVzPjxwZXJpb2RpY2FsPjxmdWxsLXRpdGxl
PkJNQyBJbmZlY3QgRGlzPC9mdWxsLXRpdGxlPjxhYmJyLTE+Qk1DIGluZmVjdGlvdXMgZGlzZWFz
ZXM8L2FiYnItMT48L3BlcmlvZGljYWw+PGFsdC1wZXJpb2RpY2FsPjxmdWxsLXRpdGxlPkJNQyBJ
bmZlY3QgRGlzPC9mdWxsLXRpdGxlPjxhYmJyLTE+Qk1DIGluZmVjdGlvdXMgZGlzZWFzZXM8L2Fi
YnItMT48L2FsdC1wZXJpb2RpY2FsPjxwYWdlcz4xNTk8L3BhZ2VzPjx2b2x1bWU+MTQ8L3ZvbHVt
ZT48ZWRpdGlvbj4yMDE0LzAzLzI1PC9lZGl0aW9uPjxrZXl3b3Jkcz48a2V5d29yZD5BZG9sZXNj
ZW50PC9rZXl3b3JkPjxrZXl3b3JkPkFkdWx0PC9rZXl3b3JkPjxrZXl3b3JkPkNvaG9ydCBTdHVk
aWVzPC9rZXl3b3JkPjxrZXl3b3JkPkNvbmRvbXM8L2tleXdvcmQ+PGtleXdvcmQ+Q291bnNlbGlu
Zy8qbWV0aG9kcy9zdGF0aXN0aWNzICZhbXA7IG51bWVyaWNhbCBkYXRhPC9rZXl3b3JkPjxrZXl3
b3JkPkZlbWFsZTwva2V5d29yZD48a2V5d29yZD5ISVYgSW5mZWN0aW9ucy8qZGlhZ25vc2lzL2Vw
aWRlbWlvbG9neS8qcHN5Y2hvbG9neTwva2V5d29yZD48a2V5d29yZD5IdW1hbnM8L2tleXdvcmQ+
PGtleXdvcmQ+SW5jaWRlbmNlPC9rZXl3b3JkPjxrZXl3b3JkPk1hbGU8L2tleXdvcmQ+PGtleXdv
cmQ+TWlkZGxlIEFnZWQ8L2tleXdvcmQ+PGtleXdvcmQ+Umlzay1UYWtpbmc8L2tleXdvcmQ+PGtl
eXdvcmQ+U2V4dWFsIEJlaGF2aW9yLypwc3ljaG9sb2d5L3N0YXRpc3RpY3MgJmFtcDsgbnVtZXJp
Y2FsIGRhdGE8L2tleXdvcmQ+PGtleXdvcmQ+U2V4dWFsIFBhcnRuZXJzPC9rZXl3b3JkPjxrZXl3
b3JkPlRhbnphbmlhL2VwaWRlbWlvbG9neTwva2V5d29yZD48a2V5d29yZD5Zb3VuZyBBZHVsdDwv
a2V5d29yZD48L2tleXdvcmRzPjxkYXRlcz48eWVhcj4yMDE0PC95ZWFyPjwvZGF0ZXM+PGlzYm4+
MTQ3MS0yMzM0PC9pc2JuPjxhY2Nlc3Npb24tbnVtPjI0NjU1MzYwPC9hY2Nlc3Npb24tbnVtPjx1
cmxzPjxyZWxhdGVkLXVybHM+PHVybD5odHRwOi8vd3d3Lm5jYmkubmxtLm5paC5nb3YvcG1jL2Fy
dGljbGVzL1BNQzM5OTQ0MDYvcGRmLzE0NzEtMjMzNC0xNC0xNTkucGRmPC91cmw+PC9yZWxhdGVk
LXVybHM+PC91cmxzPjxjdXN0b20yPlBtYzM5OTQ0MDY8L2N1c3RvbTI+PGVsZWN0cm9uaWMtcmVz
b3VyY2UtbnVtPjEwLjExODYvMTQ3MS0yMzM0LTE0LTE1OTwvZWxlY3Ryb25pYy1yZXNvdXJjZS1u
dW0+PHJlbW90ZS1kYXRhYmFzZS1wcm92aWRlcj5ObG08L3JlbW90ZS1kYXRhYmFzZS1wcm92aWRl
cj48bGFuZ3VhZ2U+ZW5nPC9sYW5ndWFnZT48L3JlY29yZD48L0NpdGU+PENpdGU+PEF1dGhvcj5F
ZGVsc3RlaW48L0F1dGhvcj48WWVhcj4yMDE1PC9ZZWFyPjxSZWNOdW0+MTc8L1JlY051bT48cmVj
b3JkPjxyZWMtbnVtYmVyPjE3PC9yZWMtbnVtYmVyPjxmb3JlaWduLWtleXM+PGtleSBhcHA9IkVO
IiBkYi1pZD0iNWV0djJzcnM4dGZ3cHJlMjJmbDUyeDk5d3RwZHN6YXpzemVkIiB0aW1lc3RhbXA9
IjE3MjY1MTEwMjUiPjE3PC9rZXk+PC9mb3JlaWduLWtleXM+PHJlZi10eXBlIG5hbWU9IkpvdXJu
YWwgQXJ0aWNsZSI+MTc8L3JlZi10eXBlPjxjb250cmlidXRvcnM+PGF1dGhvcnM+PGF1dGhvcj5F
ZGVsc3RlaW4sIFouIFIuPC9hdXRob3I+PGF1dGhvcj5TYW50ZWxsaSwgSi4gUy48L2F1dGhvcj48
YXV0aG9yPkhlbGxlcmluZ2VyLCBTLjwvYXV0aG9yPjxhdXRob3I+U2NodXlsZXIsIEEuIEMuPC9h
dXRob3I+PGF1dGhvcj5XZWksIFkuPC9hdXRob3I+PGF1dGhvcj5NYXRodXIsIFMuPC9hdXRob3I+
PGF1dGhvcj5Tb25nLCBYLjwvYXV0aG9yPjxhdXRob3I+THV0YWxvLCBULjwvYXV0aG9yPjxhdXRo
b3I+TmFsdWdvZGEsIEYuPC9hdXRob3I+PGF1dGhvcj5HcmF5LCBSLiBILjwvYXV0aG9yPjxhdXRo
b3I+V2F3ZXIsIE0uIEouPC9hdXRob3I+PGF1dGhvcj5TZXJ3YWRkYSwgRC4gTS48L2F1dGhvcj48
L2F1dGhvcnM+PC9jb250cmlidXRvcnM+PGF1dGgtYWRkcmVzcz5ISVYgQ2VudGVyIGZvciBDbGlu
aWNhbCBhbmQgQmVoYXZpb3JhbCBTdHVkaWVzLCBOZXcgWW9yayBTdGF0ZSBQc3ljaGlhdHJpYyBJ
bnN0aXR1dGUgYW5kIENvbHVtYmlhIFVuaXZlcnNpdHksIDEwNTEgUml2ZXJzaWRlIERyLiwgTmV3
IFlvcmssIE5ZLCBVU0EuIEVsZWN0cm9uaWMgYWRkcmVzczogem9lLmVkZWxzdGVpbkBnbWFpbC5j
b20uJiN4RDtDb2x1bWJpYSBVbml2ZXJzaXR5IE1haWxtYW4gU2Nob29sIG9mIFB1YmxpYyBIZWFs
dGgsIDcyMiBXLiAxNjh0aCBTdC4sIE5ldyBZb3JrLCBOWSwgVVNBLiYjeEQ7UmFrYWkgSGVhbHRo
IFNjaWVuY2VzIFByb2dyYW0sIFVnYW5kYSBWaXJ1cyBSZXNlYXJjaCBJbnN0aXR1dGUsIEVudGVi
YmUsIFVnYW5kYS4mI3hEO0pvaG5zIEhvcGtpbnMgQmxvb21iZXJnIFNjaG9vbCBvZiBQdWJsaWMg
SGVhbHRoLCA2MTUgTi4gV29sZmUgU3QuLCBCYWx0aW1vcmUsIE1ELCBVU0EuPC9hdXRoLWFkZHJl
c3M+PHRpdGxlcz48dGl0bGU+RmFjdG9ycyBhc3NvY2lhdGVkIHdpdGggaW5jaWRlbnQgSElWIGlu
ZmVjdGlvbiB2ZXJzdXMgcHJldmFsZW50IGluZmVjdGlvbiBhbW9uZyB5b3V0aCBpbiBSYWthaSwg
VWdhbmRhPC90aXRsZT48c2Vjb25kYXJ5LXRpdGxlPkogRXBpZGVtaW9sIEdsb2IgSGVhbHRoPC9z
ZWNvbmRhcnktdGl0bGU+PGFsdC10aXRsZT5Kb3VybmFsIG9mIGVwaWRlbWlvbG9neSBhbmQgZ2xv
YmFsIGhlYWx0aDwvYWx0LXRpdGxlPjwvdGl0bGVzPjxwZXJpb2RpY2FsPjxmdWxsLXRpdGxlPkog
RXBpZGVtaW9sIEdsb2IgSGVhbHRoPC9mdWxsLXRpdGxlPjxhYmJyLTE+Sm91cm5hbCBvZiBlcGlk
ZW1pb2xvZ3kgYW5kIGdsb2JhbCBoZWFsdGg8L2FiYnItMT48L3BlcmlvZGljYWw+PGFsdC1wZXJp
b2RpY2FsPjxmdWxsLXRpdGxlPkogRXBpZGVtaW9sIEdsb2IgSGVhbHRoPC9mdWxsLXRpdGxlPjxh
YmJyLTE+Sm91cm5hbCBvZiBlcGlkZW1pb2xvZ3kgYW5kIGdsb2JhbCBoZWFsdGg8L2FiYnItMT48
L2FsdC1wZXJpb2RpY2FsPjxwYWdlcz44NS05MTwvcGFnZXM+PHZvbHVtZT41PC92b2x1bWU+PG51
bWJlcj4xPC9udW1iZXI+PGVkaXRpb24+MjAxNS8wMi8yNDwvZWRpdGlvbj48a2V5d29yZHM+PGtl
eXdvcmQ+QWRvbGVzY2VudDwva2V5d29yZD48a2V5d29yZD5BZHVsdDwva2V5d29yZD48a2V5d29y
ZD5GZW1hbGU8L2tleXdvcmQ+PGtleXdvcmQ+SElWIEluZmVjdGlvbnMvKmVwaWRlbWlvbG9neTwv
a2V5d29yZD48a2V5d29yZD5IdW1hbnM8L2tleXdvcmQ+PGtleXdvcmQ+SW5jaWRlbmNlPC9rZXl3
b3JkPjxrZXl3b3JkPkxvbmdpdHVkaW5hbCBTdHVkaWVzPC9rZXl3b3JkPjxrZXl3b3JkPk1hbGU8
L2tleXdvcmQ+PGtleXdvcmQ+TWFycmlhZ2Uvc3RhdGlzdGljcyAmYW1wOyBudW1lcmljYWwgZGF0
YTwva2V5d29yZD48a2V5d29yZD5QcmV2YWxlbmNlPC9rZXl3b3JkPjxrZXl3b3JkPlByb3NwZWN0
aXZlIFN0dWRpZXM8L2tleXdvcmQ+PGtleXdvcmQ+UmlzayBGYWN0b3JzPC9rZXl3b3JkPjxrZXl3
b3JkPlNleHVhbCBCZWhhdmlvci9zdGF0aXN0aWNzICZhbXA7IG51bWVyaWNhbCBkYXRhPC9rZXl3
b3JkPjxrZXl3b3JkPlVnYW5kYS9lcGlkZW1pb2xvZ3k8L2tleXdvcmQ+PGtleXdvcmQ+WW91bmcg
QWR1bHQ8L2tleXdvcmQ+PC9rZXl3b3Jkcz48ZGF0ZXM+PHllYXI+MjAxNTwveWVhcj48cHViLWRh
dGVzPjxkYXRlPk1hcjwvZGF0ZT48L3B1Yi1kYXRlcz48L2RhdGVzPjxpc2JuPjIyMTAtNjAwNjwv
aXNibj48YWNjZXNzaW9uLW51bT4yNTcwMDkyNzwvYWNjZXNzaW9uLW51bT48dXJscz48cmVsYXRl
ZC11cmxzPjx1cmw+aHR0cDovL2FjLmVscy1jZG4uY29tL1MyMjEwNjAwNjE0MDAwODIzLzEtczIu
MC1TMjIxMDYwMDYxNDAwMDgyMy1tYWluLnBkZj9fdGlkPTc4YTkwN2JlLWQxOWItMTFlNS1iZTM3
LTAwMDAwYWFiMGY2YyZhbXA7YWNkbmF0PTE0NTUyOTAzMThfMGFjY2NkYWQ2NmIyNDQ5NmNiYjNm
OWQ4YmRmOTQ0YWU8L3VybD48L3JlbGF0ZWQtdXJscz48L3VybHM+PGVsZWN0cm9uaWMtcmVzb3Vy
Y2UtbnVtPjEwLjEwMTYvai5qZWdoLjIwMTQuMDkuMDAzPC9lbGVjdHJvbmljLXJlc291cmNlLW51
bT48cmVtb3RlLWRhdGFiYXNlLXByb3ZpZGVyPk5sbTwvcmVtb3RlLWRhdGFiYXNlLXByb3ZpZGVy
PjxsYW5ndWFnZT5lbmc8L2xhbmd1YWdlPjwvcmVjb3JkPjwvQ2l0ZT48Q2l0ZT48QXV0aG9yPkdy
YWJvd3NraTwvQXV0aG9yPjxZZWFyPjIwMTQ8L1llYXI+PFJlY051bT4xODwvUmVjTnVtPjxyZWNv
cmQ+PHJlYy1udW1iZXI+MTg8L3JlYy1udW1iZXI+PGZvcmVpZ24ta2V5cz48a2V5IGFwcD0iRU4i
IGRiLWlkPSI1ZXR2MnNyczh0ZndwcmUyMmZsNTJ4OTl3dHBkc3phenN6ZWQiIHRpbWVzdGFtcD0i
MTcyNjUxMTAyNSI+MTg8L2tleT48L2ZvcmVpZ24ta2V5cz48cmVmLXR5cGUgbmFtZT0iSm91cm5h
bCBBcnRpY2xlIj4xNzwvcmVmLXR5cGU+PGNvbnRyaWJ1dG9ycz48YXV0aG9ycz48YXV0aG9yPkdy
YWJvd3NraSwgTS4gSy48L2F1dGhvcj48YXV0aG9yPkxlc3NsZXIsIEouPC9hdXRob3I+PGF1dGhv
cj5SZWRkLCBBLiBELjwvYXV0aG9yPjxhdXRob3I+S2FnYWF5aSwgSi48L2F1dGhvcj48YXV0aG9y
PkxhZXllbmRlY2tlciwgTy48L2F1dGhvcj48YXV0aG9yPk5keWFuYWJvLCBBLjwvYXV0aG9yPjxh
dXRob3I+TmVsc29uLCBNLiBJLjwvYXV0aG9yPjxhdXRob3I+Q3VtbWluZ3MsIEQuIEEuPC9hdXRo
b3I+PGF1dGhvcj5Cd2FuaWthLCBKLiBCLjwvYXV0aG9yPjxhdXRob3I+TXVlbGxlciwgQS4gQy48
L2F1dGhvcj48YXV0aG9yPlJleW5vbGRzLCBTLiBKLjwvYXV0aG9yPjxhdXRob3I+TXVuc2hhdywg
Uy48L2F1dGhvcj48YXV0aG9yPlJheSwgUy4gQy48L2F1dGhvcj48YXV0aG9yPkx1dGFsbywgVC48
L2F1dGhvcj48YXV0aG9yPk1hbnVjY2ksIEouPC9hdXRob3I+PGF1dGhvcj5Ub2JpYW4sIEEuIEEu
PC9hdXRob3I+PGF1dGhvcj5DaGFuZywgTC4gVy48L2F1dGhvcj48YXV0aG9yPkJleXJlciwgQy48
L2F1dGhvcj48YXV0aG9yPkplbm5pbmdzLCBKLiBNLjwvYXV0aG9yPjxhdXRob3I+TmFsdWdvZGEs
IEYuPC9hdXRob3I+PGF1dGhvcj5TZXJ3YWRkYSwgRC48L2F1dGhvcj48YXV0aG9yPldhd2VyLCBN
LiBKLjwvYXV0aG9yPjxhdXRob3I+UXVpbm4sIFQuIEMuPC9hdXRob3I+PGF1dGhvcj5HcmF5LCBS
LiBILjwvYXV0aG9yPjxhdXRob3I+UmFrYWkgSGVhbHRoIFNjaWVuY2VzLCBQcm9ncmFtPC9hdXRo
b3I+PC9hdXRob3JzPjwvY29udHJpYnV0b3JzPjxhdXRoLWFkZHJlc3M+RGVwYXJ0bWVudCBvZiBF
cGlkZW1pb2xvZ3ksIEJsb29tYmVyZyBTY2hvb2wgb2YgUHVibGljIEhlYWx0aCwgSm9obnMgSG9w
a2lucyBVbml2ZXJzaXR5LCBCYWx0aW1vcmUsIE1hcnlsYW5kLCBVbml0ZWQgU3RhdGVzIG9mIEFt
ZXJpY2EuJiN4RDtMYWJvcmF0b3J5IG9mIEltbXVub3JlZ3VsYXRpb24sIERpdmlzaW9uIG9mIElu
dHJhbXVyYWwgUmVzZWFyY2gsIE5hdGlvbmFsIEluc3RpdHV0ZSBvZiBBbGxlcmd5IGFuZCBJbmZl
Y3Rpb3VzIERpc2Vhc2VzLCBOYXRpb25hbCBJbnN0aXR1dGVzIG9mIEhlYWx0aCwgQmV0aGVzZGEs
IE1hcnlsYW5kLCBVbml0ZWQgU3RhdGVzIG9mIEFtZXJpY2EuJiN4RDtSYWthaSBIZWFsdGggU2Np
ZW5jZXMgUHJvZ3JhbSwgS2FsaXNpem8sIFVnYW5kYS4mI3hEO0RlcGFydG1lbnQgb2YgRXBpZGVt
aW9sb2d5LCBCbG9vbWJlcmcgU2Nob29sIG9mIFB1YmxpYyBIZWFsdGgsIEpvaG5zIEhvcGtpbnMg
VW5pdmVyc2l0eSwgQmFsdGltb3JlLCBNYXJ5bGFuZCwgVW5pdGVkIFN0YXRlcyBvZiBBbWVyaWNh
OyBMYWJvcmF0b3J5IG9mIEltbXVub3JlZ3VsYXRpb24sIERpdmlzaW9uIG9mIEludHJhbXVyYWwg
UmVzZWFyY2gsIE5hdGlvbmFsIEluc3RpdHV0ZSBvZiBBbGxlcmd5IGFuZCBJbmZlY3Rpb3VzIERp
c2Vhc2VzLCBOYXRpb25hbCBJbnN0aXR1dGVzIG9mIEhlYWx0aCwgQmV0aGVzZGEsIE1hcnlsYW5k
LCBVbml0ZWQgU3RhdGVzIG9mIEFtZXJpY2E7IFNjaG9vbCBvZiBNZWRpY2luZSwgSm9obnMgSG9w
a2lucyBVbml2ZXJzaXR5LCBCYWx0aW1vcmUsIE1hcnlsYW5kLCBVbml0ZWQgU3RhdGVzIG9mIEFt
ZXJpY2EuJiN4RDtEaXZpc2lvbiBvZiBJbnRlcm5hdGlvbmFsIEVwaWRlbWlvbG9neSBhbmQgUG9w
dWxhdGlvbiBTdHVkaWVzLCBGb2dhcnR5IEludGVybmF0aW9uYWwgQ2VudGVyLCBOYXRpb25hbCBJ
bnN0aXR1dGVzIG9mIEhlYWx0aCwgQmV0aGVzZGEsIE1hcnlsYW5kLCBVbml0ZWQgU3RhdGVzIG9m
IEFtZXJpY2EuJiN4RDtTY2hvb2wgb2YgTWVkaWNpbmUsIEpvaG5zIEhvcGtpbnMgVW5pdmVyc2l0
eSwgQmFsdGltb3JlLCBNYXJ5bGFuZCwgVW5pdGVkIFN0YXRlcyBvZiBBbWVyaWNhLiYjeEQ7TGFi
b3JhdG9yeSBvZiBJbW11bm9yZWd1bGF0aW9uLCBEaXZpc2lvbiBvZiBJbnRyYW11cmFsIFJlc2Vh
cmNoLCBOYXRpb25hbCBJbnN0aXR1dGUgb2YgQWxsZXJneSBhbmQgSW5mZWN0aW91cyBEaXNlYXNl
cywgTmF0aW9uYWwgSW5zdGl0dXRlcyBvZiBIZWFsdGgsIEJldGhlc2RhLCBNYXJ5bGFuZCwgVW5p
dGVkIFN0YXRlcyBvZiBBbWVyaWNhOyBSYWthaSBIZWFsdGggU2NpZW5jZXMgUHJvZ3JhbSwgS2Fs
aXNpem8sIFVnYW5kYTsgU2Nob29sIG9mIE1lZGljaW5lLCBKb2hucyBIb3BraW5zIFVuaXZlcnNp
dHksIEJhbHRpbW9yZSwgTWFyeWxhbmQsIFVuaXRlZCBTdGF0ZXMgb2YgQW1lcmljYS4mI3hEO0Rl
cGFydG1lbnQgb2YgRXBpZGVtaW9sb2d5LCBCbG9vbWJlcmcgU2Nob29sIG9mIFB1YmxpYyBIZWFs
dGgsIEpvaG5zIEhvcGtpbnMgVW5pdmVyc2l0eSwgQmFsdGltb3JlLCBNYXJ5bGFuZCwgVW5pdGVk
IFN0YXRlcyBvZiBBbWVyaWNhOyBSYWthaSBIZWFsdGggU2NpZW5jZXMgUHJvZ3JhbSwgS2FsaXNp
em8sIFVnYW5kYTsgU2Nob29sIG9mIE1lZGljaW5lLCBKb2hucyBIb3BraW5zIFVuaXZlcnNpdHks
IEJhbHRpbW9yZSwgTWFyeWxhbmQsIFVuaXRlZCBTdGF0ZXMgb2YgQW1lcmljYS4mI3hEO1Jha2Fp
IEhlYWx0aCBTY2llbmNlcyBQcm9ncmFtLCBLYWxpc2l6bywgVWdhbmRhOyBTY2hvb2wgb2YgTWVk
aWNpbmUsIEpvaG5zIEhvcGtpbnMgVW5pdmVyc2l0eSwgQmFsdGltb3JlLCBNYXJ5bGFuZCwgVW5p
dGVkIFN0YXRlcyBvZiBBbWVyaWNhLiYjeEQ7UmFrYWkgSGVhbHRoIFNjaWVuY2VzIFByb2dyYW0s
IEthbGlzaXpvLCBVZ2FuZGE7IFNjaG9vbCBvZiBQdWJsaWMgSGVhbHRoLCBDb2xsZWdlIG9mIE1l
ZGljaW5lLCBNYWtlcmVyZSBVbml2ZXJzaXR5LCBLYW1wYWxhLCBVZ2FuZGEuJiN4RDtEZXBhcnRt
ZW50IG9mIEVwaWRlbWlvbG9neSwgQmxvb21iZXJnIFNjaG9vbCBvZiBQdWJsaWMgSGVhbHRoLCBK
b2hucyBIb3BraW5zIFVuaXZlcnNpdHksIEJhbHRpbW9yZSwgTWFyeWxhbmQsIFVuaXRlZCBTdGF0
ZXMgb2YgQW1lcmljYTsgUmFrYWkgSGVhbHRoIFNjaWVuY2VzIFByb2dyYW0sIEthbGlzaXpvLCBV
Z2FuZGEuJiN4RDtMYWJvcmF0b3J5IG9mIEltbXVub3JlZ3VsYXRpb24sIERpdmlzaW9uIG9mIElu
dHJhbXVyYWwgUmVzZWFyY2gsIE5hdGlvbmFsIEluc3RpdHV0ZSBvZiBBbGxlcmd5IGFuZCBJbmZl
Y3Rpb3VzIERpc2Vhc2VzLCBOYXRpb25hbCBJbnN0aXR1dGVzIG9mIEhlYWx0aCwgQmV0aGVzZGEs
IE1hcnlsYW5kLCBVbml0ZWQgU3RhdGVzIG9mIEFtZXJpY2E7IFNjaG9vbCBvZiBNZWRpY2luZSwg
Sm9obnMgSG9wa2lucyBVbml2ZXJzaXR5LCBCYWx0aW1vcmUsIE1hcnlsYW5kLCBVbml0ZWQgU3Rh
dGVzIG9mIEFtZXJpY2EuPC9hdXRoLWFkZHJlc3M+PHRpdGxlcz48dGl0bGU+VGhlIHJvbGUgb2Yg
dmlyYWwgaW50cm9kdWN0aW9ucyBpbiBzdXN0YWluaW5nIGNvbW11bml0eS1iYXNlZCBISVYgZXBp
ZGVtaWNzIGluIHJ1cmFsIFVnYW5kYTogZXZpZGVuY2UgZnJvbSBzcGF0aWFsIGNsdXN0ZXJpbmcs
IHBoeWxvZ2VuZXRpY3MsIGFuZCBlZ29jZW50cmljIHRyYW5zbWlzc2lvbiBtb2RlbHM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x
NjEwPC9wYWdlcz48dm9sdW1lPjExPC92b2x1bWU+PG51bWJlcj4zPC9udW1iZXI+PGVkaXRpb24+
MjAxNC8wMy8wNzwvZWRpdGlvbj48a2V5d29yZHM+PGtleXdvcmQ+QWRvbGVzY2VudDwva2V5d29y
ZD48a2V5d29yZD5BZHVsdDwva2V5d29yZD48a2V5d29yZD4qRXBpZGVtaWNzPC9rZXl3b3JkPjxr
ZXl3b3JkPkZlbWFsZTwva2V5d29yZD48a2V5d29yZD5ISVYgSW5mZWN0aW9ucy8qZXBpZGVtaW9s
b2d5Lyp0cmFuc21pc3Npb24vdmlyb2xvZ3k8L2tleXdvcmQ+PGtleXdvcmQ+SElWIFNlcm9wb3Np
dGl2aXR5L2VwaWRlbWlvbG9neS90cmFuc21pc3Npb24vdmlyb2xvZ3k8L2tleXdvcmQ+PGtleXdv
cmQ+SElWLTEvZ2VuZXRpY3MvKnBoeXNpb2xvZ3k8L2tleXdvcmQ+PGtleXdvcmQ+SHVtYW5zPC9r
ZXl3b3JkPjxrZXl3b3JkPkluY2lkZW5jZTwva2V5d29yZD48a2V5d29yZD5NYWxlPC9rZXl3b3Jk
PjxrZXl3b3JkPk1pZGRsZSBBZ2VkPC9rZXl3b3JkPjxrZXl3b3JkPk1vZGVscywgVGhlb3JldGlj
YWw8L2tleXdvcmQ+PGtleXdvcmQ+KlBoeWxvZ2VueTwva2V5d29yZD48a2V5d29yZD5QcmV2YWxl
bmNlPC9rZXl3b3JkPjxrZXl3b3JkPipSdXJhbCBQb3B1bGF0aW9uPC9rZXl3b3JkPjxrZXl3b3Jk
PlNleHVhbCBCZWhhdmlvcjwva2V5d29yZD48a2V5d29yZD5VZ2FuZGEvZXBpZGVtaW9sb2d5PC9r
ZXl3b3JkPjxrZXl3b3JkPllvdW5nIEFkdWx0PC9rZXl3b3JkPjwva2V5d29yZHM+PGRhdGVzPjx5
ZWFyPjIwMTQ8L3llYXI+PHB1Yi1kYXRlcz48ZGF0ZT5NYXI8L2RhdGU+PC9wdWItZGF0ZXM+PC9k
YXRlcz48aXNibj4xNTQ5LTEyNzc8L2lzYm4+PGFjY2Vzc2lvbi1udW0+MjQ1OTUwMjM8L2FjY2Vz
c2lvbi1udW0+PHVybHM+PHJlbGF0ZWQtdXJscz48dXJsPmh0dHA6Ly93d3cubmNiaS5ubG0ubmlo
Lmdvdi9wbWMvYXJ0aWNsZXMvUE1DMzk0MjMxNi9wZGYvcG1lZC4xMDAxNjEwLnBkZjwvdXJsPjwv
cmVsYXRlZC11cmxzPjwvdXJscz48Y3VzdG9tMj5QbWMzOTQyMzE2PC9jdXN0b20yPjxlbGVjdHJv
bmljLXJlc291cmNlLW51bT4xMC4xMzcxL2pvdXJuYWwucG1lZC4xMDAxNjEwPC9lbGVjdHJvbmlj
LXJlc291cmNlLW51bT48cmVtb3RlLWRhdGFiYXNlLXByb3ZpZGVyPk5sbTwvcmVtb3RlLWRhdGFi
YXNlLXByb3ZpZGVyPjxsYW5ndWFnZT5lbmc8L2xhbmd1YWdlPjwvcmVjb3JkPjwvQ2l0ZT48Q2l0
ZT48QXV0aG9yPkdyZWdzb248L0F1dGhvcj48WWVhcj4yMDEzPC9ZZWFyPjxSZWNOdW0+MjA8L1Jl
Y051bT48cmVjb3JkPjxyZWMtbnVtYmVyPjIwPC9yZWMtbnVtYmVyPjxmb3JlaWduLWtleXM+PGtl
eSBhcHA9IkVOIiBkYi1pZD0iNWV0djJzcnM4dGZ3cHJlMjJmbDUyeDk5d3RwZHN6YXpzemVkIiB0
aW1lc3RhbXA9IjE3MjY1MTEwMjUiPjIwPC9rZXk+PC9mb3JlaWduLWtleXM+PHJlZi10eXBlIG5h
bWU9IkpvdXJuYWwgQXJ0aWNsZSI+MTc8L3JlZi10eXBlPjxjb250cmlidXRvcnM+PGF1dGhvcnM+
PGF1dGhvcj5HcmVnc29uLCBTLjwvYXV0aG9yPjxhdXRob3I+TnlhbXVrYXBhLCBDLjwvYXV0aG9y
PjxhdXRob3I+U2NodW1hY2hlciwgQy48L2F1dGhvcj48YXV0aG9yPk1hZ3V0c2h3YS1aaXRoYSwg
Uy48L2F1dGhvcj48YXV0aG9yPlNrb3ZkYWwsIE0uPC9hdXRob3I+PGF1dGhvcj5ZZWtleWUsIFIu
PC9hdXRob3I+PGF1dGhvcj5TaGVyciwgTC48L2F1dGhvcj48YXV0aG9yPkNhbXBiZWxsLCBDLjwv
YXV0aG9yPjwvYXV0aG9ycz48L2NvbnRyaWJ1dG9ycz48YXV0aC1hZGRyZXNzPkRlcGFydG1lbnQg
b2YgSW5mZWN0aW91cyBEaXNlYXNlIEVwaWRlbWlvbG9neSwgSW1wZXJpYWwgQ29sbGVnZSBMb25k
b24sIExvbmRvbiwgVUsuIFNhamdyZWdzb25AYW9sLmNvbTwvYXV0aC1hZGRyZXNzPjx0aXRsZXM+
PHRpdGxlPkV2aWRlbmNlIGZvciBhIGNvbnRyaWJ1dGlvbiBvZiB0aGUgY29tbXVuaXR5IHJlc3Bv
bnNlIHRvIEhJViBkZWNsaW5lIGluIGVhc3Rlcm4gWmltYmFid2U/PC90aXRsZT48c2Vjb25kYXJ5
LXRpdGxlPkFJRFMgQ2FyZTwvc2Vjb25kYXJ5LXRpdGxlPjxhbHQtdGl0bGU+QUlEUyBjYXJlPC9h
bHQtdGl0bGU+PC90aXRsZXM+PHBlcmlvZGljYWw+PGZ1bGwtdGl0bGU+QUlEUyBDYXJlPC9mdWxs
LXRpdGxlPjxhYmJyLTE+QUlEUyBjYXJlPC9hYmJyLTE+PC9wZXJpb2RpY2FsPjxhbHQtcGVyaW9k
aWNhbD48ZnVsbC10aXRsZT5BSURTIENhcmU8L2Z1bGwtdGl0bGU+PGFiYnItMT5BSURTIGNhcmU8
L2FiYnItMT48L2FsdC1wZXJpb2RpY2FsPjxwYWdlcz5TODgtOTY8L3BhZ2VzPjx2b2x1bWU+MjUg
U3VwcGwgMTwvdm9sdW1lPjxlZGl0aW9uPjIwMTMvMDYvMTQ8L2VkaXRpb24+PGtleXdvcmRzPjxr
ZXl3b3JkPkFkdWx0PC9rZXl3b3JkPjxrZXl3b3JkPkNvbW11bml0eSBOZXR3b3Jrcy9vcmdhbml6
YXRpb24gJmFtcDsgYWRtaW5pc3RyYXRpb24vKnN0YXRpc3RpY3MgJmFtcDsgbnVtZXJpY2FsIGRh
dGE8L2tleXdvcmQ+PGtleXdvcmQ+Q29tbXVuaXR5LUJhc2VkIFBhcnRpY2lwYXRvcnkgUmVzZWFy
Y2g8L2tleXdvcmQ+PGtleXdvcmQ+Q29uc3VtZXIgUGFydGljaXBhdGlvbi8qdHJlbmRzPC9rZXl3
b3JkPjxrZXl3b3JkPkZlbWFsZTwva2V5d29yZD48a2V5d29yZD5ISVYgSW5mZWN0aW9ucy9lcGlk
ZW1pb2xvZ3kvKnByZXZlbnRpb24gJmFtcDsgY29udHJvbDwva2V5d29yZD48a2V5d29yZD5IdW1h
bnM8L2tleXdvcmQ+PGtleXdvcmQ+SW5jaWRlbmNlPC9rZXl3b3JkPjxrZXl3b3JkPkxvZ2lzdGlj
IE1vZGVsczwva2V5d29yZD48a2V5d29yZD5NYWxlPC9rZXl3b3JkPjxrZXl3b3JkPk1pZGRsZSBB
Z2VkPC9rZXl3b3JkPjxrZXl3b3JkPk9yZ2FuaXphdGlvbnMsIE5vbnByb2ZpdDwva2V5d29yZD48
a2V5d29yZD5Qb2lzc29uIERpc3RyaWJ1dGlvbjwva2V5d29yZD48a2V5d29yZD5Qcm9zcGVjdGl2
ZSBTdHVkaWVzPC9rZXl3b3JkPjxrZXl3b3JkPlJpc2sgUmVkdWN0aW9uIEJlaGF2aW9yPC9rZXl3
b3JkPjxrZXl3b3JkPipTZXh1YWwgQmVoYXZpb3I8L2tleXdvcmQ+PGtleXdvcmQ+VGltZSBGYWN0
b3JzPC9rZXl3b3JkPjxrZXl3b3JkPllvdW5nIEFkdWx0PC9rZXl3b3JkPjxrZXl3b3JkPlppbWJh
YndlL2VwaWRlbWlvbG9neTwva2V5d29yZD48L2tleXdvcmRzPjxkYXRlcz48eWVhcj4yMDEzPC95
ZWFyPjwvZGF0ZXM+PGlzYm4+MDk1NC0wMTIxPC9pc2JuPjxhY2Nlc3Npb24tbnVtPjIzNzQ1NjM1
PC9hY2Nlc3Npb24tbnVtPjx1cmxzPjxyZWxhdGVkLXVybHM+PHVybD5odHRwOi8vd3d3Lm5jYmku
bmxtLm5paC5nb3YvcG1jL2FydGljbGVzL1BNQzM2ODcyNDgvcGRmL2NhaWMyNV9TODgucGRmPC91
cmw+PC9yZWxhdGVkLXVybHM+PC91cmxzPjxjdXN0b20yPlBtYzM2ODcyNDg8L2N1c3RvbTI+PGVs
ZWN0cm9uaWMtcmVzb3VyY2UtbnVtPjEwLjEwODAvMDk1NDAxMjEuMjAxMi43NDgxNzE8L2VsZWN0
cm9uaWMtcmVzb3VyY2UtbnVtPjxyZW1vdGUtZGF0YWJhc2UtcHJvdmlkZXI+TmxtPC9yZW1vdGUt
ZGF0YWJhc2UtcHJvdmlkZXI+PGxhbmd1YWdlPmVuZzwvbGFuZ3VhZ2U+PC9yZWNvcmQ+PC9DaXRl
PjxDaXRlPjxBdXRob3I+R3JlZ3NvbjwvQXV0aG9yPjxZZWFyPjIwMTE8L1llYXI+PFJlY051bT4y
MTwvUmVjTnVtPjxyZWNvcmQ+PHJlYy1udW1iZXI+MjE8L3JlYy1udW1iZXI+PGZvcmVpZ24ta2V5
cz48a2V5IGFwcD0iRU4iIGRiLWlkPSI1ZXR2MnNyczh0ZndwcmUyMmZsNTJ4OTl3dHBkc3phenN6
ZWQiIHRpbWVzdGFtcD0iMTcyNjUxMTAyNSI+MjE8L2tleT48L2ZvcmVpZ24ta2V5cz48cmVmLXR5
cGUgbmFtZT0iSm91cm5hbCBBcnRpY2xlIj4xNzwvcmVmLXR5cGU+PGNvbnRyaWJ1dG9ycz48YXV0
aG9ycz48YXV0aG9yPkdyZWdzb24sIFMuPC9hdXRob3I+PGF1dGhvcj5OeWFtdWthcGEsIEMuPC9h
dXRob3I+PGF1dGhvcj5TY2h1bWFjaGVyLCBDLjwvYXV0aG9yPjxhdXRob3I+TXVndXJ1bmdpLCBP
LjwvYXV0aG9yPjxhdXRob3I+QmVuZWRpa3QsIEMuPC9hdXRob3I+PGF1dGhvcj5NdXNoYXRpLCBQ
LjwvYXV0aG9yPjxhdXRob3I+Q2FtcGJlbGwsIEMuPC9hdXRob3I+PGF1dGhvcj5HYXJuZXR0LCBH
LiBQLjwvYXV0aG9yPjwvYXV0aG9ycz48L2NvbnRyaWJ1dG9ycz48YXV0aC1hZGRyZXNzPk1hbmlj
YWxhbmQgSElWL1NURCBQcmV2ZW50aW9uIFByb2plY3QsIEJpb21lZGljYWwgUmVzZWFyY2ggYW5k
IFRyYWluaW5nIEluc3RpdHV0ZSwgSGFyYXJlLCBaaW1iYWJ3ZS48L2F1dGgtYWRkcmVzcz48dGl0
bGVzPjx0aXRsZT5EaWQgbmF0aW9uYWwgSElWIHByZXZlbnRpb24gcHJvZ3JhbXMgY29udHJpYnV0
ZSB0byBISVYgZGVjbGluZSBpbiBFYXN0ZXJuIFppbWJhYndlPyBFdmlkZW5jZSBmcm9tIGEgcHJv
c3BlY3RpdmUgY29tbXVuaXR5IHN1cnZleTwvdGl0bGU+PHNlY29uZGFyeS10aXRsZT5TZXggVHJh
bnNtIERpczwvc2Vjb25kYXJ5LXRpdGxlPjxhbHQtdGl0bGU+U2V4dWFsbHkgdHJhbnNtaXR0ZWQg
ZGlzZWFzZXM8L2FsdC10aXRsZT48L3RpdGxlcz48cGVyaW9kaWNhbD48ZnVsbC10aXRsZT5TZXgg
VHJhbnNtIERpczwvZnVsbC10aXRsZT48YWJici0xPlNleHVhbGx5IHRyYW5zbWl0dGVkIGRpc2Vh
c2VzPC9hYmJyLTE+PC9wZXJpb2RpY2FsPjxhbHQtcGVyaW9kaWNhbD48ZnVsbC10aXRsZT5TZXgg
VHJhbnNtIERpczwvZnVsbC10aXRsZT48YWJici0xPlNleHVhbGx5IHRyYW5zbWl0dGVkIGRpc2Vh
c2VzPC9hYmJyLTE+PC9hbHQtcGVyaW9kaWNhbD48cGFnZXM+NDc1LTgyPC9wYWdlcz48dm9sdW1l
PjM4PC92b2x1bWU+PG51bWJlcj42PC9udW1iZXI+PGVkaXRpb24+MjAxMS8wMi8wMTwvZWRpdGlv
bj48a2V5d29yZHM+PGtleXdvcmQ+QWRvbGVzY2VudDwva2V5d29yZD48a2V5d29yZD5BZHVsdDwv
a2V5d29yZD48a2V5d29yZD5Db2hvcnQgU3R1ZGllczwva2V5d29yZD48a2V5d29yZD5Db21tdW5p
dHkgSGVhbHRoIFNlcnZpY2VzL21ldGhvZHM8L2tleXdvcmQ+PGtleXdvcmQ+RmVtYWxlPC9rZXl3
b3JkPjxrZXl3b3JkPkhJViBJbmZlY3Rpb25zLyplcGlkZW1pb2xvZ3kvKnByZXZlbnRpb24gJmFt
cDsgY29udHJvbDwva2V5d29yZD48a2V5d29yZD5IdW1hbnM8L2tleXdvcmQ+PGtleXdvcmQ+SW5j
aWRlbmNlPC9rZXl3b3JkPjxrZXl3b3JkPkludGVydmlld3MgYXMgVG9waWM8L2tleXdvcmQ+PGtl
eXdvcmQ+TWFsZTwva2V5d29yZD48a2V5d29yZD5NaWRkbGUgQWdlZDwva2V5d29yZD48a2V5d29y
ZD4qTmF0aW9uYWwgSGVhbHRoIFByb2dyYW1zPC9rZXl3b3JkPjxrZXl3b3JkPipQcm9ncmFtIEV2
YWx1YXRpb248L2tleXdvcmQ+PGtleXdvcmQ+UHJvc3BlY3RpdmUgU3R1ZGllczwva2V5d29yZD48
a2V5d29yZD5SaXNrLVRha2luZzwva2V5d29yZD48a2V5d29yZD5SdXJhbCBQb3B1bGF0aW9uPC9r
ZXl3b3JkPjxrZXl3b3JkPlNleHVhbCBCZWhhdmlvci9wc3ljaG9sb2d5L3N0YXRpc3RpY3MgJmFt
cDsgbnVtZXJpY2FsIGRhdGE8L2tleXdvcmQ+PGtleXdvcmQ+U29jaW9lY29ub21pYyBGYWN0b3Jz
PC9rZXl3b3JkPjxrZXl3b3JkPllvdW5nIEFkdWx0PC9rZXl3b3JkPjxrZXl3b3JkPlppbWJhYndl
L2VwaWRlbWlvbG9neTwva2V5d29yZD48L2tleXdvcmRzPjxkYXRlcz48eWVhcj4yMDExPC95ZWFy
PjxwdWItZGF0ZXM+PGRhdGU+SnVuPC9kYXRlPjwvcHViLWRhdGVzPjwvZGF0ZXM+PGlzYm4+MDE0
OC01NzE3PC9pc2JuPjxhY2Nlc3Npb24tbnVtPjIxMjc4NjI3PC9hY2Nlc3Npb24tbnVtPjx1cmxz
PjxyZWxhdGVkLXVybHM+PHVybD5odHRwOi8vZ3JhcGhpY3MudHgub3ZpZC5jb20vb3ZmdHBkZnMv
RlBERE5DT0JJRElGQ04wMC9mczA0Ni9vdmZ0L2xpdmUvZ3YwMjMvMDAwMDc0MzUvMDAwMDc0MzUt
MjAxMTA2MDAwLTAwMDAzLnBkZjwvdXJsPjwvcmVsYXRlZC11cmxzPjwvdXJscz48Y3VzdG9tMj5Q
bWMzNTE0NzUxPC9jdXN0b20yPjxjdXN0b202PkVtczUwNjg2PC9jdXN0b202PjxlbGVjdHJvbmlj
LXJlc291cmNlLW51bT4xMC4xMDk3L09MUS4wYjAxM2UzMTgyMDgwODc3PC9lbGVjdHJvbmljLXJl
c291cmNlLW51bT48cmVtb3RlLWRhdGFiYXNlLXByb3ZpZGVyPk5sbTwvcmVtb3RlLWRhdGFiYXNl
LXByb3ZpZGVyPjxsYW5ndWFnZT5lbmc8L2xhbmd1YWdlPjwvcmVjb3JkPjwvQ2l0ZT48Q2l0ZT48
QXV0aG9yPkhhcmxpbmc8L0F1dGhvcj48WWVhcj4yMDE1PC9ZZWFyPjxSZWNOdW0+MjM8L1JlY051
bT48cmVjb3JkPjxyZWMtbnVtYmVyPjIzPC9yZWMtbnVtYmVyPjxmb3JlaWduLWtleXM+PGtleSBh
cHA9IkVOIiBkYi1pZD0iNWV0djJzcnM4dGZ3cHJlMjJmbDUyeDk5d3RwZHN6YXpzemVkIiB0aW1l
c3RhbXA9IjE3MjY1MTEwMjUiPjIzPC9rZXk+PC9mb3JlaWduLWtleXM+PHJlZi10eXBlIG5hbWU9
IkpvdXJuYWwgQXJ0aWNsZSI+MTc8L3JlZi10eXBlPjxjb250cmlidXRvcnM+PGF1dGhvcnM+PGF1
dGhvcj5IYXJsaW5nLCBHLjwvYXV0aG9yPjxhdXRob3I+TmV3ZWxsLCBNLiBMLjwvYXV0aG9yPjxh
dXRob3I+VGFuc2VyLCBGLjwvYXV0aG9yPjxhdXRob3I+QmFybmlnaGF1c2VuLCBULjwvYXV0aG9y
PjwvYXV0aG9ycz48L2NvbnRyaWJ1dG9ycz48YXV0aC1hZGRyZXNzPkRlcGFydG1lbnQgb2YgR2xv
YmFsIEhlYWx0aCBhbmQgUG9wdWxhdGlvbiwgSGFydmFyZCBTY2hvb2wgb2YgUHVibGljIEhlYWx0
aCwgNjY1IEh1bnRpbmd0b24gQXZlbnVlLCBCb3N0b24sIE1BLCAwMjExNSwgVVNBLCBnaGFybGlu
Z0Boc3BoLmhhcnZhcmQuZWR1LjwvYXV0aC1hZGRyZXNzPjx0aXRsZXM+PHRpdGxlPlBhcnRuZXIg
QWdlLURpc3Bhcml0eSBhbmQgSElWIEluY2lkZW5jZSBSaXNrIGZvciBPbGRlciBXb21lbiBpbiBS
dXJhbCBTb3V0aCBBZnJpY2E8L3RpdGxlPjxzZWNvbmRhcnktdGl0bGU+QUlEUyBCZWhhdjwvc2Vj
b25kYXJ5LXRpdGxlPjxhbHQtdGl0bGU+QUlEUyBhbmQgYmVoYXZpb3I8L2FsdC10aXRsZT48L3Rp
dGxlcz48cGVyaW9kaWNhbD48ZnVsbC10aXRsZT5BSURTIEJlaGF2PC9mdWxsLXRpdGxlPjxhYmJy
LTE+QUlEUyBhbmQgYmVoYXZpb3I8L2FiYnItMT48L3BlcmlvZGljYWw+PGFsdC1wZXJpb2RpY2Fs
PjxmdWxsLXRpdGxlPkFJRFMgQmVoYXY8L2Z1bGwtdGl0bGU+PGFiYnItMT5BSURTIGFuZCBiZWhh
dmlvcjwvYWJici0xPjwvYWx0LXBlcmlvZGljYWw+PHBhZ2VzPjEzMTctMjY8L3BhZ2VzPjx2b2x1
bWU+MTk8L3ZvbHVtZT48bnVtYmVyPjc8L251bWJlcj48ZWRpdGlvbj4yMDE1LzAyLzEyPC9lZGl0
aW9uPjxrZXl3b3Jkcz48a2V5d29yZD5BZG9sZXNjZW50PC9rZXl3b3JkPjxrZXl3b3JkPkFkdWx0
PC9rZXl3b3JkPjxrZXl3b3JkPkFnZSBGYWN0b3JzPC9rZXl3b3JkPjxrZXl3b3JkPkFnZWQ8L2tl
eXdvcmQ+PGtleXdvcmQ+RmVtYWxlPC9rZXl3b3JkPjxrZXl3b3JkPkhJViBJbmZlY3Rpb25zLypl
cGlkZW1pb2xvZ3kvcHJldmVudGlvbiAmYW1wOyBjb250cm9sPC9rZXl3b3JkPjxrZXl3b3JkPkh1
bWFuczwva2V5d29yZD48a2V5d29yZD5JbmNpZGVuY2U8L2tleXdvcmQ+PGtleXdvcmQ+TG9uZ2l0
dWRpbmFsIFN0dWRpZXM8L2tleXdvcmQ+PGtleXdvcmQ+TWFsZTwva2V5d29yZD48a2V5d29yZD5N
aWRkbGUgQWdlZDwva2V5d29yZD48a2V5d29yZD5NdWx0aXZhcmlhdGUgQW5hbHlzaXM8L2tleXdv
cmQ+PGtleXdvcmQ+UmlzayBGYWN0b3JzPC9rZXl3b3JkPjxrZXl3b3JkPlJ1cmFsIFBvcHVsYXRp
b248L2tleXdvcmQ+PGtleXdvcmQ+KlNleHVhbCBCZWhhdmlvcjwva2V5d29yZD48a2V5d29yZD4q
U2V4dWFsIFBhcnRuZXJzPC9rZXl3b3JkPjxrZXl3b3JkPlNvdXRoIEFmcmljYS9lcGlkZW1pb2xv
Z3k8L2tleXdvcmQ+PGtleXdvcmQ+U3VydmV5cyBhbmQgUXVlc3Rpb25uYWlyZXM8L2tleXdvcmQ+
PGtleXdvcmQ+WW91bmcgQWR1bHQ8L2tleXdvcmQ+PC9rZXl3b3Jkcz48ZGF0ZXM+PHllYXI+MjAx
NTwveWVhcj48cHViLWRhdGVzPjxkYXRlPkp1bDwvZGF0ZT48L3B1Yi1kYXRlcz48L2RhdGVzPjxp
c2JuPjEwOTAtNzE2NTwvaXNibj48YWNjZXNzaW9uLW51bT4yNTY3MDQ3MzwvYWNjZXNzaW9uLW51
bT48dXJscz48cmVsYXRlZC11cmxzPjx1cmw+aHR0cDovL2Rvd25sb2FkLnNwcmluZ2VyLmNvbS9z
dGF0aWMvcGRmLzYyOC9hcnQlMjUzQTEwLjEwMDclMjUyRnMxMDQ2MS0wMTQtMDk1Mi0zLnBkZj9v
cmlnaW5Vcmw9aHR0cCUzQSUyRiUyRmxpbmsuc3ByaW5nZXIuY29tJTJGYXJ0aWNsZSUyRjEwLjEw
MDclMkZzMTA0NjEtMDE0LTA5NTItMyZhbXA7dG9rZW4yPWV4cD0xNDU2MTQ3MDAyfmFjbD0lMkZz
dGF0aWMlMkZwZGYlMkY2MjglMkZhcnQlMjUyNTNBMTAuMTAwNyUyNTI1MkZzMTA0NjEtMDE0LTA5
NTItMy5wZGYlM0ZvcmlnaW5VcmwlM0RodHRwJTI1M0ElMjUyRiUyNTJGbGluay5zcHJpbmdlci5j
b20lMjUyRmFydGljbGUlMjUyRjEwLjEwMDclMjUyRnMxMDQ2MS0wMTQtMDk1Mi0zKn5obWFjPTFh
OWRhZTc3ZjhhZGM0YmFjNzUxNzcxMTNkY2ZjMTA1MzY1MWI5MmFmNDc2MWFmYzQ5MDhhYjJlNWMx
MjljY2U8L3VybD48L3JlbGF0ZWQtdXJscz48L3VybHM+PGN1c3RvbTI+UG1jNDUwNjIzMjwvY3Vz
dG9tMj48Y3VzdG9tNj5OaWhtczY0ODYyNzwvY3VzdG9tNj48ZWxlY3Ryb25pYy1yZXNvdXJjZS1u
dW0+MTAuMTAwNy9zMTA0NjEtMDE0LTA5NTItMzwvZWxlY3Ryb25pYy1yZXNvdXJjZS1udW0+PHJl
bW90ZS1kYXRhYmFzZS1wcm92aWRlcj5ObG08L3JlbW90ZS1kYXRhYmFzZS1wcm92aWRlcj48bGFu
Z3VhZ2U+ZW5nPC9sYW5ndWFnZT48L3JlY29yZD48L0NpdGU+PENpdGU+PEF1dGhvcj5LYWdhYXlp
PC9BdXRob3I+PFllYXI+MjAxNDwvWWVhcj48UmVjTnVtPjI0PC9SZWNOdW0+PHJlY29yZD48cmVj
LW51bWJlcj4yNDwvcmVjLW51bWJlcj48Zm9yZWlnbi1rZXlzPjxrZXkgYXBwPSJFTiIgZGItaWQ9
IjVldHYyc3JzOHRmd3ByZTIyZmw1Mng5OXd0cGRzemF6c3plZCIgdGltZXN0YW1wPSIxNzI2NTEx
MDI1Ij4yNDwva2V5PjwvZm9yZWlnbi1rZXlzPjxyZWYtdHlwZSBuYW1lPSJKb3VybmFsIEFydGlj
bGUiPjE3PC9yZWYtdHlwZT48Y29udHJpYnV0b3JzPjxhdXRob3JzPjxhdXRob3I+S2FnYWF5aSwg
Si48L2F1dGhvcj48YXV0aG9yPkdyYXksIFIuIEguPC9hdXRob3I+PGF1dGhvcj5XaGFsZW4sIEMu
PC9hdXRob3I+PGF1dGhvcj5GdSwgUC48L2F1dGhvcj48YXV0aG9yPk5ldWhhdXNlciwgRC48L2F1
dGhvcj48YXV0aG9yPk1jR3JhdGgsIEouIFcuPC9hdXRob3I+PGF1dGhvcj5TZXdhbmthbWJvLCBO
LiBLLjwvYXV0aG9yPjxhdXRob3I+U2Vyd2FkZGEsIEQuPC9hdXRob3I+PGF1dGhvcj5LaWdvemks
IEcuPC9hdXRob3I+PGF1dGhvcj5OYWx1Z29kYSwgRi48L2F1dGhvcj48YXV0aG9yPlJleW5vbGRz
LCBTLiBKLjwvYXV0aG9yPjxhdXRob3I+V2F3ZXIsIE0uIEouPC9hdXRob3I+PGF1dGhvcj5TaW5n
ZXIsIE0uIEUuPC9hdXRob3I+PC9hdXRob3JzPjwvY29udHJpYnV0b3JzPjxhdXRoLWFkZHJlc3M+
UmFrYWkgSGVhbHRoIFNjaWVuY2VzIFByb2dyYW0sIEVudGViYmUsIFVnYW5kYTsgRGVwYXJtZW50
IG9mIEVwaWRlbWlvbG9neSBhbmQgQmlvc3RhdGlzdGljcywgQ2FzZSBXZXN0ZXJuIFJlc2VydmUg
VW5pdmVyc2l0eSwgQ2xldmVsYW5kLCBPaGlvLCBVbml0ZWQgU3RhdGVzIG9mIEFtZXJpY2EuJiN4
RDtEZXBhcnRtZW50IG9mIEVwaWRlbWlvbG9neSwgSm9obnMgSG9wa2lucyBCbG9vbWJlcmcgU2No
b29sIG9mIFB1YmxpYyBIZWFsdGgsIEJhbHRpbW9yZSwgTWFyeWxhbmQsIFVuaXRlZCBTdGF0ZXMg
b2YgQW1lcmljYS4mI3hEO0RlcGFydG1lbnQgb2YgRXBpZGVtaW9sb2d5IGFuZCBCaW9zdGF0aXN0
aWNzLCBVbml2ZXJzaXR5IG9mIEdlb3JnaWEsIEF0aGVucywgR2VvcmdpYSwgVW5pdGVkIFN0YXRl
cyBvZiBBbWVyaWNhLiYjeEQ7RGVwYXJtZW50IG9mIEVwaWRlbWlvbG9neSBhbmQgQmlvc3RhdGlz
dGljcywgQ2FzZSBXZXN0ZXJuIFJlc2VydmUgVW5pdmVyc2l0eSwgQ2xldmVsYW5kLCBPaGlvLCBV
bml0ZWQgU3RhdGVzIG9mIEFtZXJpY2EuJiN4RDtEZXBhcnRtZW50IG9mIEFudGhyb3BvbG9neSwg
Q2FzZSBXZXN0ZXJuIFJlc2VydmUgVW5pdmVyc2l0eSwgQ2xldmVsYW5kLCBPaGlvLCBVbml0ZWQg
U3RhdGVzIG9mIEFtZXJpY2EuJiN4RDtNYWtlcmVyZSBVbml2ZXJzaXR5IENvbGxlZ2Ugb2YgSGVh
bHRoIFNjaWVuY2VzLCBLYW1wYWxhLCBVZ2FuZGEuJiN4RDtEaXZpc2lvbiBvZiBJbnRyYW11cmFs
IFJlc2VhcmNoLCBOYXRpb25hbCBJbnN0aXR1dGUgb2YgQWxsZXJneSBhbmQgSW5mZWN0aW91cyBE
aXNlYXNlcywgTmF0aW9uYWwgSW5zdGl0dXRlcyBvZiBIZWFsdGgsIEJldGhlc2RhLCBNYXJ5bGFu
ZCwgVW5pdGVkIFN0YXRlcyBvZiBBbWVyaWNhOyBKb2hucyBIb3BraW5zIFNjaG9vbCBvZiBNZWRp
Y2luZSwgQmFsdGltb3JlLCBNYXJ5bGFuZCwgVW5pdGVkIFN0YXRlcyBvZiBBbWVyaWNhLjwvYXV0
aC1hZGRyZXNzPjx0aXRsZXM+PHRpdGxlPkluZGljZXMgdG8gbWVhc3VyZSByaXNrIG9mIEhJViBh
Y3F1aXNpdGlvbiBpbiBSYWthaSwgVWdhbmR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IwMTU8L3BhZ2VzPjx2b2x1bWU+OTwvdm9sdW1lPjxudW1iZXI+NDwv
bnVtYmVyPjxlZGl0aW9uPjIwMTQvMDQvMDg8L2VkaXRpb24+PGtleXdvcmRzPjxrZXl3b3JkPkFk
b2xlc2NlbnQ8L2tleXdvcmQ+PGtleXdvcmQ+QWR1bHQ8L2tleXdvcmQ+PGtleXdvcmQ+Q29ob3J0
IFN0dWRpZXM8L2tleXdvcmQ+PGtleXdvcmQ+RmVtYWxlPC9rZXl3b3JkPjxrZXl3b3JkPkhJViBJ
bmZlY3Rpb25zL2VwaWRlbWlvbG9neS8qZXRpb2xvZ3k8L2tleXdvcmQ+PGtleXdvcmQ+SGl2LTE8
L2tleXdvcmQ+PGtleXdvcmQ+KkhlYWx0aCBTdGF0dXMgSW5kaWNhdG9yczwva2V5d29yZD48a2V5
d29yZD5IdW1hbnM8L2tleXdvcmQ+PGtleXdvcmQ+TWFsZTwva2V5d29yZD48a2V5d29yZD5NaWRk
bGUgQWdlZDwva2V5d29yZD48a2V5d29yZD5SaXNrIEZhY3RvcnM8L2tleXdvcmQ+PGtleXdvcmQ+
U2V4IEZhY3RvcnM8L2tleXdvcmQ+PGtleXdvcmQ+U2V4dWFsIEJlaGF2aW9yL3N0YXRpc3RpY3Mg
JmFtcDsgbnVtZXJpY2FsIGRhdGE8L2tleXdvcmQ+PGtleXdvcmQ+VWdhbmRhL2VwaWRlbWlvbG9n
eTwva2V5d29yZD48a2V5d29yZD5Zb3VuZyBBZHVsdDwva2V5d29yZD48L2tleXdvcmRzPjxkYXRl
cz48eWVhcj4yMDE0PC95ZWFyPjwvZGF0ZXM+PGlzYm4+MTkzMi02MjAzPC9pc2JuPjxhY2Nlc3Np
b24tbnVtPjI0NzA0Nzc4PC9hY2Nlc3Npb24tbnVtPjx1cmxzPjxyZWxhdGVkLXVybHM+PHVybD5o
dHRwOi8vd3d3Lm5jYmkubmxtLm5paC5nb3YvcG1jL2FydGljbGVzL1BNQzM5NzYyNjEvcGRmL3Bv
bmUuMDA5MjAxNS5wZGY8L3VybD48L3JlbGF0ZWQtdXJscz48L3VybHM+PGN1c3RvbTI+UG1jMzk3
NjI2MTwvY3VzdG9tMj48ZWxlY3Ryb25pYy1yZXNvdXJjZS1udW0+MTAuMTM3MS9qb3VybmFsLnBv
bmUuMDA5MjAxNTwvZWxlY3Ryb25pYy1yZXNvdXJjZS1udW0+PHJlbW90ZS1kYXRhYmFzZS1wcm92
aWRlcj5ObG08L3JlbW90ZS1kYXRhYmFzZS1wcm92aWRlcj48bGFuZ3VhZ2U+ZW5nPC9sYW5ndWFn
ZT48L3JlY29yZD48L0NpdGU+PENpdGU+PEF1dGhvcj5LaXdhbnVrYTwvQXV0aG9yPjxZZWFyPjIw
MDk8L1llYXI+PFJlY051bT4yNTwvUmVjTnVtPjxyZWNvcmQ+PHJlYy1udW1iZXI+MjU8L3JlYy1u
dW1iZXI+PGZvcmVpZ24ta2V5cz48a2V5IGFwcD0iRU4iIGRiLWlkPSI1ZXR2MnNyczh0ZndwcmUy
MmZsNTJ4OTl3dHBkc3phenN6ZWQiIHRpbWVzdGFtcD0iMTcyNjUxMTAyNSI+MjU8L2tleT48L2Zv
cmVpZ24ta2V5cz48cmVmLXR5cGUgbmFtZT0iSm91cm5hbCBBcnRpY2xlIj4xNzwvcmVmLXR5cGU+
PGNvbnRyaWJ1dG9ycz48YXV0aG9ycz48YXV0aG9yPktpd2FudWthLCBOLjwvYXV0aG9yPjxhdXRo
b3I+TGFleWVuZGVja2VyLCBPLjwvYXV0aG9yPjxhdXRob3I+UXVpbm4sIFQuIEMuPC9hdXRob3I+
PGF1dGhvcj5XYXdlciwgTS4gSi48L2F1dGhvcj48YXV0aG9yPlNoZXBoZXJkLCBKLjwvYXV0aG9y
PjxhdXRob3I+Um9iYiwgTS48L2F1dGhvcj48YXV0aG9yPktpZ296aSwgRy48L2F1dGhvcj48YXV0
aG9yPkthZ2FheWksIEouPC9hdXRob3I+PGF1dGhvcj5TZXJ3YWRkYSwgRC48L2F1dGhvcj48YXV0
aG9yPk1ha3VtYmksIEYuIEUuPC9hdXRob3I+PGF1dGhvcj5SZXlub2xkcywgUy4gSi48L2F1dGhv
cj48YXV0aG9yPkdyYXksIFIuIEguPC9hdXRob3I+PC9hdXRob3JzPjwvY29udHJpYnV0b3JzPjxh
dXRoLWFkZHJlc3M+TWFrZXJlcmUgVW5pdmVyc2l0eSBTY2hvb2wgb2YgUHVibGljIEhlYWx0aCwg
UC5PLiBCb3ggNzA3MiwgS2FtcGFsYSwgVWdhbmRhLiBua2l3YW51a2FAcmhzcC5vcmc8L2F1dGgt
YWRkcmVzcz48dGl0bGVzPjx0aXRsZT5ISVYtMSBzdWJ0eXBlcyBhbmQgZGlmZmVyZW5jZXMgaW4g
aGV0ZXJvc2V4dWFsIEhJViB0cmFuc21pc3Npb24gYW1vbmcgSElWLWRpc2NvcmRhbnQgY291cGxl
cyBpbiBSYWthaSwgVWdhbmRhPC90aXRsZT48c2Vjb25kYXJ5LXRpdGxlPkFpZHM8L3NlY29uZGFy
eS10aXRsZT48YWx0LXRpdGxlPkFJRFMgKExvbmRvbiwgRW5nbGFuZCk8L2FsdC10aXRsZT48L3Rp
dGxlcz48cGVyaW9kaWNhbD48ZnVsbC10aXRsZT5BSURTPC9mdWxsLXRpdGxlPjxhYmJyLTE+QWlk
czwvYWJici0xPjwvcGVyaW9kaWNhbD48cGFnZXM+MjQ3OS04NDwvcGFnZXM+PHZvbHVtZT4yMzwv
dm9sdW1lPjxudW1iZXI+MTg8L251bWJlcj48ZWRpdGlvbj4yMDA5LzEwLzIxPC9lZGl0aW9uPjxr
ZXl3b3Jkcz48a2V5d29yZD5BZG9sZXNjZW50PC9rZXl3b3JkPjxrZXl3b3JkPkFkdWx0PC9rZXl3
b3JkPjxrZXl3b3JkPkNvaXR1czwva2V5d29yZD48a2V5d29yZD5GZW1hbGU8L2tleXdvcmQ+PGtl
eXdvcmQ+SElWIEluZmVjdGlvbnMvZXBpZGVtaW9sb2d5L2ltbXVub2xvZ3kvKnRyYW5zbWlzc2lv
bjwva2V5d29yZD48a2V5d29yZD5ISVYgU2Vyb25lZ2F0aXZpdHk8L2tleXdvcmQ+PGtleXdvcmQ+
SElWLTEvKmNsYXNzaWZpY2F0aW9uL2ltbXVub2xvZ3k8L2tleXdvcmQ+PGtleXdvcmQ+KkhldGVy
b3NleHVhbGl0eTwva2V5d29yZD48a2V5d29yZD5IdW1hbnM8L2tleXdvcmQ+PGtleXdvcmQ+TWFs
ZTwva2V5d29yZD48a2V5d29yZD5NaWRkbGUgQWdlZDwva2V5d29yZD48a2V5d29yZD5SZXRyb3Nw
ZWN0aXZlIFN0dWRpZXM8L2tleXdvcmQ+PGtleXdvcmQ+UmlzayBGYWN0b3JzPC9rZXl3b3JkPjxr
ZXl3b3JkPlNleHVhbCBQYXJ0bmVyczwva2V5d29yZD48a2V5d29yZD5TdXJ2ZXlzIGFuZCBRdWVz
dGlvbm5haXJlczwva2V5d29yZD48a2V5d29yZD5VZ2FuZGEvZXBpZGVtaW9sb2d5PC9rZXl3b3Jk
PjxrZXl3b3JkPlZpcmFsIExvYWQ8L2tleXdvcmQ+PGtleXdvcmQ+WW91bmcgQWR1bHQ8L2tleXdv
cmQ+PC9rZXl3b3Jkcz48ZGF0ZXM+PHllYXI+MjAwOTwveWVhcj48cHViLWRhdGVzPjxkYXRlPk5v
diAyNzwvZGF0ZT48L3B1Yi1kYXRlcz48L2RhdGVzPjxpc2JuPjAyNjktOTM3MDwvaXNibj48YWNj
ZXNzaW9uLW51bT4xOTg0MTU3MjwvYWNjZXNzaW9uLW51bT48dXJscz48cmVsYXRlZC11cmxzPjx1
cmw+aHR0cDovL2dyYXBoaWNzLnR4Lm92aWQuY29tL292ZnRwZGZzL0ZQREROQ09CSURJRkNOMDAv
ZnMwNDcvb3ZmdC9saXZlL2d2MDI0LzAwMDAyMDMwLzAwMDAyMDMwLTIwMDkxMTI3MC0wMDAxMy5w
ZGY8L3VybD48L3JlbGF0ZWQtdXJscz48L3VybHM+PGN1c3RvbTI+UG1jMjkxMDkzMTwvY3VzdG9t
Mj48Y3VzdG9tNj5OaWhtczIwMjkxOTwvY3VzdG9tNj48ZWxlY3Ryb25pYy1yZXNvdXJjZS1udW0+
MTAuMTA5Ny9RQUQuMGIwMTNlMzI4MzMwY2MwODwvZWxlY3Ryb25pYy1yZXNvdXJjZS1udW0+PHJl
bW90ZS1kYXRhYmFzZS1wcm92aWRlcj5ObG08L3JlbW90ZS1kYXRhYmFzZS1wcm92aWRlcj48bGFu
Z3VhZ2U+ZW5nPC9sYW5ndWFnZT48L3JlY29yZD48L0NpdGU+PENpdGU+PEF1dGhvcj5Lb3V5b3Vt
ZGppYW48L0F1dGhvcj48WWVhcj4yMDEzPC9ZZWFyPjxSZWNOdW0+Mjc8L1JlY051bT48cmVjb3Jk
PjxyZWMtbnVtYmVyPjI3PC9yZWMtbnVtYmVyPjxmb3JlaWduLWtleXM+PGtleSBhcHA9IkVOIiBk
Yi1pZD0iNWV0djJzcnM4dGZ3cHJlMjJmbDUyeDk5d3RwZHN6YXpzemVkIiB0aW1lc3RhbXA9IjE3
MjY1MTEwMjUiPjI3PC9rZXk+PC9mb3JlaWduLWtleXM+PHJlZi10eXBlIG5hbWU9IkpvdXJuYWwg
QXJ0aWNsZSI+MTc8L3JlZi10eXBlPjxjb250cmlidXRvcnM+PGF1dGhvcnM+PGF1dGhvcj5Lb3V5
b3VtZGppYW4sIEYuIEcuPC9hdXRob3I+PGF1dGhvcj5DYWx6YXZhcmEsIEwuIE0uPC9hdXRob3I+
PGF1dGhvcj5Cb25keSwgUy4gSi48L2F1dGhvcj48YXV0aG9yPk8mYXBvcztDYW1wbywgUC48L2F1
dGhvcj48YXV0aG9yPlNlcndhZGRhLCBELjwvYXV0aG9yPjxhdXRob3I+TmFsdWdvZGEsIEYuPC9h
dXRob3I+PGF1dGhvcj5LYWdhYXlpLCBKLjwvYXV0aG9yPjxhdXRob3I+S2lnb3ppLCBHLjwvYXV0
aG9yPjxhdXRob3I+V2F3ZXIsIE0uPC9hdXRob3I+PGF1dGhvcj5HcmF5LCBSLjwvYXV0aG9yPjwv
YXV0aG9ycz48L2NvbnRyaWJ1dG9ycz48YXV0aC1hZGRyZXNzPkRhbGxhIExhbmEgU2Nob29sIG9m
IFB1YmxpYyBIZWFsdGgsIFVuaXZlcnNpdHkgb2YgVG9yb250bywgVG9yb250bywgT250YXJpbyBN
NVQgM003LCBDYW5hZGEuIGZpb25hLmtvdXlvdW1kamlhbkBtYWlsLnV0b3JvbnRvLmNhPC9hdXRo
LWFkZHJlc3M+PHRpdGxlcz48dGl0bGU+SW50aW1hdGUgcGFydG5lciB2aW9sZW5jZSBpcyBhc3Nv
Y2lhdGVkIHdpdGggaW5jaWRlbnQgSElWIGluZmVjdGlvbiBpbiB3b21lbiBpbiBVZ2FuZGE8L3Rp
dGxlPjxzZWNvbmRhcnktdGl0bGU+QWlkczwvc2Vjb25kYXJ5LXRpdGxlPjxhbHQtdGl0bGU+QUlE
UyAoTG9uZG9uLCBFbmdsYW5kKTwvYWx0LXRpdGxlPjwvdGl0bGVzPjxwZXJpb2RpY2FsPjxmdWxs
LXRpdGxlPkFJRFM8L2Z1bGwtdGl0bGU+PGFiYnItMT5BaWRzPC9hYmJyLTE+PC9wZXJpb2RpY2Fs
PjxwYWdlcz4xMzMxLTg8L3BhZ2VzPjx2b2x1bWU+Mjc8L3ZvbHVtZT48bnVtYmVyPjg8L251bWJl
cj48ZWRpdGlvbj4yMDEzLzA4LzA5PC9lZGl0aW9uPjxrZXl3b3Jkcz48a2V5d29yZD5BZG9sZXNj
ZW50PC9rZXl3b3JkPjxrZXl3b3JkPkFkdWx0PC9rZXl3b3JkPjxrZXl3b3JkPkNvaG9ydCBTdHVk
aWVzPC9rZXl3b3JkPjxrZXl3b3JkPkZlbWFsZTwva2V5d29yZD48a2V5d29yZD5ISVYgSW5mZWN0
aW9ucy8qZXBpZGVtaW9sb2d5PC9rZXl3b3JkPjxrZXl3b3JkPipISVYgU2Vyb3Bvc2l0aXZpdHk8
L2tleXdvcmQ+PGtleXdvcmQ+SHVtYW5zPC9rZXl3b3JkPjxrZXl3b3JkPkluY2lkZW5jZTwva2V5
d29yZD48a2V5d29yZD5NaWRkbGUgQWdlZDwva2V5d29yZD48a2V5d29yZD5Qb2lzc29uIERpc3Ry
aWJ1dGlvbjwva2V5d29yZD48a2V5d29yZD5SaXNrIEZhY3RvcnM8L2tleXdvcmQ+PGtleXdvcmQ+
KlNleHVhbCBQYXJ0bmVyczwva2V5d29yZD48a2V5d29yZD5TcG91c2UgQWJ1c2UvKnN0YXRpc3Rp
Y3MgJmFtcDsgbnVtZXJpY2FsIGRhdGE8L2tleXdvcmQ+PGtleXdvcmQ+VWdhbmRhL2VwaWRlbWlv
bG9neTwva2V5d29yZD48a2V5d29yZD5WaW9sZW5jZS8qc3RhdGlzdGljcyAmYW1wOyBudW1lcmlj
YWwgZGF0YTwva2V5d29yZD48a2V5d29yZD5Zb3VuZyBBZHVsdDwva2V5d29yZD48L2tleXdvcmRz
PjxkYXRlcz48eWVhcj4yMDEzPC95ZWFyPjxwdWItZGF0ZXM+PGRhdGU+TWF5IDE1PC9kYXRlPjwv
cHViLWRhdGVzPjwvZGF0ZXM+PGlzYm4+MDI2OS05MzcwPC9pc2JuPjxhY2Nlc3Npb24tbnVtPjIz
OTI1MzgwPC9hY2Nlc3Npb24tbnVtPjx1cmxzPjxyZWxhdGVkLXVybHM+PHVybD5odHRwOi8vZ3Jh
cGhpY3MudHgub3ZpZC5jb20vb3ZmdHBkZnMvRlBERE5DT0JJRElGQ04wMC9mczA0Ny9vdmZ0L2xp
dmUvZ3YwMjQvMDAwMDIwMzAvMDAwMDIwMzAtMjAxMzA1MTUwLTAwMDE2LnBkZjwvdXJsPjwvcmVs
YXRlZC11cmxzPjwvdXJscz48ZWxlY3Ryb25pYy1yZXNvdXJjZS1udW0+MTAuMTA5Ny9RQUQuMGIw
MTNlMzI4MzVmZDg1MTwvZWxlY3Ryb25pYy1yZXNvdXJjZS1udW0+PHJlbW90ZS1kYXRhYmFzZS1w
cm92aWRlcj5ObG08L3JlbW90ZS1kYXRhYmFzZS1wcm92aWRlcj48bGFuZ3VhZ2U+ZW5nPC9sYW5n
dWFnZT48L3JlY29yZD48L0NpdGU+PENpdGU+PEF1dGhvcj5Mb3BtYW48L0F1dGhvcj48WWVhcj4y
MDA4PC9ZZWFyPjxSZWNOdW0+Mjk8L1JlY051bT48cmVjb3JkPjxyZWMtbnVtYmVyPjI5PC9yZWMt
bnVtYmVyPjxmb3JlaWduLWtleXM+PGtleSBhcHA9IkVOIiBkYi1pZD0iNWV0djJzcnM4dGZ3cHJl
MjJmbDUyeDk5d3RwZHN6YXpzemVkIiB0aW1lc3RhbXA9IjE3MjY1MTEwMjUiPjI5PC9rZXk+PC9m
b3JlaWduLWtleXM+PHJlZi10eXBlIG5hbWU9IkpvdXJuYWwgQXJ0aWNsZSI+MTc8L3JlZi10eXBl
Pjxjb250cmlidXRvcnM+PGF1dGhvcnM+PGF1dGhvcj5Mb3BtYW4sIEIuPC9hdXRob3I+PGF1dGhv
cj5OeWFtdWthcGEsIEMuPC9hdXRob3I+PGF1dGhvcj5NdXNoYXRpLCBQLjwvYXV0aG9yPjxhdXRo
b3I+TXVwYW1iaXJleWksIFouPC9hdXRob3I+PGF1dGhvcj5NYXNvbiwgUC48L2F1dGhvcj48YXV0
aG9yPkdhcm5ldHQsIEcuIFAuPC9hdXRob3I+PGF1dGhvcj5HcmVnc29uLCBTLjwvYXV0aG9yPjwv
YXV0aG9ycz48L2NvbnRyaWJ1dG9ycz48YXV0aC1hZGRyZXNzPkRlcGFydG1lbnQgb2YgSW5mZWN0
aW91cyBEaXNlYXNlIEVwaWRlbWlvbG9neSwgSW1wZXJpYWwgQ29sbGVnZSBMb25kb24sIFVLLjwv
YXV0aC1hZGRyZXNzPjx0aXRsZXM+PHRpdGxlPkhJViBpbmNpZGVuY2UgaW4gMyB5ZWFycyBvZiBm
b2xsb3ctdXAgb2YgYSBaaW1iYWJ3ZSBjb2hvcnQtLTE5OTgtMjAwMCB0byAyMDAxLTAzOiBjb250
cmlidXRpb25zIG9mIHByb3hpbWF0ZSBhbmQgdW5kZXJseWluZyBkZXRlcm1pbmFudHMgdG8gdHJh
bnNtaXNzaW9uPC90aXRsZT48c2Vjb25kYXJ5LXRpdGxlPkludCBKIEVwaWRlbWlvbDwvc2Vjb25k
YXJ5LXRpdGxlPjwvdGl0bGVzPjxwZXJpb2RpY2FsPjxmdWxsLXRpdGxlPkludCBKIEVwaWRlbWlv
bDwvZnVsbC10aXRsZT48L3BlcmlvZGljYWw+PHBhZ2VzPjg4LTEwNTwvcGFnZXM+PHZvbHVtZT4z
Nzwvdm9sdW1lPjxudW1iZXI+MTwvbnVtYmVyPjxlZGl0aW9uPjIwMDgwMTE4PC9lZGl0aW9uPjxr
ZXl3b3Jkcz48a2V5d29yZD5BZG9sZXNjZW50PC9rZXl3b3JkPjxrZXl3b3JkPkFkdWx0PC9rZXl3
b3JkPjxrZXl3b3JkPkFnZSBEaXN0cmlidXRpb248L2tleXdvcmQ+PGtleXdvcmQ+QXR0aXR1ZGUg
dG8gSGVhbHRoPC9rZXl3b3JkPjxrZXl3b3JkPkNvaG9ydCBTdHVkaWVzPC9rZXl3b3JkPjxrZXl3
b3JkPkNvbmZpZGVuY2UgSW50ZXJ2YWxzPC9rZXl3b3JkPjxrZXl3b3JkPkRldmVsb3BpbmcgQ291
bnRyaWVzPC9rZXl3b3JkPjxrZXl3b3JkPkRpc2Vhc2UgVHJhbnNtaXNzaW9uLCBJbmZlY3Rpb3Vz
LypzdGF0aXN0aWNzICZhbXA7IG51bWVyaWNhbCBkYXRhPC9rZXl3b3JkPjxrZXl3b3JkPkZlbWFs
ZTwva2V5d29yZD48a2V5d29yZD5Gb2xsb3ctVXAgU3R1ZGllczwva2V5d29yZD48a2V5d29yZD5I
SVYgSW5mZWN0aW9ucy8qZXBpZGVtaW9sb2d5Lyp0cmFuc21pc3Npb248L2tleXdvcmQ+PGtleXdv
cmQ+SElWIFNlcm9uZWdhdGl2aXR5PC9rZXl3b3JkPjxrZXl3b3JkPkh1bWFuczwva2V5d29yZD48
a2V5d29yZD5JbmNpZGVuY2U8L2tleXdvcmQ+PGtleXdvcmQ+TWFsZTwva2V5d29yZD48az==
</w:fldData>
        </w:fldChar>
      </w:r>
      <w:r w:rsidR="00DC1BCC">
        <w:instrText xml:space="preserve"> ADDIN EN.CITE.DATA </w:instrText>
      </w:r>
      <w:r w:rsidR="00DC1BCC">
        <w:fldChar w:fldCharType="end"/>
      </w:r>
      <w:r w:rsidR="00DC1BCC">
        <w:fldChar w:fldCharType="begin">
          <w:fldData xml:space="preserve">ZXl3b3JkPk1pZGRsZSBBZ2VkPC9rZXl3b3JkPjxrZXl3b3JkPlBvaXNzb24gRGlzdHJpYnV0aW9u
PC9rZXl3b3JkPjxrZXl3b3JkPlBvcHVsYXRpb24gU3VydmVpbGxhbmNlPC9rZXl3b3JkPjxrZXl3
b3JkPlByb2JhYmlsaXR5PC9rZXl3b3JkPjxrZXl3b3JkPlJldHJvc3BlY3RpdmUgU3R1ZGllczwv
a2V5d29yZD48a2V5d29yZD5SaXNrIEFzc2Vzc21lbnQ8L2tleXdvcmQ+PGtleXdvcmQ+KlJpc2st
VGFraW5nPC9rZXl3b3JkPjxrZXl3b3JkPlNleCBEaXN0cmlidXRpb248L2tleXdvcmQ+PGtleXdv
cmQ+KlNleHVhbCBQYXJ0bmVyczwva2V5d29yZD48a2V5d29yZD5aaW1iYWJ3ZS9lcGlkZW1pb2xv
Z3k8L2tleXdvcmQ+PC9rZXl3b3Jkcz48ZGF0ZXM+PHllYXI+MjAwODwveWVhcj48cHViLWRhdGVz
PjxkYXRlPkZlYjwvZGF0ZT48L3B1Yi1kYXRlcz48L2RhdGVzPjxpc2JuPjE0NjQtMzY4NSAoRWxl
Y3Ryb25pYykmI3hEOzAzMDAtNTc3MSAoUHJpbnQpJiN4RDswMzAwLTU3NzEgKExpbmtpbmcpPC9p
c2JuPjxhY2Nlc3Npb24tbnVtPjE4MjAzNzc0PC9hY2Nlc3Npb24tbnVtPjx1cmxzPjxyZWxhdGVk
LXVybHM+PHVybD5odHRwczovL3d3dy5uY2JpLm5sbS5uaWguZ292L3B1Ym1lZC8xODIwMzc3NDwv
dXJsPjx1cmw+aHR0cHM6Ly93d3cubmNiaS5ubG0ubmloLmdvdi9wbWMvYXJ0aWNsZXMvUE1DNTc5
Mzk5NS9wZGYvZW1zcy0zMzIzMy5wZGY8L3VybD48L3JlbGF0ZWQtdXJscz48L3VybHM+PGN1c3Rv
bTE+Q29uZmxpY3Qgb2YgaW50ZXJlc3Q6IE5vbmUgZGVjbGFyZWQuPC9jdXN0b20xPjxjdXN0b20y
PlBNQzU3OTM5OTU8L2N1c3RvbTI+PGVsZWN0cm9uaWMtcmVzb3VyY2UtbnVtPjEwLjEwOTMvaWpl
L2R5bTI1NTwvZWxlY3Ryb25pYy1yZXNvdXJjZS1udW0+PHJlbW90ZS1kYXRhYmFzZS1uYW1lPk1l
ZGxpbmU8L3JlbW90ZS1kYXRhYmFzZS1uYW1lPjxyZW1vdGUtZGF0YWJhc2UtcHJvdmlkZXI+TkxN
PC9yZW1vdGUtZGF0YWJhc2UtcHJvdmlkZXI+PC9yZWNvcmQ+PC9DaXRlPjxDaXRlPjxBdXRob3I+
TWF0aHVyPC9BdXRob3I+PFllYXI+MjAxNTwvWWVhcj48UmVjTnVtPjMwPC9SZWNOdW0+PHJlY29y
ZD48cmVjLW51bWJlcj4zMDwvcmVjLW51bWJlcj48Zm9yZWlnbi1rZXlzPjxrZXkgYXBwPSJFTiIg
ZGItaWQ9IjVldHYyc3JzOHRmd3ByZTIyZmw1Mng5OXd0cGRzemF6c3plZCIgdGltZXN0YW1wPSIx
NzI2NTExMDI1Ij4zMDwva2V5PjwvZm9yZWlnbi1rZXlzPjxyZWYtdHlwZSBuYW1lPSJKb3VybmFs
IEFydGljbGUiPjE3PC9yZWYtdHlwZT48Y29udHJpYnV0b3JzPjxhdXRob3JzPjxhdXRob3I+TWF0
aHVyLCBTLjwvYXV0aG9yPjxhdXRob3I+V2VpLCBZLjwvYXV0aG9yPjxhdXRob3I+WmhvbmcsIFgu
PC9hdXRob3I+PGF1dGhvcj5Tb25nLCBYLjwvYXV0aG9yPjxhdXRob3I+TmFsdWdvZGEsIEYuPC9h
dXRob3I+PGF1dGhvcj5MdXRhbG8sIFQuPC9hdXRob3I+PGF1dGhvcj5XYXdlciwgTS48L2F1dGhv
cj48YXV0aG9yPkdyYXksIFIuPC9hdXRob3I+PGF1dGhvcj5TZXJ3YWRkYSwgRC48L2F1dGhvcj48
YXV0aG9yPlNhbnRlbGxpLCBKLiBTLjwvYXV0aG9yPjwvYXV0aG9ycz48L2NvbnRyaWJ1dG9ycz48
YXV0aC1hZGRyZXNzPipIZWlsYnJ1bm4gRGVwYXJ0bWVudCBvZiBQb3B1bGF0aW9uIGFuZCBGYW1p
bHkgSGVhbHRoLCBDb2x1bWJpYSBVbml2ZXJzaXR5IE1haWxtYW4gU2Nob29sIG9mIFB1YmxpYyBI
ZWFsdGgsIE5ldyBZb3JrLCBOWTsgZGFnZ2VyRGVwYXJ0bWVudCBvZiBCaW9zdGF0aXN0aWNzLCBD
b2x1bWJpYSBVbml2ZXJzaXR5IE1haWxtYW4gU2Nob29sIG9mIFB1YmxpYyBIZWFsdGg7IGRvdWJs
ZSBkYWdnZXJSYWthaSBIZWFsdGggU2NpZW5jZXMgUHJvZ3JhbSwgVWdhbmRhIFZpcnVzIFJlc2Vh
cmNoIEluc3RpdHV0ZSwgRW50ZWJiZSwgVWdhbmRhOyBhbmQgc2VjdGlvbiBzaWduRGVwYXJ0bWVu
dCBvZiBFcGlkZW1pb2xvZ3ksIEpvaG5zIEhvcGtpbnMgVW5pdmVyc2l0eSBCbG9vbWJlcmcgU2No
b29sIG9mIFB1YmxpYyBIZWFsdGgsIEJhbHRpbW9yZSwgTUQuPC9hdXRoLWFkZHJlc3M+PHRpdGxl
cz48dGl0bGU+UGFydG5lciBDaGFyYWN0ZXJpc3RpY3MgQXNzb2NpYXRlZCBXaXRoIEhJViBBY3F1
aXNpdGlvbiBBbW9uZyBZb3V0aCBpbiBSYWthaSwgVWdhbmRhPC90aXRsZT48c2Vjb25kYXJ5LXRp
dGxlPkogQWNxdWlyIEltbXVuZSBEZWZpYyBTeW5kcjwvc2Vjb25kYXJ5LXRpdGxlPjxhbHQtdGl0
bGU+Sm91cm5hbCBvZiBhY3F1aXJlZCBpbW11bmUgZGVmaWNpZW5jeSBzeW5kcm9tZXMgKDE5OTkp
PC9hbHQtdGl0bGU+PC90aXRsZXM+PHBlcmlvZGljYWw+PGZ1bGwtdGl0bGU+SiBBY3F1aXIgSW1t
dW5lIERlZmljIFN5bmRyPC9mdWxsLXRpdGxlPjxhYmJyLTE+Sm91cm5hbCBvZiBhY3F1aXJlZCBp
bW11bmUgZGVmaWNpZW5jeSBzeW5kcm9tZXMgKDE5OTkpPC9hYmJyLTE+PC9wZXJpb2RpY2FsPjxh
bHQtcGVyaW9kaWNhbD48ZnVsbC10aXRsZT5KIEFjcXVpciBJbW11bmUgRGVmaWMgU3luZHI8L2Z1
bGwtdGl0bGU+PGFiYnItMT5Kb3VybmFsIG9mIGFjcXVpcmVkIGltbXVuZSBkZWZpY2llbmN5IHN5
bmRyb21lcyAoMTk5OSk8L2FiYnItMT48L2FsdC1wZXJpb2RpY2FsPjxwYWdlcz43NS04NDwvcGFn
ZXM+PHZvbHVtZT42OTwvdm9sdW1lPjxudW1iZXI+MTwvbnVtYmVyPjxlZGl0aW9uPjIwMTUvMDEv
Mjc8L2VkaXRpb24+PGtleXdvcmRzPjxrZXl3b3JkPkFkb2xlc2NlbnQ8L2tleXdvcmQ+PGtleXdv
cmQ+Q29ob3J0IFN0dWRpZXM8L2tleXdvcmQ+PGtleXdvcmQ+RmVtYWxlPC9rZXl3b3JkPjxrZXl3
b3JkPkhJViBJbmZlY3Rpb25zL2VwaWRlbWlvbG9neS8qdHJhbnNtaXNzaW9uPC9rZXl3b3JkPjxr
ZXl3b3JkPkh1bWFuczwva2V5d29yZD48a2V5d29yZD5JbmNpZGVuY2U8L2tleXdvcmQ+PGtleXdv
cmQ+SW50ZXJ2aWV3cyBhcyBUb3BpYzwva2V5d29yZD48a2V5d29yZD5Mb25naXR1ZGluYWwgU3R1
ZGllczwva2V5d29yZD48a2V5d29yZD5NYWxlPC9rZXl3b3JkPjxrZXl3b3JkPipSaXNrLVRha2lu
Zzwva2V5d29yZD48a2V5d29yZD5SdXJhbCBQb3B1bGF0aW9uPC9rZXl3b3JkPjxrZXl3b3JkPipT
ZXh1YWwgQmVoYXZpb3I8L2tleXdvcmQ+PGtleXdvcmQ+KlNleHVhbCBQYXJ0bmVyczwva2V5d29y
ZD48a2V5d29yZD5VZ2FuZGE8L2tleXdvcmQ+PGtleXdvcmQ+WW91bmcgQWR1bHQ8L2tleXdvcmQ+
PC9rZXl3b3Jkcz48ZGF0ZXM+PHllYXI+MjAxNTwveWVhcj48cHViLWRhdGVzPjxkYXRlPk1heSAx
PC9kYXRlPjwvcHViLWRhdGVzPjwvZGF0ZXM+PGlzYm4+MTUyNS00MTM1PC9pc2JuPjxhY2Nlc3Np
b24tbnVtPjI1NjIyMDU4PC9hY2Nlc3Npb24tbnVtPjx1cmxzPjxyZWxhdGVkLXVybHM+PHVybD5o
dHRwOi8vZ3JhcGhpY3MudHgub3ZpZC5jb20vb3ZmdHBkZnMvRlBERE5DSkNNR1BPSkgwMC9mczA0
Ny9vdmZ0L2xpdmUvZ3YwMjQvMDAxMjYzMzQvMDAxMjYzMzQtMjAxNTA1MDEwLTAwMDExLnBkZjwv
dXJsPjwvcmVsYXRlZC11cmxzPjwvdXJscz48Y3VzdG9tMj5QbWM0NDI0MDk1PC9jdXN0b20yPjxj
dXN0b202Pk5paG1zNjU2NTk3PC9jdXN0b202PjxlbGVjdHJvbmljLXJlc291cmNlLW51bT4xMC4x
MDk3L3FhaS4wMDAwMDAwMDAwMDAwNTM5PC9lbGVjdHJvbmljLXJlc291cmNlLW51bT48cmVtb3Rl
LWRhdGFiYXNlLXByb3ZpZGVyPk5sbTwvcmVtb3RlLWRhdGFiYXNlLXByb3ZpZGVyPjxsYW5ndWFn
ZT5lbmc8L2xhbmd1YWdlPjwvcmVjb3JkPjwvQ2l0ZT48Q2l0ZT48QXV0aG9yPk1hdG92dTwvQXV0
aG9yPjxZZWFyPjIwMDc8L1llYXI+PFJlY051bT4zMTwvUmVjTnVtPjxyZWNvcmQ+PHJlYy1udW1i
ZXI+MzE8L3JlYy1udW1iZXI+PGZvcmVpZ24ta2V5cz48a2V5IGFwcD0iRU4iIGRiLWlkPSI1ZXR2
MnNyczh0ZndwcmUyMmZsNTJ4OTl3dHBkc3phenN6ZWQiIHRpbWVzdGFtcD0iMTcyNjUxMTAyNSI+
MzE8L2tleT48L2ZvcmVpZ24ta2V5cz48cmVmLXR5cGUgbmFtZT0iSm91cm5hbCBBcnRpY2xlIj4x
NzwvcmVmLXR5cGU+PGNvbnRyaWJ1dG9ycz48YXV0aG9ycz48YXV0aG9yPk1hdG92dSwgSi4gSy48
L2F1dGhvcj48YXV0aG9yPkdyYXksIFIuIEguPC9hdXRob3I+PGF1dGhvcj5LaXdhbnVrYSwgTi48
L2F1dGhvcj48YXV0aG9yPktpZ296aSwgRy48L2F1dGhvcj48YXV0aG9yPldhYndpcmUtTWFuZ2Vu
LCBGLjwvYXV0aG9yPjxhdXRob3I+TmFsdWdvZGEsIEYuPC9hdXRob3I+PGF1dGhvcj5TZXJ3YWRk
YSwgRC48L2F1dGhvcj48YXV0aG9yPlNld2Fua2FtYm8sIE4uIEsuPC9hdXRob3I+PGF1dGhvcj5X
YXdlciwgTS4gSi48L2F1dGhvcj48L2F1dGhvcnM+PC9jb250cmlidXRvcnM+PGF1dGgtYWRkcmVz
cz5SYWthaSBIZWFsdGggU2NpZW5jZXMgUHJvZ3JhbS9VZ2FuZGEgVmlydXMgUmVzZWFyY2ggSW5z
dGl0dXRlLCBFbnRlYmJlLCBVZ2FuZGEuPC9hdXRoLWFkZHJlc3M+PHRpdGxlcz48dGl0bGU+UmVw
ZWF0IHZvbHVudGFyeSBISVYgY291bnNlbGluZyBhbmQgdGVzdGluZyAoVkNUKSwgc2V4dWFsIHJp
c2sgYmVoYXZpb3IgYW5kIEhJViBpbmNpZGVuY2UgaW4gUmFrYWksIFVnYW5kYTwvdGl0bGU+PHNl
Y29uZGFyeS10aXRsZT5BSURTIEJlaGF2PC9zZWNvbmRhcnktdGl0bGU+PGFsdC10aXRsZT5BSURT
IGFuZCBiZWhhdmlvcjwvYWx0LXRpdGxlPjwvdGl0bGVzPjxwZXJpb2RpY2FsPjxmdWxsLXRpdGxl
PkFJRFMgQmVoYXY8L2Z1bGwtdGl0bGU+PGFiYnItMT5BSURTIGFuZCBiZWhhdmlvcjwvYWJici0x
PjwvcGVyaW9kaWNhbD48YWx0LXBlcmlvZGljYWw+PGZ1bGwtdGl0bGU+QUlEUyBCZWhhdjwvZnVs
bC10aXRsZT48YWJici0xPkFJRFMgYW5kIGJlaGF2aW9yPC9hYmJyLTE+PC9hbHQtcGVyaW9kaWNh
bD48cGFnZXM+NzEtODwvcGFnZXM+PHZvbHVtZT4xMTwvdm9sdW1lPjxudW1iZXI+MTwvbnVtYmVy
PjxlZGl0aW9uPjIwMDYvMTAvMDQ8L2VkaXRpb24+PGtleXdvcmRzPjxrZXl3b3JkPipBSURTIFNl
cm9kaWFnbm9zaXM8L2tleXdvcmQ+PGtleXdvcmQ+QWRvbGVzY2VudDwva2V5d29yZD48a2V5d29y
ZD5BZHVsdDwva2V5d29yZD48a2V5d29yZD5BZ2UgRGlzdHJpYnV0aW9uPC9rZXl3b3JkPjxrZXl3
b3JkPipDb3Vuc2VsaW5nPC9rZXl3b3JkPjxrZXl3b3JkPkZlbWFsZTwva2V5d29yZD48a2V5d29y
ZD5ISVYgU2Vyb3Bvc2l0aXZpdHkvZXBpZGVtaW9sb2d5PC9rZXl3b3JkPjxrZXl3b3JkPkhJViBT
ZXJvcHJldmFsZW5jZTwva2V5d29yZD48a2V5d29yZD5IdW1hbnM8L2tleXdvcmQ+PGtleXdvcmQ+
SW5jaWRlbmNlPC9rZXl3b3JkPjxrZXl3b3JkPk1hbGU8L2tleXdvcmQ+PGtleXdvcmQ+KlBhdGll
bnQgQWNjZXB0YW5jZSBvZiBIZWFsdGggQ2FyZTwva2V5d29yZD48a2V5d29yZD4qUmlzay1UYWtp
bmc8L2tleXdvcmQ+PGtleXdvcmQ+UnVyYWwgSGVhbHRoPC9rZXl3b3JkPjxrZXl3b3JkPipTZXh1
YWwgQmVoYXZpb3I8L2tleXdvcmQ+PGtleXdvcmQ+VWdhbmRhL2VwaWRlbWlvbG9neTwva2V5d29y
ZD48L2tleXdvcmRzPjxkYXRlcz48eWVhcj4yMDA3PC95ZWFyPjxwdWItZGF0ZXM+PGRhdGU+SmFu
PC9kYXRlPjwvcHViLWRhdGVzPjwvZGF0ZXM+PGlzYm4+MTA5MC03MTY1IChQcmludCkmI3hEOzEw
OTAtNzE2NTwvaXNibj48YWNjZXNzaW9uLW51bT4xNzAxNjc1OTwvYWNjZXNzaW9uLW51bT48dXJs
cz48cmVsYXRlZC11cmxzPjx1cmw+aHR0cDovL2Rvd25sb2FkLnNwcmluZ2VyLmNvbS9zdGF0aWMv
cGRmLzkyNi9hcnQlMjUzQTEwLjEwMDclMjUyRnMxMDQ2MS0wMDYtOTE3MC15LnBkZj9vcmlnaW5V
cmw9aHR0cCUzQSUyRiUyRmxpbmsuc3ByaW5nZXIuY29tJTJGYXJ0aWNsZSUyRjEwLjEwMDclMkZz
MTA0NjEtMDA2LTkxNzAteSZhbXA7dG9rZW4yPWV4cD0xNDU1MjkxMzk0fmFjbD0lMkZzdGF0aWMl
MkZwZGYlMkY5MjYlMkZhcnQlMjUyNTNBMTAuMTAwNyUyNTI1MkZzMTA0NjEtMDA2LTkxNzAteS5w
ZGYlM0ZvcmlnaW5VcmwlM0RodHRwJTI1M0ElMjUyRiUyNTJGbGluay5zcHJpbmdlci5jb20lMjUy
RmFydGljbGUlMjUyRjEwLjEwMDclMjUyRnMxMDQ2MS0wMDYtOTE3MC15Kn5obWFjPTg4ZDZmZGVm
ZGVmNWJmNTI0MTk5OGY1NzdlNGIwNjZjYjU5NTQzZjYwMjYwZTU3YjdmMTMzODEyNDA2ZDBjNmE8
L3VybD48L3JlbGF0ZWQtdXJscz48L3VybHM+PGVsZWN0cm9uaWMtcmVzb3VyY2UtbnVtPjEwLjEw
MDcvczEwNDYxLTAwNi05MTcwLXk8L2VsZWN0cm9uaWMtcmVzb3VyY2UtbnVtPjxyZW1vdGUtZGF0
YWJhc2UtcHJvdmlkZXI+TmxtPC9yZW1vdGUtZGF0YWJhc2UtcHJvdmlkZXI+PGxhbmd1YWdlPmVu
ZzwvbGFuZ3VhZ2U+PC9yZWNvcmQ+PC9DaXRlPjxDaXRlPjxBdXRob3I+TXVuZGFuZGk8L0F1dGhv
cj48WWVhcj4yMDA2PC9ZZWFyPjxSZWNOdW0+MzM8L1JlY051bT48cmVjb3JkPjxyZWMtbnVtYmVy
PjMzPC9yZWMtbnVtYmVyPjxmb3JlaWduLWtleXM+PGtleSBhcHA9IkVOIiBkYi1pZD0iNWV0djJz
cnM4dGZ3cHJlMjJmbDUyeDk5d3RwZHN6YXpzemVkIiB0aW1lc3RhbXA9IjE3MjY1MTEwMjUiPjMz
PC9rZXk+PC9mb3JlaWduLWtleXM+PHJlZi10eXBlIG5hbWU9IkpvdXJuYWwgQXJ0aWNsZSI+MTc8
L3JlZi10eXBlPjxjb250cmlidXRvcnM+PGF1dGhvcnM+PGF1dGhvcj5NdW5kYW5kaSwgQy48L2F1
dGhvcj48YXV0aG9yPlZpc3NlcnMsIEQuPC9hdXRob3I+PGF1dGhvcj5Wb2V0ZW4sIEguPC9hdXRo
b3I+PGF1dGhvcj5IYWJiZW1hLCBELjwvYXV0aG9yPjxhdXRob3I+R3JlZ3NvbiwgUy48L2F1dGhv
cj48L2F1dGhvcnM+PC9jb250cmlidXRvcnM+PGF1dGgtYWRkcmVzcz5EZXBhcnRtZW50IG9mIFB1
YmxpYyBIZWFsdGgsIEVyYXNtdXMgTUMsIFVuaXZlcnNpdHkgTWVkaWNhbCBDZW50cmUgUm90dGVy
ZGFtLCBSb3R0ZXJkYW0sIFRoZSBOZXRoZXJsYW5kcy48L2F1dGgtYWRkcmVzcz48dGl0bGVzPjx0
aXRsZT5ObyBkaWZmZXJlbmNlIGluIEhJViBpbmNpZGVuY2UgYW5kIHNleHVhbCBiZWhhdmlvdXIg
YmV0d2VlbiBvdXQtbWlncmFudHMgYW5kIHJlc2lkZW50cyBpbiBydXJhbCBNYW5pY2FsYW5kLCBa
aW1iYWJ3ZTwvdGl0bGU+PHNlY29uZGFyeS10aXRsZT5Ucm9wIE1lZCBJbnQgSGVhbHRoPC9zZWNv
bmRhcnktdGl0bGU+PGFsdC10aXRsZT5Ucm9waWNhbCBtZWRpY2luZSAmYW1wOyBpbnRlcm5hdGlv
bmFsIGhlYWx0aCA6IFRNICZhbXA7IElIPC9hbHQtdGl0bGU+PC90aXRsZXM+PHBlcmlvZGljYWw+
PGZ1bGwtdGl0bGU+VHJvcCBNZWQgSW50IEhlYWx0aDwvZnVsbC10aXRsZT48YWJici0xPlRyb3Bp
Y2FsIG1lZGljaW5lICZhbXA7IGludGVybmF0aW9uYWwgaGVhbHRoIDogVE0gJmFtcDsgSUg8L2Fi
YnItMT48L3BlcmlvZGljYWw+PGFsdC1wZXJpb2RpY2FsPjxmdWxsLXRpdGxlPlRyb3AgTWVkIElu
dCBIZWFsdGg8L2Z1bGwtdGl0bGU+PGFiYnItMT5Ucm9waWNhbCBtZWRpY2luZSAmYW1wOyBpbnRl
cm5hdGlvbmFsIGhlYWx0aCA6IFRNICZhbXA7IElIPC9hYmJyLTE+PC9hbHQtcGVyaW9kaWNhbD48
cGFnZXM+NzA1LTExPC9wYWdlcz48dm9sdW1lPjExPC92b2x1bWU+PG51bWJlcj41PC9udW1iZXI+
PGVkaXRpb24+MjAwNi8wNC8yODwvZWRpdGlvbj48a2V5d29yZHM+PGtleXdvcmQ+QWRvbGVzY2Vu
dDwva2V5d29yZD48a2V5d29yZD5BZHVsdDwva2V5d29yZD48a2V5d29yZD5EaWFnbm9zdGljIFRl
c3RzLCBSb3V0aW5lPC9rZXl3b3JkPjxrZXl3b3JkPipFbWlncmF0aW9uIGFuZCBJbW1pZ3JhdGlv
bjwva2V5d29yZD48a2V5d29yZD5GZW1hbGU8L2tleXdvcmQ+PGtleXdvcmQ+SElWIEluZmVjdGlv
bnMvKmVwaWRlbWlvbG9neTwva2V5d29yZD48a2V5d29yZD5IdW1hbnM8L2tleXdvcmQ+PGtleXdv
cmQ+SW5jaWRlbmNlPC9rZXl3b3JkPjxrZXl3b3JkPk1hbGU8L2tleXdvcmQ+PGtleXdvcmQ+TWlk
ZGxlIEFnZWQ8L2tleXdvcmQ+PGtleXdvcmQ+UG9wdWxhdGlvbiBTdXJ2ZWlsbGFuY2UvbWV0aG9k
czwva2V5d29yZD48a2V5d29yZD5QcmV2YWxlbmNlPC9rZXl3b3JkPjxrZXl3b3JkPlByb3NwZWN0
aXZlIFN0dWRpZXM8L2tleXdvcmQ+PGtleXdvcmQ+Umlzay1UYWtpbmc8L2tleXdvcmQ+PGtleXdv
cmQ+UnVyYWwgSGVhbHRoPC9rZXl3b3JkPjxrZXl3b3JkPlNleCBEaXN0cmlidXRpb248L2tleXdv
cmQ+PGtleXdvcmQ+KlNleHVhbCBCZWhhdmlvcjwva2V5d29yZD48a2V5d29yZD5VcmJhbiBIZWFs
dGg8L2tleXdvcmQ+PGtleXdvcmQ+WmltYmFid2UvZXBpZGVtaW9sb2d5PC9rZXl3b3JkPjwva2V5
d29yZHM+PGRhdGVzPjx5ZWFyPjIwMDY8L3llYXI+PHB1Yi1kYXRlcz48ZGF0ZT5NYXk8L2RhdGU+
PC9wdWItZGF0ZXM+PC9kYXRlcz48aXNibj4xMzYwLTIyNzYgKFByaW50KSYjeEQ7MTM2MC0yMjc2
PC9pc2JuPjxhY2Nlc3Npb24tbnVtPjE2NjQwNjIzPC9hY2Nlc3Npb24tbnVtPjx1cmxzPjxyZWxh
dGVkLXVybHM+PHVybD5odHRwOi8vb25saW5lbGlicmFyeS53aWxleS5jb20vc3RvcmUvMTAuMTEx
MS9qLjEzNjUtMzE1Ni4yMDA2LjAxNjE0LngvYXNzZXQvai4xMzY1LTMxNTYuMjAwNi4wMTYxNC54
LnBkZj92PTEmYW1wO3Q9aWxzNXpoYzgmYW1wO3M9YzdkZGJkYWJmMWM0ODk4Y2ViYjNlNGY4MzY5
YjVmZWZmMTMwYzkxNTwvdXJsPjwvcmVsYXRlZC11cmxzPjwvdXJscz48ZWxlY3Ryb25pYy1yZXNv
dXJjZS1udW0+MTAuMTExMS9qLjEzNjUtMzE1Ni4yMDA2LjAxNjE0Lng8L2VsZWN0cm9uaWMtcmVz
b3VyY2UtbnVtPjxyZW1vdGUtZGF0YWJhc2UtcHJvdmlkZXI+TmxtPC9yZW1vdGUtZGF0YWJhc2Ut
cHJvdmlkZXI+PGxhbmd1YWdlPmVuZzwvbGFuZ3VhZ2U+PC9yZWNvcmQ+PC9DaXRlPjxDaXRlPjxB
dXRob3I+TmFsdWdvZGE8L0F1dGhvcj48WWVhcj4yMDE0PC9ZZWFyPjxSZWNOdW0+MzQ8L1JlY051
bT48cmVjb3JkPjxyZWMtbnVtYmVyPjM0PC9yZWMtbnVtYmVyPjxmb3JlaWduLWtleXM+PGtleSBh
cHA9IkVOIiBkYi1pZD0iNWV0djJzcnM4dGZ3cHJlMjJmbDUyeDk5d3RwZHN6YXpzemVkIiB0aW1l
c3RhbXA9IjE3MjY1MTEwMjUiPjM0PC9rZXk+PC9mb3JlaWduLWtleXM+PHJlZi10eXBlIG5hbWU9
IkpvdXJuYWwgQXJ0aWNsZSI+MTc8L3JlZi10eXBlPjxjb250cmlidXRvcnM+PGF1dGhvcnM+PGF1
dGhvcj5OYWx1Z29kYSwgRi48L2F1dGhvcj48YXV0aG9yPkd1d2F0dWRkZSwgRC48L2F1dGhvcj48
YXV0aG9yPkJ3YW5pbmthLCBKLiBCLjwvYXV0aG9yPjxhdXRob3I+TWFrdW1iaSwgRi4gRS48L2F1
dGhvcj48YXV0aG9yPkx1dGFsbywgVC48L2F1dGhvcj48YXV0aG9yPkthZ2FheWksIEouPC9hdXRo
b3I+PGF1dGhvcj5TZXdhbmthbWJvLCBOLiBLLjwvYXV0aG9yPjxhdXRob3I+S2lnb3ppLCBHLjwv
YXV0aG9yPjxhdXRob3I+U2Vyd2FkZGEsIEQuIE0uPC9hdXRob3I+PGF1dGhvcj5Lb25nLCBYLjwv
YXV0aG9yPjxhdXRob3I+V2F3ZXIsIE0uIEouPC9hdXRob3I+PGF1dGhvcj5XYWJ3aXJlLU1hbmdl
biwgRi48L2F1dGhvcj48YXV0aG9yPkdyYXksIFIuIEguPC9hdXRob3I+PC9hdXRob3JzPjwvY29u
dHJpYnV0b3JzPjxhdXRoLWFkZHJlc3M+KlJha2FpIEhlYWx0aCBTY2llbmNlcyBQcm9ncmFtLCBF
bnRlYmJlLCBVZ2FuZGE7IGRhZ2dlck1ha2VyZXJlIFVuaXZlcnNpdHkgU2Nob29sIG9mIFB1Ymxp
YyBIZWFsdGgsIEthbXBhbGEsIFVnYW5kYTsgZG91YmxlIGRhZ2dlclVnYW5kYSBWaXJ1cyBSZXNl
YXJjaCBJbnN0aXR1dGUsIEVudGViYmUsIFVnYW5kYTsgc2VjdGlvbiBzaWduTWFrZXJlcmUgVW5p
dmVyc2l0eSBDb2xsZWdlIG9mIEhlYWx0aCBTY2llbmNlcywgS2FtcGFsYSwgVWdhbmRhOyBhbmQg
fHxEZXBhcnRtZW50IG9mIEVwaWRlbWlvbG9neSwgSm9obnMgSG9wa2lucyBCbG9vbWJlcmcgU2No
b29sIG9mIFB1YmxpYyBIZWFsdGgsIEJhbHRpbW9yZSwgTUQuPC9hdXRoLWFkZHJlc3M+PHRpdGxl
cz48dGl0bGU+TWFycmlhZ2UgYW5kIHRoZSByaXNrIG9mIGluY2lkZW50IEhJViBpbmZlY3Rpb24g
aW4gUmFrYWksIFVnYW5kYTwvdGl0bGU+PHNlY29uZGFyeS10aXRsZT5KIEFjcXVpciBJbW11bmUg
RGVmaWMgU3luZHI8L3NlY29uZGFyeS10aXRsZT48YWx0LXRpdGxlPkpvdXJuYWwgb2YgYWNxdWly
ZWQgaW1tdW5lIGRlZmljaWVuY3kgc3luZHJvbWVzICgxOTk5KTwvYWx0LXRpdGxlPjwvdGl0bGVz
PjxwZXJpb2RpY2FsPjxmdWxsLXRpdGxlPkogQWNxdWlyIEltbXVuZSBEZWZpYyBTeW5kcjwvZnVs
bC10aXRsZT48YWJici0xPkpvdXJuYWwgb2YgYWNxdWlyZWQgaW1tdW5lIGRlZmljaWVuY3kgc3lu
ZHJvbWVzICgxOTk5KTwvYWJici0xPjwvcGVyaW9kaWNhbD48YWx0LXBlcmlvZGljYWw+PGZ1bGwt
dGl0bGU+SiBBY3F1aXIgSW1tdW5lIERlZmljIFN5bmRyPC9mdWxsLXRpdGxlPjxhYmJyLTE+Sm91
cm5hbCBvZiBhY3F1aXJlZCBpbW11bmUgZGVmaWNpZW5jeSBzeW5kcm9tZXMgKDE5OTkpPC9hYmJy
LTE+PC9hbHQtcGVyaW9kaWNhbD48cGFnZXM+OTEtODwvcGFnZXM+PHZvbHVtZT42NTwvdm9sdW1l
PjxudW1iZXI+MTwvbnVtYmVyPjxlZGl0aW9uPjIwMTQvMDEvMTU8L2VkaXRpb24+PGtleXdvcmRz
PjxrZXl3b3JkPkFkb2xlc2NlbnQ8L2tleXdvcmQ+PGtleXdvcmQ+QWR1bHQ8L2tleXdvcmQ+PGtl
eXdvcmQ+RmVtYWxlPC9rZXl3b3JkPjxrZXl3b3JkPkhJViBJbmZlY3Rpb25zLyplcGlkZW1pb2xv
Z3k8L2tleXdvcmQ+PGtleXdvcmQ+SHVtYW5zPC9rZXl3b3JkPjxrZXl3b3JkPkluY2lkZW5jZTwv
a2V5d29yZD48a2V5d29yZD5NYWxlPC9rZXl3b3JkPjxrZXl3b3JkPk1hcnJpYWdlLypzdGF0aXN0
aWNzICZhbXA7IG51bWVyaWNhbCBkYXRhPC9rZXl3b3JkPjxrZXl3b3JkPk1pZGRsZSBBZ2VkPC9r
ZXl3b3JkPjxrZXl3b3JkPlJpc2sgRmFjdG9yczwva2V5d29yZD48a2V5d29yZD5TZXggRmFjdG9y
czwva2V5d29yZD48a2V5d29yZD5TZXh1YWwgQmVoYXZpb3Ivc3RhdGlzdGljcyAmYW1wOyBudW1l
cmljYWwgZGF0YTwva2V5d29yZD48a2V5d29yZD5TZXh1YWwgUGFydG5lcnM8L2tleXdvcmQ+PGtl
eXdvcmQ+VWdhbmRhL2VwaWRlbWlvbG9neTwva2V5d29yZD48a2V5d29yZD5Zb3VuZyBBZHVsdDwv
a2V5d29yZD48L2tleXdvcmRzPjxkYXRlcz48eWVhcj4yMDE0PC95ZWFyPjxwdWItZGF0ZXM+PGRh
dGU+SmFuIDE8L2RhdGU+PC9wdWItZGF0ZXM+PC9kYXRlcz48aXNibj4xNTI1LTQxMzU8L2lzYm4+
PGFjY2Vzc2lvbi1udW0+MjQ0MTkwNjY8L2FjY2Vzc2lvbi1udW0+PHVybHM+PHJlbGF0ZWQtdXJs
cz48dXJsPmh0dHA6Ly9ncmFwaGljcy50eC5vdmlkLmNvbS9vdmZ0cGRmcy9GUERETkNKQ01HUE9K
SDAwL2ZzMDQ3L292ZnQvbGl2ZS9ndjAyNC8wMDEyNjMzNC8wMDEyNjMzNC0yMDE0MDEwMTAtMDAw
MTQucGRmPC91cmw+PC9yZWxhdGVkLXVybHM+PC91cmxzPjxjdXN0b20yPlBtYzM4OTc3ODY8L2N1
c3RvbTI+PGN1c3RvbTY+TmlobXM1MjExNTc8L2N1c3RvbTY+PGVsZWN0cm9uaWMtcmVzb3VyY2Ut
bnVtPjEwLjEwOTcvUUFJLjBiMDEzZTMxODJhN2YwOGE8L2VsZWN0cm9uaWMtcmVzb3VyY2UtbnVt
PjxyZW1vdGUtZGF0YWJhc2UtcHJvdmlkZXI+TmxtPC9yZW1vdGUtZGF0YWJhc2UtcHJvdmlkZXI+
PGxhbmd1YWdlPmVuZzwvbGFuZ3VhZ2U+PC9yZWNvcmQ+PC9DaXRlPjxDaXRlPjxBdXRob3I+UnV6
YWdpcmE8L0F1dGhvcj48WWVhcj4yMDExPC9ZZWFyPjxSZWNOdW0+MzY8L1JlY051bT48cmVjb3Jk
PjxyZWMtbnVtYmVyPjM2PC9yZWMtbnVtYmVyPjxmb3JlaWduLWtleXM+PGtleSBhcHA9IkVOIiBk
Yi1pZD0iNWV0djJzcnM4dGZ3cHJlMjJmbDUyeDk5d3RwZHN6YXpzemVkIiB0aW1lc3RhbXA9IjE3
MjY1MTEwMjUiPjM2PC9rZXk+PC9mb3JlaWduLWtleXM+PHJlZi10eXBlIG5hbWU9IkpvdXJuYWwg
QXJ0aWNsZSI+MTc8L3JlZi10eXBlPjxjb250cmlidXRvcnM+PGF1dGhvcnM+PGF1dGhvcj5SdXph
Z2lyYSwgRS48L2F1dGhvcj48YXV0aG9yPldhbmRpZW1iZSwgUy48L2F1dGhvcj48YXV0aG9yPkFi
YWFzYSwgQS48L2F1dGhvcj48YXV0aG9yPkJ3YW5pa2EsIEEuIE4uPC9hdXRob3I+PGF1dGhvcj5C
YWhlbXVrYSwgVS48L2F1dGhvcj48YXV0aG9yPkFtb3Jua3VsLCBQLjwvYXV0aG9yPjxhdXRob3I+
UHJpY2UsIE0uIEEuPC9hdXRob3I+PGF1dGhvcj5Hcm9zc2t1cnRoLCBILjwvYXV0aG9yPjxhdXRo
b3I+S2FtYWxpLCBBLjwvYXV0aG9yPjwvYXV0aG9ycz48L2NvbnRyaWJ1dG9ycz48YXV0aC1hZGRy
ZXNzPk1lZGljYWwgUmVzZWFyY2ggQ291bmNpbCAoTVJDKS9VZ2FuZGEgVmlydXMgUmVzZWFyY2gg
SW5zdGl0dXRlIChVVlJJKSBVZ2FuZGEgUmVzZWFyY2ggVW5pdCBvbiBBSURTLCBFbnRlYmJlLCBV
Z2FuZGEuIEV1Z2VuZS5ydXphZ2lyYUBtcmN1Z2FuZGEub3JnPC9hdXRoLWFkZHJlc3M+PHRpdGxl
cz48dGl0bGU+SElWIGluY2lkZW5jZSBhbmQgcmlzayBmYWN0b3JzIGZvciBhY3F1aXNpdGlvbiBp
biBISVYgZGlzY29yZGFudCBjb3VwbGVzIGluIE1hc2FrYSwgVWdhbmRhOiBhbiBISVYgdmFjY2lu
ZSBwcmVwYXJlZG5lc3M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yNDAzNzwvcGFnZXM+PHZvbHVtZT42PC92b2x1bWU+PG51bWJlcj44PC9udW1iZXI+
PGVkaXRpb24+MjAxMS8wOS8xMzwvZWRpdGlvbj48a2V5d29yZHM+PGtleXdvcmQ+QUlEUyBWYWNj
aW5lcy8qaW1tdW5vbG9neTwva2V5d29yZD48a2V5d29yZD5BZG9sZXNjZW50PC9rZXl3b3JkPjxr
ZXl3b3JkPkFkdWx0PC9rZXl3b3JkPjxrZXl3b3JkPipGYW1pbHkgQ2hhcmFjdGVyaXN0aWNzPC9r
ZXl3b3JkPjxrZXl3b3JkPkZlbWFsZTwva2V5d29yZD48a2V5d29yZD5Gb2xsb3ctVXAgU3R1ZGll
czwva2V5d29yZD48a2V5d29yZD5ISVYgSW5mZWN0aW9ucy8qZXBpZGVtaW9sb2d5LyppbW11bm9s
b2d5L3ByZXZlbnRpb24gJmFtcDsgY29udHJvbDwva2V5d29yZD48a2V5d29yZD5IdW1hbnM8L2tl
eXdvcmQ+PGtleXdvcmQ+SW5jaWRlbmNlPC9rZXl3b3JkPjxrZXl3b3JkPk1hbGU8L2tleXdvcmQ+
PGtleXdvcmQ+TWlkZGxlIEFnZWQ8L2tleXdvcmQ+PGtleXdvcmQ+UHJlZ25hbmN5PC9rZXl3b3Jk
PjxrZXl3b3JkPlJpc2sgRmFjdG9yczwva2V5d29yZD48a2V5d29yZD5VZ2FuZGEvZXBpZGVtaW9s
b2d5PC9rZXl3b3JkPjxrZXl3b3JkPllvdW5nIEFkdWx0PC9rZXl3b3JkPjwva2V5d29yZHM+PGRh
dGVzPjx5ZWFyPjIwMTE8L3llYXI+PC9kYXRlcz48aXNibj4xOTMyLTYyMDM8L2lzYm4+PGFjY2Vz
c2lvbi1udW0+MjE5MDkzNzk8L2FjY2Vzc2lvbi1udW0+PHVybHM+PHJlbGF0ZWQtdXJscz48dXJs
Pmh0dHA6Ly93d3cubmNiaS5ubG0ubmloLmdvdi9wbWMvYXJ0aWNsZXMvUE1DMzE2NjA3NS9wZGYv
cG9uZS4wMDI0MDM3LnBkZjwvdXJsPjwvcmVsYXRlZC11cmxzPjwvdXJscz48Y3VzdG9tMj5QbWMz
MTY2MDc1PC9jdXN0b20yPjxlbGVjdHJvbmljLXJlc291cmNlLW51bT4xMC4xMzcxL2pvdXJuYWwu
cG9uZS4wMDI0MDM3PC9lbGVjdHJvbmljLXJlc291cmNlLW51bT48cmVtb3RlLWRhdGFiYXNlLXBy
b3ZpZGVyPk5sbTwvcmVtb3RlLWRhdGFiYXNlLXByb3ZpZGVyPjxsYW5ndWFnZT5lbmc8L2xhbmd1
YWdlPjwvcmVjb3JkPjwvQ2l0ZT48Q2l0ZT48QXV0aG9yPlNhbnRlbGxpPC9BdXRob3I+PFllYXI+
MjAxMzwvWWVhcj48UmVjTnVtPjM3PC9SZWNOdW0+PHJlY29yZD48cmVjLW51bWJlcj4zNzwvcmVj
LW51bWJlcj48Zm9yZWlnbi1rZXlzPjxrZXkgYXBwPSJFTiIgZGItaWQ9IjVldHYyc3JzOHRmd3By
ZTIyZmw1Mng5OXd0cGRzemF6c3plZCIgdGltZXN0YW1wPSIxNzI2NTExMDI1Ij4zNzwva2V5Pjwv
Zm9yZWlnbi1rZXlzPjxyZWYtdHlwZSBuYW1lPSJKb3VybmFsIEFydGljbGUiPjE3PC9yZWYtdHlw
ZT48Y29udHJpYnV0b3JzPjxhdXRob3JzPjxhdXRob3I+U2FudGVsbGksIEouIFMuPC9hdXRob3I+
PGF1dGhvcj5FZGVsc3RlaW4sIFouIFIuPC9hdXRob3I+PGF1dGhvcj5NYXRodXIsIFMuPC9hdXRo
b3I+PGF1dGhvcj5XZWksIFkuPC9hdXRob3I+PGF1dGhvcj5aaGFuZywgVy48L2F1dGhvcj48YXV0
aG9yPk9yciwgTS4gRy48L2F1dGhvcj48YXV0aG9yPkhpZ2dpbnMsIEouIEEuPC9hdXRob3I+PGF1
dGhvcj5OYWx1Z29kYSwgRi48L2F1dGhvcj48YXV0aG9yPkdyYXksIFIuIEguPC9hdXRob3I+PGF1
dGhvcj5XYXdlciwgTS4gSi48L2F1dGhvcj48YXV0aG9yPlNlcndhZGRhLCBELiBNLjwvYXV0aG9y
PjwvYXV0aG9ycz48L2NvbnRyaWJ1dG9ycz48YXV0aC1hZGRyZXNzPkhlaWxicnVubiBEZXBhcnRt
ZW50IG9mIFBvcHVsYXRpb24gYW5kIEZhbWlseSBIZWFsdGgsIE1haWxtYW4gU2Nob29sIG9mIFB1
YmxpYyBIZWFsdGgsIENvbHVtYmlhIFVuaXZlcnNpdHksIE5ldyBZb3JrLCBOWSAxMDAzMiwgVVNB
LiBqczI2MzdAY29sdW1iaWEuZWR1PC9hdXRoLWFkZHJlc3M+PHRpdGxlcz48dGl0bGU+QmVoYXZp
b3JhbCwgYmlvbG9naWNhbCwgYW5kIGRlbW9ncmFwaGljIHJpc2sgYW5kIHByb3RlY3RpdmUgZmFj
dG9ycyBmb3IgbmV3IEhJViBpbmZlY3Rpb25zIGFtb25nIHlvdXRoIGluIFJha2FpLCBVZ2FuZGE8
L3RpdGxlPjxzZWNvbmRhcnktdGl0bGU+SiBBY3F1aXIgSW1tdW5lIERlZmljIFN5bmRyPC9zZWNv
bmRhcnktdGl0bGU+PGFsdC10aXRsZT5Kb3VybmFsIG9mIGFjcXVpcmVkIGltbXVuZSBkZWZpY2ll
bmN5IHN5bmRyb21lcyAoMTk5OSk8L2FsdC10aXRsZT48L3RpdGxlcz48cGVyaW9kaWNhbD48ZnVs
bC10aXRsZT5KIEFjcXVpciBJbW11bmUgRGVmaWMgU3luZHI8L2Z1bGwtdGl0bGU+PGFiYnItMT5K
b3VybmFsIG9mIGFjcXVpcmVkIGltbXVuZSBkZWZpY2llbmN5IHN5bmRyb21lcyAoMTk5OSk8L2Fi
YnItMT48L3BlcmlvZGljYWw+PGFsdC1wZXJpb2RpY2FsPjxmdWxsLXRpdGxlPkogQWNxdWlyIElt
bXVuZSBEZWZpYyBTeW5kcjwvZnVsbC10aXRsZT48YWJici0xPkpvdXJuYWwgb2YgYWNxdWlyZWQg
aW1tdW5lIGRlZmljaWVuY3kgc3luZHJvbWVzICgxOTk5KTwvYWJici0xPjwvYWx0LXBlcmlvZGlj
YWw+PHBhZ2VzPjM5My00MDA8L3BhZ2VzPjx2b2x1bWU+NjM8L3ZvbHVtZT48bnVtYmVyPjM8L251
bWJlcj48ZWRpdGlvbj4yMDEzLzAzLzI5PC9lZGl0aW9uPjxrZXl3b3Jkcz48a2V5d29yZD5BZG9s
ZXNjZW50PC9rZXl3b3JkPjxrZXl3b3JkPkFsY29ob2wgRHJpbmtpbmcvKmVwaWRlbWlvbG9neTwv
a2V5d29yZD48a2V5d29yZD5Db2hvcnQgU3R1ZGllczwva2V5d29yZD48a2V5d29yZD5GZW1hbGU8
L2tleXdvcmQ+PGtleXdvcmQ+SElWIEluZmVjdGlvbnMvKmVwaWRlbWlvbG9neS90cmFuc21pc3Np
b248L2tleXdvcmQ+PGtleXdvcmQ+SHVtYW5zPC9rZXl3b3JkPjxrZXl3b3JkPkluY2lkZW5jZTwv
a2V5d29yZD48a2V5d29yZD5NYWxlPC9rZXl3b3JkPjxrZXl3b3JkPk1hcnJpYWdlPC9rZXl3b3Jk
PjxrZXl3b3JkPlByZXZhbGVuY2U8L2tleXdvcmQ+PGtleXdvcmQ+Umlzazwva2V5d29yZD48a2V5
d29yZD5SaXNrIEZhY3RvcnM8L2tleXdvcmQ+PGtleXdvcmQ+UnVyYWwgSGVhbHRoPC9rZXl3b3Jk
PjxrZXl3b3JkPipTZXh1YWwgQmVoYXZpb3I8L2tleXdvcmQ+PGtleXdvcmQ+U2V4dWFsIFBhcnRu
ZXJzPC9rZXl3b3JkPjxrZXl3b3JkPlNleHVhbGx5IFRyYW5zbWl0dGVkIERpc2Vhc2VzL2VwaWRl
bWlvbG9neTwva2V5d29yZD48a2V5d29yZD5VZ2FuZGEvZXBpZGVtaW9sb2d5PC9rZXl3b3JkPjxr
ZXl3b3JkPllvdW5nIEFkdWx0PC9rZXl3b3JkPjwva2V5d29yZHM+PGRhdGVzPjx5ZWFyPjIwMTM8
L3llYXI+PHB1Yi1kYXRlcz48ZGF0ZT5KdWwgMTwvZGF0ZT48L3B1Yi1kYXRlcz48L2RhdGVzPjxp
c2JuPjE1MjUtNDEzNTwvaXNibj48YWNjZXNzaW9uLW51bT4yMzUzNTI5MzwvYWNjZXNzaW9uLW51
bT48dXJscz48cmVsYXRlZC11cmxzPjx1cmw+aHR0cDovL2dyYXBoaWNzLnR4Lm92aWQuY29tL292
ZnRwZGZzL0ZQREROQ09CSURJRkNOMDAvZnMwNDYvb3ZmdC9saXZlL2d2MDIzLzAwMTI2MzM0LzAw
MTI2MzM0LTIwMTMwNzAxMC0wMDAyMC5wZGY8L3VybD48L3JlbGF0ZWQtdXJscz48L3VybHM+PGN1
c3RvbTI+UG1jNDEzMTg0MTwvY3VzdG9tMj48Y3VzdG9tNj5OaWhtczQ2ODg2OTwvY3VzdG9tNj48
ZWxlY3Ryb25pYy1yZXNvdXJjZS1udW0+MTAuMTA5Ny9RQUkuMGIwMTNlMzE4MjkyNjc5NTwvZWxl
Y3Ryb25pYy1yZXNvdXJjZS1udW0+PHJlbW90ZS1kYXRhYmFzZS1wcm92aWRlcj5ObG08L3JlbW90
ZS1kYXRhYmFzZS1wcm92aWRlcj48bGFuZ3VhZ2U+ZW5nPC9sYW5ndWFnZT48L3JlY29yZD48L0Np
dGU+PENpdGU+PEF1dGhvcj5TYW50ZWxsaTwvQXV0aG9yPjxZZWFyPjIwMTU8L1llYXI+PFJlY051
bT4zODwvUmVjTnVtPjxyZWNvcmQ+PHJlYy1udW1iZXI+Mzg8L3JlYy1udW1iZXI+PGZvcmVpZ24t
a2V5cz48a2V5IGFwcD0iRU4iIGRiLWlkPSI1ZXR2MnNyczh0ZndwcmUyMmZsNTJ4OTl3dHBkc3ph
enN6ZWQiIHRpbWVzdGFtcD0iMTcyNjUxMTAyNSI+Mzg8L2tleT48L2ZvcmVpZ24ta2V5cz48cmVm
LXR5cGUgbmFtZT0iSm91cm5hbCBBcnRpY2xlIj4xNzwvcmVmLXR5cGU+PGNvbnRyaWJ1dG9ycz48
YXV0aG9ycz48YXV0aG9yPlNhbnRlbGxpLCBKLiBTLjwvYXV0aG9yPjxhdXRob3I+RWRlbHN0ZWlu
LCBaLiBSLjwvYXV0aG9yPjxhdXRob3I+V2VpLCBZLjwvYXV0aG9yPjxhdXRob3I+TWF0aHVyLCBT
LjwvYXV0aG9yPjxhdXRob3I+U29uZywgWC48L2F1dGhvcj48YXV0aG9yPlNjaHV5bGVyLCBBLjwv
YXV0aG9yPjxhdXRob3I+TmFsdWdvZGEsIEYuPC9hdXRob3I+PGF1dGhvcj5MdXRhbG8sIFQuPC9h
dXRob3I+PGF1dGhvcj5HcmF5LCBSLjwvYXV0aG9yPjxhdXRob3I+V2F3ZXIsIE0uPC9hdXRob3I+
PGF1dGhvcj5TZXJ3YWRkYSwgRC48L2F1dGhvcj48L2F1dGhvcnM+PC9jb250cmlidXRvcnM+PGF1
dGgtYWRkcmVzcz5hQ29sdW1iaWEgVW5pdmVyc2l0eSBNYWlsbWFuIFNjaG9vbCBvZiBQdWJsaWMg
SGVhbHRoIGJISVYgQ2VudGVyIGZvciBDbGluaWNhbCBhbmQgQmVoYXZpb3JhbCBTdHVkaWVzLCBD
b2x1bWJpYSBVbml2ZXJzaXR5LCBOZXcgWW9yaywgTmV3IFlvcmssIFVTQSBjUmFrYWkgSGVhbHRo
IFNjaWVuY2VzIFByb2dyYW0sIFVnYW5kYSBWaXJ1cyBSZXNlYXJjaCBJbnN0aXR1dGUsIEVudGVi
YmUsIFVnYW5kYSBkQmxvb21iZXJnIFNjaG9vbCBvZiBQdWJsaWMgSGVhbHRoLCBKb2hucyBIb3Br
aW5zIFVuaXZlcnNpdHksIEJhbHRpbW9yZSwgTWFyeWxhbmQsIFVTQS48L2F1dGgtYWRkcmVzcz48
dGl0bGVzPjx0aXRsZT5UcmVuZHMgaW4gSElWIGFjcXVpc2l0aW9uLCByaXNrIGZhY3RvcnMgYW5k
IHByZXZlbnRpb24gcG9saWNpZXMgYW1vbmcgeW91dGggaW4gVWdhbmRhLCAxOTk5LTIwMTE8L3Rp
dGxlPjxzZWNvbmRhcnktdGl0bGU+QWlkczwvc2Vjb25kYXJ5LXRpdGxlPjxhbHQtdGl0bGU+QUlE
UyAoTG9uZG9uLCBFbmdsYW5kKTwvYWx0LXRpdGxlPjwvdGl0bGVzPjxwZXJpb2RpY2FsPjxmdWxs
LXRpdGxlPkFJRFM8L2Z1bGwtdGl0bGU+PGFiYnItMT5BaWRzPC9hYmJyLTE+PC9wZXJpb2RpY2Fs
PjxwYWdlcz4yMTEtOTwvcGFnZXM+PHZvbHVtZT4yOTwvdm9sdW1lPjxudW1iZXI+MjwvbnVtYmVy
PjxlZGl0aW9uPjIwMTQvMTIvMjQ8L2VkaXRpb24+PGtleXdvcmRzPjxrZXl3b3JkPkFkb2xlc2Nl
bnQ8L2tleXdvcmQ+PGtleXdvcmQ+QWR1bHQ8L2tleXdvcmQ+PGtleXdvcmQ+QW50aXJldHJvdmly
YWwgVGhlcmFweSwgSGlnaGx5IEFjdGl2ZTwva2V5d29yZD48a2V5d29yZD5DaXJjdW1jaXNpb24s
IE1hbGU8L2tleXdvcmQ+PGtleXdvcmQ+RmVtYWxlPC9rZXl3b3JkPjxrZXl3b3JkPkhJViBJbmZl
Y3Rpb25zLyplcGlkZW1pb2xvZ3kvKnByZXZlbnRpb24gJmFtcDsgY29udHJvbDwva2V5d29yZD48
a2V5d29yZD5ISVYgU2Vyb3Bvc2l0aXZpdHkvZXBpZGVtaW9sb2d5PC9rZXl3b3JkPjxrZXl3b3Jk
PipIZWFsdGggUG9saWN5PC9rZXl3b3JkPjxrZXl3b3JkPkh1bWFuczwva2V5d29yZD48a2V5d29y
ZD5JbmNpZGVuY2U8L2tleXdvcmQ+PGtleXdvcmQ+TG9uZ2l0dWRpbmFsIFN0dWRpZXM8L2tleXdv
cmQ+PGtleXdvcmQ+TWFsZTwva2V5d29yZD48a2V5d29yZD5NYXJyaWFnZTwva2V5d29yZD48a2V5
d29yZD5Qcm9zcGVjdGl2ZSBTdHVkaWVzPC9rZXl3b3JkPjxrZXl3b3JkPlJpc2sgRmFjdG9yczwv
a2V5d29yZD48a2V5d29yZD4qU2V4dWFsIEJlaGF2aW9yPC9rZXl3b3JkPjxrZXl3b3JkPlNleHVh
bCBQYXJ0bmVyczwva2V5d29yZD48a2V5d29yZD5VZ2FuZGEvZXBpZGVtaW9sb2d5PC9rZXl3b3Jk
PjxrZXl3b3JkPllvdW5nIEFkdWx0PC9rZXl3b3JkPjwva2V5d29yZHM+PGRhdGVzPjx5ZWFyPjIw
MTU8L3llYXI+PHB1Yi1kYXRlcz48ZGF0ZT5KYW4gMTQ8L2RhdGU+PC9wdWItZGF0ZXM+PC9kYXRl
cz48aXNibj4wMjY5LTkzNzA8L2lzYm4+PGFjY2Vzc2lvbi1udW0+MjU1MzU3NTM8L2FjY2Vzc2lv
bi1udW0+PHVybHM+PHJlbGF0ZWQtdXJscz48dXJsPmh0dHA6Ly9ncmFwaGljcy50eC5vdmlkLmNv
bS9vdmZ0cGRmcy9GUERETkNKQ01HUE9KSDAwL2ZzMDQ2L292ZnQvbGl2ZS9ndjAyMy8wMDAwMjAz
MC8wMDAwMjAzMC0yMDE1MDExNDAtMDAwMDkucGRmPC91cmw+PC9yZWxhdGVkLXVybHM+PC91cmxz
PjxlbGVjdHJvbmljLXJlc291cmNlLW51bT4xMC4xMDk3L3FhZC4wMDAwMDAwMDAwMDAwNTMzPC9l
bGVjdHJvbmljLXJlc291cmNlLW51bT48cmVtb3RlLWRhdGFiYXNlLXByb3ZpZGVyPk5sbTwvcmVt
b3RlLWRhdGFiYXNlLXByb3ZpZGVyPjxsYW5ndWFnZT5lbmc8L2xhbmd1YWdlPjwvcmVjb3JkPjwv
Q2l0ZT48Q2l0ZT48QXV0aG9yPlRhbnNlcjwvQXV0aG9yPjxZZWFyPjIwMTE8L1llYXI+PFJlY051
bT40MDwvUmVjTnVtPjxyZWNvcmQ+PHJlYy1udW1iZXI+NDA8L3JlYy1udW1iZXI+PGZvcmVpZ24t
a2V5cz48a2V5IGFwcD0iRU4iIGRiLWlkPSI1ZXR2MnNyczh0ZndwcmUyMmZsNTJ4OTl3dHBkc3ph
enN6ZWQiIHRpbWVzdGFtcD0iMTcyNjUxMTAyNSI+NDA8L2tleT48L2ZvcmVpZ24ta2V5cz48cmVm
LXR5cGUgbmFtZT0iSm91cm5hbCBBcnRpY2xlIj4xNzwvcmVmLXR5cGU+PGNvbnRyaWJ1dG9ycz48
YXV0aG9ycz48YXV0aG9yPlRhbnNlciwgRi48L2F1dGhvcj48YXV0aG9yPkJhcm5pZ2hhdXNlbiwg
VC48L2F1dGhvcj48YXV0aG9yPkh1bmQsIEwuPC9hdXRob3I+PGF1dGhvcj5HYXJuZXR0LCBHLiBQ
LjwvYXV0aG9yPjxhdXRob3I+TWNHcmF0aCwgTi48L2F1dGhvcj48YXV0aG9yPk5ld2VsbCwgTS4g
TC48L2F1dGhvcj48L2F1dGhvcnM+PC9jb250cmlidXRvcnM+PGF1dGgtYWRkcmVzcz5BZnJpY2Eg
Q2VudHJlIGZvciBIZWFsdGggYW5kIFBvcHVsYXRpb24gU3R1ZGllcywgVW5pdmVyc2l0eSBvZiBL
d2FadWx1LU5hdGFsLCBNdHViYXR1YmEsIFNvdXRoIEFmcmljYS4gdGFuc2VyZkBhZnJpY2FjZW50
cmUuYWMuemE8L2F1dGgtYWRkcmVzcz48dGl0bGVzPjx0aXRsZT5FZmZlY3Qgb2YgY29uY3VycmVu
dCBzZXh1YWwgcGFydG5lcnNoaXBzIG9uIHJhdGUgb2YgbmV3IEhJViBpbmZlY3Rpb25zIGluIGEg
aGlnaC1wcmV2YWxlbmNlLCBydXJhbCBTb3V0aCBBZnJpY2FuIHBvcHVsYXRpb246IGEgY29ob3J0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NDctNTU8L3BhZ2VzPjx2b2x1bWU+
Mzc4PC92b2x1bWU+PG51bWJlcj45Nzg3PC9udW1iZXI+PGVkaXRpb24+MjAxMS8wNy8xOTwvZWRp
dGlvbj48a2V5d29yZHM+PGtleXdvcmQ+QWRvbGVzY2VudDwva2V5d29yZD48a2V5d29yZD5BZHVs
dDwva2V5d29yZD48a2V5d29yZD5BZ2UgRGlzdHJpYnV0aW9uPC9rZXl3b3JkPjxrZXl3b3JkPkNv
aG9ydCBTdHVkaWVzPC9rZXl3b3JkPjxrZXl3b3JkPkVkdWNhdGlvbmFsIFN0YXR1czwva2V5d29y
ZD48a2V5d29yZD5GZW1hbGU8L2tleXdvcmQ+PGtleXdvcmQ+SElWIEluZmVjdGlvbnMvKmVwaWRl
bWlvbG9neS8qdHJhbnNtaXNzaW9uPC9rZXl3b3JkPjxrZXl3b3JkPkhJViBTZXJvcG9zaXRpdml0
eTwva2V5d29yZD48a2V5d29yZD5IdW1hbnM8L2tleXdvcmQ+PGtleXdvcmQ+SW5jaWRlbmNlPC9r
ZXl3b3JkPjxrZXl3b3JkPk1hbGU8L2tleXdvcmQ+PGtleXdvcmQ+TWFycmlhZ2UvKnN0YXRpc3Rp
Y3MgJmFtcDsgbnVtZXJpY2FsIGRhdGE8L2tleXdvcmQ+PGtleXdvcmQ+TWlkZGxlIEFnZWQ8L2tl
eXdvcmQ+PGtleXdvcmQ+TXVsdGl2YXJpYXRlIEFuYWx5c2lzPC9rZXl3b3JkPjxrZXl3b3JkPk5v
cm1hbCBEaXN0cmlidXRpb248L2tleXdvcmQ+PGtleXdvcmQ+T2RkcyBSYXRpbzwva2V5d29yZD48
a2V5d29yZD4qUG9wdWxhdGlvbiBTdXJ2ZWlsbGFuY2U8L2tleXdvcmQ+PGtleXdvcmQ+UHJldmFs
ZW5jZTwva2V5d29yZD48a2V5d29yZD5QcmltYXJ5IFByZXZlbnRpb248L2tleXdvcmQ+PGtleXdv
cmQ+UmVzaWRlbmNlIENoYXJhY3RlcmlzdGljczwva2V5d29yZD48a2V5d29yZD4qUmlzay1UYWtp
bmc8L2tleXdvcmQ+PGtleXdvcmQ+UnVyYWwgUG9wdWxhdGlvbi8qc3RhdGlzdGljcyAmYW1wOyBu
dW1lcmljYWwgZGF0YTwva2V5d29yZD48a2V5d29yZD4qU2V4dWFsIEJlaGF2aW9yPC9rZXl3b3Jk
PjxrZXl3b3JkPipTZXh1YWwgUGFydG5lcnM8L2tleXdvcmQ+PGtleXdvcmQ+U291dGggQWZyaWNh
L2VwaWRlbWlvbG9neTwva2V5d29yZD48a2V5d29yZD5TdXJ2ZXlzIGFuZCBRdWVzdGlvbm5haXJl
czwva2V5d29yZD48a2V5d29yZD5UaW1lIEZhY3RvcnM8L2tleXdvcmQ+PC9rZXl3b3Jkcz48ZGF0
ZXM+PHllYXI+MjAxMTwveWVhcj48cHViLWRhdGVzPjxkYXRlPkp1bCAxNjwvZGF0ZT48L3B1Yi1k
YXRlcz48L2RhdGVzPjxpc2JuPjAxNDAtNjczNjwvaXNibj48YWNjZXNzaW9uLW51bT4yMTc2Mzkz
NzwvYWNjZXNzaW9uLW51bT48dXJscz48cmVsYXRlZC11cmxzPjx1cmw+aHR0cDovL2FjLmVscy1j
ZG4uY29tL1MwMTQwNjczNjExNjA3Nzk0LzEtczIuMC1TMDE0MDY3MzYxMTYwNzc5NC1tYWluLnBk
Zj9fdGlkPThkOWU1ZTYyLWQxOWItMTFlNS1iMzI0LTAwMDAwYWFiMGY2YiZhbXA7YWNkbmF0PTE0
NTUyOTAzNTNfMTE4NTA5NGUyYWNlOGU1NDc3N2U0N2ViNGQzZTVkYjE8L3VybD48L3JlbGF0ZWQt
dXJscz48L3VybHM+PGN1c3RvbTI+UG1jMzE0MTE0MjwvY3VzdG9tMj48ZWxlY3Ryb25pYy1yZXNv
dXJjZS1udW0+MTAuMTAxNi9zMDE0MC02NzM2KDExKTYwNzc5LTQ8L2VsZWN0cm9uaWMtcmVzb3Vy
Y2UtbnVtPjxyZW1vdGUtZGF0YWJhc2UtcHJvdmlkZXI+TmxtPC9yZW1vdGUtZGF0YWJhc2UtcHJv
dmlkZXI+PGxhbmd1YWdlPmVuZzwvbGFuZ3VhZ2U+PC9yZWNvcmQ+PC9DaXRlPjxDaXRlPjxBdXRo
b3I+VG9iaWFuPC9BdXRob3I+PFllYXI+MjAwOTwvWWVhcj48UmVjTnVtPjQxPC9SZWNOdW0+PHJl
Y29yZD48cmVjLW51bWJlcj40MTwvcmVjLW51bWJlcj48Zm9yZWlnbi1rZXlzPjxrZXkgYXBwPSJF
TiIgZGItaWQ9IjVldHYyc3JzOHRmd3ByZTIyZmw1Mng5OXd0cGRzemF6c3plZCIgdGltZXN0YW1w
PSIxNzI2NTExMDI1Ij40MTwva2V5PjwvZm9yZWlnbi1rZXlzPjxyZWYtdHlwZSBuYW1lPSJKb3Vy
bmFsIEFydGljbGUiPjE3PC9yZWYtdHlwZT48Y29udHJpYnV0b3JzPjxhdXRob3JzPjxhdXRob3I+
VG9iaWFuLCBBLiBBLjwvYXV0aG9yPjxhdXRob3I+U3NlbXBpamphLCBWLjwvYXV0aG9yPjxhdXRo
b3I+S2lnb3ppLCBHLjwvYXV0aG9yPjxhdXRob3I+T2xpdmVyLCBBLiBFLjwvYXV0aG9yPjxhdXRo
b3I+U2Vyd2FkZGEsIEQuPC9hdXRob3I+PGF1dGhvcj5NYWt1bWJpLCBGLjwvYXV0aG9yPjxhdXRo
b3I+TmFsdWdvZGEsIEYuIEsuPC9hdXRob3I+PGF1dGhvcj5JZ2EsIEIuPC9hdXRob3I+PGF1dGhv
cj5SZXlub2xkcywgUy4gSi48L2F1dGhvcj48YXV0aG9yPldhd2VyLCBNLiBKLjwvYXV0aG9yPjxh
dXRob3I+UXVpbm4sIFQuIEMuPC9hdXRob3I+PGF1dGhvcj5HcmF5LCBSLiBILjwvYXV0aG9yPjwv
YXV0aG9ycz48L2NvbnRyaWJ1dG9ycz48YXV0aC1hZGRyZXNzPkRlcGFydG1lbnQgb2YgUGF0aG9s
b2d5LCBTY2hvb2wgb2YgTWVkaWNpbmUsIEpvaG5zIEhvcGtpbnMgVW5pdmVyc2l0eSwgQmFsdGlt
b3JlLCBNYXJ5bGFuZCwgVVNBLjwvYXV0aC1hZGRyZXNzPjx0aXRsZXM+PHRpdGxlPkluY2lkZW50
IEhJViBhbmQgaGVycGVzIHNpbXBsZXggdmlydXMgdHlwZSAyIGluZmVjdGlvbiBhbW9uZyBtZW4g
aW4gUmFrYWksIFVnYW5kYTwvdGl0bGU+PHNlY29uZGFyeS10aXRsZT5BaWRzPC9zZWNvbmRhcnkt
dGl0bGU+PGFsdC10aXRsZT5BSURTIChMb25kb24sIEVuZ2xhbmQpPC9hbHQtdGl0bGU+PC90aXRs
ZXM+PHBlcmlvZGljYWw+PGZ1bGwtdGl0bGU+QUlEUzwvZnVsbC10aXRsZT48YWJici0xPkFpZHM8
L2FiYnItMT48L3BlcmlvZGljYWw+PHBhZ2VzPjE1ODktOTQ8L3BhZ2VzPjx2b2x1bWU+MjM8L3Zv
bHVtZT48bnVtYmVyPjEyPC9udW1iZXI+PGVkaXRpb24+MjAwOS8wNS8yOTwvZWRpdGlvbj48a2V5
d29yZHM+PGtleXdvcmQ+QWRvbGVzY2VudDwva2V5d29yZD48a2V5d29yZD5BZHVsdDwva2V5d29y
ZD48a2V5d29yZD5DaHJvbmljIERpc2Vhc2U8L2tleXdvcmQ+PGtleXdvcmQ+Q2lyY3VtY2lzaW9u
LCBNYWxlPC9rZXl3b3JkPjxrZXl3b3JkPkVwaWRlbWlvbG9naWMgTWV0aG9kczwva2V5d29yZD48
a2V5d29yZD5ISVYgSW5mZWN0aW9ucy8qZXBpZGVtaW9sb2d5L3ByZXZlbnRpb24gJmFtcDsgY29u
dHJvbC90cmFuc21pc3Npb248L2tleXdvcmQ+PGtleXdvcmQ+SGVycGVzIEdlbml0YWxpcy8qZXBp
ZGVtaW9sb2d5L3RyYW5zbWlzc2lvbjwva2V5d29yZD48a2V5d29yZD5IdW1hbnM8L2tleXdvcmQ+
PGtleXdvcmQ+TWFsZTwva2V5d29yZD48a2V5d29yZD5NaWRkbGUgQWdlZDwva2V5d29yZD48a2V5
d29yZD5VZ2FuZGEvZXBpZGVtaW9sb2d5PC9rZXl3b3JkPjxrZXl3b3JkPlVuc2FmZSBTZXg8L2tl
eXdvcmQ+PGtleXdvcmQ+WW91bmcgQWR1bHQ8L2tleXdvcmQ+PC9rZXl3b3Jkcz48ZGF0ZXM+PHll
YXI+MjAwOTwveWVhcj48cHViLWRhdGVzPjxkYXRlPkp1bCAzMTwvZGF0ZT48L3B1Yi1kYXRlcz48
L2RhdGVzPjxpc2JuPjAyNjktOTM3MDwvaXNibj48YWNjZXNzaW9uLW51bT4xOTQ3NDY0OTwvYWNj
ZXNzaW9uLW51bT48dXJscz48cmVsYXRlZC11cmxzPjx1cmw+aHR0cDovL2dyYXBoaWNzLnR4Lm92
aWQuY29tL292ZnRwZGZzL0ZQREROQ09CSURJRkNOMDAvZnMwNDcvb3ZmdC9saXZlL2d2MDI0LzAw
MDAyMDMwLzAwMDAyMDMwLTIwMDkwNzMxMC0wMDAxOC5wZGY8L3VybD48L3JlbGF0ZWQtdXJscz48
L3VybHM+PGN1c3RvbTI+UG1jMjcxNTU1MzwvY3VzdG9tMj48Y3VzdG9tNj5OaWhtczEyMTc2MDwv
Y3VzdG9tNj48ZWxlY3Ryb25pYy1yZXNvdXJjZS1udW0+MTAuMTA5Ny9RQUQuMGIwMTNlMzI4MzJk
NDA0MjwvZWxlY3Ryb25pYy1yZXNvdXJjZS1udW0+PHJlbW90ZS1kYXRhYmFzZS1wcm92aWRlcj5O
bG08L3JlbW90ZS1kYXRhYmFzZS1wcm92aWRlcj48bGFuZ3VhZ2U+ZW5nPC9sYW5ndWFnZT48L3Jl
Y29yZD48L0NpdGU+PENpdGU+PEF1dGhvcj5XYWdtYW48L0F1dGhvcj48WWVhcj4yMDE1PC9ZZWFy
PjxSZWNOdW0+NDI8L1JlY051bT48cmVjb3JkPjxyZWMtbnVtYmVyPjQyPC9yZWMtbnVtYmVyPjxm
b3JlaWduLWtleXM+PGtleSBhcHA9IkVOIiBkYi1pZD0iNWV0djJzcnM4dGZ3cHJlMjJmbDUyeDk5
d3RwZHN6YXpzemVkIiB0aW1lc3RhbXA9IjE3MjY1MTEwMjUiPjQyPC9rZXk+PC9mb3JlaWduLWtl
eXM+PHJlZi10eXBlIG5hbWU9IkpvdXJuYWwgQXJ0aWNsZSI+MTc8L3JlZi10eXBlPjxjb250cmli
dXRvcnM+PGF1dGhvcnM+PGF1dGhvcj5XYWdtYW4sIEouIEEuPC9hdXRob3I+PGF1dGhvcj5HcmF5
LCBSLiBILjwvYXV0aG9yPjxhdXRob3I+Q2FtcGJlbGwsIEouIEMuPC9hdXRob3I+PGF1dGhvcj5U
aG9tYSwgTS48L2F1dGhvcj48YXV0aG9yPk5keWFuYWJvLCBBLjwvYXV0aG9yPjxhdXRob3I+U3Nl
a2FzYW52dSwgSi48L2F1dGhvcj48YXV0aG9yPk5hbHVnb2RhLCBGLjwvYXV0aG9yPjxhdXRob3I+
S2FnYWF5aSwgSi48L2F1dGhvcj48YXV0aG9yPk5ha2lnb3ppLCBHLjwvYXV0aG9yPjxhdXRob3I+
U2Vyd2FkZGEsIEQuPC9hdXRob3I+PGF1dGhvcj5CcmFobWJoYXR0LCBILjwvYXV0aG9yPjwvYXV0
aG9ycz48L2NvbnRyaWJ1dG9ycz48YXV0aC1hZGRyZXNzPkRpdmlzaW9uIG9mIEdsb2JhbCBQdWJs
aWMgSGVhbHRoLCBTY2hvb2wgb2YgTWVkaWNpbmUsIFVuaXZlcnNpdHkgb2YgQ2FsaWZvcm5pYSwg
U2FuIERpZWdvLCBMYSBKb2xsYSwgQ0EsIFVTQS4gRWxlY3Ryb25pYyBhZGRyZXNzOiBqd2FnbWFu
QHVjc2QuZWR1LiYjeEQ7RGVwYXJ0bWVudCBvZiBFcGlkZW1pb2xvZ3ksIEpvaG5zIEhvcGtpbnMg
Qmxvb21iZXJnIFNjaG9vbCBvZiBQdWJsaWMgSGVhbHRoLCBCYWx0aW1vcmUsIE1ELCBVU0EuJiN4
RDtTY2hvb2wgb2YgTnVyc2luZywgSm9obnMgSG9wa2lucyBVbml2ZXJzaXR5LCBCYWx0aW1vcmUs
IE1ELCBVU0EuJiN4RDtEZXBhcnRtZW50IG9mIFBvcHVsYXRpb24sIEZhbWlseSBhbmQgUmVwcm9k
dWN0aXZlIEhlYWx0aCwgSm9obnMgSG9wa2lucyBCbG9vbWJlcmcgU2Nob29sIG9mIFB1YmxpYyBI
ZWFsdGgsIEJhbHRpbW9yZSwgTUQsIFVTQS4mI3hEO1Jha2FpIEhlYWx0aCBTY2llbmNlcyBQcm9n
cmFtLCBVZ2FuZGEgVmlydXMgUmVzZWFyY2ggSW5zdGl0dXRlLCBFbnRlYmJlLCBVZ2FuZGEuJiN4
RDtTY2hvb2wgb2YgUHVibGljIEhlYWx0aCwgTmV3IE11bGFnbyBIb3NwaXRhbCBDb21wbGV4LCBN
YWtlcmVyZSBVbml2ZXJzaXR5LCBLYW1wYWxhLCBVZ2FuZGEuPC9hdXRoLWFkZHJlc3M+PHRpdGxl
cz48dGl0bGU+RWZmZWN0aXZlbmVzcyBvZiBhbiBpbnRlZ3JhdGVkIGludGltYXRlIHBhcnRuZXIg
dmlvbGVuY2UgYW5kIEhJViBwcmV2ZW50aW9uIGludGVydmVudGlvbiBpbiBSYWthaSwgVWdhbmRh
OiBhbmFseXNpcyBvZiBhbiBpbnRlcnZlbnRpb24gaW4gYW4gZXhpc3RpbmcgY2x1c3RlciByYW5k
b21pc2VkIGNvaG9ydDwvdGl0bGU+PHNlY29uZGFyeS10aXRsZT5MYW5jZXQgR2xvYiBIZWFsdGg8
L3NlY29uZGFyeS10aXRsZT48YWx0LXRpdGxlPlRoZSBMYW5jZXQuIEdsb2JhbCBoZWFsdGg8L2Fs
dC10aXRsZT48L3RpdGxlcz48cGVyaW9kaWNhbD48ZnVsbC10aXRsZT5MYW5jZXQgR2xvYiBIZWFs
dGg8L2Z1bGwtdGl0bGU+PGFiYnItMT5UaGUgTGFuY2V0LiBHbG9iYWwgaGVhbHRoPC9hYmJyLTE+
PC9wZXJpb2RpY2FsPjxhbHQtcGVyaW9kaWNhbD48ZnVsbC10aXRsZT5MYW5jZXQgR2xvYiBIZWFs
dGg8L2Z1bGwtdGl0bGU+PGFiYnItMT5UaGUgTGFuY2V0LiBHbG9iYWwgaGVhbHRoPC9hYmJyLTE+
PC9hbHQtcGVyaW9kaWNhbD48cGFnZXM+ZTIzLTMzPC9wYWdlcz48dm9sdW1lPjM8L3ZvbHVtZT48
bnVtYmVyPjE8L251bWJlcj48ZWRpdGlvbj4yMDE0LzEyLzMwPC9lZGl0aW9uPjxrZXl3b3Jkcz48
a2V5d29yZD5BZG9sZXNjZW50PC9rZXl3b3JkPjxrZXl3b3JkPkFkdWx0PC9rZXl3b3JkPjxrZXl3
b3JkPkNvdW5zZWxpbmcvbWV0aG9kczwva2V5d29yZD48a2V5d29yZD5GZW1hbGU8L2tleXdvcmQ+
PGtleXdvcmQ+SElWIEluZmVjdGlvbnMvZXBpZGVtaW9sb2d5LypwcmV2ZW50aW9uICZhbXA7IGNv
bnRyb2w8L2tleXdvcmQ+PGtleXdvcmQ+SHVtYW5zPC9rZXl3b3JkPjxrZXl3b3JkPkluY2lkZW5j
ZTwva2V5d29yZD48a2V5d29yZD5NYWxlPC9rZXl3b3JkPjxrZXl3b3JkPk1pZGRsZSBBZ2VkPC9r
ZXl3b3JkPjxrZXl3b3JkPlBhdGllbnQgRWR1Y2F0aW9uIGFzIFRvcGljL21ldGhvZHM8L2tleXdv
cmQ+PGtleXdvcmQ+UmlzayBGYWN0b3JzPC9rZXl3b3JkPjxrZXl3b3JkPlNleCBFZHVjYXRpb24v
bWV0aG9kczwva2V5d29yZD48a2V5d29yZD5TZXh1YWwgQmVoYXZpb3I8L2tleXdvcmQ+PGtleXdv
cmQ+U3BvdXNlIEFidXNlLypwcmV2ZW50aW9uICZhbXA7IGNvbnRyb2wvc3RhdGlzdGljcyAmYW1w
OyBudW1lcmljYWwgZGF0YTwva2V5d29yZD48a2V5d29yZD5VZ2FuZGE8L2tleXdvcmQ+PGtleXdv
cmQ+WW91bmcgQWR1bHQ8L2tleXdvcmQ+PC9rZXl3b3Jkcz48ZGF0ZXM+PHllYXI+MjAxNTwveWVh
cj48cHViLWRhdGVzPjxkYXRlPkphbjwvZGF0ZT48L3B1Yi1kYXRlcz48L2RhdGVzPjxpc2JuPjIy
MTQtMTA5eDwvaXNibj48YWNjZXNzaW9uLW51bT4yNTUzOTk2NjwvYWNjZXNzaW9uLW51bT48dXJs
cz48cmVsYXRlZC11cmxzPjx1cmw+aHR0cDovL2FjLmVscy1jZG4uY29tL1MyMjE0MTA5WDE0NzAz
NDQ0LzEtczIuMC1TMjIxNDEwOVgxNDcwMzQ0NC1tYWluLnBkZj9fdGlkPWI3MzViYTk4LWQ5NjMt
MTFlNS1hZmJlLTAwMDAwYWFiMGY2YiZhbXA7YWNkbmF0PTE0NTYxNDU5ODBfMjA2YWZiZDczNmZk
NTk1MDEzMWU2ZjdmMTRiMjNkMTI8L3VybD48L3JlbGF0ZWQtdXJscz48L3VybHM+PGN1c3RvbTI+
UG1jNDM3MDIyODwvY3VzdG9tMj48Y3VzdG9tNj5OaWhtczY2ODAwMTwvY3VzdG9tNj48ZWxlY3Ry
b25pYy1yZXNvdXJjZS1udW0+MTAuMTAxNi9zMjIxNC0xMDl4KDE0KTcwMzQ0LTQ8L2VsZWN0cm9u
aWMtcmVzb3VyY2UtbnVtPjxyZW1vdGUtZGF0YWJhc2UtcHJvdmlkZXI+TmxtPC9yZW1vdGUtZGF0
YWJhc2UtcHJvdmlkZXI+PGxhbmd1YWdlPmVuZzwvbGFuZ3VhZ2U+PC9yZWNvcmQ+PC9DaXRlPjxD
aXRlPjxBdXRob3I+V2F3ZXI8L0F1dGhvcj48WWVhcj4yMDA5PC9ZZWFyPjxSZWNOdW0+NDQ8L1Jl
Y051bT48cmVjb3JkPjxyZWMtbnVtYmVyPjQ0PC9yZWMtbnVtYmVyPjxmb3JlaWduLWtleXM+PGtl
eSBhcHA9IkVOIiBkYi1pZD0iNWV0djJzcnM4dGZ3cHJlMjJmbDUyeDk5d3RwZHN6YXpzemVkIiB0
aW1lc3RhbXA9IjE3MjY1MTEwMjUiPjQ0PC9rZXk+PC9mb3JlaWduLWtleXM+PHJlZi10eXBlIG5h
bWU9IkpvdXJuYWwgQXJ0aWNsZSI+MTc8L3JlZi10eXBlPjxjb250cmlidXRvcnM+PGF1dGhvcnM+
PGF1dGhvcj5XYXdlciwgTS4gSi48L2F1dGhvcj48YXV0aG9yPk1ha3VtYmksIEYuPC9hdXRob3I+
PGF1dGhvcj5LaWdvemksIEcuPC9hdXRob3I+PGF1dGhvcj5TZXJ3YWRkYSwgRC48L2F1dGhvcj48
YXV0aG9yPldhdHlhLCBTLjwvYXV0aG9yPjxhdXRob3I+TmFsdWdvZGEsIEYuPC9hdXRob3I+PGF1
dGhvcj5CdXdlbWJvLCBELjwvYXV0aG9yPjxhdXRob3I+U3NlbXBpamphLCBWLjwvYXV0aG9yPjxh
dXRob3I+S2l3YW51a2EsIE4uPC9hdXRob3I+PGF1dGhvcj5Nb3VsdG9uLCBMLiBILjwvYXV0aG9y
PjxhdXRob3I+U2V3YW5rYW1ibywgTi4gSy48L2F1dGhvcj48YXV0aG9yPlJleW5vbGRzLCBTLiBK
LjwvYXV0aG9yPjxhdXRob3I+UXVpbm4sIFQuIEMuPC9hdXRob3I+PGF1dGhvcj5PcGVuZGksIFAu
PC9hdXRob3I+PGF1dGhvcj5JZ2EsIEIuPC9hdXRob3I+PGF1dGhvcj5SaWR6b24sIFIuPC9hdXRo
b3I+PGF1dGhvcj5MYWV5ZW5kZWNrZXIsIE8uPC9hdXRob3I+PGF1dGhvcj5HcmF5LCBSLiBILjwv
YXV0aG9yPjwvYXV0aG9ycz48L2NvbnRyaWJ1dG9ycz48YXV0aC1hZGRyZXNzPkRlcGFydG1lbnQg
b2YgUG9wdWxhdGlvbiwgRmFtaWx5IGFuZCBSZXByb2R1Y3RpdmUgSGVhbHRoLCBKb2hucyBIb3Br
aW5zIFVuaXZlcnNpdHksIEJsb29tYmVyZyBTY2hvb2wgb2YgUHVibGljIEhlYWx0aCwgQmFsdGlt
b3JlLCBNRCAyMTIwNSwgVVNBLiBtd2F3ZXJAamhzcGguZWR1PC9hdXRoLWFkZHJlc3M+PHRpdGxl
cz48dGl0bGU+Q2lyY3VtY2lzaW9uIGluIEhJVi1pbmZlY3RlZCBtZW4gYW5kIGl0cyBlZmZlY3Qg
b24gSElWIHRyYW5zbWlzc2lvbiB0byBmZW1hbGUgcGFydG5lcnMgaW4gUmFrYWksIFVnYW5kYTog
YSByYW5kb21pc2Vk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IyOS0zNzwvcGFnZXM+PHZvbHVtZT4zNzQ8L3ZvbHVtZT48bnVtYmVyPjk2ODU8L251bWJlcj48
ZWRpdGlvbj4yMDA5LzA3LzIxPC9lZGl0aW9uPjxrZXl3b3Jkcz48a2V5d29yZD5BZG9sZXNjZW50
PC9rZXl3b3JkPjxrZXl3b3JkPkFkdWx0PC9rZXl3b3JkPjxrZXl3b3JkPkF0dGl0dWRlIHRvIEhl
YWx0aC9ldGhub2xvZ3k8L2tleXdvcmQ+PGtleXdvcmQ+Q2lyY3VtY2lzaW9uLCBNYWxlLyphZHZl
cnNlIGVmZmVjdHMvZXRobm9sb2d5PC9rZXl3b3JkPjxrZXl3b3JkPkZlbWFsZTwva2V5d29yZD48
a2V5d29yZD5Gb2xsb3ctVXAgU3R1ZGllczwva2V5d29yZD48a2V5d29yZD5ISVYgSW5mZWN0aW9u
cy9ldGhub2xvZ3kvKnByZXZlbnRpb24gJmFtcDsgY29udHJvbC8qdHJhbnNtaXNzaW9uPC9rZXl3
b3JkPjxrZXl3b3JkPkhlYWx0aCBLbm93bGVkZ2UsIEF0dGl0dWRlcywgUHJhY3RpY2U8L2tleXdv
cmQ+PGtleXdvcmQ+SHVtYW5zPC9rZXl3b3JkPjxrZXl3b3JkPkthcGxhbi1NZWllciBFc3RpbWF0
ZTwva2V5d29yZD48a2V5d29yZD5NYWxlPC9rZXl3b3JkPjxrZXl3b3JkPk1pZGRsZSBBZ2VkPC9r
ZXl3b3JkPjxrZXl3b3JkPlBhdGllbnQgRWR1Y2F0aW9uIGFzIFRvcGljPC9rZXl3b3JkPjxrZXl3
b3JkPlByb3BvcnRpb25hbCBIYXphcmRzIE1vZGVsczwva2V5d29yZD48a2V5d29yZD5SaXNrIFJl
ZHVjdGlvbiBCZWhhdmlvcjwva2V5d29yZD48a2V5d29yZD5TZXggRWR1Y2F0aW9uPC9rZXl3b3Jk
PjxrZXl3b3JkPipTZXh1YWwgUGFydG5lcnMvcHN5Y2hvbG9neTwva2V5d29yZD48a2V5d29yZD5T
dGVyZW90eXBpbmc8L2tleXdvcmQ+PGtleXdvcmQ+U3Vydml2YWwgQW5hbHlzaXM8L2tleXdvcmQ+
PGtleXdvcmQ+VGltZSBGYWN0b3JzPC9rZXl3b3JkPjxrZXl3b3JkPlVnYW5kYS9lcGlkZW1pb2xv
Z3k8L2tleXdvcmQ+PGtleXdvcmQ+KldvbWVuJmFwb3M7cyBIZWFsdGgvZXRobm9sb2d5PC9rZXl3
b3JkPjxrZXl3b3JkPldvdW5kIEhlYWxpbmc8L2tleXdvcmQ+PGtleXdvcmQ+WW91bmcgQWR1bHQ8
L2tleXdvcmQ+PC9rZXl3b3Jkcz48ZGF0ZXM+PHllYXI+MjAwOTwveWVhcj48cHViLWRhdGVzPjxk
YXRlPkp1bCAxODwvZGF0ZT48L3B1Yi1kYXRlcz48L2RhdGVzPjxpc2JuPjAxNDAtNjczNjwvaXNi
bj48YWNjZXNzaW9uLW51bT4xOTYxNjcyMDwvYWNjZXNzaW9uLW51bT48dXJscz48cmVsYXRlZC11
cmxzPjx1cmw+aHR0cDovL2FjLmVscy1jZG4uY29tL1MwMTQwNjczNjA5NjA5OTgzLzEtczIuMC1T
MDE0MDY3MzYwOTYwOTk4My1tYWluLnBkZj9fdGlkPTI0ODViMzdjLWU1ZmUtMTFlNS1iMDdkLTAw
MDAwYWFjYjM1ZSZhbXA7YWNkbmF0PTE0NTc1MzE3MjBfYmMzNzkwZDFiZmExNTMyYzY3MTg4MDcz
NzcyMzVkNTk8L3VybD48L3JlbGF0ZWQtdXJscz48L3VybHM+PGN1c3RvbTI+UG1jMjkwNTIxMjwv
Y3VzdG9tMj48Y3VzdG9tNj5OaWhtczEzMzMyOTwvY3VzdG9tNj48ZWxlY3Ryb25pYy1yZXNvdXJj
ZS1udW0+MTAuMTAxNi9zMDE0MC02NzM2KDA5KTYwOTk4LTM8L2VsZWN0cm9uaWMtcmVzb3VyY2Ut
bnVtPjxyZW1vdGUtZGF0YWJhc2UtcHJvdmlkZXI+TmxtPC9yZW1vdGUtZGF0YWJhc2UtcHJvdmlk
ZXI+PGxhbmd1YWdlPmVuZzwvbGFuZ3VhZ2U+PC9yZWNvcmQ+PC9DaXRlPjxDaXRlPjxBdXRob3I+
WmFibG90c2thPC9BdXRob3I+PFllYXI+MjAwNjwvWWVhcj48UmVjTnVtPjQ1PC9SZWNOdW0+PHJl
Y29yZD48cmVjLW51bWJlcj40NTwvcmVjLW51bWJlcj48Zm9yZWlnbi1rZXlzPjxrZXkgYXBwPSJF
TiIgZGItaWQ9IjVldHYyc3JzOHRmd3ByZTIyZmw1Mng5OXd0cGRzemF6c3plZCIgdGltZXN0YW1w
PSIxNzI2NTExMDI1Ij40NTwva2V5PjwvZm9yZWlnbi1rZXlzPjxyZWYtdHlwZSBuYW1lPSJKb3Vy
bmFsIEFydGljbGUiPjE3PC9yZWYtdHlwZT48Y29udHJpYnV0b3JzPjxhdXRob3JzPjxhdXRob3I+
WmFibG90c2thLCBJLiBCLjwvYXV0aG9yPjxhdXRob3I+R3JheSwgUi4gSC48L2F1dGhvcj48YXV0
aG9yPlNlcndhZGRhLCBELjwvYXV0aG9yPjxhdXRob3I+TmFsdWdvZGEsIEYuPC9hdXRob3I+PGF1
dGhvcj5LaWdvemksIEcuPC9hdXRob3I+PGF1dGhvcj5TZXdhbmthbWJvLCBOLjwvYXV0aG9yPjxh
dXRob3I+THV0YWxvLCBULjwvYXV0aG9yPjxhdXRob3I+TWFuZ2VuLCBGLiBXLjwvYXV0aG9yPjxh
dXRob3I+V2F3ZXIsIE0uPC9hdXRob3I+PC9hdXRob3JzPjwvY29udHJpYnV0b3JzPjxhdXRoLWFk
ZHJlc3M+RGVwYXJ0bWVudCBvZiBQb3B1bGF0aW9uIGFuZCBGYW1pbHkgSGVhbHRoIFNjaWVuY2Vz
LCBCbG9vbWJlcmcgU2Nob29sIG9mIFB1YmxpYyBIZWFsdGgsIFRoZSBKb2hucyBIb3BraW5zIFVu
aXZlcnNpdHksIDYxNSBOLiBXb2xmZSBTdHJlZXQsIEJhbHRpbW9yZSwgTUQgMjEyMTgsIFVTQS4g
aXphYmxtQHlhaG9vLmNvbTwvYXV0aC1hZGRyZXNzPjx0aXRsZXM+PHRpdGxlPkFsY29ob2wgdXNl
IGJlZm9yZSBzZXggYW5kIEhJViBhY3F1aXNpdGlvbjogYSBsb25naXR1ZGluYWwgc3R1ZHkgaW4g
UmFrYWksIFVnYW5kYTwvdGl0bGU+PHNlY29uZGFyeS10aXRsZT5BaWRzPC9zZWNvbmRhcnktdGl0
bGU+PGFsdC10aXRsZT5BSURTIChMb25kb24sIEVuZ2xhbmQpPC9hbHQtdGl0bGU+PC90aXRsZXM+
PHBlcmlvZGljYWw+PGZ1bGwtdGl0bGU+QUlEUzwvZnVsbC10aXRsZT48YWJici0xPkFpZHM8L2Fi
YnItMT48L3BlcmlvZGljYWw+PHBhZ2VzPjExOTEtNjwvcGFnZXM+PHZvbHVtZT4yMDwvdm9sdW1l
PjxudW1iZXI+ODwvbnVtYmVyPjxlZGl0aW9uPjIwMDYvMDUvMTM8L2VkaXRpb24+PGtleXdvcmRz
PjxrZXl3b3JkPkFkb2xlc2NlbnQ8L2tleXdvcmQ+PGtleXdvcmQ+QWR1bHQ8L2tleXdvcmQ+PGtl
eXdvcmQ+QWxjb2hvbCBEcmlua2luZy8qYWR2ZXJzZSBlZmZlY3RzL2VwaWRlbWlvbG9neTwva2V5
d29yZD48a2V5d29yZD5Db25kb21zL3V0aWxpemF0aW9uPC9rZXl3b3JkPjxrZXl3b3JkPkRldmVs
b3BpbmcgQ291bnRyaWVzPC9rZXl3b3JkPjxrZXl3b3JkPkVwaWRlbWlvbG9naWMgTWV0aG9kczwv
a2V5d29yZD48a2V5d29yZD5GZW1hbGU8L2tleXdvcmQ+PGtleXdvcmQ+SElWIEluZmVjdGlvbnMv
ZXBpZGVtaW9sb2d5L3ByZXZlbnRpb24gJmFtcDsgY29udHJvbC8qdHJhbnNtaXNzaW9uPC9rZXl3
b3JkPjxrZXl3b3JkPkh1bWFuczwva2V5d29yZD48a2V5d29yZD5NYWxlPC9rZXl3b3JkPjxrZXl3
b3JkPk1pZGRsZSBBZ2VkPC9rZXl3b3JkPjxrZXl3b3JkPlJpc2stVGFraW5nPC9rZXl3b3==
</w:fldData>
        </w:fldChar>
      </w:r>
      <w:r w:rsidR="00DC1BCC">
        <w:instrText xml:space="preserve"> ADDIN EN.CITE.DATA </w:instrText>
      </w:r>
      <w:r w:rsidR="00DC1BCC">
        <w:fldChar w:fldCharType="end"/>
      </w:r>
      <w:r w:rsidR="00DC1BCC">
        <w:fldChar w:fldCharType="begin">
          <w:fldData xml:space="preserve">cmQ+PGtleXdvcmQ+U2V4dWFsIEJlaGF2aW9yLypwc3ljaG9sb2d5PC9rZXl3b3JkPjxrZXl3b3Jk
PlVnYW5kYS9lcGlkZW1pb2xvZ3k8L2tleXdvcmQ+PC9rZXl3b3Jkcz48ZGF0ZXM+PHllYXI+MjAw
NjwveWVhcj48cHViLWRhdGVzPjxkYXRlPk1heSAxMjwvZGF0ZT48L3B1Yi1kYXRlcz48L2RhdGVz
Pjxpc2JuPjAyNjktOTM3MCAoUHJpbnQpJiN4RDswMjY5LTkzNzA8L2lzYm4+PGFjY2Vzc2lvbi1u
dW0+MTY2OTEwNzE8L2FjY2Vzc2lvbi1udW0+PHVybHM+PHJlbGF0ZWQtdXJscz48dXJsPmh0dHA6
Ly9ncmFwaGljcy50eC5vdmlkLmNvbS9vdmZ0cGRmcy9GUERETkNGQlBETUZDRDAwL2ZzMDQ2L292
ZnQvbGl2ZS9ndjAyMy8wMDAwMjAzMC8wMDAwMjAzMC0yMDA2MDUxMjAtMDAwMTMucGRmPC91cmw+
PC9yZWxhdGVkLXVybHM+PC91cmxzPjxlbGVjdHJvbmljLXJlc291cmNlLW51bT4xMC4xMDk3LzAx
LmFpZHMuMDAwMDIyNjk2MC4yNTU4OS43MjwvZWxlY3Ryb25pYy1yZXNvdXJjZS1udW0+PHJlbW90
ZS1kYXRhYmFzZS1wcm92aWRlcj5ObG08L3JlbW90ZS1kYXRhYmFzZS1wcm92aWRlcj48bGFuZ3Vh
Z2U+ZW5nPC9sYW5ndWFnZT48L3JlY29yZD48L0NpdGU+PENpdGU+PEF1dGhvcj5TaGFmZXI8L0F1
dGhvcj48WWVhcj4yMDA4PC9ZZWFyPjxSZWNOdW0+NTc8L1JlY051bT48cmVjb3JkPjxyZWMtbnVt
YmVyPjU3PC9yZWMtbnVtYmVyPjxmb3JlaWduLWtleXM+PGtleSBhcHA9IkVOIiBkYi1pZD0iNWV0
djJzcnM4dGZ3cHJlMjJmbDUyeDk5d3RwZHN6YXpzemVkIiB0aW1lc3RhbXA9IjE3MjY1Njk5NDgi
PjU3PC9rZXk+PC9mb3JlaWduLWtleXM+PHJlZi10eXBlIG5hbWU9IkpvdXJuYWwgQXJ0aWNsZSI+
MTc8L3JlZi10eXBlPjxjb250cmlidXRvcnM+PGF1dGhvcnM+PGF1dGhvcj5TaGFmZXIsIEwuIEEu
PC9hdXRob3I+PGF1dGhvcj5CaXJhcm8sIFMuPC9hdXRob3I+PGF1dGhvcj5OYWtpeWluZ2ktTWlp
cm8sIEouPC9hdXRob3I+PGF1dGhvcj5LYW1hbGksIEEuPC9hdXRob3I+PGF1dGhvcj5Tc2VtYXRp
bWJhLCBELjwvYXV0aG9yPjxhdXRob3I+T3VtYSwgSi48L2F1dGhvcj48YXV0aG9yPk9qd2l5YSwg
QS48L2F1dGhvcj48YXV0aG9yPkh1Z2hlcywgUC48L2F1dGhvcj48YXV0aG9yPlZhbiBkZXIgUGFh
bCwgTC48L2F1dGhvcj48YXV0aG9yPldoaXR3b3J0aCwgSi48L2F1dGhvcj48YXV0aG9yPk9waW8s
IEEuPC9hdXRob3I+PGF1dGhvcj5Hcm9zc2t1cnRoLCBILjwvYXV0aG9yPjwvYXV0aG9ycz48L2Nv
bnRyaWJ1dG9ycz48YXV0aC1hZGRyZXNzPk1SQy9VVlJJIFVnYW5kYSBSZXNlYXJjaCBVbml0IG9u
IEFJRFMsIEVudGViYmUsIFVnYW5kYS4gbGVpZ2hhbm5lLnNoYWZlckBtcmN1Z2FuZGEub3JnPC9h
dXRoLWFkZHJlc3M+PHRpdGxlcz48dGl0bGU+SElWIHByZXZhbGVuY2UgYW5kIGluY2lkZW5jZSBh
cmUgbm8gbG9uZ2VyIGZhbGxpbmcgaW4gc291dGh3ZXN0IFVnYW5kYTogZXZpZGVuY2UgZnJvbSBh
IHJ1cmFsIHBvcHVsYXRpb24gY29ob3J0IDE5ODktMjAwNTwvdGl0bGU+PHNlY29uZGFyeS10aXRs
ZT5BaWRzPC9zZWNvbmRhcnktdGl0bGU+PGFsdC10aXRsZT5BSURTIChMb25kb24sIEVuZ2xhbmQp
PC9hbHQtdGl0bGU+PC90aXRsZXM+PHBlcmlvZGljYWw+PGZ1bGwtdGl0bGU+QUlEUzwvZnVsbC10
aXRsZT48YWJici0xPkFpZHM8L2FiYnItMT48L3BlcmlvZGljYWw+PHBhZ2VzPjE2NDEtOTwvcGFn
ZXM+PHZvbHVtZT4yMjwvdm9sdW1lPjxudW1iZXI+MTM8L251bWJlcj48ZWRpdGlvbj4yMDA4LzA4
LzAyPC9lZGl0aW9uPjxrZXl3b3Jkcz48a2V5d29yZD5BZG9sZXNjZW50PC9rZXl3b3JkPjxrZXl3
b3JkPkFkdWx0PC9rZXl3b3JkPjxrZXl3b3JkPkZlbWFsZTwva2V5d29yZD48a2V5d29yZD5ISVYg
SW5mZWN0aW9ucy8qZXBpZGVtaW9sb2d5L3BzeWNob2xvZ3k8L2tleXdvcmQ+PGtleXdvcmQ+Kkhp
di0xPC9rZXl3b3JkPjxrZXl3b3JkPkhlYWx0aCBLbm93bGVkZ2UsIEF0dGl0dWRlcywgUHJhY3Rp
Y2U8L2tleXdvcmQ+PGtleXdvcmQ+SGVhbHRoIFN1cnZleXM8L2tleXdvcmQ+PGtleXdvcmQ+SHVt
YW5zPC9rZXl3b3JkPjxrZXl3b3JkPkluY2lkZW5jZTwva2V5d29yZD48a2V5d29yZD5NYWxlPC9r
ZXl3b3JkPjxrZXl3b3JkPlByZWduYW5jeTwva2V5d29yZD48a2V5d29yZD5QcmV2YWxlbmNlPC9r
ZXl3b3JkPjxrZXl3b3JkPlJlZ3Jlc3Npb24gQW5hbHlzaXM8L2tleXdvcmQ+PGtleXdvcmQ+Umlz
ay1UYWtpbmc8L2tleXdvcmQ+PGtleXdvcmQ+UnVyYWwgUG9wdWxhdGlvbjwva2V5d29yZD48a2V5
d29yZD5TZXh1YWwgUGFydG5lcnM8L2tleXdvcmQ+PGtleXdvcmQ+VWdhbmRhL2VwaWRlbWlvbG9n
eTwva2V5d29yZD48a2V5d29yZD5VbnNhZmUgU2V4PC9rZXl3b3JkPjwva2V5d29yZHM+PGRhdGVz
Pjx5ZWFyPjIwMDg8L3llYXI+PHB1Yi1kYXRlcz48ZGF0ZT5BdWcgMjA8L2RhdGU+PC9wdWItZGF0
ZXM+PC9kYXRlcz48aXNibj4wMjY5LTkzNzA8L2lzYm4+PGFjY2Vzc2lvbi1udW0+MTg2NzAyMjU8
L2FjY2Vzc2lvbi1udW0+PHVybHM+PHJlbGF0ZWQtdXJscz48dXJsPmh0dHA6Ly9ncmFwaGljcy50
eC5vdmlkLmNvbS9vdmZ0cGRmcy9GUERETkNPQklESUZDTjAwL2ZzMDQ2L292ZnQvbGl2ZS9ndjAy
My8wMDAwMjAzMC8wMDAwMjAzMC0yMDA4MDgyMDAtMDAwMTUucGRmPC91cmw+PC9yZWxhdGVkLXVy
bHM+PC91cmxzPjxlbGVjdHJvbmljLXJlc291cmNlLW51bT4xMC4xMDk3L1FBRC4wYjAxM2UzMjgz
MGE3NTAyPC9lbGVjdHJvbmljLXJlc291cmNlLW51bT48cmVtb3RlLWRhdGFiYXNlLXByb3ZpZGVy
Pk5sbTwvcmVtb3RlLWRhdGFiYXNlLXByb3ZpZGVyPjxsYW5ndWFnZT5lbmc8L2xhbmd1YWdlPjwv
cmVjb3JkPjwvQ2l0ZT48L0VuZE5vdGU+
</w:fldData>
        </w:fldChar>
      </w:r>
      <w:r w:rsidR="00DC1BCC">
        <w:instrText xml:space="preserve"> ADDIN EN.CITE.DATA </w:instrText>
      </w:r>
      <w:r w:rsidR="00DC1BCC">
        <w:fldChar w:fldCharType="end"/>
      </w:r>
      <w:r w:rsidR="00600572">
        <w:fldChar w:fldCharType="separate"/>
      </w:r>
      <w:r w:rsidR="00DC1BCC" w:rsidRPr="00DC1BCC">
        <w:rPr>
          <w:noProof/>
          <w:vertAlign w:val="superscript"/>
        </w:rPr>
        <w:t>3-27</w:t>
      </w:r>
      <w:r w:rsidR="00600572">
        <w:fldChar w:fldCharType="end"/>
      </w:r>
      <w:r>
        <w:t xml:space="preserve">.  </w:t>
      </w:r>
      <w:r w:rsidR="0008212D">
        <w:t>Generally, these found higher incidence in women compared to men and variations in incidence by age</w:t>
      </w:r>
      <w:r w:rsidR="00B050C5">
        <w:t xml:space="preserve"> </w:t>
      </w:r>
      <w:r w:rsidR="00600572">
        <w:fldChar w:fldCharType="begin">
          <w:fldData xml:space="preserve">PEVuZE5vdGU+PENpdGU+PEF1dGhvcj5CYXJuaWdoYXVzZW48L0F1dGhvcj48WWVhcj4yMDA3PC9Z
ZWFyPjxSZWNOdW0+MTQ8L1JlY051bT48RGlzcGxheVRleHQ+PHN0eWxlIGZhY2U9InN1cGVyc2Ny
aXB0Ij4zLDExLDE0LDIyLDI3PC9zdHlsZT48L0Rpc3BsYXlUZXh0PjxyZWNvcmQ+PHJlYy1udW1i
ZXI+MTQ8L3JlYy1udW1iZXI+PGZvcmVpZ24ta2V5cz48a2V5IGFwcD0iRU4iIGRiLWlkPSI1ZXR2
MnNyczh0ZndwcmUyMmZsNTJ4OTl3dHBkc3phenN6ZWQiIHRpbWVzdGFtcD0iMTcyNjUxMTAyNSI+
MTQ8L2tleT48L2ZvcmVpZ24ta2V5cz48cmVmLXR5cGUgbmFtZT0iSm91cm5hbCBBcnRpY2xlIj4x
NzwvcmVmLXR5cGU+PGNvbnRyaWJ1dG9ycz48YXV0aG9ycz48YXV0aG9yPkJhcm5pZ2hhdXNlbiwg
VC48L2F1dGhvcj48YXV0aG9yPkhvc2Vnb29kLCBWLjwvYXV0aG9yPjxhdXRob3I+VGltYWV1cywg
SS4gTS48L2F1dGhvcj48YXV0aG9yPk5ld2VsbCwgTS4gTC48L2F1dGhvcj48L2F1dGhvcnM+PC9j
b250cmlidXRvcnM+PGF1dGgtYWRkcmVzcz5BZnJpY2EgQ2VudHJlIGZvciBIZWFsdGggYW5kIFBv
cHVsYXRpb24gU3R1ZGllcywgVW5pdmVyc2l0eSBvZiBLd2FadWx1LU5hdGFsLCBNdHViYXR1YmEs
IFNvdXRoIEFmcmljYS4gdGJhcm5pZ2hhdXNlbkBhZnJpY2FjZW50cmUuYWMuemE8L2F1dGgtYWRk
cmVzcz48dGl0bGVzPjx0aXRsZT5UaGUgc29jaW9lY29ub21pYyBkZXRlcm1pbmFudHMgb2YgSElW
IGluY2lkZW5jZTogZXZpZGVuY2UgZnJvbSBhIGxvbmdpdHVkaW5hbCwgcG9wdWxhdGlvbi1iYXNl
ZCBzdHVkeSBpbiBydXJhbCBTb3V0aCBBZnJpY2E8L3RpdGxlPjxzZWNvbmRhcnktdGl0bGU+QWlk
czwvc2Vjb25kYXJ5LXRpdGxlPjxhbHQtdGl0bGU+QUlEUyAoTG9uZG9uLCBFbmdsYW5kKTwvYWx0
LXRpdGxlPjwvdGl0bGVzPjxwZXJpb2RpY2FsPjxmdWxsLXRpdGxlPkFJRFM8L2Z1bGwtdGl0bGU+
PGFiYnItMT5BaWRzPC9hYmJyLTE+PC9wZXJpb2RpY2FsPjxwYWdlcz5TMjktMzg8L3BhZ2VzPjx2
b2x1bWU+MjEgU3VwcGwgNzwvdm9sdW1lPjxlZGl0aW9uPjIwMDgvMDEvMTE8L2VkaXRpb24+PGtl
eXdvcmRzPjxrZXl3b3JkPkFkb2xlc2NlbnQ8L2tleXdvcmQ+PGtleXdvcmQ+QWR1bHQ8L2tleXdv
cmQ+PGtleXdvcmQ+RWR1Y2F0aW9uYWwgU3RhdHVzPC9rZXl3b3JkPjxrZXl3b3JkPkZhbWlseSBD
aGFyYWN0ZXJpc3RpY3M8L2tleXdvcmQ+PGtleXdvcmQ+RmVtYWxlPC9rZXl3b3JkPjxrZXl3b3Jk
PkhJViBJbmZlY3Rpb25zLyplcGlkZW1pb2xvZ3kvbW9ydGFsaXR5PC9rZXl3b3JkPjxrZXl3b3Jk
Pkhpdi0xPC9rZXl3b3JkPjxrZXl3b3JkPkh1bWFuczwva2V5d29yZD48a2V5d29yZD5JbmNpZGVu
Y2U8L2tleXdvcmQ+PGtleXdvcmQ+TG9uZ2l0dWRpbmFsIFN0dWRpZXM8L2tleXdvcmQ+PGtleXdv
cmQ+TWFsZTwva2V5d29yZD48a2V5d29yZD4qUG9wdWxhdGlvbiBTdXJ2ZWlsbGFuY2U8L2tleXdv
cmQ+PGtleXdvcmQ+UG92ZXJ0eTwva2V5d29yZD48a2V5d29yZD4qUnVyYWwgSGVhbHRoPC9rZXl3
b3JkPjxrZXl3b3JkPlNleHVhbCBCZWhhdmlvcjwva2V5d29yZD48a2V5d29yZD4qU29jaW9lY29u
b21pYyBGYWN0b3JzPC9rZXl3b3JkPjxrZXl3b3JkPlNvdXRoIEFmcmljYS9lcGlkZW1pb2xvZ3k8
L2tleXdvcmQ+PC9rZXl3b3Jkcz48ZGF0ZXM+PHllYXI+MjAwNzwveWVhcj48cHViLWRhdGVzPjxk
YXRlPk5vdjwvZGF0ZT48L3B1Yi1kYXRlcz48L2RhdGVzPjxpc2JuPjAyNjktOTM3MDwvaXNibj48
YWNjZXNzaW9uLW51bT4xODA0MDE2MjwvYWNjZXNzaW9uLW51bT48dXJscz48cmVsYXRlZC11cmxz
Pjx1cmw+aHR0cDovL2dyYXBoaWNzLnR4Lm92aWQuY29tL292ZnRwZGZzL0ZQREROQ0ZCUERNRkNE
MDAvZnMwNDcvb3ZmdC9saXZlL2d2MDI0LzAwMDAyMDMwLzAwMDAyMDMwLTIwMDcxMTAwNy0wMDAw
NC5wZGY8L3VybD48L3JlbGF0ZWQtdXJscz48L3VybHM+PGN1c3RvbTI+UG1jMjg0NzI1NzwvY3Vz
dG9tMj48Y3VzdG9tNj5Va21zMjkxNjg8L2N1c3RvbTY+PGVsZWN0cm9uaWMtcmVzb3VyY2UtbnVt
PjEwLjEwOTcvMDEuYWlkcy4wMDAwMzAwNTMzLjU5NDgzLjk1PC9lbGVjdHJvbmljLXJlc291cmNl
LW51bT48cmVtb3RlLWRhdGFiYXNlLXByb3ZpZGVyPk5sbTwvcmVtb3RlLWRhdGFiYXNlLXByb3Zp
ZGVyPjxsYW5ndWFnZT5lbmc8L2xhbmd1YWdlPjwvcmVjb3JkPjwvQ2l0ZT48Q2l0ZT48QXV0aG9y
PkthZ2FheWk8L0F1dGhvcj48WWVhcj4yMDE0PC9ZZWFyPjxSZWNOdW0+MjQ8L1JlY051bT48cmVj
b3JkPjxyZWMtbnVtYmVyPjI0PC9yZWMtbnVtYmVyPjxmb3JlaWduLWtleXM+PGtleSBhcHA9IkVO
IiBkYi1pZD0iNWV0djJzcnM4dGZ3cHJlMjJmbDUyeDk5d3RwZHN6YXpzemVkIiB0aW1lc3RhbXA9
IjE3MjY1MTEwMjUiPjI0PC9rZXk+PC9mb3JlaWduLWtleXM+PHJlZi10eXBlIG5hbWU9IkpvdXJu
YWwgQXJ0aWNsZSI+MTc8L3JlZi10eXBlPjxjb250cmlidXRvcnM+PGF1dGhvcnM+PGF1dGhvcj5L
YWdhYXlpLCBKLjwvYXV0aG9yPjxhdXRob3I+R3JheSwgUi4gSC48L2F1dGhvcj48YXV0aG9yPldo
YWxlbiwgQy48L2F1dGhvcj48YXV0aG9yPkZ1LCBQLjwvYXV0aG9yPjxhdXRob3I+TmV1aGF1c2Vy
LCBELjwvYXV0aG9yPjxhdXRob3I+TWNHcmF0aCwgSi4gVy48L2F1dGhvcj48YXV0aG9yPlNld2Fu
a2FtYm8sIE4uIEsuPC9hdXRob3I+PGF1dGhvcj5TZXJ3YWRkYSwgRC48L2F1dGhvcj48YXV0aG9y
PktpZ296aSwgRy48L2F1dGhvcj48YXV0aG9yPk5hbHVnb2RhLCBGLjwvYXV0aG9yPjxhdXRob3I+
UmV5bm9sZHMsIFMuIEouPC9hdXRob3I+PGF1dGhvcj5XYXdlciwgTS4gSi48L2F1dGhvcj48YXV0
aG9yPlNpbmdlciwgTS4gRS48L2F1dGhvcj48L2F1dGhvcnM+PC9jb250cmlidXRvcnM+PGF1dGgt
YWRkcmVzcz5SYWthaSBIZWFsdGggU2NpZW5jZXMgUHJvZ3JhbSwgRW50ZWJiZSwgVWdhbmRhOyBE
ZXBhcm1lbnQgb2YgRXBpZGVtaW9sb2d5IGFuZCBCaW9zdGF0aXN0aWNzLCBDYXNlIFdlc3Rlcm4g
UmVzZXJ2ZSBVbml2ZXJzaXR5LCBDbGV2ZWxhbmQsIE9oaW8sIFVuaXRlZCBTdGF0ZXMgb2YgQW1l
cmljYS4mI3hEO0RlcGFydG1lbnQgb2YgRXBpZGVtaW9sb2d5LCBKb2hucyBIb3BraW5zIEJsb29t
YmVyZyBTY2hvb2wgb2YgUHVibGljIEhlYWx0aCwgQmFsdGltb3JlLCBNYXJ5bGFuZCwgVW5pdGVk
IFN0YXRlcyBvZiBBbWVyaWNhLiYjeEQ7RGVwYXJ0bWVudCBvZiBFcGlkZW1pb2xvZ3kgYW5kIEJp
b3N0YXRpc3RpY3MsIFVuaXZlcnNpdHkgb2YgR2VvcmdpYSwgQXRoZW5zLCBHZW9yZ2lhLCBVbml0
ZWQgU3RhdGVzIG9mIEFtZXJpY2EuJiN4RDtEZXBhcm1lbnQgb2YgRXBpZGVtaW9sb2d5IGFuZCBC
aW9zdGF0aXN0aWNzLCBDYXNlIFdlc3Rlcm4gUmVzZXJ2ZSBVbml2ZXJzaXR5LCBDbGV2ZWxhbmQs
IE9oaW8sIFVuaXRlZCBTdGF0ZXMgb2YgQW1lcmljYS4mI3hEO0RlcGFydG1lbnQgb2YgQW50aHJv
cG9sb2d5LCBDYXNlIFdlc3Rlcm4gUmVzZXJ2ZSBVbml2ZXJzaXR5LCBDbGV2ZWxhbmQsIE9oaW8s
IFVuaXRlZCBTdGF0ZXMgb2YgQW1lcmljYS4mI3hEO01ha2VyZXJlIFVuaXZlcnNpdHkgQ29sbGVn
ZSBvZiBIZWFsdGggU2NpZW5jZXMsIEthbXBhbGEsIFVnYW5kYS4mI3hEO0RpdmlzaW9uIG9mIElu
dHJhbXVyYWwgUmVzZWFyY2gsIE5hdGlvbmFsIEluc3RpdHV0ZSBvZiBBbGxlcmd5IGFuZCBJbmZl
Y3Rpb3VzIERpc2Vhc2VzLCBOYXRpb25hbCBJbnN0aXR1dGVzIG9mIEhlYWx0aCwgQmV0aGVzZGEs
IE1hcnlsYW5kLCBVbml0ZWQgU3RhdGVzIG9mIEFtZXJpY2E7IEpvaG5zIEhvcGtpbnMgU2Nob29s
IG9mIE1lZGljaW5lLCBCYWx0aW1vcmUsIE1hcnlsYW5kLCBVbml0ZWQgU3RhdGVzIG9mIEFtZXJp
Y2EuPC9hdXRoLWFkZHJlc3M+PHRpdGxlcz48dGl0bGU+SW5kaWNlcyB0byBtZWFzdXJlIHJpc2sg
b2YgSElWIGFjcXVpc2l0aW9uIGluIFJha2FpLCBVZ2FuZG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5MjAxNTwvcGFnZXM+PHZvbHVtZT45PC92b2x1bWU+PG51
bWJlcj40PC9udW1iZXI+PGVkaXRpb24+MjAxNC8wNC8wODwvZWRpdGlvbj48a2V5d29yZHM+PGtl
eXdvcmQ+QWRvbGVzY2VudDwva2V5d29yZD48a2V5d29yZD5BZHVsdDwva2V5d29yZD48a2V5d29y
ZD5Db2hvcnQgU3R1ZGllczwva2V5d29yZD48a2V5d29yZD5GZW1hbGU8L2tleXdvcmQ+PGtleXdv
cmQ+SElWIEluZmVjdGlvbnMvZXBpZGVtaW9sb2d5LypldGlvbG9neTwva2V5d29yZD48a2V5d29y
ZD5IaXYtMTwva2V5d29yZD48a2V5d29yZD4qSGVhbHRoIFN0YXR1cyBJbmRpY2F0b3JzPC9rZXl3
b3JkPjxrZXl3b3JkPkh1bWFuczwva2V5d29yZD48a2V5d29yZD5NYWxlPC9rZXl3b3JkPjxrZXl3
b3JkPk1pZGRsZSBBZ2VkPC9rZXl3b3JkPjxrZXl3b3JkPlJpc2sgRmFjdG9yczwva2V5d29yZD48
a2V5d29yZD5TZXggRmFjdG9yczwva2V5d29yZD48a2V5d29yZD5TZXh1YWwgQmVoYXZpb3Ivc3Rh
dGlzdGljcyAmYW1wOyBudW1lcmljYWwgZGF0YTwva2V5d29yZD48a2V5d29yZD5VZ2FuZGEvZXBp
ZGVtaW9sb2d5PC9rZXl3b3JkPjxrZXl3b3JkPllvdW5nIEFkdWx0PC9rZXl3b3JkPjwva2V5d29y
ZHM+PGRhdGVzPjx5ZWFyPjIwMTQ8L3llYXI+PC9kYXRlcz48aXNibj4xOTMyLTYyMDM8L2lzYm4+
PGFjY2Vzc2lvbi1udW0+MjQ3MDQ3Nzg8L2FjY2Vzc2lvbi1udW0+PHVybHM+PHJlbGF0ZWQtdXJs
cz48dXJsPmh0dHA6Ly93d3cubmNiaS5ubG0ubmloLmdvdi9wbWMvYXJ0aWNsZXMvUE1DMzk3NjI2
MS9wZGYvcG9uZS4wMDkyMDE1LnBkZjwvdXJsPjwvcmVsYXRlZC11cmxzPjwvdXJscz48Y3VzdG9t
Mj5QbWMzOTc2MjYxPC9jdXN0b20yPjxlbGVjdHJvbmljLXJlc291cmNlLW51bT4xMC4xMzcxL2pv
dXJuYWwucG9uZS4wMDkyMDE1PC9lbGVjdHJvbmljLXJlc291cmNlLW51bT48cmVtb3RlLWRhdGFi
YXNlLXByb3ZpZGVyPk5sbTwvcmVtb3RlLWRhdGFiYXNlLXByb3ZpZGVyPjxsYW5ndWFnZT5lbmc8
L2xhbmd1YWdlPjwvcmVjb3JkPjwvQ2l0ZT48Q2l0ZT48QXV0aG9yPkxvcG1hbjwvQXV0aG9yPjxZ
ZWFyPjIwMDg8L1llYXI+PFJlY051bT4yOTwvUmVjTnVtPjxyZWNvcmQ+PHJlYy1udW1iZXI+Mjk8
L3JlYy1udW1iZXI+PGZvcmVpZ24ta2V5cz48a2V5IGFwcD0iRU4iIGRiLWlkPSI1ZXR2MnNyczh0
ZndwcmUyMmZsNTJ4OTl3dHBkc3phenN6ZWQiIHRpbWVzdGFtcD0iMTcyNjUxMTAyNSI+Mjk8L2tl
eT48L2ZvcmVpZ24ta2V5cz48cmVmLXR5cGUgbmFtZT0iSm91cm5hbCBBcnRpY2xlIj4xNzwvcmVm
LXR5cGU+PGNvbnRyaWJ1dG9ycz48YXV0aG9ycz48YXV0aG9yPkxvcG1hbiwgQi48L2F1dGhvcj48
YXV0aG9yPk55YW11a2FwYSwgQy48L2F1dGhvcj48YXV0aG9yPk11c2hhdGksIFAuPC9hdXRob3I+
PGF1dGhvcj5NdXBhbWJpcmV5aSwgWi48L2F1dGhvcj48YXV0aG9yPk1hc29uLCBQLjwvYXV0aG9y
PjxhdXRob3I+R2FybmV0dCwgRy4gUC48L2F1dGhvcj48YXV0aG9yPkdyZWdzb24sIFMuPC9hdXRo
b3I+PC9hdXRob3JzPjwvY29udHJpYnV0b3JzPjxhdXRoLWFkZHJlc3M+RGVwYXJ0bWVudCBvZiBJ
bmZlY3Rpb3VzIERpc2Vhc2UgRXBpZGVtaW9sb2d5LCBJbXBlcmlhbCBDb2xsZWdlIExvbmRvbiwg
VUsuPC9hdXRoLWFkZHJlc3M+PHRpdGxlcz48dGl0bGU+SElWIGluY2lkZW5jZSBpbiAzIHllYXJz
IG9mIGZvbGxvdy11cCBvZiBhIFppbWJhYndlIGNvaG9ydC0tMTk5OC0yMDAwIHRvIDIwMDEtMDM6
IGNvbnRyaWJ1dGlvbnMgb2YgcHJveGltYXRlIGFuZCB1bmRlcmx5aW5nIGRldGVybWluYW50cyB0
byB0cmFuc21pc3Npb248L3RpdGxlPjxzZWNvbmRhcnktdGl0bGU+SW50IEogRXBpZGVtaW9sPC9z
ZWNvbmRhcnktdGl0bGU+PC90aXRsZXM+PHBlcmlvZGljYWw+PGZ1bGwtdGl0bGU+SW50IEogRXBp
ZGVtaW9sPC9mdWxsLXRpdGxlPjwvcGVyaW9kaWNhbD48cGFnZXM+ODgtMTA1PC9wYWdlcz48dm9s
dW1lPjM3PC92b2x1bWU+PG51bWJlcj4xPC9udW1iZXI+PGVkaXRpb24+MjAwODAxMTg8L2VkaXRp
b24+PGtleXdvcmRzPjxrZXl3b3JkPkFkb2xlc2NlbnQ8L2tleXdvcmQ+PGtleXdvcmQ+QWR1bHQ8
L2tleXdvcmQ+PGtleXdvcmQ+QWdlIERpc3RyaWJ1dGlvbjwva2V5d29yZD48a2V5d29yZD5BdHRp
dHVkZSB0byBIZWFsdGg8L2tleXdvcmQ+PGtleXdvcmQ+Q29ob3J0IFN0dWRpZXM8L2tleXdvcmQ+
PGtleXdvcmQ+Q29uZmlkZW5jZSBJbnRlcnZhbHM8L2tleXdvcmQ+PGtleXdvcmQ+RGV2ZWxvcGlu
ZyBDb3VudHJpZXM8L2tleXdvcmQ+PGtleXdvcmQ+RGlzZWFzZSBUcmFuc21pc3Npb24sIEluZmVj
dGlvdXMvKnN0YXRpc3RpY3MgJmFtcDsgbnVtZXJpY2FsIGRhdGE8L2tleXdvcmQ+PGtleXdvcmQ+
RmVtYWxlPC9rZXl3b3JkPjxrZXl3b3JkPkZvbGxvdy1VcCBTdHVkaWVzPC9rZXl3b3JkPjxrZXl3
b3JkPkhJViBJbmZlY3Rpb25zLyplcGlkZW1pb2xvZ3kvKnRyYW5zbWlzc2lvbjwva2V5d29yZD48
a2V5d29yZD5ISVYgU2Vyb25lZ2F0aXZpdHk8L2tleXdvcmQ+PGtleXdvcmQ+SHVtYW5zPC9rZXl3
b3JkPjxrZXl3b3JkPkluY2lkZW5jZTwva2V5d29yZD48a2V5d29yZD5NYWxlPC9rZXl3b3JkPjxr
ZXl3b3JkPk1pZGRsZSBBZ2VkPC9rZXl3b3JkPjxrZXl3b3JkPlBvaXNzb24gRGlzdHJpYnV0aW9u
PC9rZXl3b3JkPjxrZXl3b3JkPlBvcHVsYXRpb24gU3VydmVpbGxhbmNlPC9rZXl3b3JkPjxrZXl3
b3JkPlByb2JhYmlsaXR5PC9rZXl3b3JkPjxrZXl3b3JkPlJldHJvc3BlY3RpdmUgU3R1ZGllczwv
a2V5d29yZD48a2V5d29yZD5SaXNrIEFzc2Vzc21lbnQ8L2tleXdvcmQ+PGtleXdvcmQ+KlJpc2st
VGFraW5nPC9rZXl3b3JkPjxrZXl3b3JkPlNleCBEaXN0cmlidXRpb248L2tleXdvcmQ+PGtleXdv
cmQ+KlNleHVhbCBQYXJ0bmVyczwva2V5d29yZD48a2V5d29yZD5aaW1iYWJ3ZS9lcGlkZW1pb2xv
Z3k8L2tleXdvcmQ+PC9rZXl3b3Jkcz48ZGF0ZXM+PHllYXI+MjAwODwveWVhcj48cHViLWRhdGVz
PjxkYXRlPkZlYjwvZGF0ZT48L3B1Yi1kYXRlcz48L2RhdGVzPjxpc2JuPjE0NjQtMzY4NSAoRWxl
Y3Ryb25pYykmI3hEOzAzMDAtNTc3MSAoUHJpbnQpJiN4RDswMzAwLTU3NzEgKExpbmtpbmcpPC9p
c2JuPjxhY2Nlc3Npb24tbnVtPjE4MjAzNzc0PC9hY2Nlc3Npb24tbnVtPjx1cmxzPjxyZWxhdGVk
LXVybHM+PHVybD5odHRwczovL3d3dy5uY2JpLm5sbS5uaWguZ292L3B1Ym1lZC8xODIwMzc3NDwv
dXJsPjx1cmw+aHR0cHM6Ly93d3cubmNiaS5ubG0ubmloLmdvdi9wbWMvYXJ0aWNsZXMvUE1DNTc5
Mzk5NS9wZGYvZW1zcy0zMzIzMy5wZGY8L3VybD48L3JlbGF0ZWQtdXJscz48L3VybHM+PGN1c3Rv
bTE+Q29uZmxpY3Qgb2YgaW50ZXJlc3Q6IE5vbmUgZGVjbGFyZWQuPC9jdXN0b20xPjxjdXN0b20y
PlBNQzU3OTM5OTU8L2N1c3RvbTI+PGVsZWN0cm9uaWMtcmVzb3VyY2UtbnVtPjEwLjEwOTMvaWpl
L2R5bTI1NTwvZWxlY3Ryb25pYy1yZXNvdXJjZS1udW0+PHJlbW90ZS1kYXRhYmFzZS1uYW1lPk1l
ZGxpbmU8L3JlbW90ZS1kYXRhYmFzZS1uYW1lPjxyZW1vdGUtZGF0YWJhc2UtcHJvdmlkZXI+TkxN
PC9yZW1vdGUtZGF0YWJhc2UtcHJvdmlkZXI+PC9yZWNvcmQ+PC9DaXRlPjxDaXRlPjxBdXRob3I+
U2hhZmVyPC9BdXRob3I+PFllYXI+MjAwODwvWWVhcj48UmVjTnVtPjU3PC9SZWNOdW0+PHJlY29y
ZD48cmVjLW51bWJlcj41NzwvcmVjLW51bWJlcj48Zm9yZWlnbi1rZXlzPjxrZXkgYXBwPSJFTiIg
ZGItaWQ9IjVldHYyc3JzOHRmd3ByZTIyZmw1Mng5OXd0cGRzemF6c3plZCIgdGltZXN0YW1wPSIx
NzI2NTY5OTQ4Ij41Nzwva2V5PjwvZm9yZWlnbi1rZXlzPjxyZWYtdHlwZSBuYW1lPSJKb3VybmFs
IEFydGljbGUiPjE3PC9yZWYtdHlwZT48Y29udHJpYnV0b3JzPjxhdXRob3JzPjxhdXRob3I+U2hh
ZmVyLCBMLiBBLjwvYXV0aG9yPjxhdXRob3I+QmlyYXJvLCBTLjwvYXV0aG9yPjxhdXRob3I+TmFr
aXlpbmdpLU1paXJvLCBKLjwvYXV0aG9yPjxhdXRob3I+S2FtYWxpLCBBLjwvYXV0aG9yPjxhdXRo
b3I+U3NlbWF0aW1iYSwgRC48L2F1dGhvcj48YXV0aG9yPk91bWEsIEouPC9hdXRob3I+PGF1dGhv
cj5PandpeWEsIEEuPC9hdXRob3I+PGF1dGhvcj5IdWdoZXMsIFAuPC9hdXRob3I+PGF1dGhvcj5W
YW4gZGVyIFBhYWwsIEwuPC9hdXRob3I+PGF1dGhvcj5XaGl0d29ydGgsIEouPC9hdXRob3I+PGF1
dGhvcj5PcGlvLCBBLjwvYXV0aG9yPjxhdXRob3I+R3Jvc3NrdXJ0aCwgSC48L2F1dGhvcj48L2F1
dGhvcnM+PC9jb250cmlidXRvcnM+PGF1dGgtYWRkcmVzcz5NUkMvVVZSSSBVZ2FuZGEgUmVzZWFy
Y2ggVW5pdCBvbiBBSURTLCBFbnRlYmJlLCBVZ2FuZGEuIGxlaWdoYW5uZS5zaGFmZXJAbXJjdWdh
bmRhLm9yZzwvYXV0aC1hZGRyZXNzPjx0aXRsZXM+PHRpdGxlPkhJViBwcmV2YWxlbmNlIGFuZCBp
bmNpZGVuY2UgYXJlIG5vIGxvbmdlciBmYWxsaW5nIGluIHNvdXRod2VzdCBVZ2FuZGE6IGV2aWRl
bmNlIGZyb20gYSBydXJhbCBwb3B1bGF0aW9uIGNvaG9ydCAxOTg5LTIwMDU8L3RpdGxlPjxzZWNv
bmRhcnktdGl0bGU+QWlkczwvc2Vjb25kYXJ5LXRpdGxlPjxhbHQtdGl0bGU+QUlEUyAoTG9uZG9u
LCBFbmdsYW5kKTwvYWx0LXRpdGxlPjwvdGl0bGVzPjxwZXJpb2RpY2FsPjxmdWxsLXRpdGxlPkFJ
RFM8L2Z1bGwtdGl0bGU+PGFiYnItMT5BaWRzPC9hYmJyLTE+PC9wZXJpb2RpY2FsPjxwYWdlcz4x
NjQxLTk8L3BhZ2VzPjx2b2x1bWU+MjI8L3ZvbHVtZT48bnVtYmVyPjEzPC9udW1iZXI+PGVkaXRp
b24+MjAwOC8wOC8wMjwvZWRpdGlvbj48a2V5d29yZHM+PGtleXdvcmQ+QWRvbGVzY2VudDwva2V5
d29yZD48a2V5d29yZD5BZHVsdDwva2V5d29yZD48a2V5d29yZD5GZW1hbGU8L2tleXdvcmQ+PGtl
eXdvcmQ+SElWIEluZmVjdGlvbnMvKmVwaWRlbWlvbG9neS9wc3ljaG9sb2d5PC9rZXl3b3JkPjxr
ZXl3b3JkPipIaXYtMTwva2V5d29yZD48a2V5d29yZD5IZWFsdGggS25vd2xlZGdlLCBBdHRpdHVk
ZXMsIFByYWN0aWNlPC9rZXl3b3JkPjxrZXl3b3JkPkhlYWx0aCBTdXJ2ZXlzPC9rZXl3b3JkPjxr
ZXl3b3JkPkh1bWFuczwva2V5d29yZD48a2V5d29yZD5JbmNpZGVuY2U8L2tleXdvcmQ+PGtleXdv
cmQ+TWFsZTwva2V5d29yZD48a2V5d29yZD5QcmVnbmFuY3k8L2tleXdvcmQ+PGtleXdvcmQ+UHJl
dmFsZW5jZTwva2V5d29yZD48a2V5d29yZD5SZWdyZXNzaW9uIEFuYWx5c2lzPC9rZXl3b3JkPjxr
ZXl3b3JkPlJpc2stVGFraW5nPC9rZXl3b3JkPjxrZXl3b3JkPlJ1cmFsIFBvcHVsYXRpb248L2tl
eXdvcmQ+PGtleXdvcmQ+U2V4dWFsIFBhcnRuZXJzPC9rZXl3b3JkPjxrZXl3b3JkPlVnYW5kYS9l
cGlkZW1pb2xvZ3k8L2tleXdvcmQ+PGtleXdvcmQ+VW5zYWZlIFNleDwva2V5d29yZD48L2tleXdv
cmRzPjxkYXRlcz48eWVhcj4yMDA4PC95ZWFyPjxwdWItZGF0ZXM+PGRhdGU+QXVnIDIwPC9kYXRl
PjwvcHViLWRhdGVzPjwvZGF0ZXM+PGlzYm4+MDI2OS05MzcwPC9pc2JuPjxhY2Nlc3Npb24tbnVt
PjE4NjcwMjI1PC9hY2Nlc3Npb24tbnVtPjx1cmxzPjxyZWxhdGVkLXVybHM+PHVybD5odHRwOi8v
Z3JhcGhpY3MudHgub3ZpZC5jb20vb3ZmdHBkZnMvRlBERE5DT0JJRElGQ04wMC9mczA0Ni9vdmZ0
L2xpdmUvZ3YwMjMvMDAwMDIwMzAvMDAwMDIwMzAtMjAwODA4MjAwLTAwMDE1LnBkZjwvdXJsPjwv
cmVsYXRlZC11cmxzPjwvdXJscz48ZWxlY3Ryb25pYy1yZXNvdXJjZS1udW0+MTAuMTA5Ny9RQUQu
MGIwMTNlMzI4MzBhNzUwMjwvZWxlY3Ryb25pYy1yZXNvdXJjZS1udW0+PHJlbW90ZS1kYXRhYmFz
ZS1wcm92aWRlcj5ObG08L3JlbW90ZS1kYXRhYmFzZS1wcm92aWRlcj48bGFuZ3VhZ2U+ZW5nPC9s
YW5ndWFnZT48L3JlY29yZD48L0NpdGU+PENpdGU+PEF1dGhvcj5UYW5zZXI8L0F1dGhvcj48WWVh
cj4yMDExPC9ZZWFyPjxSZWNOdW0+NDA8L1JlY051bT48cmVjb3JkPjxyZWMtbnVtYmVyPjQwPC9y
ZWMtbnVtYmVyPjxmb3JlaWduLWtleXM+PGtleSBhcHA9IkVOIiBkYi1pZD0iNWV0djJzcnM4dGZ3
cHJlMjJmbDUyeDk5d3RwZHN6YXpzemVkIiB0aW1lc3RhbXA9IjE3MjY1MTEwMjUiPjQwPC9rZXk+
PC9mb3JlaWduLWtleXM+PHJlZi10eXBlIG5hbWU9IkpvdXJuYWwgQXJ0aWNsZSI+MTc8L3JlZi10
eXBlPjxjb250cmlidXRvcnM+PGF1dGhvcnM+PGF1dGhvcj5UYW5zZXIsIEYuPC9hdXRob3I+PGF1
dGhvcj5CYXJuaWdoYXVzZW4sIFQuPC9hdXRob3I+PGF1dGhvcj5IdW5kLCBMLjwvYXV0aG9yPjxh
dXRob3I+R2FybmV0dCwgRy4gUC48L2F1dGhvcj48YXV0aG9yPk1jR3JhdGgsIE4uPC9hdXRob3I+
PGF1dGhvcj5OZXdlbGwsIE0uIEwuPC9hdXRob3I+PC9hdXRob3JzPjwvY29udHJpYnV0b3JzPjxh
dXRoLWFkZHJlc3M+QWZyaWNhIENlbnRyZSBmb3IgSGVhbHRoIGFuZCBQb3B1bGF0aW9uIFN0dWRp
ZXMsIFVuaXZlcnNpdHkgb2YgS3dhWnVsdS1OYXRhbCwgTXR1YmF0dWJhLCBTb3V0aCBBZnJpY2Eu
IHRhbnNlcmZAYWZyaWNhY2VudHJlLmFjLnphPC9hdXRoLWFkZHJlc3M+PHRpdGxlcz48dGl0bGU+
RWZmZWN0IG9mIGNvbmN1cnJlbnQgc2V4dWFsIHBhcnRuZXJzaGlwcyBvbiByYXRlIG9mIG5ldyBI
SVYgaW5mZWN0aW9ucyBpbiBhIGhpZ2gtcHJldmFsZW5jZSwgcnVyYWwgU291dGggQWZyaWNhbiBw
b3B1bGF0aW9uOiBhIGNvaG9ydCBzdHVkeT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jQ3
LTU1PC9wYWdlcz48dm9sdW1lPjM3ODwvdm9sdW1lPjxudW1iZXI+OTc4NzwvbnVtYmVyPjxlZGl0
aW9uPjIwMTEvMDcvMTk8L2VkaXRpb24+PGtleXdvcmRzPjxrZXl3b3JkPkFkb2xlc2NlbnQ8L2tl
eXdvcmQ+PGtleXdvcmQ+QWR1bHQ8L2tleXdvcmQ+PGtleXdvcmQ+QWdlIERpc3RyaWJ1dGlvbjwv
a2V5d29yZD48a2V5d29yZD5Db2hvcnQgU3R1ZGllczwva2V5d29yZD48a2V5d29yZD5FZHVjYXRp
b25hbCBTdGF0dXM8L2tleXdvcmQ+PGtleXdvcmQ+RmVtYWxlPC9rZXl3b3JkPjxrZXl3b3JkPkhJ
ViBJbmZlY3Rpb25zLyplcGlkZW1pb2xvZ3kvKnRyYW5zbWlzc2lvbjwva2V5d29yZD48a2V5d29y
ZD5ISVYgU2Vyb3Bvc2l0aXZpdHk8L2tleXdvcmQ+PGtleXdvcmQ+SHVtYW5zPC9rZXl3b3JkPjxr
ZXl3b3JkPkluY2lkZW5jZTwva2V5d29yZD48a2V5d29yZD5NYWxlPC9rZXl3b3JkPjxrZXl3b3Jk
Pk1hcnJpYWdlLypzdGF0aXN0aWNzICZhbXA7IG51bWVyaWNhbCBkYXRhPC9rZXl3b3JkPjxrZXl3
b3JkPk1pZGRsZSBBZ2VkPC9rZXl3b3JkPjxrZXl3b3JkPk11bHRpdmFyaWF0ZSBBbmFseXNpczwv
a2V5d29yZD48a2V5d29yZD5Ob3JtYWwgRGlzdHJpYnV0aW9uPC9rZXl3b3JkPjxrZXl3b3JkPk9k
ZHMgUmF0aW88L2tleXdvcmQ+PGtleXdvcmQ+KlBvcHVsYXRpb24gU3VydmVpbGxhbmNlPC9rZXl3
b3JkPjxrZXl3b3JkPlByZXZhbGVuY2U8L2tleXdvcmQ+PGtleXdvcmQ+UHJpbWFyeSBQcmV2ZW50
aW9uPC9rZXl3b3JkPjxrZXl3b3JkPlJlc2lkZW5jZSBDaGFyYWN0ZXJpc3RpY3M8L2tleXdvcmQ+
PGtleXdvcmQ+KlJpc2stVGFraW5nPC9rZXl3b3JkPjxrZXl3b3JkPlJ1cmFsIFBvcHVsYXRpb24v
KnN0YXRpc3RpY3MgJmFtcDsgbnVtZXJpY2FsIGRhdGE8L2tleXdvcmQ+PGtleXdvcmQ+KlNleHVh
bCBCZWhhdmlvcjwva2V5d29yZD48a2V5d29yZD4qU2V4dWFsIFBhcnRuZXJzPC9rZXl3b3JkPjxr
ZXl3b3JkPlNvdXRoIEFmcmljYS9lcGlkZW1pb2xvZ3k8L2tleXdvcmQ+PGtleXdvcmQ+U3VydmV5
cyBhbmQgUXVlc3Rpb25uYWlyZXM8L2tleXdvcmQ+PGtleXdvcmQ+VGltZSBGYWN0b3JzPC9rZXl3
b3JkPjwva2V5d29yZHM+PGRhdGVzPjx5ZWFyPjIwMTE8L3llYXI+PHB1Yi1kYXRlcz48ZGF0ZT5K
dWwgMTY8L2RhdGU+PC9wdWItZGF0ZXM+PC9kYXRlcz48aXNibj4wMTQwLTY3MzY8L2lzYm4+PGFj
Y2Vzc2lvbi1udW0+MjE3NjM5Mzc8L2FjY2Vzc2lvbi1udW0+PHVybHM+PHJlbGF0ZWQtdXJscz48
dXJsPmh0dHA6Ly9hYy5lbHMtY2RuLmNvbS9TMDE0MDY3MzYxMTYwNzc5NC8xLXMyLjAtUzAxNDA2
NzM2MTE2MDc3OTQtbWFpbi5wZGY/X3RpZD04ZDllNWU2Mi1kMTliLTExZTUtYjMyNC0wMDAwMGFh
YjBmNmImYW1wO2FjZG5hdD0xNDU1MjkwMzUzXzExODUwOTRlMmFjZThlNTQ3NzdlNDdlYjRkM2U1
ZGIxPC91cmw+PC9yZWxhdGVkLXVybHM+PC91cmxzPjxjdXN0b20yPlBtYzMxNDExNDI8L2N1c3Rv
bTI+PGVsZWN0cm9uaWMtcmVzb3VyY2UtbnVtPjEwLjEwMTYvczAxNDAtNjczNigxMSk2MDc3OS00
PC9lbGVjdHJvbmljLXJlc291cmNlLW51bT48cmVtb3RlLWRhdGFiYXNlLXByb3ZpZGVyPk5sbTwv
cmVtb3RlLWRhdGFiYXNlLXByb3ZpZGVyPjxsYW5ndWFnZT5lbmc8L2xhbmd1YWdlPjwvcmVjb3Jk
PjwvQ2l0ZT48L0VuZE5vdGU+
</w:fldData>
        </w:fldChar>
      </w:r>
      <w:r w:rsidR="00DC1BCC">
        <w:instrText xml:space="preserve"> ADDIN EN.CITE </w:instrText>
      </w:r>
      <w:r w:rsidR="00DC1BCC">
        <w:fldChar w:fldCharType="begin">
          <w:fldData xml:space="preserve">PEVuZE5vdGU+PENpdGU+PEF1dGhvcj5CYXJuaWdoYXVzZW48L0F1dGhvcj48WWVhcj4yMDA3PC9Z
ZWFyPjxSZWNOdW0+MTQ8L1JlY051bT48RGlzcGxheVRleHQ+PHN0eWxlIGZhY2U9InN1cGVyc2Ny
aXB0Ij4zLDExLDE0LDIyLDI3PC9zdHlsZT48L0Rpc3BsYXlUZXh0PjxyZWNvcmQ+PHJlYy1udW1i
ZXI+MTQ8L3JlYy1udW1iZXI+PGZvcmVpZ24ta2V5cz48a2V5IGFwcD0iRU4iIGRiLWlkPSI1ZXR2
MnNyczh0ZndwcmUyMmZsNTJ4OTl3dHBkc3phenN6ZWQiIHRpbWVzdGFtcD0iMTcyNjUxMTAyNSI+
MTQ8L2tleT48L2ZvcmVpZ24ta2V5cz48cmVmLXR5cGUgbmFtZT0iSm91cm5hbCBBcnRpY2xlIj4x
NzwvcmVmLXR5cGU+PGNvbnRyaWJ1dG9ycz48YXV0aG9ycz48YXV0aG9yPkJhcm5pZ2hhdXNlbiwg
VC48L2F1dGhvcj48YXV0aG9yPkhvc2Vnb29kLCBWLjwvYXV0aG9yPjxhdXRob3I+VGltYWV1cywg
SS4gTS48L2F1dGhvcj48YXV0aG9yPk5ld2VsbCwgTS4gTC48L2F1dGhvcj48L2F1dGhvcnM+PC9j
b250cmlidXRvcnM+PGF1dGgtYWRkcmVzcz5BZnJpY2EgQ2VudHJlIGZvciBIZWFsdGggYW5kIFBv
cHVsYXRpb24gU3R1ZGllcywgVW5pdmVyc2l0eSBvZiBLd2FadWx1LU5hdGFsLCBNdHViYXR1YmEs
IFNvdXRoIEFmcmljYS4gdGJhcm5pZ2hhdXNlbkBhZnJpY2FjZW50cmUuYWMuemE8L2F1dGgtYWRk
cmVzcz48dGl0bGVzPjx0aXRsZT5UaGUgc29jaW9lY29ub21pYyBkZXRlcm1pbmFudHMgb2YgSElW
IGluY2lkZW5jZTogZXZpZGVuY2UgZnJvbSBhIGxvbmdpdHVkaW5hbCwgcG9wdWxhdGlvbi1iYXNl
ZCBzdHVkeSBpbiBydXJhbCBTb3V0aCBBZnJpY2E8L3RpdGxlPjxzZWNvbmRhcnktdGl0bGU+QWlk
czwvc2Vjb25kYXJ5LXRpdGxlPjxhbHQtdGl0bGU+QUlEUyAoTG9uZG9uLCBFbmdsYW5kKTwvYWx0
LXRpdGxlPjwvdGl0bGVzPjxwZXJpb2RpY2FsPjxmdWxsLXRpdGxlPkFJRFM8L2Z1bGwtdGl0bGU+
PGFiYnItMT5BaWRzPC9hYmJyLTE+PC9wZXJpb2RpY2FsPjxwYWdlcz5TMjktMzg8L3BhZ2VzPjx2
b2x1bWU+MjEgU3VwcGwgNzwvdm9sdW1lPjxlZGl0aW9uPjIwMDgvMDEvMTE8L2VkaXRpb24+PGtl
eXdvcmRzPjxrZXl3b3JkPkFkb2xlc2NlbnQ8L2tleXdvcmQ+PGtleXdvcmQ+QWR1bHQ8L2tleXdv
cmQ+PGtleXdvcmQ+RWR1Y2F0aW9uYWwgU3RhdHVzPC9rZXl3b3JkPjxrZXl3b3JkPkZhbWlseSBD
aGFyYWN0ZXJpc3RpY3M8L2tleXdvcmQ+PGtleXdvcmQ+RmVtYWxlPC9rZXl3b3JkPjxrZXl3b3Jk
PkhJViBJbmZlY3Rpb25zLyplcGlkZW1pb2xvZ3kvbW9ydGFsaXR5PC9rZXl3b3JkPjxrZXl3b3Jk
Pkhpdi0xPC9rZXl3b3JkPjxrZXl3b3JkPkh1bWFuczwva2V5d29yZD48a2V5d29yZD5JbmNpZGVu
Y2U8L2tleXdvcmQ+PGtleXdvcmQ+TG9uZ2l0dWRpbmFsIFN0dWRpZXM8L2tleXdvcmQ+PGtleXdv
cmQ+TWFsZTwva2V5d29yZD48a2V5d29yZD4qUG9wdWxhdGlvbiBTdXJ2ZWlsbGFuY2U8L2tleXdv
cmQ+PGtleXdvcmQ+UG92ZXJ0eTwva2V5d29yZD48a2V5d29yZD4qUnVyYWwgSGVhbHRoPC9rZXl3
b3JkPjxrZXl3b3JkPlNleHVhbCBCZWhhdmlvcjwva2V5d29yZD48a2V5d29yZD4qU29jaW9lY29u
b21pYyBGYWN0b3JzPC9rZXl3b3JkPjxrZXl3b3JkPlNvdXRoIEFmcmljYS9lcGlkZW1pb2xvZ3k8
L2tleXdvcmQ+PC9rZXl3b3Jkcz48ZGF0ZXM+PHllYXI+MjAwNzwveWVhcj48cHViLWRhdGVzPjxk
YXRlPk5vdjwvZGF0ZT48L3B1Yi1kYXRlcz48L2RhdGVzPjxpc2JuPjAyNjktOTM3MDwvaXNibj48
YWNjZXNzaW9uLW51bT4xODA0MDE2MjwvYWNjZXNzaW9uLW51bT48dXJscz48cmVsYXRlZC11cmxz
Pjx1cmw+aHR0cDovL2dyYXBoaWNzLnR4Lm92aWQuY29tL292ZnRwZGZzL0ZQREROQ0ZCUERNRkNE
MDAvZnMwNDcvb3ZmdC9saXZlL2d2MDI0LzAwMDAyMDMwLzAwMDAyMDMwLTIwMDcxMTAwNy0wMDAw
NC5wZGY8L3VybD48L3JlbGF0ZWQtdXJscz48L3VybHM+PGN1c3RvbTI+UG1jMjg0NzI1NzwvY3Vz
dG9tMj48Y3VzdG9tNj5Va21zMjkxNjg8L2N1c3RvbTY+PGVsZWN0cm9uaWMtcmVzb3VyY2UtbnVt
PjEwLjEwOTcvMDEuYWlkcy4wMDAwMzAwNTMzLjU5NDgzLjk1PC9lbGVjdHJvbmljLXJlc291cmNl
LW51bT48cmVtb3RlLWRhdGFiYXNlLXByb3ZpZGVyPk5sbTwvcmVtb3RlLWRhdGFiYXNlLXByb3Zp
ZGVyPjxsYW5ndWFnZT5lbmc8L2xhbmd1YWdlPjwvcmVjb3JkPjwvQ2l0ZT48Q2l0ZT48QXV0aG9y
PkthZ2FheWk8L0F1dGhvcj48WWVhcj4yMDE0PC9ZZWFyPjxSZWNOdW0+MjQ8L1JlY051bT48cmVj
b3JkPjxyZWMtbnVtYmVyPjI0PC9yZWMtbnVtYmVyPjxmb3JlaWduLWtleXM+PGtleSBhcHA9IkVO
IiBkYi1pZD0iNWV0djJzcnM4dGZ3cHJlMjJmbDUyeDk5d3RwZHN6YXpzemVkIiB0aW1lc3RhbXA9
IjE3MjY1MTEwMjUiPjI0PC9rZXk+PC9mb3JlaWduLWtleXM+PHJlZi10eXBlIG5hbWU9IkpvdXJu
YWwgQXJ0aWNsZSI+MTc8L3JlZi10eXBlPjxjb250cmlidXRvcnM+PGF1dGhvcnM+PGF1dGhvcj5L
YWdhYXlpLCBKLjwvYXV0aG9yPjxhdXRob3I+R3JheSwgUi4gSC48L2F1dGhvcj48YXV0aG9yPldo
YWxlbiwgQy48L2F1dGhvcj48YXV0aG9yPkZ1LCBQLjwvYXV0aG9yPjxhdXRob3I+TmV1aGF1c2Vy
LCBELjwvYXV0aG9yPjxhdXRob3I+TWNHcmF0aCwgSi4gVy48L2F1dGhvcj48YXV0aG9yPlNld2Fu
a2FtYm8sIE4uIEsuPC9hdXRob3I+PGF1dGhvcj5TZXJ3YWRkYSwgRC48L2F1dGhvcj48YXV0aG9y
PktpZ296aSwgRy48L2F1dGhvcj48YXV0aG9yPk5hbHVnb2RhLCBGLjwvYXV0aG9yPjxhdXRob3I+
UmV5bm9sZHMsIFMuIEouPC9hdXRob3I+PGF1dGhvcj5XYXdlciwgTS4gSi48L2F1dGhvcj48YXV0
aG9yPlNpbmdlciwgTS4gRS48L2F1dGhvcj48L2F1dGhvcnM+PC9jb250cmlidXRvcnM+PGF1dGgt
YWRkcmVzcz5SYWthaSBIZWFsdGggU2NpZW5jZXMgUHJvZ3JhbSwgRW50ZWJiZSwgVWdhbmRhOyBE
ZXBhcm1lbnQgb2YgRXBpZGVtaW9sb2d5IGFuZCBCaW9zdGF0aXN0aWNzLCBDYXNlIFdlc3Rlcm4g
UmVzZXJ2ZSBVbml2ZXJzaXR5LCBDbGV2ZWxhbmQsIE9oaW8sIFVuaXRlZCBTdGF0ZXMgb2YgQW1l
cmljYS4mI3hEO0RlcGFydG1lbnQgb2YgRXBpZGVtaW9sb2d5LCBKb2hucyBIb3BraW5zIEJsb29t
YmVyZyBTY2hvb2wgb2YgUHVibGljIEhlYWx0aCwgQmFsdGltb3JlLCBNYXJ5bGFuZCwgVW5pdGVk
IFN0YXRlcyBvZiBBbWVyaWNhLiYjeEQ7RGVwYXJ0bWVudCBvZiBFcGlkZW1pb2xvZ3kgYW5kIEJp
b3N0YXRpc3RpY3MsIFVuaXZlcnNpdHkgb2YgR2VvcmdpYSwgQXRoZW5zLCBHZW9yZ2lhLCBVbml0
ZWQgU3RhdGVzIG9mIEFtZXJpY2EuJiN4RDtEZXBhcm1lbnQgb2YgRXBpZGVtaW9sb2d5IGFuZCBC
aW9zdGF0aXN0aWNzLCBDYXNlIFdlc3Rlcm4gUmVzZXJ2ZSBVbml2ZXJzaXR5LCBDbGV2ZWxhbmQs
IE9oaW8sIFVuaXRlZCBTdGF0ZXMgb2YgQW1lcmljYS4mI3hEO0RlcGFydG1lbnQgb2YgQW50aHJv
cG9sb2d5LCBDYXNlIFdlc3Rlcm4gUmVzZXJ2ZSBVbml2ZXJzaXR5LCBDbGV2ZWxhbmQsIE9oaW8s
IFVuaXRlZCBTdGF0ZXMgb2YgQW1lcmljYS4mI3hEO01ha2VyZXJlIFVuaXZlcnNpdHkgQ29sbGVn
ZSBvZiBIZWFsdGggU2NpZW5jZXMsIEthbXBhbGEsIFVnYW5kYS4mI3hEO0RpdmlzaW9uIG9mIElu
dHJhbXVyYWwgUmVzZWFyY2gsIE5hdGlvbmFsIEluc3RpdHV0ZSBvZiBBbGxlcmd5IGFuZCBJbmZl
Y3Rpb3VzIERpc2Vhc2VzLCBOYXRpb25hbCBJbnN0aXR1dGVzIG9mIEhlYWx0aCwgQmV0aGVzZGEs
IE1hcnlsYW5kLCBVbml0ZWQgU3RhdGVzIG9mIEFtZXJpY2E7IEpvaG5zIEhvcGtpbnMgU2Nob29s
IG9mIE1lZGljaW5lLCBCYWx0aW1vcmUsIE1hcnlsYW5kLCBVbml0ZWQgU3RhdGVzIG9mIEFtZXJp
Y2EuPC9hdXRoLWFkZHJlc3M+PHRpdGxlcz48dGl0bGU+SW5kaWNlcyB0byBtZWFzdXJlIHJpc2sg
b2YgSElWIGFjcXVpc2l0aW9uIGluIFJha2FpLCBVZ2FuZG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5MjAxNTwvcGFnZXM+PHZvbHVtZT45PC92b2x1bWU+PG51
bWJlcj40PC9udW1iZXI+PGVkaXRpb24+MjAxNC8wNC8wODwvZWRpdGlvbj48a2V5d29yZHM+PGtl
eXdvcmQ+QWRvbGVzY2VudDwva2V5d29yZD48a2V5d29yZD5BZHVsdDwva2V5d29yZD48a2V5d29y
ZD5Db2hvcnQgU3R1ZGllczwva2V5d29yZD48a2V5d29yZD5GZW1hbGU8L2tleXdvcmQ+PGtleXdv
cmQ+SElWIEluZmVjdGlvbnMvZXBpZGVtaW9sb2d5LypldGlvbG9neTwva2V5d29yZD48a2V5d29y
ZD5IaXYtMTwva2V5d29yZD48a2V5d29yZD4qSGVhbHRoIFN0YXR1cyBJbmRpY2F0b3JzPC9rZXl3
b3JkPjxrZXl3b3JkPkh1bWFuczwva2V5d29yZD48a2V5d29yZD5NYWxlPC9rZXl3b3JkPjxrZXl3
b3JkPk1pZGRsZSBBZ2VkPC9rZXl3b3JkPjxrZXl3b3JkPlJpc2sgRmFjdG9yczwva2V5d29yZD48
a2V5d29yZD5TZXggRmFjdG9yczwva2V5d29yZD48a2V5d29yZD5TZXh1YWwgQmVoYXZpb3Ivc3Rh
dGlzdGljcyAmYW1wOyBudW1lcmljYWwgZGF0YTwva2V5d29yZD48a2V5d29yZD5VZ2FuZGEvZXBp
ZGVtaW9sb2d5PC9rZXl3b3JkPjxrZXl3b3JkPllvdW5nIEFkdWx0PC9rZXl3b3JkPjwva2V5d29y
ZHM+PGRhdGVzPjx5ZWFyPjIwMTQ8L3llYXI+PC9kYXRlcz48aXNibj4xOTMyLTYyMDM8L2lzYm4+
PGFjY2Vzc2lvbi1udW0+MjQ3MDQ3Nzg8L2FjY2Vzc2lvbi1udW0+PHVybHM+PHJlbGF0ZWQtdXJs
cz48dXJsPmh0dHA6Ly93d3cubmNiaS5ubG0ubmloLmdvdi9wbWMvYXJ0aWNsZXMvUE1DMzk3NjI2
MS9wZGYvcG9uZS4wMDkyMDE1LnBkZjwvdXJsPjwvcmVsYXRlZC11cmxzPjwvdXJscz48Y3VzdG9t
Mj5QbWMzOTc2MjYxPC9jdXN0b20yPjxlbGVjdHJvbmljLXJlc291cmNlLW51bT4xMC4xMzcxL2pv
dXJuYWwucG9uZS4wMDkyMDE1PC9lbGVjdHJvbmljLXJlc291cmNlLW51bT48cmVtb3RlLWRhdGFi
YXNlLXByb3ZpZGVyPk5sbTwvcmVtb3RlLWRhdGFiYXNlLXByb3ZpZGVyPjxsYW5ndWFnZT5lbmc8
L2xhbmd1YWdlPjwvcmVjb3JkPjwvQ2l0ZT48Q2l0ZT48QXV0aG9yPkxvcG1hbjwvQXV0aG9yPjxZ
ZWFyPjIwMDg8L1llYXI+PFJlY051bT4yOTwvUmVjTnVtPjxyZWNvcmQ+PHJlYy1udW1iZXI+Mjk8
L3JlYy1udW1iZXI+PGZvcmVpZ24ta2V5cz48a2V5IGFwcD0iRU4iIGRiLWlkPSI1ZXR2MnNyczh0
ZndwcmUyMmZsNTJ4OTl3dHBkc3phenN6ZWQiIHRpbWVzdGFtcD0iMTcyNjUxMTAyNSI+Mjk8L2tl
eT48L2ZvcmVpZ24ta2V5cz48cmVmLXR5cGUgbmFtZT0iSm91cm5hbCBBcnRpY2xlIj4xNzwvcmVm
LXR5cGU+PGNvbnRyaWJ1dG9ycz48YXV0aG9ycz48YXV0aG9yPkxvcG1hbiwgQi48L2F1dGhvcj48
YXV0aG9yPk55YW11a2FwYSwgQy48L2F1dGhvcj48YXV0aG9yPk11c2hhdGksIFAuPC9hdXRob3I+
PGF1dGhvcj5NdXBhbWJpcmV5aSwgWi48L2F1dGhvcj48YXV0aG9yPk1hc29uLCBQLjwvYXV0aG9y
PjxhdXRob3I+R2FybmV0dCwgRy4gUC48L2F1dGhvcj48YXV0aG9yPkdyZWdzb24sIFMuPC9hdXRo
b3I+PC9hdXRob3JzPjwvY29udHJpYnV0b3JzPjxhdXRoLWFkZHJlc3M+RGVwYXJ0bWVudCBvZiBJ
bmZlY3Rpb3VzIERpc2Vhc2UgRXBpZGVtaW9sb2d5LCBJbXBlcmlhbCBDb2xsZWdlIExvbmRvbiwg
VUsuPC9hdXRoLWFkZHJlc3M+PHRpdGxlcz48dGl0bGU+SElWIGluY2lkZW5jZSBpbiAzIHllYXJz
IG9mIGZvbGxvdy11cCBvZiBhIFppbWJhYndlIGNvaG9ydC0tMTk5OC0yMDAwIHRvIDIwMDEtMDM6
IGNvbnRyaWJ1dGlvbnMgb2YgcHJveGltYXRlIGFuZCB1bmRlcmx5aW5nIGRldGVybWluYW50cyB0
byB0cmFuc21pc3Npb248L3RpdGxlPjxzZWNvbmRhcnktdGl0bGU+SW50IEogRXBpZGVtaW9sPC9z
ZWNvbmRhcnktdGl0bGU+PC90aXRsZXM+PHBlcmlvZGljYWw+PGZ1bGwtdGl0bGU+SW50IEogRXBp
ZGVtaW9sPC9mdWxsLXRpdGxlPjwvcGVyaW9kaWNhbD48cGFnZXM+ODgtMTA1PC9wYWdlcz48dm9s
dW1lPjM3PC92b2x1bWU+PG51bWJlcj4xPC9udW1iZXI+PGVkaXRpb24+MjAwODAxMTg8L2VkaXRp
b24+PGtleXdvcmRzPjxrZXl3b3JkPkFkb2xlc2NlbnQ8L2tleXdvcmQ+PGtleXdvcmQ+QWR1bHQ8
L2tleXdvcmQ+PGtleXdvcmQ+QWdlIERpc3RyaWJ1dGlvbjwva2V5d29yZD48a2V5d29yZD5BdHRp
dHVkZSB0byBIZWFsdGg8L2tleXdvcmQ+PGtleXdvcmQ+Q29ob3J0IFN0dWRpZXM8L2tleXdvcmQ+
PGtleXdvcmQ+Q29uZmlkZW5jZSBJbnRlcnZhbHM8L2tleXdvcmQ+PGtleXdvcmQ+RGV2ZWxvcGlu
ZyBDb3VudHJpZXM8L2tleXdvcmQ+PGtleXdvcmQ+RGlzZWFzZSBUcmFuc21pc3Npb24sIEluZmVj
dGlvdXMvKnN0YXRpc3RpY3MgJmFtcDsgbnVtZXJpY2FsIGRhdGE8L2tleXdvcmQ+PGtleXdvcmQ+
RmVtYWxlPC9rZXl3b3JkPjxrZXl3b3JkPkZvbGxvdy1VcCBTdHVkaWVzPC9rZXl3b3JkPjxrZXl3
b3JkPkhJViBJbmZlY3Rpb25zLyplcGlkZW1pb2xvZ3kvKnRyYW5zbWlzc2lvbjwva2V5d29yZD48
a2V5d29yZD5ISVYgU2Vyb25lZ2F0aXZpdHk8L2tleXdvcmQ+PGtleXdvcmQ+SHVtYW5zPC9rZXl3
b3JkPjxrZXl3b3JkPkluY2lkZW5jZTwva2V5d29yZD48a2V5d29yZD5NYWxlPC9rZXl3b3JkPjxr
ZXl3b3JkPk1pZGRsZSBBZ2VkPC9rZXl3b3JkPjxrZXl3b3JkPlBvaXNzb24gRGlzdHJpYnV0aW9u
PC9rZXl3b3JkPjxrZXl3b3JkPlBvcHVsYXRpb24gU3VydmVpbGxhbmNlPC9rZXl3b3JkPjxrZXl3
b3JkPlByb2JhYmlsaXR5PC9rZXl3b3JkPjxrZXl3b3JkPlJldHJvc3BlY3RpdmUgU3R1ZGllczwv
a2V5d29yZD48a2V5d29yZD5SaXNrIEFzc2Vzc21lbnQ8L2tleXdvcmQ+PGtleXdvcmQ+KlJpc2st
VGFraW5nPC9rZXl3b3JkPjxrZXl3b3JkPlNleCBEaXN0cmlidXRpb248L2tleXdvcmQ+PGtleXdv
cmQ+KlNleHVhbCBQYXJ0bmVyczwva2V5d29yZD48a2V5d29yZD5aaW1iYWJ3ZS9lcGlkZW1pb2xv
Z3k8L2tleXdvcmQ+PC9rZXl3b3Jkcz48ZGF0ZXM+PHllYXI+MjAwODwveWVhcj48cHViLWRhdGVz
PjxkYXRlPkZlYjwvZGF0ZT48L3B1Yi1kYXRlcz48L2RhdGVzPjxpc2JuPjE0NjQtMzY4NSAoRWxl
Y3Ryb25pYykmI3hEOzAzMDAtNTc3MSAoUHJpbnQpJiN4RDswMzAwLTU3NzEgKExpbmtpbmcpPC9p
c2JuPjxhY2Nlc3Npb24tbnVtPjE4MjAzNzc0PC9hY2Nlc3Npb24tbnVtPjx1cmxzPjxyZWxhdGVk
LXVybHM+PHVybD5odHRwczovL3d3dy5uY2JpLm5sbS5uaWguZ292L3B1Ym1lZC8xODIwMzc3NDwv
dXJsPjx1cmw+aHR0cHM6Ly93d3cubmNiaS5ubG0ubmloLmdvdi9wbWMvYXJ0aWNsZXMvUE1DNTc5
Mzk5NS9wZGYvZW1zcy0zMzIzMy5wZGY8L3VybD48L3JlbGF0ZWQtdXJscz48L3VybHM+PGN1c3Rv
bTE+Q29uZmxpY3Qgb2YgaW50ZXJlc3Q6IE5vbmUgZGVjbGFyZWQuPC9jdXN0b20xPjxjdXN0b20y
PlBNQzU3OTM5OTU8L2N1c3RvbTI+PGVsZWN0cm9uaWMtcmVzb3VyY2UtbnVtPjEwLjEwOTMvaWpl
L2R5bTI1NTwvZWxlY3Ryb25pYy1yZXNvdXJjZS1udW0+PHJlbW90ZS1kYXRhYmFzZS1uYW1lPk1l
ZGxpbmU8L3JlbW90ZS1kYXRhYmFzZS1uYW1lPjxyZW1vdGUtZGF0YWJhc2UtcHJvdmlkZXI+TkxN
PC9yZW1vdGUtZGF0YWJhc2UtcHJvdmlkZXI+PC9yZWNvcmQ+PC9DaXRlPjxDaXRlPjxBdXRob3I+
U2hhZmVyPC9BdXRob3I+PFllYXI+MjAwODwvWWVhcj48UmVjTnVtPjU3PC9SZWNOdW0+PHJlY29y
ZD48cmVjLW51bWJlcj41NzwvcmVjLW51bWJlcj48Zm9yZWlnbi1rZXlzPjxrZXkgYXBwPSJFTiIg
ZGItaWQ9IjVldHYyc3JzOHRmd3ByZTIyZmw1Mng5OXd0cGRzemF6c3plZCIgdGltZXN0YW1wPSIx
NzI2NTY5OTQ4Ij41Nzwva2V5PjwvZm9yZWlnbi1rZXlzPjxyZWYtdHlwZSBuYW1lPSJKb3VybmFs
IEFydGljbGUiPjE3PC9yZWYtdHlwZT48Y29udHJpYnV0b3JzPjxhdXRob3JzPjxhdXRob3I+U2hh
ZmVyLCBMLiBBLjwvYXV0aG9yPjxhdXRob3I+QmlyYXJvLCBTLjwvYXV0aG9yPjxhdXRob3I+TmFr
aXlpbmdpLU1paXJvLCBKLjwvYXV0aG9yPjxhdXRob3I+S2FtYWxpLCBBLjwvYXV0aG9yPjxhdXRo
b3I+U3NlbWF0aW1iYSwgRC48L2F1dGhvcj48YXV0aG9yPk91bWEsIEouPC9hdXRob3I+PGF1dGhv
cj5PandpeWEsIEEuPC9hdXRob3I+PGF1dGhvcj5IdWdoZXMsIFAuPC9hdXRob3I+PGF1dGhvcj5W
YW4gZGVyIFBhYWwsIEwuPC9hdXRob3I+PGF1dGhvcj5XaGl0d29ydGgsIEouPC9hdXRob3I+PGF1
dGhvcj5PcGlvLCBBLjwvYXV0aG9yPjxhdXRob3I+R3Jvc3NrdXJ0aCwgSC48L2F1dGhvcj48L2F1
dGhvcnM+PC9jb250cmlidXRvcnM+PGF1dGgtYWRkcmVzcz5NUkMvVVZSSSBVZ2FuZGEgUmVzZWFy
Y2ggVW5pdCBvbiBBSURTLCBFbnRlYmJlLCBVZ2FuZGEuIGxlaWdoYW5uZS5zaGFmZXJAbXJjdWdh
bmRhLm9yZzwvYXV0aC1hZGRyZXNzPjx0aXRsZXM+PHRpdGxlPkhJViBwcmV2YWxlbmNlIGFuZCBp
bmNpZGVuY2UgYXJlIG5vIGxvbmdlciBmYWxsaW5nIGluIHNvdXRod2VzdCBVZ2FuZGE6IGV2aWRl
bmNlIGZyb20gYSBydXJhbCBwb3B1bGF0aW9uIGNvaG9ydCAxOTg5LTIwMDU8L3RpdGxlPjxzZWNv
bmRhcnktdGl0bGU+QWlkczwvc2Vjb25kYXJ5LXRpdGxlPjxhbHQtdGl0bGU+QUlEUyAoTG9uZG9u
LCBFbmdsYW5kKTwvYWx0LXRpdGxlPjwvdGl0bGVzPjxwZXJpb2RpY2FsPjxmdWxsLXRpdGxlPkFJ
RFM8L2Z1bGwtdGl0bGU+PGFiYnItMT5BaWRzPC9hYmJyLTE+PC9wZXJpb2RpY2FsPjxwYWdlcz4x
NjQxLTk8L3BhZ2VzPjx2b2x1bWU+MjI8L3ZvbHVtZT48bnVtYmVyPjEzPC9udW1iZXI+PGVkaXRp
b24+MjAwOC8wOC8wMjwvZWRpdGlvbj48a2V5d29yZHM+PGtleXdvcmQ+QWRvbGVzY2VudDwva2V5
d29yZD48a2V5d29yZD5BZHVsdDwva2V5d29yZD48a2V5d29yZD5GZW1hbGU8L2tleXdvcmQ+PGtl
eXdvcmQ+SElWIEluZmVjdGlvbnMvKmVwaWRlbWlvbG9neS9wc3ljaG9sb2d5PC9rZXl3b3JkPjxr
ZXl3b3JkPipIaXYtMTwva2V5d29yZD48a2V5d29yZD5IZWFsdGggS25vd2xlZGdlLCBBdHRpdHVk
ZXMsIFByYWN0aWNlPC9rZXl3b3JkPjxrZXl3b3JkPkhlYWx0aCBTdXJ2ZXlzPC9rZXl3b3JkPjxr
ZXl3b3JkPkh1bWFuczwva2V5d29yZD48a2V5d29yZD5JbmNpZGVuY2U8L2tleXdvcmQ+PGtleXdv
cmQ+TWFsZTwva2V5d29yZD48a2V5d29yZD5QcmVnbmFuY3k8L2tleXdvcmQ+PGtleXdvcmQ+UHJl
dmFsZW5jZTwva2V5d29yZD48a2V5d29yZD5SZWdyZXNzaW9uIEFuYWx5c2lzPC9rZXl3b3JkPjxr
ZXl3b3JkPlJpc2stVGFraW5nPC9rZXl3b3JkPjxrZXl3b3JkPlJ1cmFsIFBvcHVsYXRpb248L2tl
eXdvcmQ+PGtleXdvcmQ+U2V4dWFsIFBhcnRuZXJzPC9rZXl3b3JkPjxrZXl3b3JkPlVnYW5kYS9l
cGlkZW1pb2xvZ3k8L2tleXdvcmQ+PGtleXdvcmQ+VW5zYWZlIFNleDwva2V5d29yZD48L2tleXdv
cmRzPjxkYXRlcz48eWVhcj4yMDA4PC95ZWFyPjxwdWItZGF0ZXM+PGRhdGU+QXVnIDIwPC9kYXRl
PjwvcHViLWRhdGVzPjwvZGF0ZXM+PGlzYm4+MDI2OS05MzcwPC9pc2JuPjxhY2Nlc3Npb24tbnVt
PjE4NjcwMjI1PC9hY2Nlc3Npb24tbnVtPjx1cmxzPjxyZWxhdGVkLXVybHM+PHVybD5odHRwOi8v
Z3JhcGhpY3MudHgub3ZpZC5jb20vb3ZmdHBkZnMvRlBERE5DT0JJRElGQ04wMC9mczA0Ni9vdmZ0
L2xpdmUvZ3YwMjMvMDAwMDIwMzAvMDAwMDIwMzAtMjAwODA4MjAwLTAwMDE1LnBkZjwvdXJsPjwv
cmVsYXRlZC11cmxzPjwvdXJscz48ZWxlY3Ryb25pYy1yZXNvdXJjZS1udW0+MTAuMTA5Ny9RQUQu
MGIwMTNlMzI4MzBhNzUwMjwvZWxlY3Ryb25pYy1yZXNvdXJjZS1udW0+PHJlbW90ZS1kYXRhYmFz
ZS1wcm92aWRlcj5ObG08L3JlbW90ZS1kYXRhYmFzZS1wcm92aWRlcj48bGFuZ3VhZ2U+ZW5nPC9s
YW5ndWFnZT48L3JlY29yZD48L0NpdGU+PENpdGU+PEF1dGhvcj5UYW5zZXI8L0F1dGhvcj48WWVh
cj4yMDExPC9ZZWFyPjxSZWNOdW0+NDA8L1JlY051bT48cmVjb3JkPjxyZWMtbnVtYmVyPjQwPC9y
ZWMtbnVtYmVyPjxmb3JlaWduLWtleXM+PGtleSBhcHA9IkVOIiBkYi1pZD0iNWV0djJzcnM4dGZ3
cHJlMjJmbDUyeDk5d3RwZHN6YXpzemVkIiB0aW1lc3RhbXA9IjE3MjY1MTEwMjUiPjQwPC9rZXk+
PC9mb3JlaWduLWtleXM+PHJlZi10eXBlIG5hbWU9IkpvdXJuYWwgQXJ0aWNsZSI+MTc8L3JlZi10
eXBlPjxjb250cmlidXRvcnM+PGF1dGhvcnM+PGF1dGhvcj5UYW5zZXIsIEYuPC9hdXRob3I+PGF1
dGhvcj5CYXJuaWdoYXVzZW4sIFQuPC9hdXRob3I+PGF1dGhvcj5IdW5kLCBMLjwvYXV0aG9yPjxh
dXRob3I+R2FybmV0dCwgRy4gUC48L2F1dGhvcj48YXV0aG9yPk1jR3JhdGgsIE4uPC9hdXRob3I+
PGF1dGhvcj5OZXdlbGwsIE0uIEwuPC9hdXRob3I+PC9hdXRob3JzPjwvY29udHJpYnV0b3JzPjxh
dXRoLWFkZHJlc3M+QWZyaWNhIENlbnRyZSBmb3IgSGVhbHRoIGFuZCBQb3B1bGF0aW9uIFN0dWRp
ZXMsIFVuaXZlcnNpdHkgb2YgS3dhWnVsdS1OYXRhbCwgTXR1YmF0dWJhLCBTb3V0aCBBZnJpY2Eu
IHRhbnNlcmZAYWZyaWNhY2VudHJlLmFjLnphPC9hdXRoLWFkZHJlc3M+PHRpdGxlcz48dGl0bGU+
RWZmZWN0IG9mIGNvbmN1cnJlbnQgc2V4dWFsIHBhcnRuZXJzaGlwcyBvbiByYXRlIG9mIG5ldyBI
SVYgaW5mZWN0aW9ucyBpbiBhIGhpZ2gtcHJldmFsZW5jZSwgcnVyYWwgU291dGggQWZyaWNhbiBw
b3B1bGF0aW9uOiBhIGNvaG9ydCBzdHVkeT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jQ3
LTU1PC9wYWdlcz48dm9sdW1lPjM3ODwvdm9sdW1lPjxudW1iZXI+OTc4NzwvbnVtYmVyPjxlZGl0
aW9uPjIwMTEvMDcvMTk8L2VkaXRpb24+PGtleXdvcmRzPjxrZXl3b3JkPkFkb2xlc2NlbnQ8L2tl
eXdvcmQ+PGtleXdvcmQ+QWR1bHQ8L2tleXdvcmQ+PGtleXdvcmQ+QWdlIERpc3RyaWJ1dGlvbjwv
a2V5d29yZD48a2V5d29yZD5Db2hvcnQgU3R1ZGllczwva2V5d29yZD48a2V5d29yZD5FZHVjYXRp
b25hbCBTdGF0dXM8L2tleXdvcmQ+PGtleXdvcmQ+RmVtYWxlPC9rZXl3b3JkPjxrZXl3b3JkPkhJ
ViBJbmZlY3Rpb25zLyplcGlkZW1pb2xvZ3kvKnRyYW5zbWlzc2lvbjwva2V5d29yZD48a2V5d29y
ZD5ISVYgU2Vyb3Bvc2l0aXZpdHk8L2tleXdvcmQ+PGtleXdvcmQ+SHVtYW5zPC9rZXl3b3JkPjxr
ZXl3b3JkPkluY2lkZW5jZTwva2V5d29yZD48a2V5d29yZD5NYWxlPC9rZXl3b3JkPjxrZXl3b3Jk
Pk1hcnJpYWdlLypzdGF0aXN0aWNzICZhbXA7IG51bWVyaWNhbCBkYXRhPC9rZXl3b3JkPjxrZXl3
b3JkPk1pZGRsZSBBZ2VkPC9rZXl3b3JkPjxrZXl3b3JkPk11bHRpdmFyaWF0ZSBBbmFseXNpczwv
a2V5d29yZD48a2V5d29yZD5Ob3JtYWwgRGlzdHJpYnV0aW9uPC9rZXl3b3JkPjxrZXl3b3JkPk9k
ZHMgUmF0aW88L2tleXdvcmQ+PGtleXdvcmQ+KlBvcHVsYXRpb24gU3VydmVpbGxhbmNlPC9rZXl3
b3JkPjxrZXl3b3JkPlByZXZhbGVuY2U8L2tleXdvcmQ+PGtleXdvcmQ+UHJpbWFyeSBQcmV2ZW50
aW9uPC9rZXl3b3JkPjxrZXl3b3JkPlJlc2lkZW5jZSBDaGFyYWN0ZXJpc3RpY3M8L2tleXdvcmQ+
PGtleXdvcmQ+KlJpc2stVGFraW5nPC9rZXl3b3JkPjxrZXl3b3JkPlJ1cmFsIFBvcHVsYXRpb24v
KnN0YXRpc3RpY3MgJmFtcDsgbnVtZXJpY2FsIGRhdGE8L2tleXdvcmQ+PGtleXdvcmQ+KlNleHVh
bCBCZWhhdmlvcjwva2V5d29yZD48a2V5d29yZD4qU2V4dWFsIFBhcnRuZXJzPC9rZXl3b3JkPjxr
ZXl3b3JkPlNvdXRoIEFmcmljYS9lcGlkZW1pb2xvZ3k8L2tleXdvcmQ+PGtleXdvcmQ+U3VydmV5
cyBhbmQgUXVlc3Rpb25uYWlyZXM8L2tleXdvcmQ+PGtleXdvcmQ+VGltZSBGYWN0b3JzPC9rZXl3
b3JkPjwva2V5d29yZHM+PGRhdGVzPjx5ZWFyPjIwMTE8L3llYXI+PHB1Yi1kYXRlcz48ZGF0ZT5K
dWwgMTY8L2RhdGU+PC9wdWItZGF0ZXM+PC9kYXRlcz48aXNibj4wMTQwLTY3MzY8L2lzYm4+PGFj
Y2Vzc2lvbi1udW0+MjE3NjM5Mzc8L2FjY2Vzc2lvbi1udW0+PHVybHM+PHJlbGF0ZWQtdXJscz48
dXJsPmh0dHA6Ly9hYy5lbHMtY2RuLmNvbS9TMDE0MDY3MzYxMTYwNzc5NC8xLXMyLjAtUzAxNDA2
NzM2MTE2MDc3OTQtbWFpbi5wZGY/X3RpZD04ZDllNWU2Mi1kMTliLTExZTUtYjMyNC0wMDAwMGFh
YjBmNmImYW1wO2FjZG5hdD0xNDU1MjkwMzUzXzExODUwOTRlMmFjZThlNTQ3NzdlNDdlYjRkM2U1
ZGIxPC91cmw+PC9yZWxhdGVkLXVybHM+PC91cmxzPjxjdXN0b20yPlBtYzMxNDExNDI8L2N1c3Rv
bTI+PGVsZWN0cm9uaWMtcmVzb3VyY2UtbnVtPjEwLjEwMTYvczAxNDAtNjczNigxMSk2MDc3OS00
PC9lbGVjdHJvbmljLXJlc291cmNlLW51bT48cmVtb3RlLWRhdGFiYXNlLXByb3ZpZGVyPk5sbTwv
cmVtb3RlLWRhdGFiYXNlLXByb3ZpZGVyPjxsYW5ndWFnZT5lbmc8L2xhbmd1YWdlPjwvcmVjb3Jk
PjwvQ2l0ZT48L0VuZE5vdGU+
</w:fldData>
        </w:fldChar>
      </w:r>
      <w:r w:rsidR="00DC1BCC">
        <w:instrText xml:space="preserve"> ADDIN EN.CITE.DATA </w:instrText>
      </w:r>
      <w:r w:rsidR="00DC1BCC">
        <w:fldChar w:fldCharType="end"/>
      </w:r>
      <w:r w:rsidR="00600572">
        <w:fldChar w:fldCharType="separate"/>
      </w:r>
      <w:r w:rsidR="00DC1BCC" w:rsidRPr="00DC1BCC">
        <w:rPr>
          <w:noProof/>
          <w:vertAlign w:val="superscript"/>
        </w:rPr>
        <w:t>3,11,14,22,27</w:t>
      </w:r>
      <w:r w:rsidR="00600572">
        <w:fldChar w:fldCharType="end"/>
      </w:r>
      <w:r w:rsidR="0008212D">
        <w:t xml:space="preserve">.  </w:t>
      </w:r>
      <w:r>
        <w:t>T</w:t>
      </w:r>
      <w:r w:rsidR="0008212D">
        <w:t>he most commonly identified risk factors for HIV infection were</w:t>
      </w:r>
      <w:r w:rsidR="00FF5DD2">
        <w:t>:</w:t>
      </w:r>
      <w:r w:rsidR="001E4D78">
        <w:t xml:space="preserve"> </w:t>
      </w:r>
      <w:r w:rsidR="0008212D">
        <w:t>being unmarried</w:t>
      </w:r>
      <w:r w:rsidR="00FF5DD2">
        <w:t xml:space="preserve"> (in five populations) </w:t>
      </w:r>
      <w:r w:rsidR="005F326B">
        <w:fldChar w:fldCharType="begin">
          <w:fldData xml:space="preserve">PEVuZE5vdGU+PENpdGU+PEF1dGhvcj5FZGVsc3RlaW48L0F1dGhvcj48WWVhcj4yMDE1PC9ZZWFy
PjxSZWNOdW0+MTc8L1JlY051bT48RGlzcGxheVRleHQ+PHN0eWxlIGZhY2U9InN1cGVyc2NyaXB0
Ij42LDEwLDExLDE1LDE4LDIwLTIyLDI2LDI4PC9zdHlsZT48L0Rpc3BsYXlUZXh0PjxyZWNvcmQ+
PHJlYy1udW1iZXI+MTc8L3JlYy1udW1iZXI+PGZvcmVpZ24ta2V5cz48a2V5IGFwcD0iRU4iIGRi
LWlkPSI1ZXR2MnNyczh0ZndwcmUyMmZsNTJ4OTl3dHBkc3phenN6ZWQiIHRpbWVzdGFtcD0iMTcy
NjUxMTAyNSI+MTc8L2tleT48L2ZvcmVpZ24ta2V5cz48cmVmLXR5cGUgbmFtZT0iSm91cm5hbCBB
cnRpY2xlIj4xNzwvcmVmLXR5cGU+PGNvbnRyaWJ1dG9ycz48YXV0aG9ycz48YXV0aG9yPkVkZWxz
dGVpbiwgWi4gUi48L2F1dGhvcj48YXV0aG9yPlNhbnRlbGxpLCBKLiBTLjwvYXV0aG9yPjxhdXRo
b3I+SGVsbGVyaW5nZXIsIFMuPC9hdXRob3I+PGF1dGhvcj5TY2h1eWxlciwgQS4gQy48L2F1dGhv
cj48YXV0aG9yPldlaSwgWS48L2F1dGhvcj48YXV0aG9yPk1hdGh1ciwgUy48L2F1dGhvcj48YXV0
aG9yPlNvbmcsIFguPC9hdXRob3I+PGF1dGhvcj5MdXRhbG8sIFQuPC9hdXRob3I+PGF1dGhvcj5O
YWx1Z29kYSwgRi48L2F1dGhvcj48YXV0aG9yPkdyYXksIFIuIEguPC9hdXRob3I+PGF1dGhvcj5X
YXdlciwgTS4gSi48L2F1dGhvcj48YXV0aG9yPlNlcndhZGRhLCBELiBNLjwvYXV0aG9yPjwvYXV0
aG9ycz48L2NvbnRyaWJ1dG9ycz48YXV0aC1hZGRyZXNzPkhJViBDZW50ZXIgZm9yIENsaW5pY2Fs
IGFuZCBCZWhhdmlvcmFsIFN0dWRpZXMsIE5ldyBZb3JrIFN0YXRlIFBzeWNoaWF0cmljIEluc3Rp
dHV0ZSBhbmQgQ29sdW1iaWEgVW5pdmVyc2l0eSwgMTA1MSBSaXZlcnNpZGUgRHIuLCBOZXcgWW9y
aywgTlksIFVTQS4gRWxlY3Ryb25pYyBhZGRyZXNzOiB6b2UuZWRlbHN0ZWluQGdtYWlsLmNvbS4m
I3hEO0NvbHVtYmlhIFVuaXZlcnNpdHkgTWFpbG1hbiBTY2hvb2wgb2YgUHVibGljIEhlYWx0aCwg
NzIyIFcuIDE2OHRoIFN0LiwgTmV3IFlvcmssIE5ZLCBVU0EuJiN4RDtSYWthaSBIZWFsdGggU2Np
ZW5jZXMgUHJvZ3JhbSwgVWdhbmRhIFZpcnVzIFJlc2VhcmNoIEluc3RpdHV0ZSwgRW50ZWJiZSwg
VWdhbmRhLiYjeEQ7Sm9obnMgSG9wa2lucyBCbG9vbWJlcmcgU2Nob29sIG9mIFB1YmxpYyBIZWFs
dGgsIDYxNSBOLiBXb2xmZSBTdC4sIEJhbHRpbW9yZSwgTUQsIFVTQS48L2F1dGgtYWRkcmVzcz48
dGl0bGVzPjx0aXRsZT5GYWN0b3JzIGFzc29jaWF0ZWQgd2l0aCBpbmNpZGVudCBISVYgaW5mZWN0
aW9uIHZlcnN1cyBwcmV2YWxlbnQgaW5mZWN0aW9uIGFtb25nIHlvdXRoIGluIFJha2FpLCBVZ2Fu
ZGE8L3RpdGxlPjxzZWNvbmRhcnktdGl0bGU+SiBFcGlkZW1pb2wgR2xvYiBIZWFsdGg8L3NlY29u
ZGFyeS10aXRsZT48YWx0LXRpdGxlPkpvdXJuYWwgb2YgZXBpZGVtaW9sb2d5IGFuZCBnbG9iYWwg
aGVhbHRoPC9hbHQtdGl0bGU+PC90aXRsZXM+PHBlcmlvZGljYWw+PGZ1bGwtdGl0bGU+SiBFcGlk
ZW1pb2wgR2xvYiBIZWFsdGg8L2Z1bGwtdGl0bGU+PGFiYnItMT5Kb3VybmFsIG9mIGVwaWRlbWlv
bG9neSBhbmQgZ2xvYmFsIGhlYWx0aDwvYWJici0xPjwvcGVyaW9kaWNhbD48YWx0LXBlcmlvZGlj
YWw+PGZ1bGwtdGl0bGU+SiBFcGlkZW1pb2wgR2xvYiBIZWFsdGg8L2Z1bGwtdGl0bGU+PGFiYnIt
MT5Kb3VybmFsIG9mIGVwaWRlbWlvbG9neSBhbmQgZ2xvYmFsIGhlYWx0aDwvYWJici0xPjwvYWx0
LXBlcmlvZGljYWw+PHBhZ2VzPjg1LTkxPC9wYWdlcz48dm9sdW1lPjU8L3ZvbHVtZT48bnVtYmVy
PjE8L251bWJlcj48ZWRpdGlvbj4yMDE1LzAyLzI0PC9lZGl0aW9uPjxrZXl3b3Jkcz48a2V5d29y
ZD5BZG9sZXNjZW50PC9rZXl3b3JkPjxrZXl3b3JkPkFkdWx0PC9rZXl3b3JkPjxrZXl3b3JkPkZl
bWFsZTwva2V5d29yZD48a2V5d29yZD5ISVYgSW5mZWN0aW9ucy8qZXBpZGVtaW9sb2d5PC9rZXl3
b3JkPjxrZXl3b3JkPkh1bWFuczwva2V5d29yZD48a2V5d29yZD5JbmNpZGVuY2U8L2tleXdvcmQ+
PGtleXdvcmQ+TG9uZ2l0dWRpbmFsIFN0dWRpZXM8L2tleXdvcmQ+PGtleXdvcmQ+TWFsZTwva2V5
d29yZD48a2V5d29yZD5NYXJyaWFnZS9zdGF0aXN0aWNzICZhbXA7IG51bWVyaWNhbCBkYXRhPC9r
ZXl3b3JkPjxrZXl3b3JkPlByZXZhbGVuY2U8L2tleXdvcmQ+PGtleXdvcmQ+UHJvc3BlY3RpdmUg
U3R1ZGllczwva2V5d29yZD48a2V5d29yZD5SaXNrIEZhY3RvcnM8L2tleXdvcmQ+PGtleXdvcmQ+
U2V4dWFsIEJlaGF2aW9yL3N0YXRpc3RpY3MgJmFtcDsgbnVtZXJpY2FsIGRhdGE8L2tleXdvcmQ+
PGtleXdvcmQ+VWdhbmRhL2VwaWRlbWlvbG9neTwva2V5d29yZD48a2V5d29yZD5Zb3VuZyBBZHVs
dDwva2V5d29yZD48L2tleXdvcmRzPjxkYXRlcz48eWVhcj4yMDE1PC95ZWFyPjxwdWItZGF0ZXM+
PGRhdGU+TWFyPC9kYXRlPjwvcHViLWRhdGVzPjwvZGF0ZXM+PGlzYm4+MjIxMC02MDA2PC9pc2Ju
PjxhY2Nlc3Npb24tbnVtPjI1NzAwOTI3PC9hY2Nlc3Npb24tbnVtPjx1cmxzPjxyZWxhdGVkLXVy
bHM+PHVybD5odHRwOi8vYWMuZWxzLWNkbi5jb20vUzIyMTA2MDA2MTQwMDA4MjMvMS1zMi4wLVMy
MjEwNjAwNjE0MDAwODIzLW1haW4ucGRmP190aWQ9NzhhOTA3YmUtZDE5Yi0xMWU1LWJlMzctMDAw
MDBhYWIwZjZjJmFtcDthY2RuYXQ9MTQ1NTI5MDMxOF8wYWNjY2RhZDY2YjI0NDk2Y2JiM2Y5ZDhi
ZGY5NDRhZTwvdXJsPjwvcmVsYXRlZC11cmxzPjwvdXJscz48ZWxlY3Ryb25pYy1yZXNvdXJjZS1u
dW0+MTAuMTAxNi9qLmplZ2guMjAxNC4wOS4wMDM8L2VsZWN0cm9uaWMtcmVzb3VyY2UtbnVtPjxy
ZW1vdGUtZGF0YWJhc2UtcHJvdmlkZXI+TmxtPC9yZW1vdGUtZGF0YWJhc2UtcHJvdmlkZXI+PGxh
bmd1YWdlPmVuZzwvbGFuZ3VhZ2U+PC9yZWNvcmQ+PC9DaXRlPjxDaXRlPjxBdXRob3I+SGFybGlu
ZzwvQXV0aG9yPjxZZWFyPjIwMTU8L1llYXI+PFJlY051bT4yMzwvUmVjTnVtPjxyZWNvcmQ+PHJl
Yy1udW1iZXI+MjM8L3JlYy1udW1iZXI+PGZvcmVpZ24ta2V5cz48a2V5IGFwcD0iRU4iIGRiLWlk
PSI1ZXR2MnNyczh0ZndwcmUyMmZsNTJ4OTl3dHBkc3phenN6ZWQiIHRpbWVzdGFtcD0iMTcyNjUx
MTAyNSI+MjM8L2tleT48L2ZvcmVpZ24ta2V5cz48cmVmLXR5cGUgbmFtZT0iSm91cm5hbCBBcnRp
Y2xlIj4xNzwvcmVmLXR5cGU+PGNvbnRyaWJ1dG9ycz48YXV0aG9ycz48YXV0aG9yPkhhcmxpbmcs
IEcuPC9hdXRob3I+PGF1dGhvcj5OZXdlbGwsIE0uIEwuPC9hdXRob3I+PGF1dGhvcj5UYW5zZXIs
IEYuPC9hdXRob3I+PGF1dGhvcj5CYXJuaWdoYXVzZW4sIFQuPC9hdXRob3I+PC9hdXRob3JzPjwv
Y29udHJpYnV0b3JzPjxhdXRoLWFkZHJlc3M+RGVwYXJ0bWVudCBvZiBHbG9iYWwgSGVhbHRoIGFu
ZCBQb3B1bGF0aW9uLCBIYXJ2YXJkIFNjaG9vbCBvZiBQdWJsaWMgSGVhbHRoLCA2NjUgSHVudGlu
Z3RvbiBBdmVudWUsIEJvc3RvbiwgTUEsIDAyMTE1LCBVU0EsIGdoYXJsaW5nQGhzcGguaGFydmFy
ZC5lZHUuPC9hdXRoLWFkZHJlc3M+PHRpdGxlcz48dGl0bGU+UGFydG5lciBBZ2UtRGlzcGFyaXR5
IGFuZCBISVYgSW5jaWRlbmNlIFJpc2sgZm9yIE9sZGVyIFdvbWVuIGluIFJ1cmFsIFNvdXRoIEFm
cmljYT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MTMxNy0yNjwvcGFnZXM+PHZvbHVtZT4xOTwvdm9sdW1l
PjxudW1iZXI+NzwvbnVtYmVyPjxlZGl0aW9uPjIwMTUvMDIvMTI8L2VkaXRpb24+PGtleXdvcmRz
PjxrZXl3b3JkPkFkb2xlc2NlbnQ8L2tleXdvcmQ+PGtleXdvcmQ+QWR1bHQ8L2tleXdvcmQ+PGtl
eXdvcmQ+QWdlIEZhY3RvcnM8L2tleXdvcmQ+PGtleXdvcmQ+QWdlZDwva2V5d29yZD48a2V5d29y
ZD5GZW1hbGU8L2tleXdvcmQ+PGtleXdvcmQ+SElWIEluZmVjdGlvbnMvKmVwaWRlbWlvbG9neS9w
cmV2ZW50aW9uICZhbXA7IGNvbnRyb2w8L2tleXdvcmQ+PGtleXdvcmQ+SHVtYW5zPC9rZXl3b3Jk
PjxrZXl3b3JkPkluY2lkZW5jZTwva2V5d29yZD48a2V5d29yZD5Mb25naXR1ZGluYWwgU3R1ZGll
czwva2V5d29yZD48a2V5d29yZD5NYWxlPC9rZXl3b3JkPjxrZXl3b3JkPk1pZGRsZSBBZ2VkPC9r
ZXl3b3JkPjxrZXl3b3JkPk11bHRpdmFyaWF0ZSBBbmFseXNpczwva2V5d29yZD48a2V5d29yZD5S
aXNrIEZhY3RvcnM8L2tleXdvcmQ+PGtleXdvcmQ+UnVyYWwgUG9wdWxhdGlvbjwva2V5d29yZD48
a2V5d29yZD4qU2V4dWFsIEJlaGF2aW9yPC9rZXl3b3JkPjxrZXl3b3JkPipTZXh1YWwgUGFydG5l
cnM8L2tleXdvcmQ+PGtleXdvcmQ+U291dGggQWZyaWNhL2VwaWRlbWlvbG9neTwva2V5d29yZD48
a2V5d29yZD5TdXJ2ZXlzIGFuZCBRdWVzdGlvbm5haXJlczwva2V5d29yZD48a2V5d29yZD5Zb3Vu
ZyBBZHVsdDwva2V5d29yZD48L2tleXdvcmRzPjxkYXRlcz48eWVhcj4yMDE1PC95ZWFyPjxwdWIt
ZGF0ZXM+PGRhdGU+SnVsPC9kYXRlPjwvcHViLWRhdGVzPjwvZGF0ZXM+PGlzYm4+MTA5MC03MTY1
PC9pc2JuPjxhY2Nlc3Npb24tbnVtPjI1NjcwNDczPC9hY2Nlc3Npb24tbnVtPjx1cmxzPjxyZWxh
dGVkLXVybHM+PHVybD5odHRwOi8vZG93bmxvYWQuc3ByaW5nZXIuY29tL3N0YXRpYy9wZGYvNjI4
L2FydCUyNTNBMTAuMTAwNyUyNTJGczEwNDYxLTAxNC0wOTUyLTMucGRmP29yaWdpblVybD1odHRw
JTNBJTJGJTJGbGluay5zcHJpbmdlci5jb20lMkZhcnRpY2xlJTJGMTAuMTAwNyUyRnMxMDQ2MS0w
MTQtMDk1Mi0zJmFtcDt0b2tlbjI9ZXhwPTE0NTYxNDcwMDJ+YWNsPSUyRnN0YXRpYyUyRnBkZiUy
RjYyOCUyRmFydCUyNTI1M0ExMC4xMDA3JTI1MjUyRnMxMDQ2MS0wMTQtMDk1Mi0zLnBkZiUzRm9y
aWdpblVybCUzRGh0dHAlMjUzQSUyNTJGJTI1MkZsaW5rLnNwcmluZ2VyLmNvbSUyNTJGYXJ0aWNs
ZSUyNTJGMTAuMTAwNyUyNTJGczEwNDYxLTAxNC0wOTUyLTMqfmhtYWM9MWE5ZGFlNzdmOGFkYzRi
YWM3NTE3NzExM2RjZmMxMDUzNjUxYjkyYWY0NzYxYWZjNDkwOGFiMmU1YzEyOWNjZTwvdXJsPjwv
cmVsYXRlZC11cmxzPjwvdXJscz48Y3VzdG9tMj5QbWM0NTA2MjMyPC9jdXN0b20yPjxjdXN0b202
Pk5paG1zNjQ4NjI3PC9jdXN0b202PjxlbGVjdHJvbmljLXJlc291cmNlLW51bT4xMC4xMDA3L3Mx
MDQ2MS0wMTQtMDk1Mi0zPC9lbGVjdHJvbmljLXJlc291cmNlLW51bT48cmVtb3RlLWRhdGFiYXNl
LXByb3ZpZGVyPk5sbTwvcmVtb3RlLWRhdGFiYXNlLXByb3ZpZGVyPjxsYW5ndWFnZT5lbmc8L2xh
bmd1YWdlPjwvcmVjb3JkPjwvQ2l0ZT48Q2l0ZT48QXV0aG9yPkthZ2FheWk8L0F1dGhvcj48WWVh
cj4yMDE0PC9ZZWFyPjxSZWNOdW0+MjQ8L1JlY051bT48cmVjb3JkPjxyZWMtbnVtYmVyPjI0PC9y
ZWMtbnVtYmVyPjxmb3JlaWduLWtleXM+PGtleSBhcHA9IkVOIiBkYi1pZD0iNWV0djJzcnM4dGZ3
cHJlMjJmbDUyeDk5d3RwZHN6YXpzemVkIiB0aW1lc3RhbXA9IjE3MjY1MTEwMjUiPjI0PC9rZXk+
PC9mb3JlaWduLWtleXM+PHJlZi10eXBlIG5hbWU9IkpvdXJuYWwgQXJ0aWNsZSI+MTc8L3JlZi10
eXBlPjxjb250cmlidXRvcnM+PGF1dGhvcnM+PGF1dGhvcj5LYWdhYXlpLCBKLjwvYXV0aG9yPjxh
dXRob3I+R3JheSwgUi4gSC48L2F1dGhvcj48YXV0aG9yPldoYWxlbiwgQy48L2F1dGhvcj48YXV0
aG9yPkZ1LCBQLjwvYXV0aG9yPjxhdXRob3I+TmV1aGF1c2VyLCBELjwvYXV0aG9yPjxhdXRob3I+
TWNHcmF0aCwgSi4gVy48L2F1dGhvcj48YXV0aG9yPlNld2Fua2FtYm8sIE4uIEsuPC9hdXRob3I+
PGF1dGhvcj5TZXJ3YWRkYSwgRC48L2F1dGhvcj48YXV0aG9yPktpZ296aSwgRy48L2F1dGhvcj48
YXV0aG9yPk5hbHVnb2RhLCBGLjwvYXV0aG9yPjxhdXRob3I+UmV5bm9sZHMsIFMuIEouPC9hdXRo
b3I+PGF1dGhvcj5XYXdlciwgTS4gSi48L2F1dGhvcj48YXV0aG9yPlNpbmdlciwgTS4gRS48L2F1
dGhvcj48L2F1dGhvcnM+PC9jb250cmlidXRvcnM+PGF1dGgtYWRkcmVzcz5SYWthaSBIZWFsdGgg
U2NpZW5jZXMgUHJvZ3JhbSwgRW50ZWJiZSwgVWdhbmRhOyBEZXBhcm1lbnQgb2YgRXBpZGVtaW9s
b2d5IGFuZCBCaW9zdGF0aXN0aWNzLCBDYXNlIFdlc3Rlcm4gUmVzZXJ2ZSBVbml2ZXJzaXR5LCBD
bGV2ZWxhbmQsIE9oaW8sIFVuaXRlZCBTdGF0ZXMgb2YgQW1lcmljYS4mI3hEO0RlcGFydG1lbnQg
b2YgRXBpZGVtaW9sb2d5LCBKb2hucyBIb3BraW5zIEJsb29tYmVyZyBTY2hvb2wgb2YgUHVibGlj
IEhlYWx0aCwgQmFsdGltb3JlLCBNYXJ5bGFuZCwgVW5pdGVkIFN0YXRlcyBvZiBBbWVyaWNhLiYj
eEQ7RGVwYXJ0bWVudCBvZiBFcGlkZW1pb2xvZ3kgYW5kIEJpb3N0YXRpc3RpY3MsIFVuaXZlcnNp
dHkgb2YgR2VvcmdpYSwgQXRoZW5zLCBHZW9yZ2lhLCBVbml0ZWQgU3RhdGVzIG9mIEFtZXJpY2Eu
JiN4RDtEZXBhcm1lbnQgb2YgRXBpZGVtaW9sb2d5IGFuZCBCaW9zdGF0aXN0aWNzLCBDYXNlIFdl
c3Rlcm4gUmVzZXJ2ZSBVbml2ZXJzaXR5LCBDbGV2ZWxhbmQsIE9oaW8sIFVuaXRlZCBTdGF0ZXMg
b2YgQW1lcmljYS4mI3hEO0RlcGFydG1lbnQgb2YgQW50aHJvcG9sb2d5LCBDYXNlIFdlc3Rlcm4g
UmVzZXJ2ZSBVbml2ZXJzaXR5LCBDbGV2ZWxhbmQsIE9oaW8sIFVuaXRlZCBTdGF0ZXMgb2YgQW1l
cmljYS4mI3hEO01ha2VyZXJlIFVuaXZlcnNpdHkgQ29sbGVnZSBvZiBIZWFsdGggU2NpZW5jZXMs
IEthbXBhbGEsIFVnYW5kYS4mI3hEO0RpdmlzaW9uIG9mIEludHJhbXVyYWwgUmVzZWFyY2gsIE5h
dGlvbmFsIEluc3RpdHV0ZSBvZiBBbGxlcmd5IGFuZCBJbmZlY3Rpb3VzIERpc2Vhc2VzLCBOYXRp
b25hbCBJbnN0aXR1dGVzIG9mIEhlYWx0aCwgQmV0aGVzZGEsIE1hcnlsYW5kLCBVbml0ZWQgU3Rh
dGVzIG9mIEFtZXJpY2E7IEpvaG5zIEhvcGtpbnMgU2Nob29sIG9mIE1lZGljaW5lLCBCYWx0aW1v
cmUsIE1hcnlsYW5kLCBVbml0ZWQgU3RhdGVzIG9mIEFtZXJpY2EuPC9hdXRoLWFkZHJlc3M+PHRp
dGxlcz48dGl0bGU+SW5kaWNlcyB0byBtZWFzdXJlIHJpc2sgb2YgSElWIGFjcXVpc2l0aW9uIGlu
IFJha2FpLCBVZ2FuZG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5MjAxNTwvcGFnZXM+PHZvbHVtZT45PC92b2x1bWU+PG51bWJlcj40PC9udW1iZXI+PGVkaXRp
b24+MjAxNC8wNC8wODwvZWRpdGlvbj48a2V5d29yZHM+PGtleXdvcmQ+QWRvbGVzY2VudDwva2V5
d29yZD48a2V5d29yZD5BZHVsdDwva2V5d29yZD48a2V5d29yZD5Db2hvcnQgU3R1ZGllczwva2V5
d29yZD48a2V5d29yZD5GZW1hbGU8L2tleXdvcmQ+PGtleXdvcmQ+SElWIEluZmVjdGlvbnMvZXBp
ZGVtaW9sb2d5LypldGlvbG9neTwva2V5d29yZD48a2V5d29yZD5IaXYtMTwva2V5d29yZD48a2V5
d29yZD4qSGVhbHRoIFN0YXR1cyBJbmRpY2F0b3JzPC9rZXl3b3JkPjxrZXl3b3JkPkh1bWFuczwv
a2V5d29yZD48a2V5d29yZD5NYWxlPC9rZXl3b3JkPjxrZXl3b3JkPk1pZGRsZSBBZ2VkPC9rZXl3
b3JkPjxrZXl3b3JkPlJpc2sgRmFjdG9yczwva2V5d29yZD48a2V5d29yZD5TZXggRmFjdG9yczwv
a2V5d29yZD48a2V5d29yZD5TZXh1YWwgQmVoYXZpb3Ivc3RhdGlzdGljcyAmYW1wOyBudW1lcmlj
YWwgZGF0YTwva2V5d29yZD48a2V5d29yZD5VZ2FuZGEvZXBpZGVtaW9sb2d5PC9rZXl3b3JkPjxr
ZXl3b3JkPllvdW5nIEFkdWx0PC9rZXl3b3JkPjwva2V5d29yZHM+PGRhdGVzPjx5ZWFyPjIwMTQ8
L3llYXI+PC9kYXRlcz48aXNibj4xOTMyLTYyMDM8L2lzYm4+PGFjY2Vzc2lvbi1udW0+MjQ3MDQ3
Nzg8L2FjY2Vzc2lvbi1udW0+PHVybHM+PHJlbGF0ZWQtdXJscz48dXJsPmh0dHA6Ly93d3cubmNi
aS5ubG0ubmloLmdvdi9wbWMvYXJ0aWNsZXMvUE1DMzk3NjI2MS9wZGYvcG9uZS4wMDkyMDE1LnBk
ZjwvdXJsPjwvcmVsYXRlZC11cmxzPjwvdXJscz48Y3VzdG9tMj5QbWMzOTc2MjYxPC9jdXN0b20y
PjxlbGVjdHJvbmljLXJlc291cmNlLW51bT4xMC4xMzcxL2pvdXJuYWwucG9uZS4wMDkyMDE1PC9l
bGVjdHJvbmljLXJlc291cmNlLW51bT48cmVtb3RlLWRhdGFiYXNlLXByb3ZpZGVyPk5sbTwvcmVt
b3RlLWRhdGFiYXNlLXByb3ZpZGVyPjxsYW5ndWFnZT5lbmc8L2xhbmd1YWdlPjwvcmVjb3JkPjwv
Q2l0ZT48Q2l0ZT48QXV0aG9yPk1hdGh1cjwvQXV0aG9yPjxZZWFyPjIwMTU8L1llYXI+PFJlY051
bT4zMDwvUmVjTnVtPjxyZWNvcmQ+PHJlYy1udW1iZXI+MzA8L3JlYy1udW1iZXI+PGZvcmVpZ24t
a2V5cz48a2V5IGFwcD0iRU4iIGRiLWlkPSI1ZXR2MnNyczh0ZndwcmUyMmZsNTJ4OTl3dHBkc3ph
enN6ZWQiIHRpbWVzdGFtcD0iMTcyNjUxMTAyNSI+MzA8L2tleT48L2ZvcmVpZ24ta2V5cz48cmVm
LXR5cGUgbmFtZT0iSm91cm5hbCBBcnRpY2xlIj4xNzwvcmVmLXR5cGU+PGNvbnRyaWJ1dG9ycz48
YXV0aG9ycz48YXV0aG9yPk1hdGh1ciwgUy48L2F1dGhvcj48YXV0aG9yPldlaSwgWS48L2F1dGhv
cj48YXV0aG9yPlpob25nLCBYLjwvYXV0aG9yPjxhdXRob3I+U29uZywgWC48L2F1dGhvcj48YXV0
aG9yPk5hbHVnb2RhLCBGLjwvYXV0aG9yPjxhdXRob3I+THV0YWxvLCBULjwvYXV0aG9yPjxhdXRo
b3I+V2F3ZXIsIE0uPC9hdXRob3I+PGF1dGhvcj5HcmF5LCBSLjwvYXV0aG9yPjxhdXRob3I+U2Vy
d2FkZGEsIEQuPC9hdXRob3I+PGF1dGhvcj5TYW50ZWxsaSwgSi4gUy48L2F1dGhvcj48L2F1dGhv
cnM+PC9jb250cmlidXRvcnM+PGF1dGgtYWRkcmVzcz4qSGVpbGJydW5uIERlcGFydG1lbnQgb2Yg
UG9wdWxhdGlvbiBhbmQgRmFtaWx5IEhlYWx0aCwgQ29sdW1iaWEgVW5pdmVyc2l0eSBNYWlsbWFu
IFNjaG9vbCBvZiBQdWJsaWMgSGVhbHRoLCBOZXcgWW9yaywgTlk7IGRhZ2dlckRlcGFydG1lbnQg
b2YgQmlvc3RhdGlzdGljcywgQ29sdW1iaWEgVW5pdmVyc2l0eSBNYWlsbWFuIFNjaG9vbCBvZiBQ
dWJsaWMgSGVhbHRoOyBkb3VibGUgZGFnZ2VyUmFrYWkgSGVhbHRoIFNjaWVuY2VzIFByb2dyYW0s
IFVnYW5kYSBWaXJ1cyBSZXNlYXJjaCBJbnN0aXR1dGUsIEVudGViYmUsIFVnYW5kYTsgYW5kIHNl
Y3Rpb24gc2lnbkRlcGFydG1lbnQgb2YgRXBpZGVtaW9sb2d5LCBKb2hucyBIb3BraW5zIFVuaXZl
cnNpdHkgQmxvb21iZXJnIFNjaG9vbCBvZiBQdWJsaWMgSGVhbHRoLCBCYWx0aW1vcmUsIE1ELjwv
YXV0aC1hZGRyZXNzPjx0aXRsZXM+PHRpdGxlPlBhcnRuZXIgQ2hhcmFjdGVyaXN0aWNzIEFzc29j
aWF0ZWQgV2l0aCBISVYgQWNxdWlzaXRpb24gQW1vbmcgWW91dGggaW4gUmFrYWksIFVnYW5kYTwv
dGl0bGU+PHNlY29uZGFyeS10aXRsZT5KIEFjcXVpciBJbW11bmUgRGVmaWMgU3luZHI8L3NlY29u
ZGFyeS10aXRsZT48YWx0LXRpdGxlPkpvdXJuYWwgb2YgYWNxdWlyZWQgaW1tdW5lIGRlZmljaWVu
Y3kgc3luZHJvbWVzICgxOTk5KTwvYWx0LXRpdGxlPjwvdGl0bGVzPjxwZXJpb2RpY2FsPjxmdWxs
LXRpdGxlPkogQWNxdWlyIEltbXVuZSBEZWZpYyBTeW5kcjwvZnVsbC10aXRsZT48YWJici0xPkpv
dXJuYWwgb2YgYWNxdWlyZWQgaW1tdW5lIGRlZmljaWVuY3kgc3luZHJvbWVzICgxOTk5KTwvYWJi
ci0xPjwvcGVyaW9kaWNhbD48YWx0LXBlcmlvZGljYWw+PGZ1bGwtdGl0bGU+SiBBY3F1aXIgSW1t
dW5lIERlZmljIFN5bmRyPC9mdWxsLXRpdGxlPjxhYmJyLTE+Sm91cm5hbCBvZiBhY3F1aXJlZCBp
bW11bmUgZGVmaWNpZW5jeSBzeW5kcm9tZXMgKDE5OTkpPC9hYmJyLTE+PC9hbHQtcGVyaW9kaWNh
bD48cGFnZXM+NzUtODQ8L3BhZ2VzPjx2b2x1bWU+Njk8L3ZvbHVtZT48bnVtYmVyPjE8L251bWJl
cj48ZWRpdGlvbj4yMDE1LzAxLzI3PC9lZGl0aW9uPjxrZXl3b3Jkcz48a2V5d29yZD5BZG9sZXNj
ZW50PC9rZXl3b3JkPjxrZXl3b3JkPkNvaG9ydCBTdHVkaWVzPC9rZXl3b3JkPjxrZXl3b3JkPkZl
bWFsZTwva2V5d29yZD48a2V5d29yZD5ISVYgSW5mZWN0aW9ucy9lcGlkZW1pb2xvZ3kvKnRyYW5z
bWlzc2lvbjwva2V5d29yZD48a2V5d29yZD5IdW1hbnM8L2tleXdvcmQ+PGtleXdvcmQ+SW5jaWRl
bmNlPC9rZXl3b3JkPjxrZXl3b3JkPkludGVydmlld3MgYXMgVG9waWM8L2tleXdvcmQ+PGtleXdv
cmQ+TG9uZ2l0dWRpbmFsIFN0dWRpZXM8L2tleXdvcmQ+PGtleXdvcmQ+TWFsZTwva2V5d29yZD48
a2V5d29yZD4qUmlzay1UYWtpbmc8L2tleXdvcmQ+PGtleXdvcmQ+UnVyYWwgUG9wdWxhdGlvbjwv
a2V5d29yZD48a2V5d29yZD4qU2V4dWFsIEJlaGF2aW9yPC9rZXl3b3JkPjxrZXl3b3JkPipTZXh1
YWwgUGFydG5lcnM8L2tleXdvcmQ+PGtleXdvcmQ+VWdhbmRhPC9rZXl3b3JkPjxrZXl3b3JkPllv
dW5nIEFkdWx0PC9rZXl3b3JkPjwva2V5d29yZHM+PGRhdGVzPjx5ZWFyPjIwMTU8L3llYXI+PHB1
Yi1kYXRlcz48ZGF0ZT5NYXkgMTwvZGF0ZT48L3B1Yi1kYXRlcz48L2RhdGVzPjxpc2JuPjE1MjUt
NDEzNTwvaXNibj48YWNjZXNzaW9uLW51bT4yNTYyMjA1ODwvYWNjZXNzaW9uLW51bT48dXJscz48
cmVsYXRlZC11cmxzPjx1cmw+aHR0cDovL2dyYXBoaWNzLnR4Lm92aWQuY29tL292ZnRwZGZzL0ZQ
REROQ0pDTUdQT0pIMDAvZnMwNDcvb3ZmdC9saXZlL2d2MDI0LzAwMTI2MzM0LzAwMTI2MzM0LTIw
MTUwNTAxMC0wMDAxMS5wZGY8L3VybD48L3JlbGF0ZWQtdXJscz48L3VybHM+PGN1c3RvbTI+UG1j
NDQyNDA5NTwvY3VzdG9tMj48Y3VzdG9tNj5OaWhtczY1NjU5NzwvY3VzdG9tNj48ZWxlY3Ryb25p
Yy1yZXNvdXJjZS1udW0+MTAuMTA5Ny9xYWkuMDAwMDAwMDAwMDAwMDUzOTwvZWxlY3Ryb25pYy1y
ZXNvdXJjZS1udW0+PHJlbW90ZS1kYXRhYmFzZS1wcm92aWRlcj5ObG08L3JlbW90ZS1kYXRhYmFz
ZS1wcm92aWRlcj48bGFuZ3VhZ2U+ZW5nPC9sYW5ndWFnZT48L3JlY29yZD48L0NpdGU+PENpdGU+
PEF1dGhvcj5NZXJtaW48L0F1dGhvcj48WWVhcj4yMDA4PC9ZZWFyPjxSZWNOdW0+MzI8L1JlY051
bT48cmVjb3JkPjxyZWMtbnVtYmVyPjMyPC9yZWMtbnVtYmVyPjxmb3JlaWduLWtleXM+PGtleSBh
cHA9IkVOIiBkYi1pZD0iNWV0djJzcnM4dGZ3cHJlMjJmbDUyeDk5d3RwZHN6YXpzemVkIiB0aW1l
c3RhbXA9IjE3MjY1MTEwMjUiPjMyPC9rZXk+PC9mb3JlaWduLWtleXM+PHJlZi10eXBlIG5hbWU9
IkpvdXJuYWwgQXJ0aWNsZSI+MTc8L3JlZi10eXBlPjxjb250cmlidXRvcnM+PGF1dGhvcnM+PGF1
dGhvcj5NZXJtaW4sIEouPC9hdXRob3I+PGF1dGhvcj5NdXNpbmd1emksIEouPC9hdXRob3I+PGF1
dGhvcj5PcGlvLCBBLjwvYXV0aG9yPjxhdXRob3I+S2lydW5naSwgVy48L2F1dGhvcj48YXV0aG9y
PkVrd2FydSwgSi4gUC48L2F1dGhvcj48YXV0aG9yPkhsYWRpaywgVy48L2F1dGhvcj48YXV0aG9y
PkthaGFydXphLCBGLjwvYXV0aG9yPjxhdXRob3I+RG93bmluZywgUi48L2F1dGhvcj48YXV0aG9y
PkJ1bm5lbGwsIFIuPC9hdXRob3I+PC9hdXRob3JzPjwvY29udHJpYnV0b3JzPjxhdXRoLWFkZHJl
c3M+R2xvYmFsIEFJRFMgUHJvZ3JhbSwgTmF0aW9uYWwgQ2VudGVyIGZvciBISVYsIFZpcmFsIEhl
cGF0aXRpcywgU1REIGFuZCBUQiBQcmV2ZW50aW9uLCBDZW50ZXJzIGZvciBEaXNlYXNlIENvbnRy
b2wgYW5kIFByZXZlbnRpb24tVWdhbmRhLCBFbnRlYmJlLCBVZ2FuZGEuIGpobTdAY2RjLmdvdi48
L2F1dGgtYWRkcmVzcz48dGl0bGVzPjx0aXRsZT5SaXNrIGZhY3RvcnMgZm9yIHJlY2VudCBISVYg
aW5mZWN0aW9uIGluIFVnYW5kYT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cGFnZXM+NTQwLTk8L3BhZ2VzPjx2b2x1
bWU+MzAwPC92b2x1bWU+PG51bWJlcj41PC9udW1iZXI+PGVkaXRpb24+MjAwOC8wOC8wNTwvZWRp
dGlvbj48a2V5d29yZHM+PGtleXdvcmQ+QUlEUyBTZXJvZGlhZ25vc2lzPC9rZXl3b3JkPjxrZXl3
b3JkPkFkb2xlc2NlbnQ8L2tleXdvcmQ+PGtleXdvcmQ+QWR1bHQ8L2tleXdvcmQ+PGtleXdvcmQ+
Q3Jvc3MtU2VjdGlvbmFsIFN0dWRpZXM8L2tleXdvcmQ+PGtleXdvcmQ+RmVtYWxlPC9rZXl3b3Jk
PjxrZXl3b3JkPkhJViBJbmZlY3Rpb25zL2RpYWdub3Npcy8qZXBpZGVtaW9sb2d5PC9rZXl3b3Jk
PjxrZXl3b3JkPkhJViBTZXJvcHJldmFsZW5jZTwva2V5d29yZD48a2V5d29yZD5IZWFsdGggU3Vy
dmV5czwva2V5d29yZD48a2V5d29yZD5IdW1hbnM8L2tleXdvcmQ+PGtleXdvcmQ+TWFsZTwva2V5
d29yZD48a2V5d29yZD5NaWRkbGUgQWdlZDwva2V5d29yZD48a2V5d29yZD5SaXNrIEZhY3RvcnM8
L2tleXdvcmQ+PGtleXdvcmQ+VWdhbmRhL2VwaWRlbWlvbG9neTwva2V5d29yZD48L2tleXdvcmRz
PjxkYXRlcz48eWVhcj4yMDA4PC95ZWFyPjxwdWItZGF0ZXM+PGRhdGU+QXVnIDY8L2RhdGU+PC9w
dWItZGF0ZXM+PC9kYXRlcz48aXNibj4wMDk4LTc0ODQ8L2lzYm4+PGFjY2Vzc2lvbi1udW0+MTg2
NzcwMjY8L2FjY2Vzc2lvbi1udW0+PHVybHM+PHJlbGF0ZWQtdXJscz48dXJsPmh0dHA6Ly9qYW1h
LmphbWFuZXR3b3JrLmNvbS9kYXRhL0pvdXJuYWxzL0pBTUEvNDQyNi9qb2M4MDA2NF81NDBfNTQ5
LnBkZjwvdXJsPjwvcmVsYXRlZC11cmxzPjwvdXJscz48ZWxlY3Ryb25pYy1yZXNvdXJjZS1udW0+
MTAuMTAwMS9qYW1hLjMwMC41LjU0MDwvZWxlY3Ryb25pYy1yZXNvdXJjZS1udW0+PHJlbW90ZS1k
YXRhYmFzZS1wcm92aWRlcj5ObG08L3JlbW90ZS1kYXRhYmFzZS1wcm92aWRlcj48bGFuZ3VhZ2U+
ZW5nPC9sYW5ndWFnZT48L3JlY29yZD48L0NpdGU+PENpdGU+PEF1dGhvcj5OYWx1Z29kYTwvQXV0
aG9yPjxZZWFyPjIwMTQ8L1llYXI+PFJlY051bT4zNDwvUmVjTnVtPjxyZWNvcmQ+PHJlYy1udW1i
ZXI+MzQ8L3JlYy1udW1iZXI+PGZvcmVpZ24ta2V5cz48a2V5IGFwcD0iRU4iIGRiLWlkPSI1ZXR2
MnNyczh0ZndwcmUyMmZsNTJ4OTl3dHBkc3phenN6ZWQiIHRpbWVzdGFtcD0iMTcyNjUxMTAyNSI+
MzQ8L2tleT48L2ZvcmVpZ24ta2V5cz48cmVmLXR5cGUgbmFtZT0iSm91cm5hbCBBcnRpY2xlIj4x
NzwvcmVmLXR5cGU+PGNvbnRyaWJ1dG9ycz48YXV0aG9ycz48YXV0aG9yPk5hbHVnb2RhLCBGLjwv
YXV0aG9yPjxhdXRob3I+R3V3YXR1ZGRlLCBELjwvYXV0aG9yPjxhdXRob3I+Qndhbmlua2EsIEou
IEIuPC9hdXRob3I+PGF1dGhvcj5NYWt1bWJpLCBGLiBFLjwvYXV0aG9yPjxhdXRob3I+THV0YWxv
LCBULjwvYXV0aG9yPjxhdXRob3I+S2FnYWF5aSwgSi48L2F1dGhvcj48YXV0aG9yPlNld2Fua2Ft
Ym8sIE4uIEsuPC9hdXRob3I+PGF1dGhvcj5LaWdvemksIEcuPC9hdXRob3I+PGF1dGhvcj5TZXJ3
YWRkYSwgRC4gTS48L2F1dGhvcj48YXV0aG9yPktvbmcsIFguPC9hdXRob3I+PGF1dGhvcj5XYXdl
ciwgTS4gSi48L2F1dGhvcj48YXV0aG9yPldhYndpcmUtTWFuZ2VuLCBGLjwvYXV0aG9yPjxhdXRo
b3I+R3JheSwgUi4gSC48L2F1dGhvcj48L2F1dGhvcnM+PC9jb250cmlidXRvcnM+PGF1dGgtYWRk
cmVzcz4qUmFrYWkgSGVhbHRoIFNjaWVuY2VzIFByb2dyYW0sIEVudGViYmUsIFVnYW5kYTsgZGFn
Z2VyTWFrZXJlcmUgVW5pdmVyc2l0eSBTY2hvb2wgb2YgUHVibGljIEhlYWx0aCwgS2FtcGFsYSwg
VWdhbmRhOyBkb3VibGUgZGFnZ2VyVWdhbmRhIFZpcnVzIFJlc2VhcmNoIEluc3RpdHV0ZSwgRW50
ZWJiZSwgVWdhbmRhOyBzZWN0aW9uIHNpZ25NYWtlcmVyZSBVbml2ZXJzaXR5IENvbGxlZ2Ugb2Yg
SGVhbHRoIFNjaWVuY2VzLCBLYW1wYWxhLCBVZ2FuZGE7IGFuZCB8fERlcGFydG1lbnQgb2YgRXBp
ZGVtaW9sb2d5LCBKb2hucyBIb3BraW5zIEJsb29tYmVyZyBTY2hvb2wgb2YgUHVibGljIEhlYWx0
aCwgQmFsdGltb3JlLCBNRC48L2F1dGgtYWRkcmVzcz48dGl0bGVzPjx0aXRsZT5NYXJyaWFnZSBh
bmQgdGhlIHJpc2sgb2YgaW5jaWRlbnQgSElWIGluZmVjdGlvbiBpbiBSYWthaSwgVWdhbmRh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5MS04PC9wYWdlcz48dm9sdW1lPjY1PC92b2x1bWU+PG51bWJlcj4xPC9udW1iZXI+
PGVkaXRpb24+MjAxNC8wMS8xNTwvZWRpdGlvbj48a2V5d29yZHM+PGtleXdvcmQ+QWRvbGVzY2Vu
dDwva2V5d29yZD48a2V5d29yZD5BZHVsdDwva2V5d29yZD48a2V5d29yZD5GZW1hbGU8L2tleXdv
cmQ+PGtleXdvcmQ+SElWIEluZmVjdGlvbnMvKmVwaWRlbWlvbG9neTwva2V5d29yZD48a2V5d29y
ZD5IdW1hbnM8L2tleXdvcmQ+PGtleXdvcmQ+SW5jaWRlbmNlPC9rZXl3b3JkPjxrZXl3b3JkPk1h
bGU8L2tleXdvcmQ+PGtleXdvcmQ+TWFycmlhZ2UvKnN0YXRpc3RpY3MgJmFtcDsgbnVtZXJpY2Fs
IGRhdGE8L2tleXdvcmQ+PGtleXdvcmQ+TWlkZGxlIEFnZWQ8L2tleXdvcmQ+PGtleXdvcmQ+Umlz
ayBGYWN0b3JzPC9rZXl3b3JkPjxrZXl3b3JkPlNleCBGYWN0b3JzPC9rZXl3b3JkPjxrZXl3b3Jk
PlNleHVhbCBCZWhhdmlvci9zdGF0aXN0aWNzICZhbXA7IG51bWVyaWNhbCBkYXRhPC9rZXl3b3Jk
PjxrZXl3b3JkPlNleHVhbCBQYXJ0bmVyczwva2V5d29yZD48a2V5d29yZD5VZ2FuZGEvZXBpZGVt
aW9sb2d5PC9rZXl3b3JkPjxrZXl3b3JkPllvdW5nIEFkdWx0PC9rZXl3b3JkPjwva2V5d29yZHM+
PGRhdGVzPjx5ZWFyPjIwMTQ8L3llYXI+PHB1Yi1kYXRlcz48ZGF0ZT5KYW4gMTwvZGF0ZT48L3B1
Yi1kYXRlcz48L2RhdGVzPjxpc2JuPjE1MjUtNDEzNTwvaXNibj48YWNjZXNzaW9uLW51bT4yNDQx
OTA2NjwvYWNjZXNzaW9uLW51bT48dXJscz48cmVsYXRlZC11cmxzPjx1cmw+aHR0cDovL2dyYXBo
aWNzLnR4Lm92aWQuY29tL292ZnRwZGZzL0ZQREROQ0pDTUdQT0pIMDAvZnMwNDcvb3ZmdC9saXZl
L2d2MDI0LzAwMTI2MzM0LzAwMTI2MzM0LTIwMTQwMTAxMC0wMDAxNC5wZGY8L3VybD48L3JlbGF0
ZWQtdXJscz48L3VybHM+PGN1c3RvbTI+UG1jMzg5Nzc4NjwvY3VzdG9tMj48Y3VzdG9tNj5OaWht
czUyMTE1NzwvY3VzdG9tNj48ZWxlY3Ryb25pYy1yZXNvdXJjZS1udW0+MTAuMTA5Ny9RQUkuMGIw
MTNlMzE4MmE3ZjA4YTwvZWxlY3Ryb25pYy1yZXNvdXJjZS1udW0+PHJlbW90ZS1kYXRhYmFzZS1w
cm92aWRlcj5ObG08L3JlbW90ZS1kYXRhYmFzZS1wcm92aWRlcj48bGFuZ3VhZ2U+ZW5nPC9sYW5n
dWFnZT48L3JlY29yZD48L0NpdGU+PENpdGU+PEF1dGhvcj5TYW50ZWxsaTwvQXV0aG9yPjxZZWFy
PjIwMTM8L1llYXI+PFJlY051bT4zNzwvUmVjTnVtPjxyZWNvcmQ+PHJlYy1udW1iZXI+Mzc8L3Jl
Yy1udW1iZXI+PGZvcmVpZ24ta2V5cz48a2V5IGFwcD0iRU4iIGRiLWlkPSI1ZXR2MnNyczh0Zndw
cmUyMmZsNTJ4OTl3dHBkc3phenN6ZWQiIHRpbWVzdGFtcD0iMTcyNjUxMTAyNSI+Mzc8L2tleT48
L2ZvcmVpZ24ta2V5cz48cmVmLXR5cGUgbmFtZT0iSm91cm5hbCBBcnRpY2xlIj4xNzwvcmVmLXR5
cGU+PGNvbnRyaWJ1dG9ycz48YXV0aG9ycz48YXV0aG9yPlNhbnRlbGxpLCBKLiBTLjwvYXV0aG9y
PjxhdXRob3I+RWRlbHN0ZWluLCBaLiBSLjwvYXV0aG9yPjxhdXRob3I+TWF0aHVyLCBTLjwvYXV0
aG9yPjxhdXRob3I+V2VpLCBZLjwvYXV0aG9yPjxhdXRob3I+WmhhbmcsIFcuPC9hdXRob3I+PGF1
dGhvcj5PcnIsIE0uIEcuPC9hdXRob3I+PGF1dGhvcj5IaWdnaW5zLCBKLiBBLjwvYXV0aG9yPjxh
dXRob3I+TmFsdWdvZGEsIEYuPC9hdXRob3I+PGF1dGhvcj5HcmF5LCBSLiBILjwvYXV0aG9yPjxh
dXRob3I+V2F3ZXIsIE0uIEouPC9hdXRob3I+PGF1dGhvcj5TZXJ3YWRkYSwgRC4gTS48L2F1dGhv
cj48L2F1dGhvcnM+PC9jb250cmlidXRvcnM+PGF1dGgtYWRkcmVzcz5IZWlsYnJ1bm4gRGVwYXJ0
bWVudCBvZiBQb3B1bGF0aW9uIGFuZCBGYW1pbHkgSGVhbHRoLCBNYWlsbWFuIFNjaG9vbCBvZiBQ
dWJsaWMgSGVhbHRoLCBDb2x1bWJpYSBVbml2ZXJzaXR5LCBOZXcgWW9yaywgTlkgMTAwMzIsIFVT
QS4ganMyNjM3QGNvbHVtYmlhLmVkdTwvYXV0aC1hZGRyZXNzPjx0aXRsZXM+PHRpdGxlPkJlaGF2
aW9yYWwsIGJpb2xvZ2ljYWwsIGFuZCBkZW1vZ3JhcGhpYyByaXNrIGFuZCBwcm90ZWN0aXZlIGZh
Y3RvcnMgZm9yIG5ldyBISVYgaW5mZWN0aW9ucyBhbW9uZyB5b3V0aCBpbiBSYWthaSwgVWdhbmRh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zOTMtNDAwPC9wYWdlcz48dm9sdW1lPjYzPC92b2x1bWU+PG51bWJlcj4zPC9u
dW1iZXI+PGVkaXRpb24+MjAxMy8wMy8yOTwvZWRpdGlvbj48a2V5d29yZHM+PGtleXdvcmQ+QWRv
bGVzY2VudDwva2V5d29yZD48a2V5d29yZD5BbGNvaG9sIERyaW5raW5nLyplcGlkZW1pb2xvZ3k8
L2tleXdvcmQ+PGtleXdvcmQ+Q29ob3J0IFN0dWRpZXM8L2tleXdvcmQ+PGtleXdvcmQ+RmVtYWxl
PC9rZXl3b3JkPjxrZXl3b3JkPkhJViBJbmZlY3Rpb25zLyplcGlkZW1pb2xvZ3kvdHJhbnNtaXNz
aW9uPC9rZXl3b3JkPjxrZXl3b3JkPkh1bWFuczwva2V5d29yZD48a2V5d29yZD5JbmNpZGVuY2U8
L2tleXdvcmQ+PGtleXdvcmQ+TWFsZTwva2V5d29yZD48a2V5d29yZD5NYXJyaWFnZTwva2V5d29y
ZD48a2V5d29yZD5QcmV2YWxlbmNlPC9rZXl3b3JkPjxrZXl3b3JkPlJpc2s8L2tleXdvcmQ+PGtl
eXdvcmQ+UmlzayBGYWN0b3JzPC9rZXl3b3JkPjxrZXl3b3JkPlJ1cmFsIEhlYWx0aDwva2V5d29y
ZD48a2V5d29yZD4qU2V4dWFsIEJlaGF2aW9yPC9rZXl3b3JkPjxrZXl3b3JkPlNleHVhbCBQYXJ0
bmVyczwva2V5d29yZD48a2V5d29yZD5TZXh1YWxseSBUcmFuc21pdHRlZCBEaXNlYXNlcy9lcGlk
ZW1pb2xvZ3k8L2tleXdvcmQ+PGtleXdvcmQ+VWdhbmRhL2VwaWRlbWlvbG9neTwva2V5d29yZD48
a2V5d29yZD5Zb3VuZyBBZHVsdDwva2V5d29yZD48L2tleXdvcmRzPjxkYXRlcz48eWVhcj4yMDEz
PC95ZWFyPjxwdWItZGF0ZXM+PGRhdGU+SnVsIDE8L2RhdGU+PC9wdWItZGF0ZXM+PC9kYXRlcz48
aXNibj4xNTI1LTQxMzU8L2lzYm4+PGFjY2Vzc2lvbi1udW0+MjM1MzUyOTM8L2FjY2Vzc2lvbi1u
dW0+PHVybHM+PHJlbGF0ZWQtdXJscz48dXJsPmh0dHA6Ly9ncmFwaGljcy50eC5vdmlkLmNvbS9v
dmZ0cGRmcy9GUERETkNPQklESUZDTjAwL2ZzMDQ2L292ZnQvbGl2ZS9ndjAyMy8wMDEyNjMzNC8w
MDEyNjMzNC0yMDEzMDcwMTAtMDAwMjAucGRmPC91cmw+PC9yZWxhdGVkLXVybHM+PC91cmxzPjxj
dXN0b20yPlBtYzQxMzE4NDE8L2N1c3RvbTI+PGN1c3RvbTY+TmlobXM0Njg4Njk8L2N1c3RvbTY+
PGVsZWN0cm9uaWMtcmVzb3VyY2UtbnVtPjEwLjEwOTcvUUFJLjBiMDEzZTMxODI5MjY3OTU8L2Vs
ZWN0cm9uaWMtcmVzb3VyY2UtbnVtPjxyZW1vdGUtZGF0YWJhc2UtcHJvdmlkZXI+TmxtPC9yZW1v
dGUtZGF0YWJhc2UtcHJvdmlkZXI+PGxhbmd1YWdlPmVuZzwvbGFuZ3VhZ2U+PC9yZWNvcmQ+PC9D
aXRlPjxDaXRlPjxBdXRob3I+U2FudGVsbGk8L0F1dGhvcj48WWVhcj4yMDE1PC9ZZWFyPjxSZWNO
dW0+Mzg8L1JlY051bT48cmVjb3JkPjxyZWMtbnVtYmVyPjM4PC9yZWMtbnVtYmVyPjxmb3JlaWdu
LWtleXM+PGtleSBhcHA9IkVOIiBkYi1pZD0iNWV0djJzcnM4dGZ3cHJlMjJmbDUyeDk5d3RwZHN6
YXpzemVkIiB0aW1lc3RhbXA9IjE3MjY1MTEwMjUiPjM4PC9rZXk+PC9mb3JlaWduLWtleXM+PHJl
Zi10eXBlIG5hbWU9IkpvdXJuYWwgQXJ0aWNsZSI+MTc8L3JlZi10eXBlPjxjb250cmlidXRvcnM+
PGF1dGhvcnM+PGF1dGhvcj5TYW50ZWxsaSwgSi4gUy48L2F1dGhvcj48YXV0aG9yPkVkZWxzdGVp
biwgWi4gUi48L2F1dGhvcj48YXV0aG9yPldlaSwgWS48L2F1dGhvcj48YXV0aG9yPk1hdGh1ciwg
Uy48L2F1dGhvcj48YXV0aG9yPlNvbmcsIFguPC9hdXRob3I+PGF1dGhvcj5TY2h1eWxlciwgQS48
L2F1dGhvcj48YXV0aG9yPk5hbHVnb2RhLCBGLjwvYXV0aG9yPjxhdXRob3I+THV0YWxvLCBULjwv
YXV0aG9yPjxhdXRob3I+R3JheSwgUi48L2F1dGhvcj48YXV0aG9yPldhd2VyLCBNLjwvYXV0aG9y
PjxhdXRob3I+U2Vyd2FkZGEsIEQuPC9hdXRob3I+PC9hdXRob3JzPjwvY29udHJpYnV0b3JzPjxh
dXRoLWFkZHJlc3M+YUNvbHVtYmlhIFVuaXZlcnNpdHkgTWFpbG1hbiBTY2hvb2wgb2YgUHVibGlj
IEhlYWx0aCBiSElWIENlbnRlciBmb3IgQ2xpbmljYWwgYW5kIEJlaGF2aW9yYWwgU3R1ZGllcywg
Q29sdW1iaWEgVW5pdmVyc2l0eSwgTmV3IFlvcmssIE5ldyBZb3JrLCBVU0EgY1Jha2FpIEhlYWx0
aCBTY2llbmNlcyBQcm9ncmFtLCBVZ2FuZGEgVmlydXMgUmVzZWFyY2ggSW5zdGl0dXRlLCBFbnRl
YmJlLCBVZ2FuZGEgZEJsb29tYmVyZyBTY2hvb2wgb2YgUHVibGljIEhlYWx0aCwgSm9obnMgSG9w
a2lucyBVbml2ZXJzaXR5LCBCYWx0aW1vcmUsIE1hcnlsYW5kLCBVU0EuPC9hdXRoLWFkZHJlc3M+
PHRpdGxlcz48dGl0bGU+VHJlbmRzIGluIEhJViBhY3F1aXNpdGlvbiwgcmlzayBmYWN0b3JzIGFu
ZCBwcmV2ZW50aW9uIHBvbGljaWVzIGFtb25nIHlvdXRoIGluIFVnYW5kYSwgMTk5OS0yMDExPC90
aXRsZT48c2Vjb25kYXJ5LXRpdGxlPkFpZHM8L3NlY29uZGFyeS10aXRsZT48YWx0LXRpdGxlPkFJ
RFMgKExvbmRvbiwgRW5nbGFuZCk8L2FsdC10aXRsZT48L3RpdGxlcz48cGVyaW9kaWNhbD48ZnVs
bC10aXRsZT5BSURTPC9mdWxsLXRpdGxlPjxhYmJyLTE+QWlkczwvYWJici0xPjwvcGVyaW9kaWNh
bD48cGFnZXM+MjExLTk8L3BhZ2VzPjx2b2x1bWU+Mjk8L3ZvbHVtZT48bnVtYmVyPjI8L251bWJl
cj48ZWRpdGlvbj4yMDE0LzEyLzI0PC9lZGl0aW9uPjxrZXl3b3Jkcz48a2V5d29yZD5BZG9sZXNj
ZW50PC9rZXl3b3JkPjxrZXl3b3JkPkFkdWx0PC9rZXl3b3JkPjxrZXl3b3JkPkFudGlyZXRyb3Zp
cmFsIFRoZXJhcHksIEhpZ2hseSBBY3RpdmU8L2tleXdvcmQ+PGtleXdvcmQ+Q2lyY3VtY2lzaW9u
LCBNYWxlPC9rZXl3b3JkPjxrZXl3b3JkPkZlbWFsZTwva2V5d29yZD48a2V5d29yZD5ISVYgSW5m
ZWN0aW9ucy8qZXBpZGVtaW9sb2d5LypwcmV2ZW50aW9uICZhbXA7IGNvbnRyb2w8L2tleXdvcmQ+
PGtleXdvcmQ+SElWIFNlcm9wb3NpdGl2aXR5L2VwaWRlbWlvbG9neTwva2V5d29yZD48a2V5d29y
ZD4qSGVhbHRoIFBvbGljeTwva2V5d29yZD48a2V5d29yZD5IdW1hbnM8L2tleXdvcmQ+PGtleXdv
cmQ+SW5jaWRlbmNlPC9rZXl3b3JkPjxrZXl3b3JkPkxvbmdpdHVkaW5hbCBTdHVkaWVzPC9rZXl3
b3JkPjxrZXl3b3JkPk1hbGU8L2tleXdvcmQ+PGtleXdvcmQ+TWFycmlhZ2U8L2tleXdvcmQ+PGtl
eXdvcmQ+UHJvc3BlY3RpdmUgU3R1ZGllczwva2V5d29yZD48a2V5d29yZD5SaXNrIEZhY3RvcnM8
L2tleXdvcmQ+PGtleXdvcmQ+KlNleHVhbCBCZWhhdmlvcjwva2V5d29yZD48a2V5d29yZD5TZXh1
YWwgUGFydG5lcnM8L2tleXdvcmQ+PGtleXdvcmQ+VWdhbmRhL2VwaWRlbWlvbG9neTwva2V5d29y
ZD48a2V5d29yZD5Zb3VuZyBBZHVsdDwva2V5d29yZD48L2tleXdvcmRzPjxkYXRlcz48eWVhcj4y
MDE1PC95ZWFyPjxwdWItZGF0ZXM+PGRhdGU+SmFuIDE0PC9kYXRlPjwvcHViLWRhdGVzPjwvZGF0
ZXM+PGlzYm4+MDI2OS05MzcwPC9pc2JuPjxhY2Nlc3Npb24tbnVtPjI1NTM1NzUzPC9hY2Nlc3Np
b24tbnVtPjx1cmxzPjxyZWxhdGVkLXVybHM+PHVybD5odHRwOi8vZ3JhcGhpY3MudHgub3ZpZC5j
b20vb3ZmdHBkZnMvRlBERE5DSkNNR1BPSkgwMC9mczA0Ni9vdmZ0L2xpdmUvZ3YwMjMvMDAwMDIw
MzAvMDAwMDIwMzAtMjAxNTAxMTQwLTAwMDA5LnBkZjwvdXJsPjwvcmVsYXRlZC11cmxzPjwvdXJs
cz48ZWxlY3Ryb25pYy1yZXNvdXJjZS1udW0+MTAuMTA5Ny9xYWQuMDAwMDAwMDAwMDAwMDUzMzwv
ZWxlY3Ryb25pYy1yZXNvdXJjZS1udW0+PHJlbW90ZS1kYXRhYmFzZS1wcm92aWRlcj5ObG08L3Jl
bW90ZS1kYXRhYmFzZS1wcm92aWRlcj48bGFuZ3VhZ2U+ZW5nPC9sYW5ndWFnZT48L3JlY29yZD48
L0NpdGU+PENpdGU+PEF1dGhvcj5UYW5zZXI8L0F1dGhvcj48WWVhcj4yMDExPC9ZZWFyPjxSZWNO
dW0+NDA8L1JlY051bT48cmVjb3JkPjxyZWMtbnVtYmVyPjQwPC9yZWMtbnVtYmVyPjxmb3JlaWdu
LWtleXM+PGtleSBhcHA9IkVOIiBkYi1pZD0iNWV0djJzcnM4dGZ3cHJlMjJmbDUyeDk5d3RwZHN6
YXpzemVkIiB0aW1lc3RhbXA9IjE3MjY1MTEwMjUiPjQwPC9rZXk+PC9mb3JlaWduLWtleXM+PHJl
Zi10eXBlIG5hbWU9IkpvdXJuYWwgQXJ0aWNsZSI+MTc8L3JlZi10eXBlPjxjb250cmlidXRvcnM+
PGF1dGhvcnM+PGF1dGhvcj5UYW5zZXIsIEYuPC9hdXRob3I+PGF1dGhvcj5CYXJuaWdoYXVzZW4s
IFQuPC9hdXRob3I+PGF1dGhvcj5IdW5kLCBMLjwvYXV0aG9yPjxhdXRob3I+R2FybmV0dCwgRy4g
UC48L2F1dGhvcj48YXV0aG9yPk1jR3JhdGgsIE4uPC9hdXRob3I+PGF1dGhvcj5OZXdlbGwsIE0u
IEwuPC9hdXRob3I+PC9hdXRob3JzPjwvY29udHJpYnV0b3JzPjxhdXRoLWFkZHJlc3M+QWZyaWNh
IENlbnRyZSBmb3IgSGVhbHRoIGFuZCBQb3B1bGF0aW9uIFN0dWRpZXMsIFVuaXZlcnNpdHkgb2Yg
S3dhWnVsdS1OYXRhbCwgTXR1YmF0dWJhLCBTb3V0aCBBZnJpY2EuIHRhbnNlcmZAYWZyaWNhY2Vu
dHJlLmFjLnphPC9hdXRoLWFkZHJlc3M+PHRpdGxlcz48dGl0bGU+RWZmZWN0IG9mIGNvbmN1cnJl
bnQgc2V4dWFsIHBhcnRuZXJzaGlwcyBvbiByYXRlIG9mIG5ldyBISVYgaW5mZWN0aW9ucyBpbiBh
IGhpZ2gtcHJldmFsZW5jZSwgcnVyYWwgU291dGggQWZyaWNhbiBwb3B1bGF0aW9uOiBhIGNvaG9y
dC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jQ3LTU1PC9wYWdlcz48dm9sdW1l
PjM3ODwvdm9sdW1lPjxudW1iZXI+OTc4NzwvbnVtYmVyPjxlZGl0aW9uPjIwMTEvMDcvMTk8L2Vk
aXRpb24+PGtleXdvcmRzPjxrZXl3b3JkPkFkb2xlc2NlbnQ8L2tleXdvcmQ+PGtleXdvcmQ+QWR1
bHQ8L2tleXdvcmQ+PGtleXdvcmQ+QWdlIERpc3RyaWJ1dGlvbjwva2V5d29yZD48a2V5d29yZD5D
b2hvcnQgU3R1ZGllczwva2V5d29yZD48a2V5d29yZD5FZHVjYXRpb25hbCBTdGF0dXM8L2tleXdv
cmQ+PGtleXdvcmQ+RmVtYWxlPC9rZXl3b3JkPjxrZXl3b3JkPkhJViBJbmZlY3Rpb25zLyplcGlk
ZW1pb2xvZ3kvKnRyYW5zbWlzc2lvbjwva2V5d29yZD48a2V5d29yZD5ISVYgU2Vyb3Bvc2l0aXZp
dHk8L2tleXdvcmQ+PGtleXdvcmQ+SHVtYW5zPC9rZXl3b3JkPjxrZXl3b3JkPkluY2lkZW5jZTwv
a2V5d29yZD48a2V5d29yZD5NYWxlPC9rZXl3b3JkPjxrZXl3b3JkPk1hcnJpYWdlLypzdGF0aXN0
aWNzICZhbXA7IG51bWVyaWNhbCBkYXRhPC9rZXl3b3JkPjxrZXl3b3JkPk1pZGRsZSBBZ2VkPC9r
ZXl3b3JkPjxrZXl3b3JkPk11bHRpdmFyaWF0ZSBBbmFseXNpczwva2V5d29yZD48a2V5d29yZD5O
b3JtYWwgRGlzdHJpYnV0aW9uPC9rZXl3b3JkPjxrZXl3b3JkPk9kZHMgUmF0aW88L2tleXdvcmQ+
PGtleXdvcmQ+KlBvcHVsYXRpb24gU3VydmVpbGxhbmNlPC9rZXl3b3JkPjxrZXl3b3JkPlByZXZh
bGVuY2U8L2tleXdvcmQ+PGtleXdvcmQ+UHJpbWFyeSBQcmV2ZW50aW9uPC9rZXl3b3JkPjxrZXl3
b3JkPlJlc2lkZW5jZSBDaGFyYWN0ZXJpc3RpY3M8L2tleXdvcmQ+PGtleXdvcmQ+KlJpc2stVGFr
aW5nPC9rZXl3b3JkPjxrZXl3b3JkPlJ1cmFsIFBvcHVsYXRpb24vKnN0YXRpc3RpY3MgJmFtcDsg
bnVtZXJpY2FsIGRhdGE8L2tleXdvcmQ+PGtleXdvcmQ+KlNleHVhbCBCZWhhdmlvcjwva2V5d29y
ZD48a2V5d29yZD4qU2V4dWFsIFBhcnRuZXJzPC9rZXl3b3JkPjxrZXl3b3JkPlNvdXRoIEFmcmlj
YS9lcGlkZW1pb2xvZ3k8L2tleXdvcmQ+PGtleXdvcmQ+U3VydmV5cyBhbmQgUXVlc3Rpb25uYWly
ZXM8L2tleXdvcmQ+PGtleXdvcmQ+VGltZSBGYWN0b3JzPC9rZXl3b3JkPjwva2V5d29yZHM+PGRh
dGVzPjx5ZWFyPjIwMTE8L3llYXI+PHB1Yi1kYXRlcz48ZGF0ZT5KdWwgMTY8L2RhdGU+PC9wdWIt
ZGF0ZXM+PC9kYXRlcz48aXNibj4wMTQwLTY3MzY8L2lzYm4+PGFjY2Vzc2lvbi1udW0+MjE3NjM5
Mzc8L2FjY2Vzc2lvbi1udW0+PHVybHM+PHJlbGF0ZWQtdXJscz48dXJsPmh0dHA6Ly9hYy5lbHMt
Y2RuLmNvbS9TMDE0MDY3MzYxMTYwNzc5NC8xLXMyLjAtUzAxNDA2NzM2MTE2MDc3OTQtbWFpbi5w
ZGY/X3RpZD04ZDllNWU2Mi1kMTliLTExZTUtYjMyNC0wMDAwMGFhYjBmNmImYW1wO2FjZG5hdD0x
NDU1MjkwMzUzXzExODUwOTRlMmFjZThlNTQ3NzdlNDdlYjRkM2U1ZGIxPC91cmw+PC9yZWxhdGVk
LXVybHM+PC91cmxzPjxjdXN0b20yPlBtYzMxNDExNDI8L2N1c3RvbTI+PGVsZWN0cm9uaWMtcmVz
b3VyY2UtbnVtPjEwLjEwMTYvczAxNDAtNjczNigxMSk2MDc3OS00PC9lbGVjdHJvbmljLXJlc291
cmNlLW51bT48cmVtb3RlLWRhdGFiYXNlLXByb3ZpZGVyPk5sbTwvcmVtb3RlLWRhdGFiYXNlLXBy
b3ZpZGVyPjxsYW5ndWFnZT5lbmc8L2xhbmd1YWdlPjwvcmVjb3JkPjwvQ2l0ZT48Q2l0ZT48QXV0
aG9yPlphYmxvdHNrYTwvQXV0aG9yPjxZZWFyPjIwMDY8L1llYXI+PFJlY051bT40NTwvUmVjTnVt
PjxyZWNvcmQ+PHJlYy1udW1iZXI+NDU8L3JlYy1udW1iZXI+PGZvcmVpZ24ta2V5cz48a2V5IGFw
cD0iRU4iIGRiLWlkPSI1ZXR2MnNyczh0ZndwcmUyMmZsNTJ4OTl3dHBkc3phenN6ZWQiIHRpbWVz
dGFtcD0iMTcyNjUxMTAyNSI+NDU8L2tleT48L2ZvcmVpZ24ta2V5cz48cmVmLXR5cGUgbmFtZT0i
Sm91cm5hbCBBcnRpY2xlIj4xNzwvcmVmLXR5cGU+PGNvbnRyaWJ1dG9ycz48YXV0aG9ycz48YXV0
aG9yPlphYmxvdHNrYSwgSS4gQi48L2F1dGhvcj48YXV0aG9yPkdyYXksIFIuIEguPC9hdXRob3I+
PGF1dGhvcj5TZXJ3YWRkYSwgRC48L2F1dGhvcj48YXV0aG9yPk5hbHVnb2RhLCBGLjwvYXV0aG9y
PjxhdXRob3I+S2lnb3ppLCBHLjwvYXV0aG9yPjxhdXRob3I+U2V3YW5rYW1ibywgTi48L2F1dGhv
cj48YXV0aG9yPkx1dGFsbywgVC48L2F1dGhvcj48YXV0aG9yPk1hbmdlbiwgRi4gVy48L2F1dGhv
cj48YXV0aG9yPldhd2VyLCBNLjwvYXV0aG9yPjwvYXV0aG9ycz48L2NvbnRyaWJ1dG9ycz48YXV0
aC1hZGRyZXNzPkRlcGFydG1lbnQgb2YgUG9wdWxhdGlvbiBhbmQgRmFtaWx5IEhlYWx0aCBTY2ll
bmNlcywgQmxvb21iZXJnIFNjaG9vbCBvZiBQdWJsaWMgSGVhbHRoLCBUaGUgSm9obnMgSG9wa2lu
cyBVbml2ZXJzaXR5LCA2MTUgTi4gV29sZmUgU3RyZWV0LCBCYWx0aW1vcmUsIE1EIDIxMjE4LCBV
U0EuIGl6YWJsbUB5YWhvby5jb208L2F1dGgtYWRkcmVzcz48dGl0bGVzPjx0aXRsZT5BbGNvaG9s
IHVzZSBiZWZvcmUgc2V4IGFuZCBISVYgYWNxdWlzaXRpb246IGEgbG9uZ2l0dWRpbmFsIHN0dWR5
IGluIFJha2FpLCBVZ2FuZGE8L3RpdGxlPjxzZWNvbmRhcnktdGl0bGU+QWlkczwvc2Vjb25kYXJ5
LXRpdGxlPjxhbHQtdGl0bGU+QUlEUyAoTG9uZG9uLCBFbmdsYW5kKTwvYWx0LXRpdGxlPjwvdGl0
bGVzPjxwZXJpb2RpY2FsPjxmdWxsLXRpdGxlPkFJRFM8L2Z1bGwtdGl0bGU+PGFiYnItMT5BaWRz
PC9hYmJyLTE+PC9wZXJpb2RpY2FsPjxwYWdlcz4xMTkxLTY8L3BhZ2VzPjx2b2x1bWU+MjA8L3Zv
bHVtZT48bnVtYmVyPjg8L251bWJlcj48ZWRpdGlvbj4yMDA2LzA1LzEzPC9lZGl0aW9uPjxrZXl3
b3Jkcz48a2V5d29yZD5BZG9sZXNjZW50PC9rZXl3b3JkPjxrZXl3b3JkPkFkdWx0PC9rZXl3b3Jk
PjxrZXl3b3JkPkFsY29ob2wgRHJpbmtpbmcvKmFkdmVyc2UgZWZmZWN0cy9lcGlkZW1pb2xvZ3k8
L2tleXdvcmQ+PGtleXdvcmQ+Q29uZG9tcy91dGlsaXphdGlvbjwva2V5d29yZD48a2V5d29yZD5E
ZXZlbG9waW5nIENvdW50cmllczwva2V5d29yZD48a2V5d29yZD5FcGlkZW1pb2xvZ2ljIE1ldGhv
ZHM8L2tleXdvcmQ+PGtleXdvcmQ+RmVtYWxlPC9rZXl3b3JkPjxrZXl3b3JkPkhJViBJbmZlY3Rp
b25zL2VwaWRlbWlvbG9neS9wcmV2ZW50aW9uICZhbXA7IGNvbnRyb2wvKnRyYW5zbWlzc2lvbjwv
a2V5d29yZD48a2V5d29yZD5IdW1hbnM8L2tleXdvcmQ+PGtleXdvcmQ+TWFsZTwva2V5d29yZD48
a2V5d29yZD5NaWRkbGUgQWdlZDwva2V5d29yZD48a2V5d29yZD5SaXNrLVRha2luZzwva2V5d29y
ZD48a2V5d29yZD5TZXh1YWwgQmVoYXZpb3IvKnBzeWNob2xvZ3k8L2tleXdvcmQ+PGtleXdvcmQ+
VWdhbmRhL2VwaWRlbWlvbG9neTwva2V5d29yZD48L2tleXdvcmRzPjxkYXRlcz48eWVhcj4yMDA2
PC95ZWFyPjxwdWItZGF0ZXM+PGRhdGU+TWF5IDEyPC9kYXRlPjwvcHViLWRhdGVzPjwvZGF0ZXM+
PGlzYm4+MDI2OS05MzcwIChQcmludCkmI3hEOzAyNjktOTM3MDwvaXNibj48YWNjZXNzaW9uLW51
bT4xNjY5MTA3MTwvYWNjZXNzaW9uLW51bT48dXJscz48cmVsYXRlZC11cmxzPjx1cmw+aHR0cDov
L2dyYXBoaWNzLnR4Lm92aWQuY29tL292ZnRwZGZzL0ZQREROQ0ZCUERNRkNEMDAvZnMwNDYvb3Zm
dC9saXZlL2d2MDIzLzAwMDAyMDMwLzAwMDAyMDMwLTIwMDYwNTEyMC0wMDAxMy5wZGY8L3VybD48
L3JlbGF0ZWQtdXJscz48L3VybHM+PGVsZWN0cm9uaWMtcmVzb3VyY2UtbnVtPjEwLjEwOTcvMDEu
YWlkcy4wMDAwMjI2OTYwLjI1NTg5LjcyPC9lbGVjdHJvbmljLXJlc291cmNlLW51bT48cmVtb3Rl
LWRhdGFiYXNlLXByb3ZpZGVyPk5sbTwvcmVtb3RlLWRhdGFiYXNlLXByb3ZpZGVyPjxsYW5ndWFn
ZT5lbmc8L2xhbmd1YWdlPjwvcmVjb3JkPjwvQ2l0ZT48L0VuZE5vdGU+AG==
</w:fldData>
        </w:fldChar>
      </w:r>
      <w:r w:rsidR="00DC1BCC">
        <w:instrText xml:space="preserve"> ADDIN EN.CITE </w:instrText>
      </w:r>
      <w:r w:rsidR="00DC1BCC">
        <w:fldChar w:fldCharType="begin">
          <w:fldData xml:space="preserve">PEVuZE5vdGU+PENpdGU+PEF1dGhvcj5FZGVsc3RlaW48L0F1dGhvcj48WWVhcj4yMDE1PC9ZZWFy
PjxSZWNOdW0+MTc8L1JlY051bT48RGlzcGxheVRleHQ+PHN0eWxlIGZhY2U9InN1cGVyc2NyaXB0
Ij42LDEwLDExLDE1LDE4LDIwLTIyLDI2LDI4PC9zdHlsZT48L0Rpc3BsYXlUZXh0PjxyZWNvcmQ+
PHJlYy1udW1iZXI+MTc8L3JlYy1udW1iZXI+PGZvcmVpZ24ta2V5cz48a2V5IGFwcD0iRU4iIGRi
LWlkPSI1ZXR2MnNyczh0ZndwcmUyMmZsNTJ4OTl3dHBkc3phenN6ZWQiIHRpbWVzdGFtcD0iMTcy
NjUxMTAyNSI+MTc8L2tleT48L2ZvcmVpZ24ta2V5cz48cmVmLXR5cGUgbmFtZT0iSm91cm5hbCBB
cnRpY2xlIj4xNzwvcmVmLXR5cGU+PGNvbnRyaWJ1dG9ycz48YXV0aG9ycz48YXV0aG9yPkVkZWxz
dGVpbiwgWi4gUi48L2F1dGhvcj48YXV0aG9yPlNhbnRlbGxpLCBKLiBTLjwvYXV0aG9yPjxhdXRo
b3I+SGVsbGVyaW5nZXIsIFMuPC9hdXRob3I+PGF1dGhvcj5TY2h1eWxlciwgQS4gQy48L2F1dGhv
cj48YXV0aG9yPldlaSwgWS48L2F1dGhvcj48YXV0aG9yPk1hdGh1ciwgUy48L2F1dGhvcj48YXV0
aG9yPlNvbmcsIFguPC9hdXRob3I+PGF1dGhvcj5MdXRhbG8sIFQuPC9hdXRob3I+PGF1dGhvcj5O
YWx1Z29kYSwgRi48L2F1dGhvcj48YXV0aG9yPkdyYXksIFIuIEguPC9hdXRob3I+PGF1dGhvcj5X
YXdlciwgTS4gSi48L2F1dGhvcj48YXV0aG9yPlNlcndhZGRhLCBELiBNLjwvYXV0aG9yPjwvYXV0
aG9ycz48L2NvbnRyaWJ1dG9ycz48YXV0aC1hZGRyZXNzPkhJViBDZW50ZXIgZm9yIENsaW5pY2Fs
IGFuZCBCZWhhdmlvcmFsIFN0dWRpZXMsIE5ldyBZb3JrIFN0YXRlIFBzeWNoaWF0cmljIEluc3Rp
dHV0ZSBhbmQgQ29sdW1iaWEgVW5pdmVyc2l0eSwgMTA1MSBSaXZlcnNpZGUgRHIuLCBOZXcgWW9y
aywgTlksIFVTQS4gRWxlY3Ryb25pYyBhZGRyZXNzOiB6b2UuZWRlbHN0ZWluQGdtYWlsLmNvbS4m
I3hEO0NvbHVtYmlhIFVuaXZlcnNpdHkgTWFpbG1hbiBTY2hvb2wgb2YgUHVibGljIEhlYWx0aCwg
NzIyIFcuIDE2OHRoIFN0LiwgTmV3IFlvcmssIE5ZLCBVU0EuJiN4RDtSYWthaSBIZWFsdGggU2Np
ZW5jZXMgUHJvZ3JhbSwgVWdhbmRhIFZpcnVzIFJlc2VhcmNoIEluc3RpdHV0ZSwgRW50ZWJiZSwg
VWdhbmRhLiYjeEQ7Sm9obnMgSG9wa2lucyBCbG9vbWJlcmcgU2Nob29sIG9mIFB1YmxpYyBIZWFs
dGgsIDYxNSBOLiBXb2xmZSBTdC4sIEJhbHRpbW9yZSwgTUQsIFVTQS48L2F1dGgtYWRkcmVzcz48
dGl0bGVzPjx0aXRsZT5GYWN0b3JzIGFzc29jaWF0ZWQgd2l0aCBpbmNpZGVudCBISVYgaW5mZWN0
aW9uIHZlcnN1cyBwcmV2YWxlbnQgaW5mZWN0aW9uIGFtb25nIHlvdXRoIGluIFJha2FpLCBVZ2Fu
ZGE8L3RpdGxlPjxzZWNvbmRhcnktdGl0bGU+SiBFcGlkZW1pb2wgR2xvYiBIZWFsdGg8L3NlY29u
ZGFyeS10aXRsZT48YWx0LXRpdGxlPkpvdXJuYWwgb2YgZXBpZGVtaW9sb2d5IGFuZCBnbG9iYWwg
aGVhbHRoPC9hbHQtdGl0bGU+PC90aXRsZXM+PHBlcmlvZGljYWw+PGZ1bGwtdGl0bGU+SiBFcGlk
ZW1pb2wgR2xvYiBIZWFsdGg8L2Z1bGwtdGl0bGU+PGFiYnItMT5Kb3VybmFsIG9mIGVwaWRlbWlv
bG9neSBhbmQgZ2xvYmFsIGhlYWx0aDwvYWJici0xPjwvcGVyaW9kaWNhbD48YWx0LXBlcmlvZGlj
YWw+PGZ1bGwtdGl0bGU+SiBFcGlkZW1pb2wgR2xvYiBIZWFsdGg8L2Z1bGwtdGl0bGU+PGFiYnIt
MT5Kb3VybmFsIG9mIGVwaWRlbWlvbG9neSBhbmQgZ2xvYmFsIGhlYWx0aDwvYWJici0xPjwvYWx0
LXBlcmlvZGljYWw+PHBhZ2VzPjg1LTkxPC9wYWdlcz48dm9sdW1lPjU8L3ZvbHVtZT48bnVtYmVy
PjE8L251bWJlcj48ZWRpdGlvbj4yMDE1LzAyLzI0PC9lZGl0aW9uPjxrZXl3b3Jkcz48a2V5d29y
ZD5BZG9sZXNjZW50PC9rZXl3b3JkPjxrZXl3b3JkPkFkdWx0PC9rZXl3b3JkPjxrZXl3b3JkPkZl
bWFsZTwva2V5d29yZD48a2V5d29yZD5ISVYgSW5mZWN0aW9ucy8qZXBpZGVtaW9sb2d5PC9rZXl3
b3JkPjxrZXl3b3JkPkh1bWFuczwva2V5d29yZD48a2V5d29yZD5JbmNpZGVuY2U8L2tleXdvcmQ+
PGtleXdvcmQ+TG9uZ2l0dWRpbmFsIFN0dWRpZXM8L2tleXdvcmQ+PGtleXdvcmQ+TWFsZTwva2V5
d29yZD48a2V5d29yZD5NYXJyaWFnZS9zdGF0aXN0aWNzICZhbXA7IG51bWVyaWNhbCBkYXRhPC9r
ZXl3b3JkPjxrZXl3b3JkPlByZXZhbGVuY2U8L2tleXdvcmQ+PGtleXdvcmQ+UHJvc3BlY3RpdmUg
U3R1ZGllczwva2V5d29yZD48a2V5d29yZD5SaXNrIEZhY3RvcnM8L2tleXdvcmQ+PGtleXdvcmQ+
U2V4dWFsIEJlaGF2aW9yL3N0YXRpc3RpY3MgJmFtcDsgbnVtZXJpY2FsIGRhdGE8L2tleXdvcmQ+
PGtleXdvcmQ+VWdhbmRhL2VwaWRlbWlvbG9neTwva2V5d29yZD48a2V5d29yZD5Zb3VuZyBBZHVs
dDwva2V5d29yZD48L2tleXdvcmRzPjxkYXRlcz48eWVhcj4yMDE1PC95ZWFyPjxwdWItZGF0ZXM+
PGRhdGU+TWFyPC9kYXRlPjwvcHViLWRhdGVzPjwvZGF0ZXM+PGlzYm4+MjIxMC02MDA2PC9pc2Ju
PjxhY2Nlc3Npb24tbnVtPjI1NzAwOTI3PC9hY2Nlc3Npb24tbnVtPjx1cmxzPjxyZWxhdGVkLXVy
bHM+PHVybD5odHRwOi8vYWMuZWxzLWNkbi5jb20vUzIyMTA2MDA2MTQwMDA4MjMvMS1zMi4wLVMy
MjEwNjAwNjE0MDAwODIzLW1haW4ucGRmP190aWQ9NzhhOTA3YmUtZDE5Yi0xMWU1LWJlMzctMDAw
MDBhYWIwZjZjJmFtcDthY2RuYXQ9MTQ1NTI5MDMxOF8wYWNjY2RhZDY2YjI0NDk2Y2JiM2Y5ZDhi
ZGY5NDRhZTwvdXJsPjwvcmVsYXRlZC11cmxzPjwvdXJscz48ZWxlY3Ryb25pYy1yZXNvdXJjZS1u
dW0+MTAuMTAxNi9qLmplZ2guMjAxNC4wOS4wMDM8L2VsZWN0cm9uaWMtcmVzb3VyY2UtbnVtPjxy
ZW1vdGUtZGF0YWJhc2UtcHJvdmlkZXI+TmxtPC9yZW1vdGUtZGF0YWJhc2UtcHJvdmlkZXI+PGxh
bmd1YWdlPmVuZzwvbGFuZ3VhZ2U+PC9yZWNvcmQ+PC9DaXRlPjxDaXRlPjxBdXRob3I+SGFybGlu
ZzwvQXV0aG9yPjxZZWFyPjIwMTU8L1llYXI+PFJlY051bT4yMzwvUmVjTnVtPjxyZWNvcmQ+PHJl
Yy1udW1iZXI+MjM8L3JlYy1udW1iZXI+PGZvcmVpZ24ta2V5cz48a2V5IGFwcD0iRU4iIGRiLWlk
PSI1ZXR2MnNyczh0ZndwcmUyMmZsNTJ4OTl3dHBkc3phenN6ZWQiIHRpbWVzdGFtcD0iMTcyNjUx
MTAyNSI+MjM8L2tleT48L2ZvcmVpZ24ta2V5cz48cmVmLXR5cGUgbmFtZT0iSm91cm5hbCBBcnRp
Y2xlIj4xNzwvcmVmLXR5cGU+PGNvbnRyaWJ1dG9ycz48YXV0aG9ycz48YXV0aG9yPkhhcmxpbmcs
IEcuPC9hdXRob3I+PGF1dGhvcj5OZXdlbGwsIE0uIEwuPC9hdXRob3I+PGF1dGhvcj5UYW5zZXIs
IEYuPC9hdXRob3I+PGF1dGhvcj5CYXJuaWdoYXVzZW4sIFQuPC9hdXRob3I+PC9hdXRob3JzPjwv
Y29udHJpYnV0b3JzPjxhdXRoLWFkZHJlc3M+RGVwYXJ0bWVudCBvZiBHbG9iYWwgSGVhbHRoIGFu
ZCBQb3B1bGF0aW9uLCBIYXJ2YXJkIFNjaG9vbCBvZiBQdWJsaWMgSGVhbHRoLCA2NjUgSHVudGlu
Z3RvbiBBdmVudWUsIEJvc3RvbiwgTUEsIDAyMTE1LCBVU0EsIGdoYXJsaW5nQGhzcGguaGFydmFy
ZC5lZHUuPC9hdXRoLWFkZHJlc3M+PHRpdGxlcz48dGl0bGU+UGFydG5lciBBZ2UtRGlzcGFyaXR5
IGFuZCBISVYgSW5jaWRlbmNlIFJpc2sgZm9yIE9sZGVyIFdvbWVuIGluIFJ1cmFsIFNvdXRoIEFm
cmljYT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MTMxNy0yNjwvcGFnZXM+PHZvbHVtZT4xOTwvdm9sdW1l
PjxudW1iZXI+NzwvbnVtYmVyPjxlZGl0aW9uPjIwMTUvMDIvMTI8L2VkaXRpb24+PGtleXdvcmRz
PjxrZXl3b3JkPkFkb2xlc2NlbnQ8L2tleXdvcmQ+PGtleXdvcmQ+QWR1bHQ8L2tleXdvcmQ+PGtl
eXdvcmQ+QWdlIEZhY3RvcnM8L2tleXdvcmQ+PGtleXdvcmQ+QWdlZDwva2V5d29yZD48a2V5d29y
ZD5GZW1hbGU8L2tleXdvcmQ+PGtleXdvcmQ+SElWIEluZmVjdGlvbnMvKmVwaWRlbWlvbG9neS9w
cmV2ZW50aW9uICZhbXA7IGNvbnRyb2w8L2tleXdvcmQ+PGtleXdvcmQ+SHVtYW5zPC9rZXl3b3Jk
PjxrZXl3b3JkPkluY2lkZW5jZTwva2V5d29yZD48a2V5d29yZD5Mb25naXR1ZGluYWwgU3R1ZGll
czwva2V5d29yZD48a2V5d29yZD5NYWxlPC9rZXl3b3JkPjxrZXl3b3JkPk1pZGRsZSBBZ2VkPC9r
ZXl3b3JkPjxrZXl3b3JkPk11bHRpdmFyaWF0ZSBBbmFseXNpczwva2V5d29yZD48a2V5d29yZD5S
aXNrIEZhY3RvcnM8L2tleXdvcmQ+PGtleXdvcmQ+UnVyYWwgUG9wdWxhdGlvbjwva2V5d29yZD48
a2V5d29yZD4qU2V4dWFsIEJlaGF2aW9yPC9rZXl3b3JkPjxrZXl3b3JkPipTZXh1YWwgUGFydG5l
cnM8L2tleXdvcmQ+PGtleXdvcmQ+U291dGggQWZyaWNhL2VwaWRlbWlvbG9neTwva2V5d29yZD48
a2V5d29yZD5TdXJ2ZXlzIGFuZCBRdWVzdGlvbm5haXJlczwva2V5d29yZD48a2V5d29yZD5Zb3Vu
ZyBBZHVsdDwva2V5d29yZD48L2tleXdvcmRzPjxkYXRlcz48eWVhcj4yMDE1PC95ZWFyPjxwdWIt
ZGF0ZXM+PGRhdGU+SnVsPC9kYXRlPjwvcHViLWRhdGVzPjwvZGF0ZXM+PGlzYm4+MTA5MC03MTY1
PC9pc2JuPjxhY2Nlc3Npb24tbnVtPjI1NjcwNDczPC9hY2Nlc3Npb24tbnVtPjx1cmxzPjxyZWxh
dGVkLXVybHM+PHVybD5odHRwOi8vZG93bmxvYWQuc3ByaW5nZXIuY29tL3N0YXRpYy9wZGYvNjI4
L2FydCUyNTNBMTAuMTAwNyUyNTJGczEwNDYxLTAxNC0wOTUyLTMucGRmP29yaWdpblVybD1odHRw
JTNBJTJGJTJGbGluay5zcHJpbmdlci5jb20lMkZhcnRpY2xlJTJGMTAuMTAwNyUyRnMxMDQ2MS0w
MTQtMDk1Mi0zJmFtcDt0b2tlbjI9ZXhwPTE0NTYxNDcwMDJ+YWNsPSUyRnN0YXRpYyUyRnBkZiUy
RjYyOCUyRmFydCUyNTI1M0ExMC4xMDA3JTI1MjUyRnMxMDQ2MS0wMTQtMDk1Mi0zLnBkZiUzRm9y
aWdpblVybCUzRGh0dHAlMjUzQSUyNTJGJTI1MkZsaW5rLnNwcmluZ2VyLmNvbSUyNTJGYXJ0aWNs
ZSUyNTJGMTAuMTAwNyUyNTJGczEwNDYxLTAxNC0wOTUyLTMqfmhtYWM9MWE5ZGFlNzdmOGFkYzRi
YWM3NTE3NzExM2RjZmMxMDUzNjUxYjkyYWY0NzYxYWZjNDkwOGFiMmU1YzEyOWNjZTwvdXJsPjwv
cmVsYXRlZC11cmxzPjwvdXJscz48Y3VzdG9tMj5QbWM0NTA2MjMyPC9jdXN0b20yPjxjdXN0b202
Pk5paG1zNjQ4NjI3PC9jdXN0b202PjxlbGVjdHJvbmljLXJlc291cmNlLW51bT4xMC4xMDA3L3Mx
MDQ2MS0wMTQtMDk1Mi0zPC9lbGVjdHJvbmljLXJlc291cmNlLW51bT48cmVtb3RlLWRhdGFiYXNl
LXByb3ZpZGVyPk5sbTwvcmVtb3RlLWRhdGFiYXNlLXByb3ZpZGVyPjxsYW5ndWFnZT5lbmc8L2xh
bmd1YWdlPjwvcmVjb3JkPjwvQ2l0ZT48Q2l0ZT48QXV0aG9yPkthZ2FheWk8L0F1dGhvcj48WWVh
cj4yMDE0PC9ZZWFyPjxSZWNOdW0+MjQ8L1JlY051bT48cmVjb3JkPjxyZWMtbnVtYmVyPjI0PC9y
ZWMtbnVtYmVyPjxmb3JlaWduLWtleXM+PGtleSBhcHA9IkVOIiBkYi1pZD0iNWV0djJzcnM4dGZ3
cHJlMjJmbDUyeDk5d3RwZHN6YXpzemVkIiB0aW1lc3RhbXA9IjE3MjY1MTEwMjUiPjI0PC9rZXk+
PC9mb3JlaWduLWtleXM+PHJlZi10eXBlIG5hbWU9IkpvdXJuYWwgQXJ0aWNsZSI+MTc8L3JlZi10
eXBlPjxjb250cmlidXRvcnM+PGF1dGhvcnM+PGF1dGhvcj5LYWdhYXlpLCBKLjwvYXV0aG9yPjxh
dXRob3I+R3JheSwgUi4gSC48L2F1dGhvcj48YXV0aG9yPldoYWxlbiwgQy48L2F1dGhvcj48YXV0
aG9yPkZ1LCBQLjwvYXV0aG9yPjxhdXRob3I+TmV1aGF1c2VyLCBELjwvYXV0aG9yPjxhdXRob3I+
TWNHcmF0aCwgSi4gVy48L2F1dGhvcj48YXV0aG9yPlNld2Fua2FtYm8sIE4uIEsuPC9hdXRob3I+
PGF1dGhvcj5TZXJ3YWRkYSwgRC48L2F1dGhvcj48YXV0aG9yPktpZ296aSwgRy48L2F1dGhvcj48
YXV0aG9yPk5hbHVnb2RhLCBGLjwvYXV0aG9yPjxhdXRob3I+UmV5bm9sZHMsIFMuIEouPC9hdXRo
b3I+PGF1dGhvcj5XYXdlciwgTS4gSi48L2F1dGhvcj48YXV0aG9yPlNpbmdlciwgTS4gRS48L2F1
dGhvcj48L2F1dGhvcnM+PC9jb250cmlidXRvcnM+PGF1dGgtYWRkcmVzcz5SYWthaSBIZWFsdGgg
U2NpZW5jZXMgUHJvZ3JhbSwgRW50ZWJiZSwgVWdhbmRhOyBEZXBhcm1lbnQgb2YgRXBpZGVtaW9s
b2d5IGFuZCBCaW9zdGF0aXN0aWNzLCBDYXNlIFdlc3Rlcm4gUmVzZXJ2ZSBVbml2ZXJzaXR5LCBD
bGV2ZWxhbmQsIE9oaW8sIFVuaXRlZCBTdGF0ZXMgb2YgQW1lcmljYS4mI3hEO0RlcGFydG1lbnQg
b2YgRXBpZGVtaW9sb2d5LCBKb2hucyBIb3BraW5zIEJsb29tYmVyZyBTY2hvb2wgb2YgUHVibGlj
IEhlYWx0aCwgQmFsdGltb3JlLCBNYXJ5bGFuZCwgVW5pdGVkIFN0YXRlcyBvZiBBbWVyaWNhLiYj
eEQ7RGVwYXJ0bWVudCBvZiBFcGlkZW1pb2xvZ3kgYW5kIEJpb3N0YXRpc3RpY3MsIFVuaXZlcnNp
dHkgb2YgR2VvcmdpYSwgQXRoZW5zLCBHZW9yZ2lhLCBVbml0ZWQgU3RhdGVzIG9mIEFtZXJpY2Eu
JiN4RDtEZXBhcm1lbnQgb2YgRXBpZGVtaW9sb2d5IGFuZCBCaW9zdGF0aXN0aWNzLCBDYXNlIFdl
c3Rlcm4gUmVzZXJ2ZSBVbml2ZXJzaXR5LCBDbGV2ZWxhbmQsIE9oaW8sIFVuaXRlZCBTdGF0ZXMg
b2YgQW1lcmljYS4mI3hEO0RlcGFydG1lbnQgb2YgQW50aHJvcG9sb2d5LCBDYXNlIFdlc3Rlcm4g
UmVzZXJ2ZSBVbml2ZXJzaXR5LCBDbGV2ZWxhbmQsIE9oaW8sIFVuaXRlZCBTdGF0ZXMgb2YgQW1l
cmljYS4mI3hEO01ha2VyZXJlIFVuaXZlcnNpdHkgQ29sbGVnZSBvZiBIZWFsdGggU2NpZW5jZXMs
IEthbXBhbGEsIFVnYW5kYS4mI3hEO0RpdmlzaW9uIG9mIEludHJhbXVyYWwgUmVzZWFyY2gsIE5h
dGlvbmFsIEluc3RpdHV0ZSBvZiBBbGxlcmd5IGFuZCBJbmZlY3Rpb3VzIERpc2Vhc2VzLCBOYXRp
b25hbCBJbnN0aXR1dGVzIG9mIEhlYWx0aCwgQmV0aGVzZGEsIE1hcnlsYW5kLCBVbml0ZWQgU3Rh
dGVzIG9mIEFtZXJpY2E7IEpvaG5zIEhvcGtpbnMgU2Nob29sIG9mIE1lZGljaW5lLCBCYWx0aW1v
cmUsIE1hcnlsYW5kLCBVbml0ZWQgU3RhdGVzIG9mIEFtZXJpY2EuPC9hdXRoLWFkZHJlc3M+PHRp
dGxlcz48dGl0bGU+SW5kaWNlcyB0byBtZWFzdXJlIHJpc2sgb2YgSElWIGFjcXVpc2l0aW9uIGlu
IFJha2FpLCBVZ2FuZG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5MjAxNTwvcGFnZXM+PHZvbHVtZT45PC92b2x1bWU+PG51bWJlcj40PC9udW1iZXI+PGVkaXRp
b24+MjAxNC8wNC8wODwvZWRpdGlvbj48a2V5d29yZHM+PGtleXdvcmQ+QWRvbGVzY2VudDwva2V5
d29yZD48a2V5d29yZD5BZHVsdDwva2V5d29yZD48a2V5d29yZD5Db2hvcnQgU3R1ZGllczwva2V5
d29yZD48a2V5d29yZD5GZW1hbGU8L2tleXdvcmQ+PGtleXdvcmQ+SElWIEluZmVjdGlvbnMvZXBp
ZGVtaW9sb2d5LypldGlvbG9neTwva2V5d29yZD48a2V5d29yZD5IaXYtMTwva2V5d29yZD48a2V5
d29yZD4qSGVhbHRoIFN0YXR1cyBJbmRpY2F0b3JzPC9rZXl3b3JkPjxrZXl3b3JkPkh1bWFuczwv
a2V5d29yZD48a2V5d29yZD5NYWxlPC9rZXl3b3JkPjxrZXl3b3JkPk1pZGRsZSBBZ2VkPC9rZXl3
b3JkPjxrZXl3b3JkPlJpc2sgRmFjdG9yczwva2V5d29yZD48a2V5d29yZD5TZXggRmFjdG9yczwv
a2V5d29yZD48a2V5d29yZD5TZXh1YWwgQmVoYXZpb3Ivc3RhdGlzdGljcyAmYW1wOyBudW1lcmlj
YWwgZGF0YTwva2V5d29yZD48a2V5d29yZD5VZ2FuZGEvZXBpZGVtaW9sb2d5PC9rZXl3b3JkPjxr
ZXl3b3JkPllvdW5nIEFkdWx0PC9rZXl3b3JkPjwva2V5d29yZHM+PGRhdGVzPjx5ZWFyPjIwMTQ8
L3llYXI+PC9kYXRlcz48aXNibj4xOTMyLTYyMDM8L2lzYm4+PGFjY2Vzc2lvbi1udW0+MjQ3MDQ3
Nzg8L2FjY2Vzc2lvbi1udW0+PHVybHM+PHJlbGF0ZWQtdXJscz48dXJsPmh0dHA6Ly93d3cubmNi
aS5ubG0ubmloLmdvdi9wbWMvYXJ0aWNsZXMvUE1DMzk3NjI2MS9wZGYvcG9uZS4wMDkyMDE1LnBk
ZjwvdXJsPjwvcmVsYXRlZC11cmxzPjwvdXJscz48Y3VzdG9tMj5QbWMzOTc2MjYxPC9jdXN0b20y
PjxlbGVjdHJvbmljLXJlc291cmNlLW51bT4xMC4xMzcxL2pvdXJuYWwucG9uZS4wMDkyMDE1PC9l
bGVjdHJvbmljLXJlc291cmNlLW51bT48cmVtb3RlLWRhdGFiYXNlLXByb3ZpZGVyPk5sbTwvcmVt
b3RlLWRhdGFiYXNlLXByb3ZpZGVyPjxsYW5ndWFnZT5lbmc8L2xhbmd1YWdlPjwvcmVjb3JkPjwv
Q2l0ZT48Q2l0ZT48QXV0aG9yPk1hdGh1cjwvQXV0aG9yPjxZZWFyPjIwMTU8L1llYXI+PFJlY051
bT4zMDwvUmVjTnVtPjxyZWNvcmQ+PHJlYy1udW1iZXI+MzA8L3JlYy1udW1iZXI+PGZvcmVpZ24t
a2V5cz48a2V5IGFwcD0iRU4iIGRiLWlkPSI1ZXR2MnNyczh0ZndwcmUyMmZsNTJ4OTl3dHBkc3ph
enN6ZWQiIHRpbWVzdGFtcD0iMTcyNjUxMTAyNSI+MzA8L2tleT48L2ZvcmVpZ24ta2V5cz48cmVm
LXR5cGUgbmFtZT0iSm91cm5hbCBBcnRpY2xlIj4xNzwvcmVmLXR5cGU+PGNvbnRyaWJ1dG9ycz48
YXV0aG9ycz48YXV0aG9yPk1hdGh1ciwgUy48L2F1dGhvcj48YXV0aG9yPldlaSwgWS48L2F1dGhv
cj48YXV0aG9yPlpob25nLCBYLjwvYXV0aG9yPjxhdXRob3I+U29uZywgWC48L2F1dGhvcj48YXV0
aG9yPk5hbHVnb2RhLCBGLjwvYXV0aG9yPjxhdXRob3I+THV0YWxvLCBULjwvYXV0aG9yPjxhdXRo
b3I+V2F3ZXIsIE0uPC9hdXRob3I+PGF1dGhvcj5HcmF5LCBSLjwvYXV0aG9yPjxhdXRob3I+U2Vy
d2FkZGEsIEQuPC9hdXRob3I+PGF1dGhvcj5TYW50ZWxsaSwgSi4gUy48L2F1dGhvcj48L2F1dGhv
cnM+PC9jb250cmlidXRvcnM+PGF1dGgtYWRkcmVzcz4qSGVpbGJydW5uIERlcGFydG1lbnQgb2Yg
UG9wdWxhdGlvbiBhbmQgRmFtaWx5IEhlYWx0aCwgQ29sdW1iaWEgVW5pdmVyc2l0eSBNYWlsbWFu
IFNjaG9vbCBvZiBQdWJsaWMgSGVhbHRoLCBOZXcgWW9yaywgTlk7IGRhZ2dlckRlcGFydG1lbnQg
b2YgQmlvc3RhdGlzdGljcywgQ29sdW1iaWEgVW5pdmVyc2l0eSBNYWlsbWFuIFNjaG9vbCBvZiBQ
dWJsaWMgSGVhbHRoOyBkb3VibGUgZGFnZ2VyUmFrYWkgSGVhbHRoIFNjaWVuY2VzIFByb2dyYW0s
IFVnYW5kYSBWaXJ1cyBSZXNlYXJjaCBJbnN0aXR1dGUsIEVudGViYmUsIFVnYW5kYTsgYW5kIHNl
Y3Rpb24gc2lnbkRlcGFydG1lbnQgb2YgRXBpZGVtaW9sb2d5LCBKb2hucyBIb3BraW5zIFVuaXZl
cnNpdHkgQmxvb21iZXJnIFNjaG9vbCBvZiBQdWJsaWMgSGVhbHRoLCBCYWx0aW1vcmUsIE1ELjwv
YXV0aC1hZGRyZXNzPjx0aXRsZXM+PHRpdGxlPlBhcnRuZXIgQ2hhcmFjdGVyaXN0aWNzIEFzc29j
aWF0ZWQgV2l0aCBISVYgQWNxdWlzaXRpb24gQW1vbmcgWW91dGggaW4gUmFrYWksIFVnYW5kYTwv
dGl0bGU+PHNlY29uZGFyeS10aXRsZT5KIEFjcXVpciBJbW11bmUgRGVmaWMgU3luZHI8L3NlY29u
ZGFyeS10aXRsZT48YWx0LXRpdGxlPkpvdXJuYWwgb2YgYWNxdWlyZWQgaW1tdW5lIGRlZmljaWVu
Y3kgc3luZHJvbWVzICgxOTk5KTwvYWx0LXRpdGxlPjwvdGl0bGVzPjxwZXJpb2RpY2FsPjxmdWxs
LXRpdGxlPkogQWNxdWlyIEltbXVuZSBEZWZpYyBTeW5kcjwvZnVsbC10aXRsZT48YWJici0xPkpv
dXJuYWwgb2YgYWNxdWlyZWQgaW1tdW5lIGRlZmljaWVuY3kgc3luZHJvbWVzICgxOTk5KTwvYWJi
ci0xPjwvcGVyaW9kaWNhbD48YWx0LXBlcmlvZGljYWw+PGZ1bGwtdGl0bGU+SiBBY3F1aXIgSW1t
dW5lIERlZmljIFN5bmRyPC9mdWxsLXRpdGxlPjxhYmJyLTE+Sm91cm5hbCBvZiBhY3F1aXJlZCBp
bW11bmUgZGVmaWNpZW5jeSBzeW5kcm9tZXMgKDE5OTkpPC9hYmJyLTE+PC9hbHQtcGVyaW9kaWNh
bD48cGFnZXM+NzUtODQ8L3BhZ2VzPjx2b2x1bWU+Njk8L3ZvbHVtZT48bnVtYmVyPjE8L251bWJl
cj48ZWRpdGlvbj4yMDE1LzAxLzI3PC9lZGl0aW9uPjxrZXl3b3Jkcz48a2V5d29yZD5BZG9sZXNj
ZW50PC9rZXl3b3JkPjxrZXl3b3JkPkNvaG9ydCBTdHVkaWVzPC9rZXl3b3JkPjxrZXl3b3JkPkZl
bWFsZTwva2V5d29yZD48a2V5d29yZD5ISVYgSW5mZWN0aW9ucy9lcGlkZW1pb2xvZ3kvKnRyYW5z
bWlzc2lvbjwva2V5d29yZD48a2V5d29yZD5IdW1hbnM8L2tleXdvcmQ+PGtleXdvcmQ+SW5jaWRl
bmNlPC9rZXl3b3JkPjxrZXl3b3JkPkludGVydmlld3MgYXMgVG9waWM8L2tleXdvcmQ+PGtleXdv
cmQ+TG9uZ2l0dWRpbmFsIFN0dWRpZXM8L2tleXdvcmQ+PGtleXdvcmQ+TWFsZTwva2V5d29yZD48
a2V5d29yZD4qUmlzay1UYWtpbmc8L2tleXdvcmQ+PGtleXdvcmQ+UnVyYWwgUG9wdWxhdGlvbjwv
a2V5d29yZD48a2V5d29yZD4qU2V4dWFsIEJlaGF2aW9yPC9rZXl3b3JkPjxrZXl3b3JkPipTZXh1
YWwgUGFydG5lcnM8L2tleXdvcmQ+PGtleXdvcmQ+VWdhbmRhPC9rZXl3b3JkPjxrZXl3b3JkPllv
dW5nIEFkdWx0PC9rZXl3b3JkPjwva2V5d29yZHM+PGRhdGVzPjx5ZWFyPjIwMTU8L3llYXI+PHB1
Yi1kYXRlcz48ZGF0ZT5NYXkgMTwvZGF0ZT48L3B1Yi1kYXRlcz48L2RhdGVzPjxpc2JuPjE1MjUt
NDEzNTwvaXNibj48YWNjZXNzaW9uLW51bT4yNTYyMjA1ODwvYWNjZXNzaW9uLW51bT48dXJscz48
cmVsYXRlZC11cmxzPjx1cmw+aHR0cDovL2dyYXBoaWNzLnR4Lm92aWQuY29tL292ZnRwZGZzL0ZQ
REROQ0pDTUdQT0pIMDAvZnMwNDcvb3ZmdC9saXZlL2d2MDI0LzAwMTI2MzM0LzAwMTI2MzM0LTIw
MTUwNTAxMC0wMDAxMS5wZGY8L3VybD48L3JlbGF0ZWQtdXJscz48L3VybHM+PGN1c3RvbTI+UG1j
NDQyNDA5NTwvY3VzdG9tMj48Y3VzdG9tNj5OaWhtczY1NjU5NzwvY3VzdG9tNj48ZWxlY3Ryb25p
Yy1yZXNvdXJjZS1udW0+MTAuMTA5Ny9xYWkuMDAwMDAwMDAwMDAwMDUzOTwvZWxlY3Ryb25pYy1y
ZXNvdXJjZS1udW0+PHJlbW90ZS1kYXRhYmFzZS1wcm92aWRlcj5ObG08L3JlbW90ZS1kYXRhYmFz
ZS1wcm92aWRlcj48bGFuZ3VhZ2U+ZW5nPC9sYW5ndWFnZT48L3JlY29yZD48L0NpdGU+PENpdGU+
PEF1dGhvcj5NZXJtaW48L0F1dGhvcj48WWVhcj4yMDA4PC9ZZWFyPjxSZWNOdW0+MzI8L1JlY051
bT48cmVjb3JkPjxyZWMtbnVtYmVyPjMyPC9yZWMtbnVtYmVyPjxmb3JlaWduLWtleXM+PGtleSBh
cHA9IkVOIiBkYi1pZD0iNWV0djJzcnM4dGZ3cHJlMjJmbDUyeDk5d3RwZHN6YXpzemVkIiB0aW1l
c3RhbXA9IjE3MjY1MTEwMjUiPjMyPC9rZXk+PC9mb3JlaWduLWtleXM+PHJlZi10eXBlIG5hbWU9
IkpvdXJuYWwgQXJ0aWNsZSI+MTc8L3JlZi10eXBlPjxjb250cmlidXRvcnM+PGF1dGhvcnM+PGF1
dGhvcj5NZXJtaW4sIEouPC9hdXRob3I+PGF1dGhvcj5NdXNpbmd1emksIEouPC9hdXRob3I+PGF1
dGhvcj5PcGlvLCBBLjwvYXV0aG9yPjxhdXRob3I+S2lydW5naSwgVy48L2F1dGhvcj48YXV0aG9y
PkVrd2FydSwgSi4gUC48L2F1dGhvcj48YXV0aG9yPkhsYWRpaywgVy48L2F1dGhvcj48YXV0aG9y
PkthaGFydXphLCBGLjwvYXV0aG9yPjxhdXRob3I+RG93bmluZywgUi48L2F1dGhvcj48YXV0aG9y
PkJ1bm5lbGwsIFIuPC9hdXRob3I+PC9hdXRob3JzPjwvY29udHJpYnV0b3JzPjxhdXRoLWFkZHJl
c3M+R2xvYmFsIEFJRFMgUHJvZ3JhbSwgTmF0aW9uYWwgQ2VudGVyIGZvciBISVYsIFZpcmFsIEhl
cGF0aXRpcywgU1REIGFuZCBUQiBQcmV2ZW50aW9uLCBDZW50ZXJzIGZvciBEaXNlYXNlIENvbnRy
b2wgYW5kIFByZXZlbnRpb24tVWdhbmRhLCBFbnRlYmJlLCBVZ2FuZGEuIGpobTdAY2RjLmdvdi48
L2F1dGgtYWRkcmVzcz48dGl0bGVzPjx0aXRsZT5SaXNrIGZhY3RvcnMgZm9yIHJlY2VudCBISVYg
aW5mZWN0aW9uIGluIFVnYW5kYT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cGFnZXM+NTQwLTk8L3BhZ2VzPjx2b2x1
bWU+MzAwPC92b2x1bWU+PG51bWJlcj41PC9udW1iZXI+PGVkaXRpb24+MjAwOC8wOC8wNTwvZWRp
dGlvbj48a2V5d29yZHM+PGtleXdvcmQ+QUlEUyBTZXJvZGlhZ25vc2lzPC9rZXl3b3JkPjxrZXl3
b3JkPkFkb2xlc2NlbnQ8L2tleXdvcmQ+PGtleXdvcmQ+QWR1bHQ8L2tleXdvcmQ+PGtleXdvcmQ+
Q3Jvc3MtU2VjdGlvbmFsIFN0dWRpZXM8L2tleXdvcmQ+PGtleXdvcmQ+RmVtYWxlPC9rZXl3b3Jk
PjxrZXl3b3JkPkhJViBJbmZlY3Rpb25zL2RpYWdub3Npcy8qZXBpZGVtaW9sb2d5PC9rZXl3b3Jk
PjxrZXl3b3JkPkhJViBTZXJvcHJldmFsZW5jZTwva2V5d29yZD48a2V5d29yZD5IZWFsdGggU3Vy
dmV5czwva2V5d29yZD48a2V5d29yZD5IdW1hbnM8L2tleXdvcmQ+PGtleXdvcmQ+TWFsZTwva2V5
d29yZD48a2V5d29yZD5NaWRkbGUgQWdlZDwva2V5d29yZD48a2V5d29yZD5SaXNrIEZhY3RvcnM8
L2tleXdvcmQ+PGtleXdvcmQ+VWdhbmRhL2VwaWRlbWlvbG9neTwva2V5d29yZD48L2tleXdvcmRz
PjxkYXRlcz48eWVhcj4yMDA4PC95ZWFyPjxwdWItZGF0ZXM+PGRhdGU+QXVnIDY8L2RhdGU+PC9w
dWItZGF0ZXM+PC9kYXRlcz48aXNibj4wMDk4LTc0ODQ8L2lzYm4+PGFjY2Vzc2lvbi1udW0+MTg2
NzcwMjY8L2FjY2Vzc2lvbi1udW0+PHVybHM+PHJlbGF0ZWQtdXJscz48dXJsPmh0dHA6Ly9qYW1h
LmphbWFuZXR3b3JrLmNvbS9kYXRhL0pvdXJuYWxzL0pBTUEvNDQyNi9qb2M4MDA2NF81NDBfNTQ5
LnBkZjwvdXJsPjwvcmVsYXRlZC11cmxzPjwvdXJscz48ZWxlY3Ryb25pYy1yZXNvdXJjZS1udW0+
MTAuMTAwMS9qYW1hLjMwMC41LjU0MDwvZWxlY3Ryb25pYy1yZXNvdXJjZS1udW0+PHJlbW90ZS1k
YXRhYmFzZS1wcm92aWRlcj5ObG08L3JlbW90ZS1kYXRhYmFzZS1wcm92aWRlcj48bGFuZ3VhZ2U+
ZW5nPC9sYW5ndWFnZT48L3JlY29yZD48L0NpdGU+PENpdGU+PEF1dGhvcj5OYWx1Z29kYTwvQXV0
aG9yPjxZZWFyPjIwMTQ8L1llYXI+PFJlY051bT4zNDwvUmVjTnVtPjxyZWNvcmQ+PHJlYy1udW1i
ZXI+MzQ8L3JlYy1udW1iZXI+PGZvcmVpZ24ta2V5cz48a2V5IGFwcD0iRU4iIGRiLWlkPSI1ZXR2
MnNyczh0ZndwcmUyMmZsNTJ4OTl3dHBkc3phenN6ZWQiIHRpbWVzdGFtcD0iMTcyNjUxMTAyNSI+
MzQ8L2tleT48L2ZvcmVpZ24ta2V5cz48cmVmLXR5cGUgbmFtZT0iSm91cm5hbCBBcnRpY2xlIj4x
NzwvcmVmLXR5cGU+PGNvbnRyaWJ1dG9ycz48YXV0aG9ycz48YXV0aG9yPk5hbHVnb2RhLCBGLjwv
YXV0aG9yPjxhdXRob3I+R3V3YXR1ZGRlLCBELjwvYXV0aG9yPjxhdXRob3I+Qndhbmlua2EsIEou
IEIuPC9hdXRob3I+PGF1dGhvcj5NYWt1bWJpLCBGLiBFLjwvYXV0aG9yPjxhdXRob3I+THV0YWxv
LCBULjwvYXV0aG9yPjxhdXRob3I+S2FnYWF5aSwgSi48L2F1dGhvcj48YXV0aG9yPlNld2Fua2Ft
Ym8sIE4uIEsuPC9hdXRob3I+PGF1dGhvcj5LaWdvemksIEcuPC9hdXRob3I+PGF1dGhvcj5TZXJ3
YWRkYSwgRC4gTS48L2F1dGhvcj48YXV0aG9yPktvbmcsIFguPC9hdXRob3I+PGF1dGhvcj5XYXdl
ciwgTS4gSi48L2F1dGhvcj48YXV0aG9yPldhYndpcmUtTWFuZ2VuLCBGLjwvYXV0aG9yPjxhdXRo
b3I+R3JheSwgUi4gSC48L2F1dGhvcj48L2F1dGhvcnM+PC9jb250cmlidXRvcnM+PGF1dGgtYWRk
cmVzcz4qUmFrYWkgSGVhbHRoIFNjaWVuY2VzIFByb2dyYW0sIEVudGViYmUsIFVnYW5kYTsgZGFn
Z2VyTWFrZXJlcmUgVW5pdmVyc2l0eSBTY2hvb2wgb2YgUHVibGljIEhlYWx0aCwgS2FtcGFsYSwg
VWdhbmRhOyBkb3VibGUgZGFnZ2VyVWdhbmRhIFZpcnVzIFJlc2VhcmNoIEluc3RpdHV0ZSwgRW50
ZWJiZSwgVWdhbmRhOyBzZWN0aW9uIHNpZ25NYWtlcmVyZSBVbml2ZXJzaXR5IENvbGxlZ2Ugb2Yg
SGVhbHRoIFNjaWVuY2VzLCBLYW1wYWxhLCBVZ2FuZGE7IGFuZCB8fERlcGFydG1lbnQgb2YgRXBp
ZGVtaW9sb2d5LCBKb2hucyBIb3BraW5zIEJsb29tYmVyZyBTY2hvb2wgb2YgUHVibGljIEhlYWx0
aCwgQmFsdGltb3JlLCBNRC48L2F1dGgtYWRkcmVzcz48dGl0bGVzPjx0aXRsZT5NYXJyaWFnZSBh
bmQgdGhlIHJpc2sgb2YgaW5jaWRlbnQgSElWIGluZmVjdGlvbiBpbiBSYWthaSwgVWdhbmRh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5MS04PC9wYWdlcz48dm9sdW1lPjY1PC92b2x1bWU+PG51bWJlcj4xPC9udW1iZXI+
PGVkaXRpb24+MjAxNC8wMS8xNTwvZWRpdGlvbj48a2V5d29yZHM+PGtleXdvcmQ+QWRvbGVzY2Vu
dDwva2V5d29yZD48a2V5d29yZD5BZHVsdDwva2V5d29yZD48a2V5d29yZD5GZW1hbGU8L2tleXdv
cmQ+PGtleXdvcmQ+SElWIEluZmVjdGlvbnMvKmVwaWRlbWlvbG9neTwva2V5d29yZD48a2V5d29y
ZD5IdW1hbnM8L2tleXdvcmQ+PGtleXdvcmQ+SW5jaWRlbmNlPC9rZXl3b3JkPjxrZXl3b3JkPk1h
bGU8L2tleXdvcmQ+PGtleXdvcmQ+TWFycmlhZ2UvKnN0YXRpc3RpY3MgJmFtcDsgbnVtZXJpY2Fs
IGRhdGE8L2tleXdvcmQ+PGtleXdvcmQ+TWlkZGxlIEFnZWQ8L2tleXdvcmQ+PGtleXdvcmQ+Umlz
ayBGYWN0b3JzPC9rZXl3b3JkPjxrZXl3b3JkPlNleCBGYWN0b3JzPC9rZXl3b3JkPjxrZXl3b3Jk
PlNleHVhbCBCZWhhdmlvci9zdGF0aXN0aWNzICZhbXA7IG51bWVyaWNhbCBkYXRhPC9rZXl3b3Jk
PjxrZXl3b3JkPlNleHVhbCBQYXJ0bmVyczwva2V5d29yZD48a2V5d29yZD5VZ2FuZGEvZXBpZGVt
aW9sb2d5PC9rZXl3b3JkPjxrZXl3b3JkPllvdW5nIEFkdWx0PC9rZXl3b3JkPjwva2V5d29yZHM+
PGRhdGVzPjx5ZWFyPjIwMTQ8L3llYXI+PHB1Yi1kYXRlcz48ZGF0ZT5KYW4gMTwvZGF0ZT48L3B1
Yi1kYXRlcz48L2RhdGVzPjxpc2JuPjE1MjUtNDEzNTwvaXNibj48YWNjZXNzaW9uLW51bT4yNDQx
OTA2NjwvYWNjZXNzaW9uLW51bT48dXJscz48cmVsYXRlZC11cmxzPjx1cmw+aHR0cDovL2dyYXBo
aWNzLnR4Lm92aWQuY29tL292ZnRwZGZzL0ZQREROQ0pDTUdQT0pIMDAvZnMwNDcvb3ZmdC9saXZl
L2d2MDI0LzAwMTI2MzM0LzAwMTI2MzM0LTIwMTQwMTAxMC0wMDAxNC5wZGY8L3VybD48L3JlbGF0
ZWQtdXJscz48L3VybHM+PGN1c3RvbTI+UG1jMzg5Nzc4NjwvY3VzdG9tMj48Y3VzdG9tNj5OaWht
czUyMTE1NzwvY3VzdG9tNj48ZWxlY3Ryb25pYy1yZXNvdXJjZS1udW0+MTAuMTA5Ny9RQUkuMGIw
MTNlMzE4MmE3ZjA4YTwvZWxlY3Ryb25pYy1yZXNvdXJjZS1udW0+PHJlbW90ZS1kYXRhYmFzZS1w
cm92aWRlcj5ObG08L3JlbW90ZS1kYXRhYmFzZS1wcm92aWRlcj48bGFuZ3VhZ2U+ZW5nPC9sYW5n
dWFnZT48L3JlY29yZD48L0NpdGU+PENpdGU+PEF1dGhvcj5TYW50ZWxsaTwvQXV0aG9yPjxZZWFy
PjIwMTM8L1llYXI+PFJlY051bT4zNzwvUmVjTnVtPjxyZWNvcmQ+PHJlYy1udW1iZXI+Mzc8L3Jl
Yy1udW1iZXI+PGZvcmVpZ24ta2V5cz48a2V5IGFwcD0iRU4iIGRiLWlkPSI1ZXR2MnNyczh0Zndw
cmUyMmZsNTJ4OTl3dHBkc3phenN6ZWQiIHRpbWVzdGFtcD0iMTcyNjUxMTAyNSI+Mzc8L2tleT48
L2ZvcmVpZ24ta2V5cz48cmVmLXR5cGUgbmFtZT0iSm91cm5hbCBBcnRpY2xlIj4xNzwvcmVmLXR5
cGU+PGNvbnRyaWJ1dG9ycz48YXV0aG9ycz48YXV0aG9yPlNhbnRlbGxpLCBKLiBTLjwvYXV0aG9y
PjxhdXRob3I+RWRlbHN0ZWluLCBaLiBSLjwvYXV0aG9yPjxhdXRob3I+TWF0aHVyLCBTLjwvYXV0
aG9yPjxhdXRob3I+V2VpLCBZLjwvYXV0aG9yPjxhdXRob3I+WmhhbmcsIFcuPC9hdXRob3I+PGF1
dGhvcj5PcnIsIE0uIEcuPC9hdXRob3I+PGF1dGhvcj5IaWdnaW5zLCBKLiBBLjwvYXV0aG9yPjxh
dXRob3I+TmFsdWdvZGEsIEYuPC9hdXRob3I+PGF1dGhvcj5HcmF5LCBSLiBILjwvYXV0aG9yPjxh
dXRob3I+V2F3ZXIsIE0uIEouPC9hdXRob3I+PGF1dGhvcj5TZXJ3YWRkYSwgRC4gTS48L2F1dGhv
cj48L2F1dGhvcnM+PC9jb250cmlidXRvcnM+PGF1dGgtYWRkcmVzcz5IZWlsYnJ1bm4gRGVwYXJ0
bWVudCBvZiBQb3B1bGF0aW9uIGFuZCBGYW1pbHkgSGVhbHRoLCBNYWlsbWFuIFNjaG9vbCBvZiBQ
dWJsaWMgSGVhbHRoLCBDb2x1bWJpYSBVbml2ZXJzaXR5LCBOZXcgWW9yaywgTlkgMTAwMzIsIFVT
QS4ganMyNjM3QGNvbHVtYmlhLmVkdTwvYXV0aC1hZGRyZXNzPjx0aXRsZXM+PHRpdGxlPkJlaGF2
aW9yYWwsIGJpb2xvZ2ljYWwsIGFuZCBkZW1vZ3JhcGhpYyByaXNrIGFuZCBwcm90ZWN0aXZlIGZh
Y3RvcnMgZm9yIG5ldyBISVYgaW5mZWN0aW9ucyBhbW9uZyB5b3V0aCBpbiBSYWthaSwgVWdhbmRh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zOTMtNDAwPC9wYWdlcz48dm9sdW1lPjYzPC92b2x1bWU+PG51bWJlcj4zPC9u
dW1iZXI+PGVkaXRpb24+MjAxMy8wMy8yOTwvZWRpdGlvbj48a2V5d29yZHM+PGtleXdvcmQ+QWRv
bGVzY2VudDwva2V5d29yZD48a2V5d29yZD5BbGNvaG9sIERyaW5raW5nLyplcGlkZW1pb2xvZ3k8
L2tleXdvcmQ+PGtleXdvcmQ+Q29ob3J0IFN0dWRpZXM8L2tleXdvcmQ+PGtleXdvcmQ+RmVtYWxl
PC9rZXl3b3JkPjxrZXl3b3JkPkhJViBJbmZlY3Rpb25zLyplcGlkZW1pb2xvZ3kvdHJhbnNtaXNz
aW9uPC9rZXl3b3JkPjxrZXl3b3JkPkh1bWFuczwva2V5d29yZD48a2V5d29yZD5JbmNpZGVuY2U8
L2tleXdvcmQ+PGtleXdvcmQ+TWFsZTwva2V5d29yZD48a2V5d29yZD5NYXJyaWFnZTwva2V5d29y
ZD48a2V5d29yZD5QcmV2YWxlbmNlPC9rZXl3b3JkPjxrZXl3b3JkPlJpc2s8L2tleXdvcmQ+PGtl
eXdvcmQ+UmlzayBGYWN0b3JzPC9rZXl3b3JkPjxrZXl3b3JkPlJ1cmFsIEhlYWx0aDwva2V5d29y
ZD48a2V5d29yZD4qU2V4dWFsIEJlaGF2aW9yPC9rZXl3b3JkPjxrZXl3b3JkPlNleHVhbCBQYXJ0
bmVyczwva2V5d29yZD48a2V5d29yZD5TZXh1YWxseSBUcmFuc21pdHRlZCBEaXNlYXNlcy9lcGlk
ZW1pb2xvZ3k8L2tleXdvcmQ+PGtleXdvcmQ+VWdhbmRhL2VwaWRlbWlvbG9neTwva2V5d29yZD48
a2V5d29yZD5Zb3VuZyBBZHVsdDwva2V5d29yZD48L2tleXdvcmRzPjxkYXRlcz48eWVhcj4yMDEz
PC95ZWFyPjxwdWItZGF0ZXM+PGRhdGU+SnVsIDE8L2RhdGU+PC9wdWItZGF0ZXM+PC9kYXRlcz48
aXNibj4xNTI1LTQxMzU8L2lzYm4+PGFjY2Vzc2lvbi1udW0+MjM1MzUyOTM8L2FjY2Vzc2lvbi1u
dW0+PHVybHM+PHJlbGF0ZWQtdXJscz48dXJsPmh0dHA6Ly9ncmFwaGljcy50eC5vdmlkLmNvbS9v
dmZ0cGRmcy9GUERETkNPQklESUZDTjAwL2ZzMDQ2L292ZnQvbGl2ZS9ndjAyMy8wMDEyNjMzNC8w
MDEyNjMzNC0yMDEzMDcwMTAtMDAwMjAucGRmPC91cmw+PC9yZWxhdGVkLXVybHM+PC91cmxzPjxj
dXN0b20yPlBtYzQxMzE4NDE8L2N1c3RvbTI+PGN1c3RvbTY+TmlobXM0Njg4Njk8L2N1c3RvbTY+
PGVsZWN0cm9uaWMtcmVzb3VyY2UtbnVtPjEwLjEwOTcvUUFJLjBiMDEzZTMxODI5MjY3OTU8L2Vs
ZWN0cm9uaWMtcmVzb3VyY2UtbnVtPjxyZW1vdGUtZGF0YWJhc2UtcHJvdmlkZXI+TmxtPC9yZW1v
dGUtZGF0YWJhc2UtcHJvdmlkZXI+PGxhbmd1YWdlPmVuZzwvbGFuZ3VhZ2U+PC9yZWNvcmQ+PC9D
aXRlPjxDaXRlPjxBdXRob3I+U2FudGVsbGk8L0F1dGhvcj48WWVhcj4yMDE1PC9ZZWFyPjxSZWNO
dW0+Mzg8L1JlY051bT48cmVjb3JkPjxyZWMtbnVtYmVyPjM4PC9yZWMtbnVtYmVyPjxmb3JlaWdu
LWtleXM+PGtleSBhcHA9IkVOIiBkYi1pZD0iNWV0djJzcnM4dGZ3cHJlMjJmbDUyeDk5d3RwZHN6
YXpzemVkIiB0aW1lc3RhbXA9IjE3MjY1MTEwMjUiPjM4PC9rZXk+PC9mb3JlaWduLWtleXM+PHJl
Zi10eXBlIG5hbWU9IkpvdXJuYWwgQXJ0aWNsZSI+MTc8L3JlZi10eXBlPjxjb250cmlidXRvcnM+
PGF1dGhvcnM+PGF1dGhvcj5TYW50ZWxsaSwgSi4gUy48L2F1dGhvcj48YXV0aG9yPkVkZWxzdGVp
biwgWi4gUi48L2F1dGhvcj48YXV0aG9yPldlaSwgWS48L2F1dGhvcj48YXV0aG9yPk1hdGh1ciwg
Uy48L2F1dGhvcj48YXV0aG9yPlNvbmcsIFguPC9hdXRob3I+PGF1dGhvcj5TY2h1eWxlciwgQS48
L2F1dGhvcj48YXV0aG9yPk5hbHVnb2RhLCBGLjwvYXV0aG9yPjxhdXRob3I+THV0YWxvLCBULjwv
YXV0aG9yPjxhdXRob3I+R3JheSwgUi48L2F1dGhvcj48YXV0aG9yPldhd2VyLCBNLjwvYXV0aG9y
PjxhdXRob3I+U2Vyd2FkZGEsIEQuPC9hdXRob3I+PC9hdXRob3JzPjwvY29udHJpYnV0b3JzPjxh
dXRoLWFkZHJlc3M+YUNvbHVtYmlhIFVuaXZlcnNpdHkgTWFpbG1hbiBTY2hvb2wgb2YgUHVibGlj
IEhlYWx0aCBiSElWIENlbnRlciBmb3IgQ2xpbmljYWwgYW5kIEJlaGF2aW9yYWwgU3R1ZGllcywg
Q29sdW1iaWEgVW5pdmVyc2l0eSwgTmV3IFlvcmssIE5ldyBZb3JrLCBVU0EgY1Jha2FpIEhlYWx0
aCBTY2llbmNlcyBQcm9ncmFtLCBVZ2FuZGEgVmlydXMgUmVzZWFyY2ggSW5zdGl0dXRlLCBFbnRl
YmJlLCBVZ2FuZGEgZEJsb29tYmVyZyBTY2hvb2wgb2YgUHVibGljIEhlYWx0aCwgSm9obnMgSG9w
a2lucyBVbml2ZXJzaXR5LCBCYWx0aW1vcmUsIE1hcnlsYW5kLCBVU0EuPC9hdXRoLWFkZHJlc3M+
PHRpdGxlcz48dGl0bGU+VHJlbmRzIGluIEhJViBhY3F1aXNpdGlvbiwgcmlzayBmYWN0b3JzIGFu
ZCBwcmV2ZW50aW9uIHBvbGljaWVzIGFtb25nIHlvdXRoIGluIFVnYW5kYSwgMTk5OS0yMDExPC90
aXRsZT48c2Vjb25kYXJ5LXRpdGxlPkFpZHM8L3NlY29uZGFyeS10aXRsZT48YWx0LXRpdGxlPkFJ
RFMgKExvbmRvbiwgRW5nbGFuZCk8L2FsdC10aXRsZT48L3RpdGxlcz48cGVyaW9kaWNhbD48ZnVs
bC10aXRsZT5BSURTPC9mdWxsLXRpdGxlPjxhYmJyLTE+QWlkczwvYWJici0xPjwvcGVyaW9kaWNh
bD48cGFnZXM+MjExLTk8L3BhZ2VzPjx2b2x1bWU+Mjk8L3ZvbHVtZT48bnVtYmVyPjI8L251bWJl
cj48ZWRpdGlvbj4yMDE0LzEyLzI0PC9lZGl0aW9uPjxrZXl3b3Jkcz48a2V5d29yZD5BZG9sZXNj
ZW50PC9rZXl3b3JkPjxrZXl3b3JkPkFkdWx0PC9rZXl3b3JkPjxrZXl3b3JkPkFudGlyZXRyb3Zp
cmFsIFRoZXJhcHksIEhpZ2hseSBBY3RpdmU8L2tleXdvcmQ+PGtleXdvcmQ+Q2lyY3VtY2lzaW9u
LCBNYWxlPC9rZXl3b3JkPjxrZXl3b3JkPkZlbWFsZTwva2V5d29yZD48a2V5d29yZD5ISVYgSW5m
ZWN0aW9ucy8qZXBpZGVtaW9sb2d5LypwcmV2ZW50aW9uICZhbXA7IGNvbnRyb2w8L2tleXdvcmQ+
PGtleXdvcmQ+SElWIFNlcm9wb3NpdGl2aXR5L2VwaWRlbWlvbG9neTwva2V5d29yZD48a2V5d29y
ZD4qSGVhbHRoIFBvbGljeTwva2V5d29yZD48a2V5d29yZD5IdW1hbnM8L2tleXdvcmQ+PGtleXdv
cmQ+SW5jaWRlbmNlPC9rZXl3b3JkPjxrZXl3b3JkPkxvbmdpdHVkaW5hbCBTdHVkaWVzPC9rZXl3
b3JkPjxrZXl3b3JkPk1hbGU8L2tleXdvcmQ+PGtleXdvcmQ+TWFycmlhZ2U8L2tleXdvcmQ+PGtl
eXdvcmQ+UHJvc3BlY3RpdmUgU3R1ZGllczwva2V5d29yZD48a2V5d29yZD5SaXNrIEZhY3RvcnM8
L2tleXdvcmQ+PGtleXdvcmQ+KlNleHVhbCBCZWhhdmlvcjwva2V5d29yZD48a2V5d29yZD5TZXh1
YWwgUGFydG5lcnM8L2tleXdvcmQ+PGtleXdvcmQ+VWdhbmRhL2VwaWRlbWlvbG9neTwva2V5d29y
ZD48a2V5d29yZD5Zb3VuZyBBZHVsdDwva2V5d29yZD48L2tleXdvcmRzPjxkYXRlcz48eWVhcj4y
MDE1PC95ZWFyPjxwdWItZGF0ZXM+PGRhdGU+SmFuIDE0PC9kYXRlPjwvcHViLWRhdGVzPjwvZGF0
ZXM+PGlzYm4+MDI2OS05MzcwPC9pc2JuPjxhY2Nlc3Npb24tbnVtPjI1NTM1NzUzPC9hY2Nlc3Np
b24tbnVtPjx1cmxzPjxyZWxhdGVkLXVybHM+PHVybD5odHRwOi8vZ3JhcGhpY3MudHgub3ZpZC5j
b20vb3ZmdHBkZnMvRlBERE5DSkNNR1BPSkgwMC9mczA0Ni9vdmZ0L2xpdmUvZ3YwMjMvMDAwMDIw
MzAvMDAwMDIwMzAtMjAxNTAxMTQwLTAwMDA5LnBkZjwvdXJsPjwvcmVsYXRlZC11cmxzPjwvdXJs
cz48ZWxlY3Ryb25pYy1yZXNvdXJjZS1udW0+MTAuMTA5Ny9xYWQuMDAwMDAwMDAwMDAwMDUzMzwv
ZWxlY3Ryb25pYy1yZXNvdXJjZS1udW0+PHJlbW90ZS1kYXRhYmFzZS1wcm92aWRlcj5ObG08L3Jl
bW90ZS1kYXRhYmFzZS1wcm92aWRlcj48bGFuZ3VhZ2U+ZW5nPC9sYW5ndWFnZT48L3JlY29yZD48
L0NpdGU+PENpdGU+PEF1dGhvcj5UYW5zZXI8L0F1dGhvcj48WWVhcj4yMDExPC9ZZWFyPjxSZWNO
dW0+NDA8L1JlY051bT48cmVjb3JkPjxyZWMtbnVtYmVyPjQwPC9yZWMtbnVtYmVyPjxmb3JlaWdu
LWtleXM+PGtleSBhcHA9IkVOIiBkYi1pZD0iNWV0djJzcnM4dGZ3cHJlMjJmbDUyeDk5d3RwZHN6
YXpzemVkIiB0aW1lc3RhbXA9IjE3MjY1MTEwMjUiPjQwPC9rZXk+PC9mb3JlaWduLWtleXM+PHJl
Zi10eXBlIG5hbWU9IkpvdXJuYWwgQXJ0aWNsZSI+MTc8L3JlZi10eXBlPjxjb250cmlidXRvcnM+
PGF1dGhvcnM+PGF1dGhvcj5UYW5zZXIsIEYuPC9hdXRob3I+PGF1dGhvcj5CYXJuaWdoYXVzZW4s
IFQuPC9hdXRob3I+PGF1dGhvcj5IdW5kLCBMLjwvYXV0aG9yPjxhdXRob3I+R2FybmV0dCwgRy4g
UC48L2F1dGhvcj48YXV0aG9yPk1jR3JhdGgsIE4uPC9hdXRob3I+PGF1dGhvcj5OZXdlbGwsIE0u
IEwuPC9hdXRob3I+PC9hdXRob3JzPjwvY29udHJpYnV0b3JzPjxhdXRoLWFkZHJlc3M+QWZyaWNh
IENlbnRyZSBmb3IgSGVhbHRoIGFuZCBQb3B1bGF0aW9uIFN0dWRpZXMsIFVuaXZlcnNpdHkgb2Yg
S3dhWnVsdS1OYXRhbCwgTXR1YmF0dWJhLCBTb3V0aCBBZnJpY2EuIHRhbnNlcmZAYWZyaWNhY2Vu
dHJlLmFjLnphPC9hdXRoLWFkZHJlc3M+PHRpdGxlcz48dGl0bGU+RWZmZWN0IG9mIGNvbmN1cnJl
bnQgc2V4dWFsIHBhcnRuZXJzaGlwcyBvbiByYXRlIG9mIG5ldyBISVYgaW5mZWN0aW9ucyBpbiBh
IGhpZ2gtcHJldmFsZW5jZSwgcnVyYWwgU291dGggQWZyaWNhbiBwb3B1bGF0aW9uOiBhIGNvaG9y
dC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jQ3LTU1PC9wYWdlcz48dm9sdW1l
PjM3ODwvdm9sdW1lPjxudW1iZXI+OTc4NzwvbnVtYmVyPjxlZGl0aW9uPjIwMTEvMDcvMTk8L2Vk
aXRpb24+PGtleXdvcmRzPjxrZXl3b3JkPkFkb2xlc2NlbnQ8L2tleXdvcmQ+PGtleXdvcmQ+QWR1
bHQ8L2tleXdvcmQ+PGtleXdvcmQ+QWdlIERpc3RyaWJ1dGlvbjwva2V5d29yZD48a2V5d29yZD5D
b2hvcnQgU3R1ZGllczwva2V5d29yZD48a2V5d29yZD5FZHVjYXRpb25hbCBTdGF0dXM8L2tleXdv
cmQ+PGtleXdvcmQ+RmVtYWxlPC9rZXl3b3JkPjxrZXl3b3JkPkhJViBJbmZlY3Rpb25zLyplcGlk
ZW1pb2xvZ3kvKnRyYW5zbWlzc2lvbjwva2V5d29yZD48a2V5d29yZD5ISVYgU2Vyb3Bvc2l0aXZp
dHk8L2tleXdvcmQ+PGtleXdvcmQ+SHVtYW5zPC9rZXl3b3JkPjxrZXl3b3JkPkluY2lkZW5jZTwv
a2V5d29yZD48a2V5d29yZD5NYWxlPC9rZXl3b3JkPjxrZXl3b3JkPk1hcnJpYWdlLypzdGF0aXN0
aWNzICZhbXA7IG51bWVyaWNhbCBkYXRhPC9rZXl3b3JkPjxrZXl3b3JkPk1pZGRsZSBBZ2VkPC9r
ZXl3b3JkPjxrZXl3b3JkPk11bHRpdmFyaWF0ZSBBbmFseXNpczwva2V5d29yZD48a2V5d29yZD5O
b3JtYWwgRGlzdHJpYnV0aW9uPC9rZXl3b3JkPjxrZXl3b3JkPk9kZHMgUmF0aW88L2tleXdvcmQ+
PGtleXdvcmQ+KlBvcHVsYXRpb24gU3VydmVpbGxhbmNlPC9rZXl3b3JkPjxrZXl3b3JkPlByZXZh
bGVuY2U8L2tleXdvcmQ+PGtleXdvcmQ+UHJpbWFyeSBQcmV2ZW50aW9uPC9rZXl3b3JkPjxrZXl3
b3JkPlJlc2lkZW5jZSBDaGFyYWN0ZXJpc3RpY3M8L2tleXdvcmQ+PGtleXdvcmQ+KlJpc2stVGFr
aW5nPC9rZXl3b3JkPjxrZXl3b3JkPlJ1cmFsIFBvcHVsYXRpb24vKnN0YXRpc3RpY3MgJmFtcDsg
bnVtZXJpY2FsIGRhdGE8L2tleXdvcmQ+PGtleXdvcmQ+KlNleHVhbCBCZWhhdmlvcjwva2V5d29y
ZD48a2V5d29yZD4qU2V4dWFsIFBhcnRuZXJzPC9rZXl3b3JkPjxrZXl3b3JkPlNvdXRoIEFmcmlj
YS9lcGlkZW1pb2xvZ3k8L2tleXdvcmQ+PGtleXdvcmQ+U3VydmV5cyBhbmQgUXVlc3Rpb25uYWly
ZXM8L2tleXdvcmQ+PGtleXdvcmQ+VGltZSBGYWN0b3JzPC9rZXl3b3JkPjwva2V5d29yZHM+PGRh
dGVzPjx5ZWFyPjIwMTE8L3llYXI+PHB1Yi1kYXRlcz48ZGF0ZT5KdWwgMTY8L2RhdGU+PC9wdWIt
ZGF0ZXM+PC9kYXRlcz48aXNibj4wMTQwLTY3MzY8L2lzYm4+PGFjY2Vzc2lvbi1udW0+MjE3NjM5
Mzc8L2FjY2Vzc2lvbi1udW0+PHVybHM+PHJlbGF0ZWQtdXJscz48dXJsPmh0dHA6Ly9hYy5lbHMt
Y2RuLmNvbS9TMDE0MDY3MzYxMTYwNzc5NC8xLXMyLjAtUzAxNDA2NzM2MTE2MDc3OTQtbWFpbi5w
ZGY/X3RpZD04ZDllNWU2Mi1kMTliLTExZTUtYjMyNC0wMDAwMGFhYjBmNmImYW1wO2FjZG5hdD0x
NDU1MjkwMzUzXzExODUwOTRlMmFjZThlNTQ3NzdlNDdlYjRkM2U1ZGIxPC91cmw+PC9yZWxhdGVk
LXVybHM+PC91cmxzPjxjdXN0b20yPlBtYzMxNDExNDI8L2N1c3RvbTI+PGVsZWN0cm9uaWMtcmVz
b3VyY2UtbnVtPjEwLjEwMTYvczAxNDAtNjczNigxMSk2MDc3OS00PC9lbGVjdHJvbmljLXJlc291
cmNlLW51bT48cmVtb3RlLWRhdGFiYXNlLXByb3ZpZGVyPk5sbTwvcmVtb3RlLWRhdGFiYXNlLXBy
b3ZpZGVyPjxsYW5ndWFnZT5lbmc8L2xhbmd1YWdlPjwvcmVjb3JkPjwvQ2l0ZT48Q2l0ZT48QXV0
aG9yPlphYmxvdHNrYTwvQXV0aG9yPjxZZWFyPjIwMDY8L1llYXI+PFJlY051bT40NTwvUmVjTnVt
PjxyZWNvcmQ+PHJlYy1udW1iZXI+NDU8L3JlYy1udW1iZXI+PGZvcmVpZ24ta2V5cz48a2V5IGFw
cD0iRU4iIGRiLWlkPSI1ZXR2MnNyczh0ZndwcmUyMmZsNTJ4OTl3dHBkc3phenN6ZWQiIHRpbWVz
dGFtcD0iMTcyNjUxMTAyNSI+NDU8L2tleT48L2ZvcmVpZ24ta2V5cz48cmVmLXR5cGUgbmFtZT0i
Sm91cm5hbCBBcnRpY2xlIj4xNzwvcmVmLXR5cGU+PGNvbnRyaWJ1dG9ycz48YXV0aG9ycz48YXV0
aG9yPlphYmxvdHNrYSwgSS4gQi48L2F1dGhvcj48YXV0aG9yPkdyYXksIFIuIEguPC9hdXRob3I+
PGF1dGhvcj5TZXJ3YWRkYSwgRC48L2F1dGhvcj48YXV0aG9yPk5hbHVnb2RhLCBGLjwvYXV0aG9y
PjxhdXRob3I+S2lnb3ppLCBHLjwvYXV0aG9yPjxhdXRob3I+U2V3YW5rYW1ibywgTi48L2F1dGhv
cj48YXV0aG9yPkx1dGFsbywgVC48L2F1dGhvcj48YXV0aG9yPk1hbmdlbiwgRi4gVy48L2F1dGhv
cj48YXV0aG9yPldhd2VyLCBNLjwvYXV0aG9yPjwvYXV0aG9ycz48L2NvbnRyaWJ1dG9ycz48YXV0
aC1hZGRyZXNzPkRlcGFydG1lbnQgb2YgUG9wdWxhdGlvbiBhbmQgRmFtaWx5IEhlYWx0aCBTY2ll
bmNlcywgQmxvb21iZXJnIFNjaG9vbCBvZiBQdWJsaWMgSGVhbHRoLCBUaGUgSm9obnMgSG9wa2lu
cyBVbml2ZXJzaXR5LCA2MTUgTi4gV29sZmUgU3RyZWV0LCBCYWx0aW1vcmUsIE1EIDIxMjE4LCBV
U0EuIGl6YWJsbUB5YWhvby5jb208L2F1dGgtYWRkcmVzcz48dGl0bGVzPjx0aXRsZT5BbGNvaG9s
IHVzZSBiZWZvcmUgc2V4IGFuZCBISVYgYWNxdWlzaXRpb246IGEgbG9uZ2l0dWRpbmFsIHN0dWR5
IGluIFJha2FpLCBVZ2FuZGE8L3RpdGxlPjxzZWNvbmRhcnktdGl0bGU+QWlkczwvc2Vjb25kYXJ5
LXRpdGxlPjxhbHQtdGl0bGU+QUlEUyAoTG9uZG9uLCBFbmdsYW5kKTwvYWx0LXRpdGxlPjwvdGl0
bGVzPjxwZXJpb2RpY2FsPjxmdWxsLXRpdGxlPkFJRFM8L2Z1bGwtdGl0bGU+PGFiYnItMT5BaWRz
PC9hYmJyLTE+PC9wZXJpb2RpY2FsPjxwYWdlcz4xMTkxLTY8L3BhZ2VzPjx2b2x1bWU+MjA8L3Zv
bHVtZT48bnVtYmVyPjg8L251bWJlcj48ZWRpdGlvbj4yMDA2LzA1LzEzPC9lZGl0aW9uPjxrZXl3
b3Jkcz48a2V5d29yZD5BZG9sZXNjZW50PC9rZXl3b3JkPjxrZXl3b3JkPkFkdWx0PC9rZXl3b3Jk
PjxrZXl3b3JkPkFsY29ob2wgRHJpbmtpbmcvKmFkdmVyc2UgZWZmZWN0cy9lcGlkZW1pb2xvZ3k8
L2tleXdvcmQ+PGtleXdvcmQ+Q29uZG9tcy91dGlsaXphdGlvbjwva2V5d29yZD48a2V5d29yZD5E
ZXZlbG9waW5nIENvdW50cmllczwva2V5d29yZD48a2V5d29yZD5FcGlkZW1pb2xvZ2ljIE1ldGhv
ZHM8L2tleXdvcmQ+PGtleXdvcmQ+RmVtYWxlPC9rZXl3b3JkPjxrZXl3b3JkPkhJViBJbmZlY3Rp
b25zL2VwaWRlbWlvbG9neS9wcmV2ZW50aW9uICZhbXA7IGNvbnRyb2wvKnRyYW5zbWlzc2lvbjwv
a2V5d29yZD48a2V5d29yZD5IdW1hbnM8L2tleXdvcmQ+PGtleXdvcmQ+TWFsZTwva2V5d29yZD48
a2V5d29yZD5NaWRkbGUgQWdlZDwva2V5d29yZD48a2V5d29yZD5SaXNrLVRha2luZzwva2V5d29y
ZD48a2V5d29yZD5TZXh1YWwgQmVoYXZpb3IvKnBzeWNob2xvZ3k8L2tleXdvcmQ+PGtleXdvcmQ+
VWdhbmRhL2VwaWRlbWlvbG9neTwva2V5d29yZD48L2tleXdvcmRzPjxkYXRlcz48eWVhcj4yMDA2
PC95ZWFyPjxwdWItZGF0ZXM+PGRhdGU+TWF5IDEyPC9kYXRlPjwvcHViLWRhdGVzPjwvZGF0ZXM+
PGlzYm4+MDI2OS05MzcwIChQcmludCkmI3hEOzAyNjktOTM3MDwvaXNibj48YWNjZXNzaW9uLW51
bT4xNjY5MTA3MTwvYWNjZXNzaW9uLW51bT48dXJscz48cmVsYXRlZC11cmxzPjx1cmw+aHR0cDov
L2dyYXBoaWNzLnR4Lm92aWQuY29tL292ZnRwZGZzL0ZQREROQ0ZCUERNRkNEMDAvZnMwNDYvb3Zm
dC9saXZlL2d2MDIzLzAwMDAyMDMwLzAwMDAyMDMwLTIwMDYwNTEyMC0wMDAxMy5wZGY8L3VybD48
L3JlbGF0ZWQtdXJscz48L3VybHM+PGVsZWN0cm9uaWMtcmVzb3VyY2UtbnVtPjEwLjEwOTcvMDEu
YWlkcy4wMDAwMjI2OTYwLjI1NTg5LjcyPC9lbGVjdHJvbmljLXJlc291cmNlLW51bT48cmVtb3Rl
LWRhdGFiYXNlLXByb3ZpZGVyPk5sbTwvcmVtb3RlLWRhdGFiYXNlLXByb3ZpZGVyPjxsYW5ndWFn
ZT5lbmc8L2xhbmd1YWdlPjwvcmVjb3JkPjwvQ2l0ZT48L0VuZE5vdGU+AG==
</w:fldData>
        </w:fldChar>
      </w:r>
      <w:r w:rsidR="00DC1BCC">
        <w:instrText xml:space="preserve"> ADDIN EN.CITE.DATA </w:instrText>
      </w:r>
      <w:r w:rsidR="00DC1BCC">
        <w:fldChar w:fldCharType="end"/>
      </w:r>
      <w:r w:rsidR="005F326B">
        <w:fldChar w:fldCharType="separate"/>
      </w:r>
      <w:r w:rsidR="00DC1BCC" w:rsidRPr="00DC1BCC">
        <w:rPr>
          <w:noProof/>
          <w:vertAlign w:val="superscript"/>
        </w:rPr>
        <w:t>6,10,11,15,18,20-22,26,28</w:t>
      </w:r>
      <w:r w:rsidR="005F326B">
        <w:fldChar w:fldCharType="end"/>
      </w:r>
      <w:r w:rsidR="0008212D">
        <w:t>,</w:t>
      </w:r>
      <w:r w:rsidR="001E4D78">
        <w:t xml:space="preserve"> </w:t>
      </w:r>
      <w:r w:rsidR="0008212D">
        <w:t>having multiple partners</w:t>
      </w:r>
      <w:r w:rsidR="00FF5DD2">
        <w:t xml:space="preserve"> (in four populations)</w:t>
      </w:r>
      <w:r w:rsidR="005F326B">
        <w:fldChar w:fldCharType="begin">
          <w:fldData xml:space="preserve">PEVuZE5vdGU+PENpdGU+PEF1dGhvcj5HcmVnc29uPC9BdXRob3I+PFllYXI+MjAxMTwvWWVhcj48
UmVjTnVtPjE5PC9SZWNOdW0+PERpc3BsYXlUZXh0PjxzdHlsZSBmYWNlPSJzdXBlcnNjcmlwdCI+
MTEsMTQsMTgsMjAtMjIsMjYsMjgsMjk8L3N0eWxlPjwvRGlzcGxheVRleHQ+PHJlY29yZD48cmVj
LW51bWJlcj4xOTwvcmVjLW51bWJlcj48Zm9yZWlnbi1rZXlzPjxrZXkgYXBwPSJFTiIgZGItaWQ9
IjVldHYyc3JzOHRmd3ByZTIyZmw1Mng5OXd0cGRzemF6c3plZCIgdGltZXN0YW1wPSIxNzI2NTEx
MDI1Ij4xOTwva2V5PjwvZm9yZWlnbi1rZXlzPjxyZWYtdHlwZSBuYW1lPSJKb3VybmFsIEFydGlj
bGUiPjE3PC9yZWYtdHlwZT48Y29udHJpYnV0b3JzPjxhdXRob3JzPjxhdXRob3I+R3JlZ3Nvbiwg
Uy48L2F1dGhvcj48YXV0aG9yPk11c2hhdGksIFAuPC9hdXRob3I+PGF1dGhvcj5HcnVzaW4sIEgu
PC9hdXRob3I+PGF1dGhvcj5OaGFtbywgTS48L2F1dGhvcj48YXV0aG9yPlNjaHVtYWNoZXIsIEMu
PC9hdXRob3I+PGF1dGhvcj5Ta292ZGFsLCBNLjwvYXV0aG9yPjxhdXRob3I+TnlhbXVrYXBhLCBD
LjwvYXV0aG9yPjxhdXRob3I+Q2FtcGJlbGwsIEMuPC9hdXRob3I+PC9hdXRob3JzPjwvY29udHJp
YnV0b3JzPjxhdXRoLWFkZHJlc3M+SW1wZXJpYWwgQ29sbGVnZSBMb25kb247IGFuZCBEaXJlY3Rv
ciwgTWFuaWNhbGFuZCBISVYvU1REIFByZXZlbnRpb24gUHJvamVjdCwgQmlvbWVkaWNhbCBSZXNl
YXJjaCBhbmQgVHJhaW5pbmcgSW5zdGl0dXRlLCBIYXJhcmUsIFppbWJhYndlLjwvYXV0aC1hZGRy
ZXNzPjx0aXRsZXM+PHRpdGxlPlNvY2lhbCBjYXBpdGFsIGFuZCB3b21lbiZhcG9zO3MgcmVkdWNl
ZCB2dWxuZXJhYmlsaXR5IHRvIEhJViBpbmZlY3Rpb24gaW4gcnVyYWwgWmltYmFid2U8L3RpdGxl
PjxzZWNvbmRhcnktdGl0bGU+UG9wdWwgRGV2IFJldjwvc2Vjb25kYXJ5LXRpdGxlPjxhbHQtdGl0
bGU+UG9wdWxhdGlvbiBhbmQgZGV2ZWxvcG1lbnQgcmV2aWV3PC9hbHQtdGl0bGU+PC90aXRsZXM+
PHBlcmlvZGljYWw+PGZ1bGwtdGl0bGU+UG9wdWwgRGV2IFJldjwvZnVsbC10aXRsZT48YWJici0x
PlBvcHVsYXRpb24gYW5kIGRldmVsb3BtZW50IHJldmlldzwvYWJici0xPjwvcGVyaW9kaWNhbD48
YWx0LXBlcmlvZGljYWw+PGZ1bGwtdGl0bGU+UG9wdWwgRGV2IFJldjwvZnVsbC10aXRsZT48YWJi
ci0xPlBvcHVsYXRpb24gYW5kIGRldmVsb3BtZW50IHJldmlldzwvYWJici0xPjwvYWx0LXBlcmlv
ZGljYWw+PHBhZ2VzPjMzMy01OTwvcGFnZXM+PHZvbHVtZT4zNzwvdm9sdW1lPjxudW1iZXI+Mjwv
bnVtYmVyPjxlZGl0aW9uPjIwMTEvMTEvMDk8L2VkaXRpb24+PGtleXdvcmRzPjxrZXl3b3JkPipD
b21tdW5pdHkgSGVhbHRoIFNlcnZpY2VzL2Vjb25vbWljcy9oaXN0b3J5L2xlZ2lzbGF0aW9uICZh
bXA7IGp1cmlzcHJ1ZGVuY2U8L2tleXdvcmQ+PGtleXdvcmQ+KkNvbW11bml0eSBOZXR3b3Jrcy9l
Y29ub21pY3MvaGlzdG9yeS9sZWdpc2xhdGlvbiAmYW1wOyBqdXJpc3BydWRlbmNlPC9rZXl3b3Jk
PjxrZXl3b3JkPipISVYgSW5mZWN0aW9ucy9ldGhub2xvZ3kvaGlzdG9yeTwva2V5d29yZD48a2V5
d29yZD5IaXN0b3J5LCAyMHRoIENlbnR1cnk8L2tleXdvcmQ+PGtleXdvcmQ+SGlzdG9yeSwgMjFz
dCBDZW50dXJ5PC9rZXl3b3JkPjxrZXl3b3JkPlByZXZlbnRpdmUgTWVkaWNpbmUvZWNvbm9taWNz
L2VkdWNhdGlvbi9oaXN0b3J5PC9rZXl3b3JkPjxrZXl3b3JkPipSdXJhbCBIZWFsdGgvaGlzdG9y
eTwva2V5d29yZD48a2V5d29yZD4qUnVyYWwgUG9wdWxhdGlvbi9oaXN0b3J5PC9rZXl3b3JkPjxr
ZXl3b3JkPlNleHVhbCBCZWhhdmlvci9ldGhub2xvZ3kvaGlzdG9yeS9waHlzaW9sb2d5L3BzeWNo
b2xvZ3k8L2tleXdvcmQ+PGtleXdvcmQ+U29jaWFsIENoYW5nZS9oaXN0b3J5PC9rZXl3b3JkPjxr
ZXl3b3JkPlNvY2lhbCBDbGFzcy9oaXN0b3J5PC9rZXl3b3JkPjxrZXl3b3JkPlNvY2lvZWNvbm9t
aWMgRmFjdG9ycy9oaXN0b3J5PC9rZXl3b3JkPjxrZXl3b3JkPipXb21lbiZhcG9zO3MgSGVhbHRo
L2V0aG5vbG9neS9oaXN0b3J5PC9rZXl3b3JkPjxrZXl3b3JkPlppbWJhYndlL2V0aG5vbG9neTwv
a2V5d29yZD48L2tleXdvcmRzPjxkYXRlcz48eWVhcj4yMDExPC95ZWFyPjwvZGF0ZXM+PGlzYm4+
MDA5OC03OTIxIChQcmludCkmI3hEOzAwOTgtNzkyMTwvaXNibj48YWNjZXNzaW9uLW51bT4yMjA2
NjEyOTwvYWNjZXNzaW9uLW51bT48dXJscz48cmVsYXRlZC11cmxzPjx1cmw+aHR0cDovL3d3dy5u
Y2JpLm5sbS5uaWguZ292L3BtYy9hcnRpY2xlcy9QTUMzMzAyNjgyL3BkZi91a21zcy00NzA0MC5w
ZGY8L3VybD48L3JlbGF0ZWQtdXJscz48L3VybHM+PGN1c3RvbTI+UG1jMzMwMjY4MjwvY3VzdG9t
Mj48Y3VzdG9tNj5Va21zNDcwNDA8L2N1c3RvbTY+PHJlbW90ZS1kYXRhYmFzZS1wcm92aWRlcj5I
bWQ8L3JlbW90ZS1kYXRhYmFzZS1wcm92aWRlcj48bGFuZ3VhZ2U+ZW5nPC9sYW5ndWFnZT48L3Jl
Y29yZD48L0NpdGU+PENpdGU+PEF1dGhvcj5LYWdhYXlpPC9BdXRob3I+PFllYXI+MjAxNDwvWWVh
cj48UmVjTnVtPjI0PC9SZWNOdW0+PHJlY29yZD48cmVjLW51bWJlcj4yNDwvcmVjLW51bWJlcj48
Zm9yZWlnbi1rZXlzPjxrZXkgYXBwPSJFTiIgZGItaWQ9IjVldHYyc3JzOHRmd3ByZTIyZmw1Mng5
OXd0cGRzemF6c3plZCIgdGltZXN0YW1wPSIxNzI2NTExMDI1Ij4yNDwva2V5PjwvZm9yZWlnbi1r
ZXlzPjxyZWYtdHlwZSBuYW1lPSJKb3VybmFsIEFydGljbGUiPjE3PC9yZWYtdHlwZT48Y29udHJp
YnV0b3JzPjxhdXRob3JzPjxhdXRob3I+S2FnYWF5aSwgSi48L2F1dGhvcj48YXV0aG9yPkdyYXks
IFIuIEguPC9hdXRob3I+PGF1dGhvcj5XaGFsZW4sIEMuPC9hdXRob3I+PGF1dGhvcj5GdSwgUC48
L2F1dGhvcj48YXV0aG9yPk5ldWhhdXNlciwgRC48L2F1dGhvcj48YXV0aG9yPk1jR3JhdGgsIEou
IFcuPC9hdXRob3I+PGF1dGhvcj5TZXdhbmthbWJvLCBOLiBLLjwvYXV0aG9yPjxhdXRob3I+U2Vy
d2FkZGEsIEQuPC9hdXRob3I+PGF1dGhvcj5LaWdvemksIEcuPC9hdXRob3I+PGF1dGhvcj5OYWx1
Z29kYSwgRi48L2F1dGhvcj48YXV0aG9yPlJleW5vbGRzLCBTLiBKLjwvYXV0aG9yPjxhdXRob3I+
V2F3ZXIsIE0uIEouPC9hdXRob3I+PGF1dGhvcj5TaW5nZXIsIE0uIEUuPC9hdXRob3I+PC9hdXRo
b3JzPjwvY29udHJpYnV0b3JzPjxhdXRoLWFkZHJlc3M+UmFrYWkgSGVhbHRoIFNjaWVuY2VzIFBy
b2dyYW0sIEVudGViYmUsIFVnYW5kYTsgRGVwYXJtZW50IG9mIEVwaWRlbWlvbG9neSBhbmQgQmlv
c3RhdGlzdGljcywgQ2FzZSBXZXN0ZXJuIFJlc2VydmUgVW5pdmVyc2l0eSwgQ2xldmVsYW5kLCBP
aGlvLCBVbml0ZWQgU3RhdGVzIG9mIEFtZXJpY2EuJiN4RDtEZXBhcnRtZW50IG9mIEVwaWRlbWlv
bG9neSwgSm9obnMgSG9wa2lucyBCbG9vbWJlcmcgU2Nob29sIG9mIFB1YmxpYyBIZWFsdGgsIEJh
bHRpbW9yZSwgTWFyeWxhbmQsIFVuaXRlZCBTdGF0ZXMgb2YgQW1lcmljYS4mI3hEO0RlcGFydG1l
bnQgb2YgRXBpZGVtaW9sb2d5IGFuZCBCaW9zdGF0aXN0aWNzLCBVbml2ZXJzaXR5IG9mIEdlb3Jn
aWEsIEF0aGVucywgR2VvcmdpYSwgVW5pdGVkIFN0YXRlcyBvZiBBbWVyaWNhLiYjeEQ7RGVwYXJt
ZW50IG9mIEVwaWRlbWlvbG9neSBhbmQgQmlvc3RhdGlzdGljcywgQ2FzZSBXZXN0ZXJuIFJlc2Vy
dmUgVW5pdmVyc2l0eSwgQ2xldmVsYW5kLCBPaGlvLCBVbml0ZWQgU3RhdGVzIG9mIEFtZXJpY2Eu
JiN4RDtEZXBhcnRtZW50IG9mIEFudGhyb3BvbG9neSwgQ2FzZSBXZXN0ZXJuIFJlc2VydmUgVW5p
dmVyc2l0eSwgQ2xldmVsYW5kLCBPaGlvLCBVbml0ZWQgU3RhdGVzIG9mIEFtZXJpY2EuJiN4RDtN
YWtlcmVyZSBVbml2ZXJzaXR5IENvbGxlZ2Ugb2YgSGVhbHRoIFNjaWVuY2VzLCBLYW1wYWxhLCBV
Z2FuZGEuJiN4RDtEaXZpc2lvbiBvZiBJbnRyYW11cmFsIFJlc2VhcmNoLCBOYXRpb25hbCBJbnN0
aXR1dGUgb2YgQWxsZXJneSBhbmQgSW5mZWN0aW91cyBEaXNlYXNlcywgTmF0aW9uYWwgSW5zdGl0
dXRlcyBvZiBIZWFsdGgsIEJldGhlc2RhLCBNYXJ5bGFuZCwgVW5pdGVkIFN0YXRlcyBvZiBBbWVy
aWNhOyBKb2hucyBIb3BraW5zIFNjaG9vbCBvZiBNZWRpY2luZSwgQmFsdGltb3JlLCBNYXJ5bGFu
ZCwgVW5pdGVkIFN0YXRlcyBvZiBBbWVyaWNhLjwvYXV0aC1hZGRyZXNzPjx0aXRsZXM+PHRpdGxl
PkluZGljZXMgdG8gbWVhc3VyZSByaXNrIG9mIEhJViBhY3F1aXNpdGlvbiBpbiBSYWthaSwgVWdh
bmRh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TIwMTU8L3Bh
Z2VzPjx2b2x1bWU+OTwvdm9sdW1lPjxudW1iZXI+NDwvbnVtYmVyPjxlZGl0aW9uPjIwMTQvMDQv
MDg8L2VkaXRpb24+PGtleXdvcmRzPjxrZXl3b3JkPkFkb2xlc2NlbnQ8L2tleXdvcmQ+PGtleXdv
cmQ+QWR1bHQ8L2tleXdvcmQ+PGtleXdvcmQ+Q29ob3J0IFN0dWRpZXM8L2tleXdvcmQ+PGtleXdv
cmQ+RmVtYWxlPC9rZXl3b3JkPjxrZXl3b3JkPkhJViBJbmZlY3Rpb25zL2VwaWRlbWlvbG9neS8q
ZXRpb2xvZ3k8L2tleXdvcmQ+PGtleXdvcmQ+SGl2LTE8L2tleXdvcmQ+PGtleXdvcmQ+KkhlYWx0
aCBTdGF0dXMgSW5kaWNhdG9yczwva2V5d29yZD48a2V5d29yZD5IdW1hbnM8L2tleXdvcmQ+PGtl
eXdvcmQ+TWFsZTwva2V5d29yZD48a2V5d29yZD5NaWRkbGUgQWdlZDwva2V5d29yZD48a2V5d29y
ZD5SaXNrIEZhY3RvcnM8L2tleXdvcmQ+PGtleXdvcmQ+U2V4IEZhY3RvcnM8L2tleXdvcmQ+PGtl
eXdvcmQ+U2V4dWFsIEJlaGF2aW9yL3N0YXRpc3RpY3MgJmFtcDsgbnVtZXJpY2FsIGRhdGE8L2tl
eXdvcmQ+PGtleXdvcmQ+VWdhbmRhL2VwaWRlbWlvbG9neTwva2V5d29yZD48a2V5d29yZD5Zb3Vu
ZyBBZHVsdDwva2V5d29yZD48L2tleXdvcmRzPjxkYXRlcz48eWVhcj4yMDE0PC95ZWFyPjwvZGF0
ZXM+PGlzYm4+MTkzMi02MjAzPC9pc2JuPjxhY2Nlc3Npb24tbnVtPjI0NzA0Nzc4PC9hY2Nlc3Np
b24tbnVtPjx1cmxzPjxyZWxhdGVkLXVybHM+PHVybD5odHRwOi8vd3d3Lm5jYmkubmxtLm5paC5n
b3YvcG1jL2FydGljbGVzL1BNQzM5NzYyNjEvcGRmL3BvbmUuMDA5MjAxNS5wZGY8L3VybD48L3Jl
bGF0ZWQtdXJscz48L3VybHM+PGN1c3RvbTI+UG1jMzk3NjI2MTwvY3VzdG9tMj48ZWxlY3Ryb25p
Yy1yZXNvdXJjZS1udW0+MTAuMTM3MS9qb3VybmFsLnBvbmUuMDA5MjAxNTwvZWxlY3Ryb25pYy1y
ZXNvdXJjZS1udW0+PHJlbW90ZS1kYXRhYmFzZS1wcm92aWRlcj5ObG08L3JlbW90ZS1kYXRhYmFz
ZS1wcm92aWRlcj48bGFuZ3VhZ2U+ZW5nPC9sYW5ndWFnZT48L3JlY29yZD48L0NpdGU+PENpdGU+
PEF1dGhvcj5Mb3BtYW48L0F1dGhvcj48WWVhcj4yMDA4PC9ZZWFyPjxSZWNOdW0+Mjk8L1JlY051
bT48cmVjb3JkPjxyZWMtbnVtYmVyPjI5PC9yZWMtbnVtYmVyPjxmb3JlaWduLWtleXM+PGtleSBh
cHA9IkVOIiBkYi1pZD0iNWV0djJzcnM4dGZ3cHJlMjJmbDUyeDk5d3RwZHN6YXpzemVkIiB0aW1l
c3RhbXA9IjE3MjY1MTEwMjUiPjI5PC9rZXk+PC9mb3JlaWduLWtleXM+PHJlZi10eXBlIG5hbWU9
IkpvdXJuYWwgQXJ0aWNsZSI+MTc8L3JlZi10eXBlPjxjb250cmlidXRvcnM+PGF1dGhvcnM+PGF1
dGhvcj5Mb3BtYW4sIEIuPC9hdXRob3I+PGF1dGhvcj5OeWFtdWthcGEsIEMuPC9hdXRob3I+PGF1
dGhvcj5NdXNoYXRpLCBQLjwvYXV0aG9yPjxhdXRob3I+TXVwYW1iaXJleWksIFouPC9hdXRob3I+
PGF1dGhvcj5NYXNvbiwgUC48L2F1dGhvcj48YXV0aG9yPkdhcm5ldHQsIEcuIFAuPC9hdXRob3I+
PGF1dGhvcj5HcmVnc29uLCBTLjwvYXV0aG9yPjwvYXV0aG9ycz48L2NvbnRyaWJ1dG9ycz48YXV0
aC1hZGRyZXNzPkRlcGFydG1lbnQgb2YgSW5mZWN0aW91cyBEaXNlYXNlIEVwaWRlbWlvbG9neSwg
SW1wZXJpYWwgQ29sbGVnZSBMb25kb24sIFVLLjwvYXV0aC1hZGRyZXNzPjx0aXRsZXM+PHRpdGxl
PkhJViBpbmNpZGVuY2UgaW4gMyB5ZWFycyBvZiBmb2xsb3ctdXAgb2YgYSBaaW1iYWJ3ZSBjb2hv
cnQtLTE5OTgtMjAwMCB0byAyMDAxLTAzOiBjb250cmlidXRpb25zIG9mIHByb3hpbWF0ZSBhbmQg
dW5kZXJseWluZyBkZXRlcm1pbmFudHMgdG8gdHJhbnNtaXNzaW9uPC90aXRsZT48c2Vjb25kYXJ5
LXRpdGxlPkludCBKIEVwaWRlbWlvbDwvc2Vjb25kYXJ5LXRpdGxlPjwvdGl0bGVzPjxwZXJpb2Rp
Y2FsPjxmdWxsLXRpdGxlPkludCBKIEVwaWRlbWlvbDwvZnVsbC10aXRsZT48L3BlcmlvZGljYWw+
PHBhZ2VzPjg4LTEwNTwvcGFnZXM+PHZvbHVtZT4zNzwvdm9sdW1lPjxudW1iZXI+MTwvbnVtYmVy
PjxlZGl0aW9uPjIwMDgwMTE4PC9lZGl0aW9uPjxrZXl3b3Jkcz48a2V5d29yZD5BZG9sZXNjZW50
PC9rZXl3b3JkPjxrZXl3b3JkPkFkdWx0PC9rZXl3b3JkPjxrZXl3b3JkPkFnZSBEaXN0cmlidXRp
b248L2tleXdvcmQ+PGtleXdvcmQ+QXR0aXR1ZGUgdG8gSGVhbHRoPC9rZXl3b3JkPjxrZXl3b3Jk
PkNvaG9ydCBTdHVkaWVzPC9rZXl3b3JkPjxrZXl3b3JkPkNvbmZpZGVuY2UgSW50ZXJ2YWxzPC9r
ZXl3b3JkPjxrZXl3b3JkPkRldmVsb3BpbmcgQ291bnRyaWVzPC9rZXl3b3JkPjxrZXl3b3JkPkRp
c2Vhc2UgVHJhbnNtaXNzaW9uLCBJbmZlY3Rpb3VzLypzdGF0aXN0aWNzICZhbXA7IG51bWVyaWNh
bCBkYXRhPC9rZXl3b3JkPjxrZXl3b3JkPkZlbWFsZTwva2V5d29yZD48a2V5d29yZD5Gb2xsb3ct
VXAgU3R1ZGllczwva2V5d29yZD48a2V5d29yZD5ISVYgSW5mZWN0aW9ucy8qZXBpZGVtaW9sb2d5
Lyp0cmFuc21pc3Npb248L2tleXdvcmQ+PGtleXdvcmQ+SElWIFNlcm9uZWdhdGl2aXR5PC9rZXl3
b3JkPjxrZXl3b3JkPkh1bWFuczwva2V5d29yZD48a2V5d29yZD5JbmNpZGVuY2U8L2tleXdvcmQ+
PGtleXdvcmQ+TWFsZTwva2V5d29yZD48a2V5d29yZD5NaWRkbGUgQWdlZDwva2V5d29yZD48a2V5
d29yZD5Qb2lzc29uIERpc3RyaWJ1dGlvbjwva2V5d29yZD48a2V5d29yZD5Qb3B1bGF0aW9uIFN1
cnZlaWxsYW5jZTwva2V5d29yZD48a2V5d29yZD5Qcm9iYWJpbGl0eTwva2V5d29yZD48a2V5d29y
ZD5SZXRyb3NwZWN0aXZlIFN0dWRpZXM8L2tleXdvcmQ+PGtleXdvcmQ+UmlzayBBc3Nlc3NtZW50
PC9rZXl3b3JkPjxrZXl3b3JkPipSaXNrLVRha2luZzwva2V5d29yZD48a2V5d29yZD5TZXggRGlz
dHJpYnV0aW9uPC9rZXl3b3JkPjxrZXl3b3JkPipTZXh1YWwgUGFydG5lcnM8L2tleXdvcmQ+PGtl
eXdvcmQ+WmltYmFid2UvZXBpZGVtaW9sb2d5PC9rZXl3b3JkPjwva2V5d29yZHM+PGRhdGVzPjx5
ZWFyPjIwMDg8L3llYXI+PHB1Yi1kYXRlcz48ZGF0ZT5GZWI8L2RhdGU+PC9wdWItZGF0ZXM+PC9k
YXRlcz48aXNibj4xNDY0LTM2ODUgKEVsZWN0cm9uaWMpJiN4RDswMzAwLTU3NzEgKFByaW50KSYj
eEQ7MDMwMC01NzcxIChMaW5raW5nKTwvaXNibj48YWNjZXNzaW9uLW51bT4xODIwMzc3NDwvYWNj
ZXNzaW9uLW51bT48dXJscz48cmVsYXRlZC11cmxzPjx1cmw+aHR0cHM6Ly93d3cubmNiaS5ubG0u
bmloLmdvdi9wdWJtZWQvMTgyMDM3NzQ8L3VybD48dXJsPmh0dHBzOi8vd3d3Lm5jYmkubmxtLm5p
aC5nb3YvcG1jL2FydGljbGVzL1BNQzU3OTM5OTUvcGRmL2Vtc3MtMzMyMzMucGRmPC91cmw+PC9y
ZWxhdGVkLXVybHM+PC91cmxzPjxjdXN0b20xPkNvbmZsaWN0IG9mIGludGVyZXN0OiBOb25lIGRl
Y2xhcmVkLjwvY3VzdG9tMT48Y3VzdG9tMj5QTUM1NzkzOTk1PC9jdXN0b20yPjxlbGVjdHJvbmlj
LXJlc291cmNlLW51bT4xMC4xMDkzL2lqZS9keW0yNTU8L2VsZWN0cm9uaWMtcmVzb3VyY2UtbnVt
PjxyZW1vdGUtZGF0YWJhc2UtbmFtZT5NZWRsaW5lPC9yZW1vdGUtZGF0YWJhc2UtbmFtZT48cmVt
b3RlLWRhdGFiYXNlLXByb3ZpZGVyPk5MTTwvcmVtb3RlLWRhdGFiYXNlLXByb3ZpZGVyPjwvcmVj
b3JkPjwvQ2l0ZT48Q2l0ZT48QXV0aG9yPk1lcm1pbjwvQXV0aG9yPjxZZWFyPjIwMDg8L1llYXI+
PFJlY051bT4zMjwvUmVjTnVtPjxyZWNvcmQ+PHJlYy1udW1iZXI+MzI8L3JlYy1udW1iZXI+PGZv
cmVpZ24ta2V5cz48a2V5IGFwcD0iRU4iIGRiLWlkPSI1ZXR2MnNyczh0ZndwcmUyMmZsNTJ4OTl3
dHBkc3phenN6ZWQiIHRpbWVzdGFtcD0iMTcyNjUxMTAyNSI+MzI8L2tleT48L2ZvcmVpZ24ta2V5
cz48cmVmLXR5cGUgbmFtZT0iSm91cm5hbCBBcnRpY2xlIj4xNzwvcmVmLXR5cGU+PGNvbnRyaWJ1
dG9ycz48YXV0aG9ycz48YXV0aG9yPk1lcm1pbiwgSi48L2F1dGhvcj48YXV0aG9yPk11c2luZ3V6
aSwgSi48L2F1dGhvcj48YXV0aG9yPk9waW8sIEEuPC9hdXRob3I+PGF1dGhvcj5LaXJ1bmdpLCBX
LjwvYXV0aG9yPjxhdXRob3I+RWt3YXJ1LCBKLiBQLjwvYXV0aG9yPjxhdXRob3I+SGxhZGlrLCBX
LjwvYXV0aG9yPjxhdXRob3I+S2FoYXJ1emEsIEYuPC9hdXRob3I+PGF1dGhvcj5Eb3duaW5nLCBS
LjwvYXV0aG9yPjxhdXRob3I+QnVubmVsbCwgUi48L2F1dGhvcj48L2F1dGhvcnM+PC9jb250cmli
dXRvcnM+PGF1dGgtYWRkcmVzcz5HbG9iYWwgQUlEUyBQcm9ncmFtLCBOYXRpb25hbCBDZW50ZXIg
Zm9yIEhJViwgVmlyYWwgSGVwYXRpdGlzLCBTVEQgYW5kIFRCIFByZXZlbnRpb24sIENlbnRlcnMg
Zm9yIERpc2Vhc2UgQ29udHJvbCBhbmQgUHJldmVudGlvbi1VZ2FuZGEsIEVudGViYmUsIFVnYW5k
YS4gamhtN0BjZGMuZ292LjwvYXV0aC1hZGRyZXNzPjx0aXRsZXM+PHRpdGxlPlJpc2sgZmFjdG9y
cyBmb3IgcmVjZW50IEhJViBpbmZlY3Rpb24gaW4gVWdhbmRh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1
NDAtOTwvcGFnZXM+PHZvbHVtZT4zMDA8L3ZvbHVtZT48bnVtYmVyPjU8L251bWJlcj48ZWRpdGlv
bj4yMDA4LzA4LzA1PC9lZGl0aW9uPjxrZXl3b3Jkcz48a2V5d29yZD5BSURTIFNlcm9kaWFnbm9z
aXM8L2tleXdvcmQ+PGtleXdvcmQ+QWRvbGVzY2VudDwva2V5d29yZD48a2V5d29yZD5BZHVsdDwv
a2V5d29yZD48a2V5d29yZD5Dcm9zcy1TZWN0aW9uYWwgU3R1ZGllczwva2V5d29yZD48a2V5d29y
ZD5GZW1hbGU8L2tleXdvcmQ+PGtleXdvcmQ+SElWIEluZmVjdGlvbnMvZGlhZ25vc2lzLyplcGlk
ZW1pb2xvZ3k8L2tleXdvcmQ+PGtleXdvcmQ+SElWIFNlcm9wcmV2YWxlbmNlPC9rZXl3b3JkPjxr
ZXl3b3JkPkhlYWx0aCBTdXJ2ZXlzPC9rZXl3b3JkPjxrZXl3b3JkPkh1bWFuczwva2V5d29yZD48
a2V5d29yZD5NYWxlPC9rZXl3b3JkPjxrZXl3b3JkPk1pZGRsZSBBZ2VkPC9rZXl3b3JkPjxrZXl3
b3JkPlJpc2sgRmFjdG9yczwva2V5d29yZD48a2V5d29yZD5VZ2FuZGEvZXBpZGVtaW9sb2d5PC9r
ZXl3b3JkPjwva2V5d29yZHM+PGRhdGVzPjx5ZWFyPjIwMDg8L3llYXI+PHB1Yi1kYXRlcz48ZGF0
ZT5BdWcgNjwvZGF0ZT48L3B1Yi1kYXRlcz48L2RhdGVzPjxpc2JuPjAwOTgtNzQ4NDwvaXNibj48
YWNjZXNzaW9uLW51bT4xODY3NzAyNjwvYWNjZXNzaW9uLW51bT48dXJscz48cmVsYXRlZC11cmxz
Pjx1cmw+aHR0cDovL2phbWEuamFtYW5ldHdvcmsuY29tL2RhdGEvSm91cm5hbHMvSkFNQS80NDI2
L2pvYzgwMDY0XzU0MF81NDkucGRmPC91cmw+PC9yZWxhdGVkLXVybHM+PC91cmxzPjxlbGVjdHJv
bmljLXJlc291cmNlLW51bT4xMC4xMDAxL2phbWEuMzAwLjUuNTQwPC9lbGVjdHJvbmljLXJlc291
cmNlLW51bT48cmVtb3RlLWRhdGFiYXNlLXByb3ZpZGVyPk5sbTwvcmVtb3RlLWRhdGFiYXNlLXBy
b3ZpZGVyPjxsYW5ndWFnZT5lbmc8L2xhbmd1YWdlPjwvcmVjb3JkPjwvQ2l0ZT48Q2l0ZT48QXV0
aG9yPk5hbHVnb2RhPC9BdXRob3I+PFllYXI+MjAxNDwvWWVhcj48UmVjTnVtPjM0PC9SZWNOdW0+
PHJlY29yZD48cmVjLW51bWJlcj4zNDwvcmVjLW51bWJlcj48Zm9yZWlnbi1rZXlzPjxrZXkgYXBw
PSJFTiIgZGItaWQ9IjVldHYyc3JzOHRmd3ByZTIyZmw1Mng5OXd0cGRzemF6c3plZCIgdGltZXN0
YW1wPSIxNzI2NTExMDI1Ij4zNDwva2V5PjwvZm9yZWlnbi1rZXlzPjxyZWYtdHlwZSBuYW1lPSJK
b3VybmFsIEFydGljbGUiPjE3PC9yZWYtdHlwZT48Y29udHJpYnV0b3JzPjxhdXRob3JzPjxhdXRo
b3I+TmFsdWdvZGEsIEYuPC9hdXRob3I+PGF1dGhvcj5HdXdhdHVkZGUsIEQuPC9hdXRob3I+PGF1
dGhvcj5Cd2FuaW5rYSwgSi4gQi48L2F1dGhvcj48YXV0aG9yPk1ha3VtYmksIEYuIEUuPC9hdXRo
b3I+PGF1dGhvcj5MdXRhbG8sIFQuPC9hdXRob3I+PGF1dGhvcj5LYWdhYXlpLCBKLjwvYXV0aG9y
PjxhdXRob3I+U2V3YW5rYW1ibywgTi4gSy48L2F1dGhvcj48YXV0aG9yPktpZ296aSwgRy48L2F1
dGhvcj48YXV0aG9yPlNlcndhZGRhLCBELiBNLjwvYXV0aG9yPjxhdXRob3I+S29uZywgWC48L2F1
dGhvcj48YXV0aG9yPldhd2VyLCBNLiBKLjwvYXV0aG9yPjxhdXRob3I+V2Fid2lyZS1NYW5nZW4s
IEYuPC9hdXRob3I+PGF1dGhvcj5HcmF5LCBSLiBILjwvYXV0aG9yPjwvYXV0aG9ycz48L2NvbnRy
aWJ1dG9ycz48YXV0aC1hZGRyZXNzPipSYWthaSBIZWFsdGggU2NpZW5jZXMgUHJvZ3JhbSwgRW50
ZWJiZSwgVWdhbmRhOyBkYWdnZXJNYWtlcmVyZSBVbml2ZXJzaXR5IFNjaG9vbCBvZiBQdWJsaWMg
SGVhbHRoLCBLYW1wYWxhLCBVZ2FuZGE7IGRvdWJsZSBkYWdnZXJVZ2FuZGEgVmlydXMgUmVzZWFy
Y2ggSW5zdGl0dXRlLCBFbnRlYmJlLCBVZ2FuZGE7IHNlY3Rpb24gc2lnbk1ha2VyZXJlIFVuaXZl
cnNpdHkgQ29sbGVnZSBvZiBIZWFsdGggU2NpZW5jZXMsIEthbXBhbGEsIFVnYW5kYTsgYW5kIHx8
RGVwYXJ0bWVudCBvZiBFcGlkZW1pb2xvZ3ksIEpvaG5zIEhvcGtpbnMgQmxvb21iZXJnIFNjaG9v
bCBvZiBQdWJsaWMgSGVhbHRoLCBCYWx0aW1vcmUsIE1ELjwvYXV0aC1hZGRyZXNzPjx0aXRsZXM+
PHRpdGxlPk1hcnJpYWdlIGFuZCB0aGUgcmlzayBvZiBpbmNpZGVudCBISVYgaW5mZWN0aW9uIGlu
IFJha2FpLCBVZ2FuZGE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kxLTg8L3BhZ2VzPjx2b2x1bWU+NjU8L3ZvbHVtZT48
bnVtYmVyPjE8L251bWJlcj48ZWRpdGlvbj4yMDE0LzAxLzE1PC9lZGl0aW9uPjxrZXl3b3Jkcz48
a2V5d29yZD5BZG9sZXNjZW50PC9rZXl3b3JkPjxrZXl3b3JkPkFkdWx0PC9rZXl3b3JkPjxrZXl3
b3JkPkZlbWFsZTwva2V5d29yZD48a2V5d29yZD5ISVYgSW5mZWN0aW9ucy8qZXBpZGVtaW9sb2d5
PC9rZXl3b3JkPjxrZXl3b3JkPkh1bWFuczwva2V5d29yZD48a2V5d29yZD5JbmNpZGVuY2U8L2tl
eXdvcmQ+PGtleXdvcmQ+TWFsZTwva2V5d29yZD48a2V5d29yZD5NYXJyaWFnZS8qc3RhdGlzdGlj
cyAmYW1wOyBudW1lcmljYWwgZGF0YTwva2V5d29yZD48a2V5d29yZD5NaWRkbGUgQWdlZDwva2V5
d29yZD48a2V5d29yZD5SaXNrIEZhY3RvcnM8L2tleXdvcmQ+PGtleXdvcmQ+U2V4IEZhY3RvcnM8
L2tleXdvcmQ+PGtleXdvcmQ+U2V4dWFsIEJlaGF2aW9yL3N0YXRpc3RpY3MgJmFtcDsgbnVtZXJp
Y2FsIGRhdGE8L2tleXdvcmQ+PGtleXdvcmQ+U2V4dWFsIFBhcnRuZXJzPC9rZXl3b3JkPjxrZXl3
b3JkPlVnYW5kYS9lcGlkZW1pb2xvZ3k8L2tleXdvcmQ+PGtleXdvcmQ+WW91bmcgQWR1bHQ8L2tl
eXdvcmQ+PC9rZXl3b3Jkcz48ZGF0ZXM+PHllYXI+MjAxNDwveWVhcj48cHViLWRhdGVzPjxkYXRl
PkphbiAxPC9kYXRlPjwvcHViLWRhdGVzPjwvZGF0ZXM+PGlzYm4+MTUyNS00MTM1PC9pc2JuPjxh
Y2Nlc3Npb24tbnVtPjI0NDE5MDY2PC9hY2Nlc3Npb24tbnVtPjx1cmxzPjxyZWxhdGVkLXVybHM+
PHVybD5odHRwOi8vZ3JhcGhpY3MudHgub3ZpZC5jb20vb3ZmdHBkZnMvRlBERE5DSkNNR1BPSkgw
MC9mczA0Ny9vdmZ0L2xpdmUvZ3YwMjQvMDAxMjYzMzQvMDAxMjYzMzQtMjAxNDAxMDEwLTAwMDE0
LnBkZjwvdXJsPjwvcmVsYXRlZC11cmxzPjwvdXJscz48Y3VzdG9tMj5QbWMzODk3Nzg2PC9jdXN0
b20yPjxjdXN0b202Pk5paG1zNTIxMTU3PC9jdXN0b202PjxlbGVjdHJvbmljLXJlc291cmNlLW51
bT4xMC4xMDk3L1FBSS4wYjAxM2UzMTgyYTdmMDhhPC9lbGVjdHJvbmljLXJlc291cmNlLW51bT48
cmVtb3RlLWRhdGFiYXNlLXByb3ZpZGVyPk5sbTwvcmVtb3RlLWRhdGFiYXNlLXByb3ZpZGVyPjxs
YW5ndWFnZT5lbmc8L2xhbmd1YWdlPjwvcmVjb3JkPjwvQ2l0ZT48Q2l0ZT48QXV0aG9yPlNhbnRl
bGxpPC9BdXRob3I+PFllYXI+MjAxMzwvWWVhcj48UmVjTnVtPjM3PC9SZWNOdW0+PHJlY29yZD48
cmVjLW51bWJlcj4zNzwvcmVjLW51bWJlcj48Zm9yZWlnbi1rZXlzPjxrZXkgYXBwPSJFTiIgZGIt
aWQ9IjVldHYyc3JzOHRmd3ByZTIyZmw1Mng5OXd0cGRzemF6c3plZCIgdGltZXN0YW1wPSIxNzI2
NTExMDI1Ij4zNzwva2V5PjwvZm9yZWlnbi1rZXlzPjxyZWYtdHlwZSBuYW1lPSJKb3VybmFsIEFy
dGljbGUiPjE3PC9yZWYtdHlwZT48Y29udHJpYnV0b3JzPjxhdXRob3JzPjxhdXRob3I+U2FudGVs
bGksIEouIFMuPC9hdXRob3I+PGF1dGhvcj5FZGVsc3RlaW4sIFouIFIuPC9hdXRob3I+PGF1dGhv
cj5NYXRodXIsIFMuPC9hdXRob3I+PGF1dGhvcj5XZWksIFkuPC9hdXRob3I+PGF1dGhvcj5aaGFu
ZywgVy48L2F1dGhvcj48YXV0aG9yPk9yciwgTS4gRy48L2F1dGhvcj48YXV0aG9yPkhpZ2dpbnMs
IEouIEEuPC9hdXRob3I+PGF1dGhvcj5OYWx1Z29kYSwgRi48L2F1dGhvcj48YXV0aG9yPkdyYXks
IFIuIEguPC9hdXRob3I+PGF1dGhvcj5XYXdlciwgTS4gSi48L2F1dGhvcj48YXV0aG9yPlNlcndh
ZGRhLCBELiBNLjwvYXV0aG9yPjwvYXV0aG9ycz48L2NvbnRyaWJ1dG9ycz48YXV0aC1hZGRyZXNz
PkhlaWxicnVubiBEZXBhcnRtZW50IG9mIFBvcHVsYXRpb24gYW5kIEZhbWlseSBIZWFsdGgsIE1h
aWxtYW4gU2Nob29sIG9mIFB1YmxpYyBIZWFsdGgsIENvbHVtYmlhIFVuaXZlcnNpdHksIE5ldyBZ
b3JrLCBOWSAxMDAzMiwgVVNBLiBqczI2MzdAY29sdW1iaWEuZWR1PC9hdXRoLWFkZHJlc3M+PHRp
dGxlcz48dGl0bGU+QmVoYXZpb3JhbCwgYmlvbG9naWNhbCwgYW5kIGRlbW9ncmFwaGljIHJpc2sg
YW5kIHByb3RlY3RpdmUgZmFjdG9ycyBmb3IgbmV3IEhJViBpbmZlY3Rpb25zIGFtb25nIHlvdXRo
IGluIFJha2FpLCBVZ2FuZGE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GFiYnItMT5Kb3VybmFsIG9mIGFjcXVpcmVkIGltbXVuZSBkZWZpY2llbmN5IHN5
bmRyb21lcyAoMTk5OSk8L2FiYnItMT48L3BlcmlvZGljYWw+PGFsdC1wZXJpb2RpY2FsPjxmdWxs
LXRpdGxlPkogQWNxdWlyIEltbXVuZSBEZWZpYyBTeW5kcjwvZnVsbC10aXRsZT48YWJici0xPkpv
dXJuYWwgb2YgYWNxdWlyZWQgaW1tdW5lIGRlZmljaWVuY3kgc3luZHJvbWVzICgxOTk5KTwvYWJi
ci0xPjwvYWx0LXBlcmlvZGljYWw+PHBhZ2VzPjM5My00MDA8L3BhZ2VzPjx2b2x1bWU+NjM8L3Zv
bHVtZT48bnVtYmVyPjM8L251bWJlcj48ZWRpdGlvbj4yMDEzLzAzLzI5PC9lZGl0aW9uPjxrZXl3
b3Jkcz48a2V5d29yZD5BZG9sZXNjZW50PC9rZXl3b3JkPjxrZXl3b3JkPkFsY29ob2wgRHJpbmtp
bmcvKmVwaWRlbWlvbG9neTwva2V5d29yZD48a2V5d29yZD5Db2hvcnQgU3R1ZGllczwva2V5d29y
ZD48a2V5d29yZD5GZW1hbGU8L2tleXdvcmQ+PGtleXdvcmQ+SElWIEluZmVjdGlvbnMvKmVwaWRl
bWlvbG9neS90cmFuc21pc3Npb248L2tleXdvcmQ+PGtleXdvcmQ+SHVtYW5zPC9rZXl3b3JkPjxr
ZXl3b3JkPkluY2lkZW5jZTwva2V5d29yZD48a2V5d29yZD5NYWxlPC9rZXl3b3JkPjxrZXl3b3Jk
Pk1hcnJpYWdlPC9rZXl3b3JkPjxrZXl3b3JkPlByZXZhbGVuY2U8L2tleXdvcmQ+PGtleXdvcmQ+
Umlzazwva2V5d29yZD48a2V5d29yZD5SaXNrIEZhY3RvcnM8L2tleXdvcmQ+PGtleXdvcmQ+UnVy
YWwgSGVhbHRoPC9rZXl3b3JkPjxrZXl3b3JkPipTZXh1YWwgQmVoYXZpb3I8L2tleXdvcmQ+PGtl
eXdvcmQ+U2V4dWFsIFBhcnRuZXJzPC9rZXl3b3JkPjxrZXl3b3JkPlNleHVhbGx5IFRyYW5zbWl0
dGVkIERpc2Vhc2VzL2VwaWRlbWlvbG9neTwva2V5d29yZD48a2V5d29yZD5VZ2FuZGEvZXBpZGVt
aW9sb2d5PC9rZXl3b3JkPjxrZXl3b3JkPllvdW5nIEFkdWx0PC9rZXl3b3JkPjwva2V5d29yZHM+
PGRhdGVzPjx5ZWFyPjIwMTM8L3llYXI+PHB1Yi1kYXRlcz48ZGF0ZT5KdWwgMTwvZGF0ZT48L3B1
Yi1kYXRlcz48L2RhdGVzPjxpc2JuPjE1MjUtNDEzNTwvaXNibj48YWNjZXNzaW9uLW51bT4yMzUz
NTI5MzwvYWNjZXNzaW9uLW51bT48dXJscz48cmVsYXRlZC11cmxzPjx1cmw+aHR0cDovL2dyYXBo
aWNzLnR4Lm92aWQuY29tL292ZnRwZGZzL0ZQREROQ09CSURJRkNOMDAvZnMwNDYvb3ZmdC9saXZl
L2d2MDIzLzAwMTI2MzM0LzAwMTI2MzM0LTIwMTMwNzAxMC0wMDAyMC5wZGY8L3VybD48L3JlbGF0
ZWQtdXJscz48L3VybHM+PGN1c3RvbTI+UG1jNDEzMTg0MTwvY3VzdG9tMj48Y3VzdG9tNj5OaWht
czQ2ODg2OTwvY3VzdG9tNj48ZWxlY3Ryb25pYy1yZXNvdXJjZS1udW0+MTAuMTA5Ny9RQUkuMGIw
MTNlMzE4MjkyNjc5NTwvZWxlY3Ryb25pYy1yZXNvdXJjZS1udW0+PHJlbW90ZS1kYXRhYmFzZS1w
cm92aWRlcj5ObG08L3JlbW90ZS1kYXRhYmFzZS1wcm92aWRlcj48bGFuZ3VhZ2U+ZW5nPC9sYW5n
dWFnZT48L3JlY29yZD48L0NpdGU+PENpdGU+PEF1dGhvcj5TYW50ZWxsaTwvQXV0aG9yPjxZZWFy
PjIwMTU8L1llYXI+PFJlY051bT4zODwvUmVjTnVtPjxyZWNvcmQ+PHJlYy1udW1iZXI+Mzg8L3Jl
Yy1udW1iZXI+PGZvcmVpZ24ta2V5cz48a2V5IGFwcD0iRU4iIGRiLWlkPSI1ZXR2MnNyczh0Zndw
cmUyMmZsNTJ4OTl3dHBkc3phenN6ZWQiIHRpbWVzdGFtcD0iMTcyNjUxMTAyNSI+Mzg8L2tleT48
L2ZvcmVpZ24ta2V5cz48cmVmLXR5cGUgbmFtZT0iSm91cm5hbCBBcnRpY2xlIj4xNzwvcmVmLXR5
cGU+PGNvbnRyaWJ1dG9ycz48YXV0aG9ycz48YXV0aG9yPlNhbnRlbGxpLCBKLiBTLjwvYXV0aG9y
PjxhdXRob3I+RWRlbHN0ZWluLCBaLiBSLjwvYXV0aG9yPjxhdXRob3I+V2VpLCBZLjwvYXV0aG9y
PjxhdXRob3I+TWF0aHVyLCBTLjwvYXV0aG9yPjxhdXRob3I+U29uZywgWC48L2F1dGhvcj48YXV0
aG9yPlNjaHV5bGVyLCBBLjwvYXV0aG9yPjxhdXRob3I+TmFsdWdvZGEsIEYuPC9hdXRob3I+PGF1
dGhvcj5MdXRhbG8sIFQuPC9hdXRob3I+PGF1dGhvcj5HcmF5LCBSLjwvYXV0aG9yPjxhdXRob3I+
V2F3ZXIsIE0uPC9hdXRob3I+PGF1dGhvcj5TZXJ3YWRkYSwgRC48L2F1dGhvcj48L2F1dGhvcnM+
PC9jb250cmlidXRvcnM+PGF1dGgtYWRkcmVzcz5hQ29sdW1iaWEgVW5pdmVyc2l0eSBNYWlsbWFu
IFNjaG9vbCBvZiBQdWJsaWMgSGVhbHRoIGJISVYgQ2VudGVyIGZvciBDbGluaWNhbCBhbmQgQmVo
YXZpb3JhbCBTdHVkaWVzLCBDb2x1bWJpYSBVbml2ZXJzaXR5LCBOZXcgWW9yaywgTmV3IFlvcmss
IFVTQSBjUmFrYWkgSGVhbHRoIFNjaWVuY2VzIFByb2dyYW0sIFVnYW5kYSBWaXJ1cyBSZXNlYXJj
aCBJbnN0aXR1dGUsIEVudGViYmUsIFVnYW5kYSBkQmxvb21iZXJnIFNjaG9vbCBvZiBQdWJsaWMg
SGVhbHRoLCBKb2hucyBIb3BraW5zIFVuaXZlcnNpdHksIEJhbHRpbW9yZSwgTWFyeWxhbmQsIFVT
QS48L2F1dGgtYWRkcmVzcz48dGl0bGVzPjx0aXRsZT5UcmVuZHMgaW4gSElWIGFjcXVpc2l0aW9u
LCByaXNrIGZhY3RvcnMgYW5kIHByZXZlbnRpb24gcG9saWNpZXMgYW1vbmcgeW91dGggaW4gVWdh
bmRhLCAxOTk5LTIwMTE8L3RpdGxlPjxzZWNvbmRhcnktdGl0bGU+QWlkczwvc2Vjb25kYXJ5LXRp
dGxlPjxhbHQtdGl0bGU+QUlEUyAoTG9uZG9uLCBFbmdsYW5kKTwvYWx0LXRpdGxlPjwvdGl0bGVz
PjxwZXJpb2RpY2FsPjxmdWxsLXRpdGxlPkFJRFM8L2Z1bGwtdGl0bGU+PGFiYnItMT5BaWRzPC9h
YmJyLTE+PC9wZXJpb2RpY2FsPjxwYWdlcz4yMTEtOTwvcGFnZXM+PHZvbHVtZT4yOTwvdm9sdW1l
PjxudW1iZXI+MjwvbnVtYmVyPjxlZGl0aW9uPjIwMTQvMTIvMjQ8L2VkaXRpb24+PGtleXdvcmRz
PjxrZXl3b3JkPkFkb2xlc2NlbnQ8L2tleXdvcmQ+PGtleXdvcmQ+QWR1bHQ8L2tleXdvcmQ+PGtl
eXdvcmQ+QW50aXJldHJvdmlyYWwgVGhlcmFweSwgSGlnaGx5IEFjdGl2ZTwva2V5d29yZD48a2V5
d29yZD5DaXJjdW1jaXNpb24sIE1hbGU8L2tleXdvcmQ+PGtleXdvcmQ+RmVtYWxlPC9rZXl3b3Jk
PjxrZXl3b3JkPkhJViBJbmZlY3Rpb25zLyplcGlkZW1pb2xvZ3kvKnByZXZlbnRpb24gJmFtcDsg
Y29udHJvbDwva2V5d29yZD48a2V5d29yZD5ISVYgU2Vyb3Bvc2l0aXZpdHkvZXBpZGVtaW9sb2d5
PC9rZXl3b3JkPjxrZXl3b3JkPipIZWFsdGggUG9saWN5PC9rZXl3b3JkPjxrZXl3b3JkPkh1bWFu
czwva2V5d29yZD48a2V5d29yZD5JbmNpZGVuY2U8L2tleXdvcmQ+PGtleXdvcmQ+TG9uZ2l0dWRp
bmFsIFN0dWRpZXM8L2tleXdvcmQ+PGtleXdvcmQ+TWFsZTwva2V5d29yZD48a2V5d29yZD5NYXJy
aWFnZTwva2V5d29yZD48a2V5d29yZD5Qcm9zcGVjdGl2ZSBTdHVkaWVzPC9rZXl3b3JkPjxrZXl3
b3JkPlJpc2sgRmFjdG9yczwva2V5d29yZD48a2V5d29yZD4qU2V4dWFsIEJlaGF2aW9yPC9rZXl3
b3JkPjxrZXl3b3JkPlNleHVhbCBQYXJ0bmVyczwva2V5d29yZD48a2V5d29yZD5VZ2FuZGEvZXBp
ZGVtaW9sb2d5PC9rZXl3b3JkPjxrZXl3b3JkPllvdW5nIEFkdWx0PC9rZXl3b3JkPjwva2V5d29y
ZHM+PGRhdGVzPjx5ZWFyPjIwMTU8L3llYXI+PHB1Yi1kYXRlcz48ZGF0ZT5KYW4gMTQ8L2RhdGU+
PC9wdWItZGF0ZXM+PC9kYXRlcz48aXNibj4wMjY5LTkzNzA8L2lzYm4+PGFjY2Vzc2lvbi1udW0+
MjU1MzU3NTM8L2FjY2Vzc2lvbi1udW0+PHVybHM+PHJlbGF0ZWQtdXJscz48dXJsPmh0dHA6Ly9n
cmFwaGljcy50eC5vdmlkLmNvbS9vdmZ0cGRmcy9GUERETkNKQ01HUE9KSDAwL2ZzMDQ2L292ZnQv
bGl2ZS9ndjAyMy8wMDAwMjAzMC8wMDAwMjAzMC0yMDE1MDExNDAtMDAwMDkucGRmPC91cmw+PC9y
ZWxhdGVkLXVybHM+PC91cmxzPjxlbGVjdHJvbmljLXJlc291cmNlLW51bT4xMC4xMDk3L3FhZC4w
MDAwMDAwMDAwMDAwNTMzPC9lbGVjdHJvbmljLXJlc291cmNlLW51bT48cmVtb3RlLWRhdGFiYXNl
LXByb3ZpZGVyPk5sbTwvcmVtb3RlLWRhdGFiYXNlLXByb3ZpZGVyPjxsYW5ndWFnZT5lbmc8L2xh
bmd1YWdlPjwvcmVjb3JkPjwvQ2l0ZT48Q2l0ZT48QXV0aG9yPlRhbnNlcjwvQXV0aG9yPjxZZWFy
PjIwMTE8L1llYXI+PFJlY051bT40MDwvUmVjTnVtPjxyZWNvcmQ+PHJlYy1udW1iZXI+NDA8L3Jl
Yy1udW1iZXI+PGZvcmVpZ24ta2V5cz48a2V5IGFwcD0iRU4iIGRiLWlkPSI1ZXR2MnNyczh0Zndw
cmUyMmZsNTJ4OTl3dHBkc3phenN6ZWQiIHRpbWVzdGFtcD0iMTcyNjUxMTAyNSI+NDA8L2tleT48
L2ZvcmVpZ24ta2V5cz48cmVmLXR5cGUgbmFtZT0iSm91cm5hbCBBcnRpY2xlIj4xNzwvcmVmLXR5
cGU+PGNvbnRyaWJ1dG9ycz48YXV0aG9ycz48YXV0aG9yPlRhbnNlciwgRi48L2F1dGhvcj48YXV0
aG9yPkJhcm5pZ2hhdXNlbiwgVC48L2F1dGhvcj48YXV0aG9yPkh1bmQsIEwuPC9hdXRob3I+PGF1
dGhvcj5HYXJuZXR0LCBHLiBQLjwvYXV0aG9yPjxhdXRob3I+TWNHcmF0aCwgTi48L2F1dGhvcj48
YXV0aG9yPk5ld2VsbCwgTS4gTC48L2F1dGhvcj48L2F1dGhvcnM+PC9jb250cmlidXRvcnM+PGF1
dGgtYWRkcmVzcz5BZnJpY2EgQ2VudHJlIGZvciBIZWFsdGggYW5kIFBvcHVsYXRpb24gU3R1ZGll
cywgVW5pdmVyc2l0eSBvZiBLd2FadWx1LU5hdGFsLCBNdHViYXR1YmEsIFNvdXRoIEFmcmljYS4g
dGFuc2VyZkBhZnJpY2FjZW50cmUuYWMuemE8L2F1dGgtYWRkcmVzcz48dGl0bGVzPjx0aXRsZT5F
ZmZlY3Qgb2YgY29uY3VycmVudCBzZXh1YWwgcGFydG5lcnNoaXBzIG9uIHJhdGUgb2YgbmV3IEhJ
ViBpbmZlY3Rpb25zIGluIGEgaGlnaC1wcmV2YWxlbmNlLCBydXJhbCBTb3V0aCBBZnJpY2FuIHBv
cHVsYXRpb246IGEgY29ob3J0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NDct
NTU8L3BhZ2VzPjx2b2x1bWU+Mzc4PC92b2x1bWU+PG51bWJlcj45Nzg3PC9udW1iZXI+PGVkaXRp
b24+MjAxMS8wNy8xOTwvZWRpdGlvbj48a2V5d29yZHM+PGtleXdvcmQ+QWRvbGVzY2VudDwva2V5
d29yZD48a2V5d29yZD5BZHVsdDwva2V5d29yZD48a2V5d29yZD5BZ2UgRGlzdHJpYnV0aW9uPC9r
ZXl3b3JkPjxrZXl3b3JkPkNvaG9ydCBTdHVkaWVzPC9rZXl3b3JkPjxrZXl3b3JkPkVkdWNhdGlv
bmFsIFN0YXR1czwva2V5d29yZD48a2V5d29yZD5GZW1hbGU8L2tleXdvcmQ+PGtleXdvcmQ+SElW
IEluZmVjdGlvbnMvKmVwaWRlbWlvbG9neS8qdHJhbnNtaXNzaW9uPC9rZXl3b3JkPjxrZXl3b3Jk
PkhJViBTZXJvcG9zaXRpdml0eTwva2V5d29yZD48a2V5d29yZD5IdW1hbnM8L2tleXdvcmQ+PGtl
eXdvcmQ+SW5jaWRlbmNlPC9rZXl3b3JkPjxrZXl3b3JkPk1hbGU8L2tleXdvcmQ+PGtleXdvcmQ+
TWFycmlhZ2UvKnN0YXRpc3RpY3MgJmFtcDsgbnVtZXJpY2FsIGRhdGE8L2tleXdvcmQ+PGtleXdv
cmQ+TWlkZGxlIEFnZWQ8L2tleXdvcmQ+PGtleXdvcmQ+TXVsdGl2YXJpYXRlIEFuYWx5c2lzPC9r
ZXl3b3JkPjxrZXl3b3JkPk5vcm1hbCBEaXN0cmlidXRpb248L2tleXdvcmQ+PGtleXdvcmQ+T2Rk
cyBSYXRpbzwva2V5d29yZD48a2V5d29yZD4qUG9wdWxhdGlvbiBTdXJ2ZWlsbGFuY2U8L2tleXdv
cmQ+PGtleXdvcmQ+UHJldmFsZW5jZTwva2V5d29yZD48a2V5d29yZD5QcmltYXJ5IFByZXZlbnRp
b248L2tleXdvcmQ+PGtleXdvcmQ+UmVzaWRlbmNlIENoYXJhY3RlcmlzdGljczwva2V5d29yZD48
a2V5d29yZD4qUmlzay1UYWtpbmc8L2tleXdvcmQ+PGtleXdvcmQ+UnVyYWwgUG9wdWxhdGlvbi8q
c3RhdGlzdGljcyAmYW1wOyBudW1lcmljYWwgZGF0YTwva2V5d29yZD48a2V5d29yZD4qU2V4dWFs
IEJlaGF2aW9yPC9rZXl3b3JkPjxrZXl3b3JkPipTZXh1YWwgUGFydG5lcnM8L2tleXdvcmQ+PGtl
eXdvcmQ+U291dGggQWZyaWNhL2VwaWRlbWlvbG9neTwva2V5d29yZD48a2V5d29yZD5TdXJ2ZXlz
IGFuZCBRdWVzdGlvbm5haXJlczwva2V5d29yZD48a2V5d29yZD5UaW1lIEZhY3RvcnM8L2tleXdv
cmQ+PC9rZXl3b3Jkcz48ZGF0ZXM+PHllYXI+MjAxMTwveWVhcj48cHViLWRhdGVzPjxkYXRlPkp1
bCAxNjwvZGF0ZT48L3B1Yi1kYXRlcz48L2RhdGVzPjxpc2JuPjAxNDAtNjczNjwvaXNibj48YWNj
ZXNzaW9uLW51bT4yMTc2MzkzNzwvYWNjZXNzaW9uLW51bT48dXJscz48cmVsYXRlZC11cmxzPjx1
cmw+aHR0cDovL2FjLmVscy1jZG4uY29tL1MwMTQwNjczNjExNjA3Nzk0LzEtczIuMC1TMDE0MDY3
MzYxMTYwNzc5NC1tYWluLnBkZj9fdGlkPThkOWU1ZTYyLWQxOWItMTFlNS1iMzI0LTAwMDAwYWFi
MGY2YiZhbXA7YWNkbmF0PTE0NTUyOTAzNTNfMTE4NTA5NGUyYWNlOGU1NDc3N2U0N2ViNGQzZTVk
YjE8L3VybD48L3JlbGF0ZWQtdXJscz48L3VybHM+PGN1c3RvbTI+UG1jMzE0MTE0MjwvY3VzdG9t
Mj48ZWxlY3Ryb25pYy1yZXNvdXJjZS1udW0+MTAuMTAxNi9zMDE0MC02NzM2KDExKTYwNzc5LTQ8
L2VsZWN0cm9uaWMtcmVzb3VyY2UtbnVtPjxyZW1vdGUtZGF0YWJhc2UtcHJvdmlkZXI+TmxtPC9y
ZW1vdGUtZGF0YWJhc2UtcHJvdmlkZXI+PGxhbmd1YWdlPmVuZzwvbGFuZ3VhZ2U+PC9yZWNvcmQ+
PC9DaXRlPjxDaXRlPjxBdXRob3I+WmFibG90c2thPC9BdXRob3I+PFllYXI+MjAwNjwvWWVhcj48
UmVjTnVtPjQ1PC9SZWNOdW0+PHJlY29yZD48cmVjLW51bWJlcj40NTwvcmVjLW51bWJlcj48Zm9y
ZWlnbi1rZXlzPjxrZXkgYXBwPSJFTiIgZGItaWQ9IjVldHYyc3JzOHRmd3ByZTIyZmw1Mng5OXd0
cGRzemF6c3plZCIgdGltZXN0YW1wPSIxNzI2NTExMDI1Ij40NTwva2V5PjwvZm9yZWlnbi1rZXlz
PjxyZWYtdHlwZSBuYW1lPSJKb3VybmFsIEFydGljbGUiPjE3PC9yZWYtdHlwZT48Y29udHJpYnV0
b3JzPjxhdXRob3JzPjxhdXRob3I+WmFibG90c2thLCBJLiBCLjwvYXV0aG9yPjxhdXRob3I+R3Jh
eSwgUi4gSC48L2F1dGhvcj48YXV0aG9yPlNlcndhZGRhLCBELjwvYXV0aG9yPjxhdXRob3I+TmFs
dWdvZGEsIEYuPC9hdXRob3I+PGF1dGhvcj5LaWdvemksIEcuPC9hdXRob3I+PGF1dGhvcj5TZXdh
bmthbWJvLCBOLjwvYXV0aG9yPjxhdXRob3I+THV0YWxvLCBULjwvYXV0aG9yPjxhdXRob3I+TWFu
Z2VuLCBGLiBXLjwvYXV0aG9yPjxhdXRob3I+V2F3ZXIsIE0uPC9hdXRob3I+PC9hdXRob3JzPjwv
Y29udHJpYnV0b3JzPjxhdXRoLWFkZHJlc3M+RGVwYXJ0bWVudCBvZiBQb3B1bGF0aW9uIGFuZCBG
YW1pbHkgSGVhbHRoIFNjaWVuY2VzLCBCbG9vbWJlcmcgU2Nob29sIG9mIFB1YmxpYyBIZWFsdGgs
IFRoZSBKb2hucyBIb3BraW5zIFVuaXZlcnNpdHksIDYxNSBOLiBXb2xmZSBTdHJlZXQsIEJhbHRp
bW9yZSwgTUQgMjEyMTgsIFVTQS4gaXphYmxtQHlhaG9vLmNvbTwvYXV0aC1hZGRyZXNzPjx0aXRs
ZXM+PHRpdGxlPkFsY29ob2wgdXNlIGJlZm9yZSBzZXggYW5kIEhJViBhY3F1aXNpdGlvbjogYSBs
b25naXR1ZGluYWwgc3R1ZHkgaW4gUmFrYWksIFVnYW5kYTwvdGl0bGU+PHNlY29uZGFyeS10aXRs
ZT5BaWRzPC9zZWNvbmRhcnktdGl0bGU+PGFsdC10aXRsZT5BSURTIChMb25kb24sIEVuZ2xhbmQp
PC9hbHQtdGl0bGU+PC90aXRsZXM+PHBlcmlvZGljYWw+PGZ1bGwtdGl0bGU+QUlEUzwvZnVsbC10
aXRsZT48YWJici0xPkFpZHM8L2FiYnItMT48L3BlcmlvZGljYWw+PHBhZ2VzPjExOTEtNjwvcGFn
ZXM+PHZvbHVtZT4yMDwvdm9sdW1lPjxudW1iZXI+ODwvbnVtYmVyPjxlZGl0aW9uPjIwMDYvMDUv
MTM8L2VkaXRpb24+PGtleXdvcmRzPjxrZXl3b3JkPkFkb2xlc2NlbnQ8L2tleXdvcmQ+PGtleXdv
cmQ+QWR1bHQ8L2tleXdvcmQ+PGtleXdvcmQ+QWxjb2hvbCBEcmlua2luZy8qYWR2ZXJzZSBlZmZl
Y3RzL2VwaWRlbWlvbG9neTwva2V5d29yZD48a2V5d29yZD5Db25kb21zL3V0aWxpemF0aW9uPC9r
ZXl3b3JkPjxrZXl3b3JkPkRldmVsb3BpbmcgQ291bnRyaWVzPC9rZXl3b3JkPjxrZXl3b3JkPkVw
aWRlbWlvbG9naWMgTWV0aG9kczwva2V5d29yZD48a2V5d29yZD5GZW1hbGU8L2tleXdvcmQ+PGtl
eXdvcmQ+SElWIEluZmVjdGlvbnMvZXBpZGVtaW9sb2d5L3ByZXZlbnRpb24gJmFtcDsgY29udHJv
bC8qdHJhbnNtaXNzaW9uPC9rZXl3b3JkPjxrZXl3b3JkPkh1bWFuczwva2V5d29yZD48a2V5d29y
ZD5NYWxlPC9rZXl3b3JkPjxrZXl3b3JkPk1pZGRsZSBBZ2VkPC9rZXl3b3JkPjxrZXl3b3JkPlJp
c2stVGFraW5nPC9rZXl3b3JkPjxrZXl3b3JkPlNleHVhbCBCZWhhdmlvci8qcHN5Y2hvbG9neTwv
a2V5d29yZD48a2V5d29yZD5VZ2FuZGEvZXBpZGVtaW9sb2d5PC9rZXl3b3JkPjwva2V5d29yZHM+
PGRhdGVzPjx5ZWFyPjIwMDY8L3llYXI+PHB1Yi1kYXRlcz48ZGF0ZT5NYXkgMTI8L2RhdGU+PC9w
dWItZGF0ZXM+PC9kYXRlcz48aXNibj4wMjY5LTkzNzAgKFByaW50KSYjeEQ7MDI2OS05MzcwPC9p
c2JuPjxhY2Nlc3Npb24tbnVtPjE2NjkxMDcxPC9hY2Nlc3Npb24tbnVtPjx1cmxzPjxyZWxhdGVk
LXVybHM+PHVybD5odHRwOi8vZ3JhcGhpY3MudHgub3ZpZC5jb20vb3ZmdHBkZnMvRlBERE5DRkJQ
RE1GQ0QwMC9mczA0Ni9vdmZ0L2xpdmUvZ3YwMjMvMDAwMDIwMzAvMDAwMDIwMzAtMjAwNjA1MTIw
LTAwMDEzLnBkZjwvdXJsPjwvcmVsYXRlZC11cmxzPjwvdXJscz48ZWxlY3Ryb25pYy1yZXNvdXJj
ZS1udW0+MTAuMTA5Ny8wMS5haWRzLjAwMDAyMjY5NjAuMjU1ODkuNzI8L2VsZWN0cm9uaWMtcmVz
b3VyY2UtbnVtPjxyZW1vdGUtZGF0YWJhc2UtcHJvdmlkZXI+TmxtPC9yZW1vdGUtZGF0YWJhc2Ut
cHJvdmlkZXI+PGxhbmd1YWdlPmVuZzwvbGFuZ3VhZ2U+PC9yZWNvcmQ+PC9DaXRlPjwvRW5kTm90
ZT5=
</w:fldData>
        </w:fldChar>
      </w:r>
      <w:r w:rsidR="00DC1BCC">
        <w:instrText xml:space="preserve"> ADDIN EN.CITE </w:instrText>
      </w:r>
      <w:r w:rsidR="00DC1BCC">
        <w:fldChar w:fldCharType="begin">
          <w:fldData xml:space="preserve">PEVuZE5vdGU+PENpdGU+PEF1dGhvcj5HcmVnc29uPC9BdXRob3I+PFllYXI+MjAxMTwvWWVhcj48
UmVjTnVtPjE5PC9SZWNOdW0+PERpc3BsYXlUZXh0PjxzdHlsZSBmYWNlPSJzdXBlcnNjcmlwdCI+
MTEsMTQsMTgsMjAtMjIsMjYsMjgsMjk8L3N0eWxlPjwvRGlzcGxheVRleHQ+PHJlY29yZD48cmVj
LW51bWJlcj4xOTwvcmVjLW51bWJlcj48Zm9yZWlnbi1rZXlzPjxrZXkgYXBwPSJFTiIgZGItaWQ9
IjVldHYyc3JzOHRmd3ByZTIyZmw1Mng5OXd0cGRzemF6c3plZCIgdGltZXN0YW1wPSIxNzI2NTEx
MDI1Ij4xOTwva2V5PjwvZm9yZWlnbi1rZXlzPjxyZWYtdHlwZSBuYW1lPSJKb3VybmFsIEFydGlj
bGUiPjE3PC9yZWYtdHlwZT48Y29udHJpYnV0b3JzPjxhdXRob3JzPjxhdXRob3I+R3JlZ3Nvbiwg
Uy48L2F1dGhvcj48YXV0aG9yPk11c2hhdGksIFAuPC9hdXRob3I+PGF1dGhvcj5HcnVzaW4sIEgu
PC9hdXRob3I+PGF1dGhvcj5OaGFtbywgTS48L2F1dGhvcj48YXV0aG9yPlNjaHVtYWNoZXIsIEMu
PC9hdXRob3I+PGF1dGhvcj5Ta292ZGFsLCBNLjwvYXV0aG9yPjxhdXRob3I+TnlhbXVrYXBhLCBD
LjwvYXV0aG9yPjxhdXRob3I+Q2FtcGJlbGwsIEMuPC9hdXRob3I+PC9hdXRob3JzPjwvY29udHJp
YnV0b3JzPjxhdXRoLWFkZHJlc3M+SW1wZXJpYWwgQ29sbGVnZSBMb25kb247IGFuZCBEaXJlY3Rv
ciwgTWFuaWNhbGFuZCBISVYvU1REIFByZXZlbnRpb24gUHJvamVjdCwgQmlvbWVkaWNhbCBSZXNl
YXJjaCBhbmQgVHJhaW5pbmcgSW5zdGl0dXRlLCBIYXJhcmUsIFppbWJhYndlLjwvYXV0aC1hZGRy
ZXNzPjx0aXRsZXM+PHRpdGxlPlNvY2lhbCBjYXBpdGFsIGFuZCB3b21lbiZhcG9zO3MgcmVkdWNl
ZCB2dWxuZXJhYmlsaXR5IHRvIEhJViBpbmZlY3Rpb24gaW4gcnVyYWwgWmltYmFid2U8L3RpdGxl
PjxzZWNvbmRhcnktdGl0bGU+UG9wdWwgRGV2IFJldjwvc2Vjb25kYXJ5LXRpdGxlPjxhbHQtdGl0
bGU+UG9wdWxhdGlvbiBhbmQgZGV2ZWxvcG1lbnQgcmV2aWV3PC9hbHQtdGl0bGU+PC90aXRsZXM+
PHBlcmlvZGljYWw+PGZ1bGwtdGl0bGU+UG9wdWwgRGV2IFJldjwvZnVsbC10aXRsZT48YWJici0x
PlBvcHVsYXRpb24gYW5kIGRldmVsb3BtZW50IHJldmlldzwvYWJici0xPjwvcGVyaW9kaWNhbD48
YWx0LXBlcmlvZGljYWw+PGZ1bGwtdGl0bGU+UG9wdWwgRGV2IFJldjwvZnVsbC10aXRsZT48YWJi
ci0xPlBvcHVsYXRpb24gYW5kIGRldmVsb3BtZW50IHJldmlldzwvYWJici0xPjwvYWx0LXBlcmlv
ZGljYWw+PHBhZ2VzPjMzMy01OTwvcGFnZXM+PHZvbHVtZT4zNzwvdm9sdW1lPjxudW1iZXI+Mjwv
bnVtYmVyPjxlZGl0aW9uPjIwMTEvMTEvMDk8L2VkaXRpb24+PGtleXdvcmRzPjxrZXl3b3JkPipD
b21tdW5pdHkgSGVhbHRoIFNlcnZpY2VzL2Vjb25vbWljcy9oaXN0b3J5L2xlZ2lzbGF0aW9uICZh
bXA7IGp1cmlzcHJ1ZGVuY2U8L2tleXdvcmQ+PGtleXdvcmQ+KkNvbW11bml0eSBOZXR3b3Jrcy9l
Y29ub21pY3MvaGlzdG9yeS9sZWdpc2xhdGlvbiAmYW1wOyBqdXJpc3BydWRlbmNlPC9rZXl3b3Jk
PjxrZXl3b3JkPipISVYgSW5mZWN0aW9ucy9ldGhub2xvZ3kvaGlzdG9yeTwva2V5d29yZD48a2V5
d29yZD5IaXN0b3J5LCAyMHRoIENlbnR1cnk8L2tleXdvcmQ+PGtleXdvcmQ+SGlzdG9yeSwgMjFz
dCBDZW50dXJ5PC9rZXl3b3JkPjxrZXl3b3JkPlByZXZlbnRpdmUgTWVkaWNpbmUvZWNvbm9taWNz
L2VkdWNhdGlvbi9oaXN0b3J5PC9rZXl3b3JkPjxrZXl3b3JkPipSdXJhbCBIZWFsdGgvaGlzdG9y
eTwva2V5d29yZD48a2V5d29yZD4qUnVyYWwgUG9wdWxhdGlvbi9oaXN0b3J5PC9rZXl3b3JkPjxr
ZXl3b3JkPlNleHVhbCBCZWhhdmlvci9ldGhub2xvZ3kvaGlzdG9yeS9waHlzaW9sb2d5L3BzeWNo
b2xvZ3k8L2tleXdvcmQ+PGtleXdvcmQ+U29jaWFsIENoYW5nZS9oaXN0b3J5PC9rZXl3b3JkPjxr
ZXl3b3JkPlNvY2lhbCBDbGFzcy9oaXN0b3J5PC9rZXl3b3JkPjxrZXl3b3JkPlNvY2lvZWNvbm9t
aWMgRmFjdG9ycy9oaXN0b3J5PC9rZXl3b3JkPjxrZXl3b3JkPipXb21lbiZhcG9zO3MgSGVhbHRo
L2V0aG5vbG9neS9oaXN0b3J5PC9rZXl3b3JkPjxrZXl3b3JkPlppbWJhYndlL2V0aG5vbG9neTwv
a2V5d29yZD48L2tleXdvcmRzPjxkYXRlcz48eWVhcj4yMDExPC95ZWFyPjwvZGF0ZXM+PGlzYm4+
MDA5OC03OTIxIChQcmludCkmI3hEOzAwOTgtNzkyMTwvaXNibj48YWNjZXNzaW9uLW51bT4yMjA2
NjEyOTwvYWNjZXNzaW9uLW51bT48dXJscz48cmVsYXRlZC11cmxzPjx1cmw+aHR0cDovL3d3dy5u
Y2JpLm5sbS5uaWguZ292L3BtYy9hcnRpY2xlcy9QTUMzMzAyNjgyL3BkZi91a21zcy00NzA0MC5w
ZGY8L3VybD48L3JlbGF0ZWQtdXJscz48L3VybHM+PGN1c3RvbTI+UG1jMzMwMjY4MjwvY3VzdG9t
Mj48Y3VzdG9tNj5Va21zNDcwNDA8L2N1c3RvbTY+PHJlbW90ZS1kYXRhYmFzZS1wcm92aWRlcj5I
bWQ8L3JlbW90ZS1kYXRhYmFzZS1wcm92aWRlcj48bGFuZ3VhZ2U+ZW5nPC9sYW5ndWFnZT48L3Jl
Y29yZD48L0NpdGU+PENpdGU+PEF1dGhvcj5LYWdhYXlpPC9BdXRob3I+PFllYXI+MjAxNDwvWWVh
cj48UmVjTnVtPjI0PC9SZWNOdW0+PHJlY29yZD48cmVjLW51bWJlcj4yNDwvcmVjLW51bWJlcj48
Zm9yZWlnbi1rZXlzPjxrZXkgYXBwPSJFTiIgZGItaWQ9IjVldHYyc3JzOHRmd3ByZTIyZmw1Mng5
OXd0cGRzemF6c3plZCIgdGltZXN0YW1wPSIxNzI2NTExMDI1Ij4yNDwva2V5PjwvZm9yZWlnbi1r
ZXlzPjxyZWYtdHlwZSBuYW1lPSJKb3VybmFsIEFydGljbGUiPjE3PC9yZWYtdHlwZT48Y29udHJp
YnV0b3JzPjxhdXRob3JzPjxhdXRob3I+S2FnYWF5aSwgSi48L2F1dGhvcj48YXV0aG9yPkdyYXks
IFIuIEguPC9hdXRob3I+PGF1dGhvcj5XaGFsZW4sIEMuPC9hdXRob3I+PGF1dGhvcj5GdSwgUC48
L2F1dGhvcj48YXV0aG9yPk5ldWhhdXNlciwgRC48L2F1dGhvcj48YXV0aG9yPk1jR3JhdGgsIEou
IFcuPC9hdXRob3I+PGF1dGhvcj5TZXdhbmthbWJvLCBOLiBLLjwvYXV0aG9yPjxhdXRob3I+U2Vy
d2FkZGEsIEQuPC9hdXRob3I+PGF1dGhvcj5LaWdvemksIEcuPC9hdXRob3I+PGF1dGhvcj5OYWx1
Z29kYSwgRi48L2F1dGhvcj48YXV0aG9yPlJleW5vbGRzLCBTLiBKLjwvYXV0aG9yPjxhdXRob3I+
V2F3ZXIsIE0uIEouPC9hdXRob3I+PGF1dGhvcj5TaW5nZXIsIE0uIEUuPC9hdXRob3I+PC9hdXRo
b3JzPjwvY29udHJpYnV0b3JzPjxhdXRoLWFkZHJlc3M+UmFrYWkgSGVhbHRoIFNjaWVuY2VzIFBy
b2dyYW0sIEVudGViYmUsIFVnYW5kYTsgRGVwYXJtZW50IG9mIEVwaWRlbWlvbG9neSBhbmQgQmlv
c3RhdGlzdGljcywgQ2FzZSBXZXN0ZXJuIFJlc2VydmUgVW5pdmVyc2l0eSwgQ2xldmVsYW5kLCBP
aGlvLCBVbml0ZWQgU3RhdGVzIG9mIEFtZXJpY2EuJiN4RDtEZXBhcnRtZW50IG9mIEVwaWRlbWlv
bG9neSwgSm9obnMgSG9wa2lucyBCbG9vbWJlcmcgU2Nob29sIG9mIFB1YmxpYyBIZWFsdGgsIEJh
bHRpbW9yZSwgTWFyeWxhbmQsIFVuaXRlZCBTdGF0ZXMgb2YgQW1lcmljYS4mI3hEO0RlcGFydG1l
bnQgb2YgRXBpZGVtaW9sb2d5IGFuZCBCaW9zdGF0aXN0aWNzLCBVbml2ZXJzaXR5IG9mIEdlb3Jn
aWEsIEF0aGVucywgR2VvcmdpYSwgVW5pdGVkIFN0YXRlcyBvZiBBbWVyaWNhLiYjeEQ7RGVwYXJt
ZW50IG9mIEVwaWRlbWlvbG9neSBhbmQgQmlvc3RhdGlzdGljcywgQ2FzZSBXZXN0ZXJuIFJlc2Vy
dmUgVW5pdmVyc2l0eSwgQ2xldmVsYW5kLCBPaGlvLCBVbml0ZWQgU3RhdGVzIG9mIEFtZXJpY2Eu
JiN4RDtEZXBhcnRtZW50IG9mIEFudGhyb3BvbG9neSwgQ2FzZSBXZXN0ZXJuIFJlc2VydmUgVW5p
dmVyc2l0eSwgQ2xldmVsYW5kLCBPaGlvLCBVbml0ZWQgU3RhdGVzIG9mIEFtZXJpY2EuJiN4RDtN
YWtlcmVyZSBVbml2ZXJzaXR5IENvbGxlZ2Ugb2YgSGVhbHRoIFNjaWVuY2VzLCBLYW1wYWxhLCBV
Z2FuZGEuJiN4RDtEaXZpc2lvbiBvZiBJbnRyYW11cmFsIFJlc2VhcmNoLCBOYXRpb25hbCBJbnN0
aXR1dGUgb2YgQWxsZXJneSBhbmQgSW5mZWN0aW91cyBEaXNlYXNlcywgTmF0aW9uYWwgSW5zdGl0
dXRlcyBvZiBIZWFsdGgsIEJldGhlc2RhLCBNYXJ5bGFuZCwgVW5pdGVkIFN0YXRlcyBvZiBBbWVy
aWNhOyBKb2hucyBIb3BraW5zIFNjaG9vbCBvZiBNZWRpY2luZSwgQmFsdGltb3JlLCBNYXJ5bGFu
ZCwgVW5pdGVkIFN0YXRlcyBvZiBBbWVyaWNhLjwvYXV0aC1hZGRyZXNzPjx0aXRsZXM+PHRpdGxl
PkluZGljZXMgdG8gbWVhc3VyZSByaXNrIG9mIEhJViBhY3F1aXNpdGlvbiBpbiBSYWthaSwgVWdh
bmRh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TIwMTU8L3Bh
Z2VzPjx2b2x1bWU+OTwvdm9sdW1lPjxudW1iZXI+NDwvbnVtYmVyPjxlZGl0aW9uPjIwMTQvMDQv
MDg8L2VkaXRpb24+PGtleXdvcmRzPjxrZXl3b3JkPkFkb2xlc2NlbnQ8L2tleXdvcmQ+PGtleXdv
cmQ+QWR1bHQ8L2tleXdvcmQ+PGtleXdvcmQ+Q29ob3J0IFN0dWRpZXM8L2tleXdvcmQ+PGtleXdv
cmQ+RmVtYWxlPC9rZXl3b3JkPjxrZXl3b3JkPkhJViBJbmZlY3Rpb25zL2VwaWRlbWlvbG9neS8q
ZXRpb2xvZ3k8L2tleXdvcmQ+PGtleXdvcmQ+SGl2LTE8L2tleXdvcmQ+PGtleXdvcmQ+KkhlYWx0
aCBTdGF0dXMgSW5kaWNhdG9yczwva2V5d29yZD48a2V5d29yZD5IdW1hbnM8L2tleXdvcmQ+PGtl
eXdvcmQ+TWFsZTwva2V5d29yZD48a2V5d29yZD5NaWRkbGUgQWdlZDwva2V5d29yZD48a2V5d29y
ZD5SaXNrIEZhY3RvcnM8L2tleXdvcmQ+PGtleXdvcmQ+U2V4IEZhY3RvcnM8L2tleXdvcmQ+PGtl
eXdvcmQ+U2V4dWFsIEJlaGF2aW9yL3N0YXRpc3RpY3MgJmFtcDsgbnVtZXJpY2FsIGRhdGE8L2tl
eXdvcmQ+PGtleXdvcmQ+VWdhbmRhL2VwaWRlbWlvbG9neTwva2V5d29yZD48a2V5d29yZD5Zb3Vu
ZyBBZHVsdDwva2V5d29yZD48L2tleXdvcmRzPjxkYXRlcz48eWVhcj4yMDE0PC95ZWFyPjwvZGF0
ZXM+PGlzYm4+MTkzMi02MjAzPC9pc2JuPjxhY2Nlc3Npb24tbnVtPjI0NzA0Nzc4PC9hY2Nlc3Np
b24tbnVtPjx1cmxzPjxyZWxhdGVkLXVybHM+PHVybD5odHRwOi8vd3d3Lm5jYmkubmxtLm5paC5n
b3YvcG1jL2FydGljbGVzL1BNQzM5NzYyNjEvcGRmL3BvbmUuMDA5MjAxNS5wZGY8L3VybD48L3Jl
bGF0ZWQtdXJscz48L3VybHM+PGN1c3RvbTI+UG1jMzk3NjI2MTwvY3VzdG9tMj48ZWxlY3Ryb25p
Yy1yZXNvdXJjZS1udW0+MTAuMTM3MS9qb3VybmFsLnBvbmUuMDA5MjAxNTwvZWxlY3Ryb25pYy1y
ZXNvdXJjZS1udW0+PHJlbW90ZS1kYXRhYmFzZS1wcm92aWRlcj5ObG08L3JlbW90ZS1kYXRhYmFz
ZS1wcm92aWRlcj48bGFuZ3VhZ2U+ZW5nPC9sYW5ndWFnZT48L3JlY29yZD48L0NpdGU+PENpdGU+
PEF1dGhvcj5Mb3BtYW48L0F1dGhvcj48WWVhcj4yMDA4PC9ZZWFyPjxSZWNOdW0+Mjk8L1JlY051
bT48cmVjb3JkPjxyZWMtbnVtYmVyPjI5PC9yZWMtbnVtYmVyPjxmb3JlaWduLWtleXM+PGtleSBh
cHA9IkVOIiBkYi1pZD0iNWV0djJzcnM4dGZ3cHJlMjJmbDUyeDk5d3RwZHN6YXpzemVkIiB0aW1l
c3RhbXA9IjE3MjY1MTEwMjUiPjI5PC9rZXk+PC9mb3JlaWduLWtleXM+PHJlZi10eXBlIG5hbWU9
IkpvdXJuYWwgQXJ0aWNsZSI+MTc8L3JlZi10eXBlPjxjb250cmlidXRvcnM+PGF1dGhvcnM+PGF1
dGhvcj5Mb3BtYW4sIEIuPC9hdXRob3I+PGF1dGhvcj5OeWFtdWthcGEsIEMuPC9hdXRob3I+PGF1
dGhvcj5NdXNoYXRpLCBQLjwvYXV0aG9yPjxhdXRob3I+TXVwYW1iaXJleWksIFouPC9hdXRob3I+
PGF1dGhvcj5NYXNvbiwgUC48L2F1dGhvcj48YXV0aG9yPkdhcm5ldHQsIEcuIFAuPC9hdXRob3I+
PGF1dGhvcj5HcmVnc29uLCBTLjwvYXV0aG9yPjwvYXV0aG9ycz48L2NvbnRyaWJ1dG9ycz48YXV0
aC1hZGRyZXNzPkRlcGFydG1lbnQgb2YgSW5mZWN0aW91cyBEaXNlYXNlIEVwaWRlbWlvbG9neSwg
SW1wZXJpYWwgQ29sbGVnZSBMb25kb24sIFVLLjwvYXV0aC1hZGRyZXNzPjx0aXRsZXM+PHRpdGxl
PkhJViBpbmNpZGVuY2UgaW4gMyB5ZWFycyBvZiBmb2xsb3ctdXAgb2YgYSBaaW1iYWJ3ZSBjb2hv
cnQtLTE5OTgtMjAwMCB0byAyMDAxLTAzOiBjb250cmlidXRpb25zIG9mIHByb3hpbWF0ZSBhbmQg
dW5kZXJseWluZyBkZXRlcm1pbmFudHMgdG8gdHJhbnNtaXNzaW9uPC90aXRsZT48c2Vjb25kYXJ5
LXRpdGxlPkludCBKIEVwaWRlbWlvbDwvc2Vjb25kYXJ5LXRpdGxlPjwvdGl0bGVzPjxwZXJpb2Rp
Y2FsPjxmdWxsLXRpdGxlPkludCBKIEVwaWRlbWlvbDwvZnVsbC10aXRsZT48L3BlcmlvZGljYWw+
PHBhZ2VzPjg4LTEwNTwvcGFnZXM+PHZvbHVtZT4zNzwvdm9sdW1lPjxudW1iZXI+MTwvbnVtYmVy
PjxlZGl0aW9uPjIwMDgwMTE4PC9lZGl0aW9uPjxrZXl3b3Jkcz48a2V5d29yZD5BZG9sZXNjZW50
PC9rZXl3b3JkPjxrZXl3b3JkPkFkdWx0PC9rZXl3b3JkPjxrZXl3b3JkPkFnZSBEaXN0cmlidXRp
b248L2tleXdvcmQ+PGtleXdvcmQ+QXR0aXR1ZGUgdG8gSGVhbHRoPC9rZXl3b3JkPjxrZXl3b3Jk
PkNvaG9ydCBTdHVkaWVzPC9rZXl3b3JkPjxrZXl3b3JkPkNvbmZpZGVuY2UgSW50ZXJ2YWxzPC9r
ZXl3b3JkPjxrZXl3b3JkPkRldmVsb3BpbmcgQ291bnRyaWVzPC9rZXl3b3JkPjxrZXl3b3JkPkRp
c2Vhc2UgVHJhbnNtaXNzaW9uLCBJbmZlY3Rpb3VzLypzdGF0aXN0aWNzICZhbXA7IG51bWVyaWNh
bCBkYXRhPC9rZXl3b3JkPjxrZXl3b3JkPkZlbWFsZTwva2V5d29yZD48a2V5d29yZD5Gb2xsb3ct
VXAgU3R1ZGllczwva2V5d29yZD48a2V5d29yZD5ISVYgSW5mZWN0aW9ucy8qZXBpZGVtaW9sb2d5
Lyp0cmFuc21pc3Npb248L2tleXdvcmQ+PGtleXdvcmQ+SElWIFNlcm9uZWdhdGl2aXR5PC9rZXl3
b3JkPjxrZXl3b3JkPkh1bWFuczwva2V5d29yZD48a2V5d29yZD5JbmNpZGVuY2U8L2tleXdvcmQ+
PGtleXdvcmQ+TWFsZTwva2V5d29yZD48a2V5d29yZD5NaWRkbGUgQWdlZDwva2V5d29yZD48a2V5
d29yZD5Qb2lzc29uIERpc3RyaWJ1dGlvbjwva2V5d29yZD48a2V5d29yZD5Qb3B1bGF0aW9uIFN1
cnZlaWxsYW5jZTwva2V5d29yZD48a2V5d29yZD5Qcm9iYWJpbGl0eTwva2V5d29yZD48a2V5d29y
ZD5SZXRyb3NwZWN0aXZlIFN0dWRpZXM8L2tleXdvcmQ+PGtleXdvcmQ+UmlzayBBc3Nlc3NtZW50
PC9rZXl3b3JkPjxrZXl3b3JkPipSaXNrLVRha2luZzwva2V5d29yZD48a2V5d29yZD5TZXggRGlz
dHJpYnV0aW9uPC9rZXl3b3JkPjxrZXl3b3JkPipTZXh1YWwgUGFydG5lcnM8L2tleXdvcmQ+PGtl
eXdvcmQ+WmltYmFid2UvZXBpZGVtaW9sb2d5PC9rZXl3b3JkPjwva2V5d29yZHM+PGRhdGVzPjx5
ZWFyPjIwMDg8L3llYXI+PHB1Yi1kYXRlcz48ZGF0ZT5GZWI8L2RhdGU+PC9wdWItZGF0ZXM+PC9k
YXRlcz48aXNibj4xNDY0LTM2ODUgKEVsZWN0cm9uaWMpJiN4RDswMzAwLTU3NzEgKFByaW50KSYj
eEQ7MDMwMC01NzcxIChMaW5raW5nKTwvaXNibj48YWNjZXNzaW9uLW51bT4xODIwMzc3NDwvYWNj
ZXNzaW9uLW51bT48dXJscz48cmVsYXRlZC11cmxzPjx1cmw+aHR0cHM6Ly93d3cubmNiaS5ubG0u
bmloLmdvdi9wdWJtZWQvMTgyMDM3NzQ8L3VybD48dXJsPmh0dHBzOi8vd3d3Lm5jYmkubmxtLm5p
aC5nb3YvcG1jL2FydGljbGVzL1BNQzU3OTM5OTUvcGRmL2Vtc3MtMzMyMzMucGRmPC91cmw+PC9y
ZWxhdGVkLXVybHM+PC91cmxzPjxjdXN0b20xPkNvbmZsaWN0IG9mIGludGVyZXN0OiBOb25lIGRl
Y2xhcmVkLjwvY3VzdG9tMT48Y3VzdG9tMj5QTUM1NzkzOTk1PC9jdXN0b20yPjxlbGVjdHJvbmlj
LXJlc291cmNlLW51bT4xMC4xMDkzL2lqZS9keW0yNTU8L2VsZWN0cm9uaWMtcmVzb3VyY2UtbnVt
PjxyZW1vdGUtZGF0YWJhc2UtbmFtZT5NZWRsaW5lPC9yZW1vdGUtZGF0YWJhc2UtbmFtZT48cmVt
b3RlLWRhdGFiYXNlLXByb3ZpZGVyPk5MTTwvcmVtb3RlLWRhdGFiYXNlLXByb3ZpZGVyPjwvcmVj
b3JkPjwvQ2l0ZT48Q2l0ZT48QXV0aG9yPk1lcm1pbjwvQXV0aG9yPjxZZWFyPjIwMDg8L1llYXI+
PFJlY051bT4zMjwvUmVjTnVtPjxyZWNvcmQ+PHJlYy1udW1iZXI+MzI8L3JlYy1udW1iZXI+PGZv
cmVpZ24ta2V5cz48a2V5IGFwcD0iRU4iIGRiLWlkPSI1ZXR2MnNyczh0ZndwcmUyMmZsNTJ4OTl3
dHBkc3phenN6ZWQiIHRpbWVzdGFtcD0iMTcyNjUxMTAyNSI+MzI8L2tleT48L2ZvcmVpZ24ta2V5
cz48cmVmLXR5cGUgbmFtZT0iSm91cm5hbCBBcnRpY2xlIj4xNzwvcmVmLXR5cGU+PGNvbnRyaWJ1
dG9ycz48YXV0aG9ycz48YXV0aG9yPk1lcm1pbiwgSi48L2F1dGhvcj48YXV0aG9yPk11c2luZ3V6
aSwgSi48L2F1dGhvcj48YXV0aG9yPk9waW8sIEEuPC9hdXRob3I+PGF1dGhvcj5LaXJ1bmdpLCBX
LjwvYXV0aG9yPjxhdXRob3I+RWt3YXJ1LCBKLiBQLjwvYXV0aG9yPjxhdXRob3I+SGxhZGlrLCBX
LjwvYXV0aG9yPjxhdXRob3I+S2FoYXJ1emEsIEYuPC9hdXRob3I+PGF1dGhvcj5Eb3duaW5nLCBS
LjwvYXV0aG9yPjxhdXRob3I+QnVubmVsbCwgUi48L2F1dGhvcj48L2F1dGhvcnM+PC9jb250cmli
dXRvcnM+PGF1dGgtYWRkcmVzcz5HbG9iYWwgQUlEUyBQcm9ncmFtLCBOYXRpb25hbCBDZW50ZXIg
Zm9yIEhJViwgVmlyYWwgSGVwYXRpdGlzLCBTVEQgYW5kIFRCIFByZXZlbnRpb24sIENlbnRlcnMg
Zm9yIERpc2Vhc2UgQ29udHJvbCBhbmQgUHJldmVudGlvbi1VZ2FuZGEsIEVudGViYmUsIFVnYW5k
YS4gamhtN0BjZGMuZ292LjwvYXV0aC1hZGRyZXNzPjx0aXRsZXM+PHRpdGxlPlJpc2sgZmFjdG9y
cyBmb3IgcmVjZW50IEhJViBpbmZlY3Rpb24gaW4gVWdhbmRh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1
NDAtOTwvcGFnZXM+PHZvbHVtZT4zMDA8L3ZvbHVtZT48bnVtYmVyPjU8L251bWJlcj48ZWRpdGlv
bj4yMDA4LzA4LzA1PC9lZGl0aW9uPjxrZXl3b3Jkcz48a2V5d29yZD5BSURTIFNlcm9kaWFnbm9z
aXM8L2tleXdvcmQ+PGtleXdvcmQ+QWRvbGVzY2VudDwva2V5d29yZD48a2V5d29yZD5BZHVsdDwv
a2V5d29yZD48a2V5d29yZD5Dcm9zcy1TZWN0aW9uYWwgU3R1ZGllczwva2V5d29yZD48a2V5d29y
ZD5GZW1hbGU8L2tleXdvcmQ+PGtleXdvcmQ+SElWIEluZmVjdGlvbnMvZGlhZ25vc2lzLyplcGlk
ZW1pb2xvZ3k8L2tleXdvcmQ+PGtleXdvcmQ+SElWIFNlcm9wcmV2YWxlbmNlPC9rZXl3b3JkPjxr
ZXl3b3JkPkhlYWx0aCBTdXJ2ZXlzPC9rZXl3b3JkPjxrZXl3b3JkPkh1bWFuczwva2V5d29yZD48
a2V5d29yZD5NYWxlPC9rZXl3b3JkPjxrZXl3b3JkPk1pZGRsZSBBZ2VkPC9rZXl3b3JkPjxrZXl3
b3JkPlJpc2sgRmFjdG9yczwva2V5d29yZD48a2V5d29yZD5VZ2FuZGEvZXBpZGVtaW9sb2d5PC9r
ZXl3b3JkPjwva2V5d29yZHM+PGRhdGVzPjx5ZWFyPjIwMDg8L3llYXI+PHB1Yi1kYXRlcz48ZGF0
ZT5BdWcgNjwvZGF0ZT48L3B1Yi1kYXRlcz48L2RhdGVzPjxpc2JuPjAwOTgtNzQ4NDwvaXNibj48
YWNjZXNzaW9uLW51bT4xODY3NzAyNjwvYWNjZXNzaW9uLW51bT48dXJscz48cmVsYXRlZC11cmxz
Pjx1cmw+aHR0cDovL2phbWEuamFtYW5ldHdvcmsuY29tL2RhdGEvSm91cm5hbHMvSkFNQS80NDI2
L2pvYzgwMDY0XzU0MF81NDkucGRmPC91cmw+PC9yZWxhdGVkLXVybHM+PC91cmxzPjxlbGVjdHJv
bmljLXJlc291cmNlLW51bT4xMC4xMDAxL2phbWEuMzAwLjUuNTQwPC9lbGVjdHJvbmljLXJlc291
cmNlLW51bT48cmVtb3RlLWRhdGFiYXNlLXByb3ZpZGVyPk5sbTwvcmVtb3RlLWRhdGFiYXNlLXBy
b3ZpZGVyPjxsYW5ndWFnZT5lbmc8L2xhbmd1YWdlPjwvcmVjb3JkPjwvQ2l0ZT48Q2l0ZT48QXV0
aG9yPk5hbHVnb2RhPC9BdXRob3I+PFllYXI+MjAxNDwvWWVhcj48UmVjTnVtPjM0PC9SZWNOdW0+
PHJlY29yZD48cmVjLW51bWJlcj4zNDwvcmVjLW51bWJlcj48Zm9yZWlnbi1rZXlzPjxrZXkgYXBw
PSJFTiIgZGItaWQ9IjVldHYyc3JzOHRmd3ByZTIyZmw1Mng5OXd0cGRzemF6c3plZCIgdGltZXN0
YW1wPSIxNzI2NTExMDI1Ij4zNDwva2V5PjwvZm9yZWlnbi1rZXlzPjxyZWYtdHlwZSBuYW1lPSJK
b3VybmFsIEFydGljbGUiPjE3PC9yZWYtdHlwZT48Y29udHJpYnV0b3JzPjxhdXRob3JzPjxhdXRo
b3I+TmFsdWdvZGEsIEYuPC9hdXRob3I+PGF1dGhvcj5HdXdhdHVkZGUsIEQuPC9hdXRob3I+PGF1
dGhvcj5Cd2FuaW5rYSwgSi4gQi48L2F1dGhvcj48YXV0aG9yPk1ha3VtYmksIEYuIEUuPC9hdXRo
b3I+PGF1dGhvcj5MdXRhbG8sIFQuPC9hdXRob3I+PGF1dGhvcj5LYWdhYXlpLCBKLjwvYXV0aG9y
PjxhdXRob3I+U2V3YW5rYW1ibywgTi4gSy48L2F1dGhvcj48YXV0aG9yPktpZ296aSwgRy48L2F1
dGhvcj48YXV0aG9yPlNlcndhZGRhLCBELiBNLjwvYXV0aG9yPjxhdXRob3I+S29uZywgWC48L2F1
dGhvcj48YXV0aG9yPldhd2VyLCBNLiBKLjwvYXV0aG9yPjxhdXRob3I+V2Fid2lyZS1NYW5nZW4s
IEYuPC9hdXRob3I+PGF1dGhvcj5HcmF5LCBSLiBILjwvYXV0aG9yPjwvYXV0aG9ycz48L2NvbnRy
aWJ1dG9ycz48YXV0aC1hZGRyZXNzPipSYWthaSBIZWFsdGggU2NpZW5jZXMgUHJvZ3JhbSwgRW50
ZWJiZSwgVWdhbmRhOyBkYWdnZXJNYWtlcmVyZSBVbml2ZXJzaXR5IFNjaG9vbCBvZiBQdWJsaWMg
SGVhbHRoLCBLYW1wYWxhLCBVZ2FuZGE7IGRvdWJsZSBkYWdnZXJVZ2FuZGEgVmlydXMgUmVzZWFy
Y2ggSW5zdGl0dXRlLCBFbnRlYmJlLCBVZ2FuZGE7IHNlY3Rpb24gc2lnbk1ha2VyZXJlIFVuaXZl
cnNpdHkgQ29sbGVnZSBvZiBIZWFsdGggU2NpZW5jZXMsIEthbXBhbGEsIFVnYW5kYTsgYW5kIHx8
RGVwYXJ0bWVudCBvZiBFcGlkZW1pb2xvZ3ksIEpvaG5zIEhvcGtpbnMgQmxvb21iZXJnIFNjaG9v
bCBvZiBQdWJsaWMgSGVhbHRoLCBCYWx0aW1vcmUsIE1ELjwvYXV0aC1hZGRyZXNzPjx0aXRsZXM+
PHRpdGxlPk1hcnJpYWdlIGFuZCB0aGUgcmlzayBvZiBpbmNpZGVudCBISVYgaW5mZWN0aW9uIGlu
IFJha2FpLCBVZ2FuZGE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kxLTg8L3BhZ2VzPjx2b2x1bWU+NjU8L3ZvbHVtZT48
bnVtYmVyPjE8L251bWJlcj48ZWRpdGlvbj4yMDE0LzAxLzE1PC9lZGl0aW9uPjxrZXl3b3Jkcz48
a2V5d29yZD5BZG9sZXNjZW50PC9rZXl3b3JkPjxrZXl3b3JkPkFkdWx0PC9rZXl3b3JkPjxrZXl3
b3JkPkZlbWFsZTwva2V5d29yZD48a2V5d29yZD5ISVYgSW5mZWN0aW9ucy8qZXBpZGVtaW9sb2d5
PC9rZXl3b3JkPjxrZXl3b3JkPkh1bWFuczwva2V5d29yZD48a2V5d29yZD5JbmNpZGVuY2U8L2tl
eXdvcmQ+PGtleXdvcmQ+TWFsZTwva2V5d29yZD48a2V5d29yZD5NYXJyaWFnZS8qc3RhdGlzdGlj
cyAmYW1wOyBudW1lcmljYWwgZGF0YTwva2V5d29yZD48a2V5d29yZD5NaWRkbGUgQWdlZDwva2V5
d29yZD48a2V5d29yZD5SaXNrIEZhY3RvcnM8L2tleXdvcmQ+PGtleXdvcmQ+U2V4IEZhY3RvcnM8
L2tleXdvcmQ+PGtleXdvcmQ+U2V4dWFsIEJlaGF2aW9yL3N0YXRpc3RpY3MgJmFtcDsgbnVtZXJp
Y2FsIGRhdGE8L2tleXdvcmQ+PGtleXdvcmQ+U2V4dWFsIFBhcnRuZXJzPC9rZXl3b3JkPjxrZXl3
b3JkPlVnYW5kYS9lcGlkZW1pb2xvZ3k8L2tleXdvcmQ+PGtleXdvcmQ+WW91bmcgQWR1bHQ8L2tl
eXdvcmQ+PC9rZXl3b3Jkcz48ZGF0ZXM+PHllYXI+MjAxNDwveWVhcj48cHViLWRhdGVzPjxkYXRl
PkphbiAxPC9kYXRlPjwvcHViLWRhdGVzPjwvZGF0ZXM+PGlzYm4+MTUyNS00MTM1PC9pc2JuPjxh
Y2Nlc3Npb24tbnVtPjI0NDE5MDY2PC9hY2Nlc3Npb24tbnVtPjx1cmxzPjxyZWxhdGVkLXVybHM+
PHVybD5odHRwOi8vZ3JhcGhpY3MudHgub3ZpZC5jb20vb3ZmdHBkZnMvRlBERE5DSkNNR1BPSkgw
MC9mczA0Ny9vdmZ0L2xpdmUvZ3YwMjQvMDAxMjYzMzQvMDAxMjYzMzQtMjAxNDAxMDEwLTAwMDE0
LnBkZjwvdXJsPjwvcmVsYXRlZC11cmxzPjwvdXJscz48Y3VzdG9tMj5QbWMzODk3Nzg2PC9jdXN0
b20yPjxjdXN0b202Pk5paG1zNTIxMTU3PC9jdXN0b202PjxlbGVjdHJvbmljLXJlc291cmNlLW51
bT4xMC4xMDk3L1FBSS4wYjAxM2UzMTgyYTdmMDhhPC9lbGVjdHJvbmljLXJlc291cmNlLW51bT48
cmVtb3RlLWRhdGFiYXNlLXByb3ZpZGVyPk5sbTwvcmVtb3RlLWRhdGFiYXNlLXByb3ZpZGVyPjxs
YW5ndWFnZT5lbmc8L2xhbmd1YWdlPjwvcmVjb3JkPjwvQ2l0ZT48Q2l0ZT48QXV0aG9yPlNhbnRl
bGxpPC9BdXRob3I+PFllYXI+MjAxMzwvWWVhcj48UmVjTnVtPjM3PC9SZWNOdW0+PHJlY29yZD48
cmVjLW51bWJlcj4zNzwvcmVjLW51bWJlcj48Zm9yZWlnbi1rZXlzPjxrZXkgYXBwPSJFTiIgZGIt
aWQ9IjVldHYyc3JzOHRmd3ByZTIyZmw1Mng5OXd0cGRzemF6c3plZCIgdGltZXN0YW1wPSIxNzI2
NTExMDI1Ij4zNzwva2V5PjwvZm9yZWlnbi1rZXlzPjxyZWYtdHlwZSBuYW1lPSJKb3VybmFsIEFy
dGljbGUiPjE3PC9yZWYtdHlwZT48Y29udHJpYnV0b3JzPjxhdXRob3JzPjxhdXRob3I+U2FudGVs
bGksIEouIFMuPC9hdXRob3I+PGF1dGhvcj5FZGVsc3RlaW4sIFouIFIuPC9hdXRob3I+PGF1dGhv
cj5NYXRodXIsIFMuPC9hdXRob3I+PGF1dGhvcj5XZWksIFkuPC9hdXRob3I+PGF1dGhvcj5aaGFu
ZywgVy48L2F1dGhvcj48YXV0aG9yPk9yciwgTS4gRy48L2F1dGhvcj48YXV0aG9yPkhpZ2dpbnMs
IEouIEEuPC9hdXRob3I+PGF1dGhvcj5OYWx1Z29kYSwgRi48L2F1dGhvcj48YXV0aG9yPkdyYXks
IFIuIEguPC9hdXRob3I+PGF1dGhvcj5XYXdlciwgTS4gSi48L2F1dGhvcj48YXV0aG9yPlNlcndh
ZGRhLCBELiBNLjwvYXV0aG9yPjwvYXV0aG9ycz48L2NvbnRyaWJ1dG9ycz48YXV0aC1hZGRyZXNz
PkhlaWxicnVubiBEZXBhcnRtZW50IG9mIFBvcHVsYXRpb24gYW5kIEZhbWlseSBIZWFsdGgsIE1h
aWxtYW4gU2Nob29sIG9mIFB1YmxpYyBIZWFsdGgsIENvbHVtYmlhIFVuaXZlcnNpdHksIE5ldyBZ
b3JrLCBOWSAxMDAzMiwgVVNBLiBqczI2MzdAY29sdW1iaWEuZWR1PC9hdXRoLWFkZHJlc3M+PHRp
dGxlcz48dGl0bGU+QmVoYXZpb3JhbCwgYmlvbG9naWNhbCwgYW5kIGRlbW9ncmFwaGljIHJpc2sg
YW5kIHByb3RlY3RpdmUgZmFjdG9ycyBmb3IgbmV3IEhJViBpbmZlY3Rpb25zIGFtb25nIHlvdXRo
IGluIFJha2FpLCBVZ2FuZGE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GFiYnItMT5Kb3VybmFsIG9mIGFjcXVpcmVkIGltbXVuZSBkZWZpY2llbmN5IHN5
bmRyb21lcyAoMTk5OSk8L2FiYnItMT48L3BlcmlvZGljYWw+PGFsdC1wZXJpb2RpY2FsPjxmdWxs
LXRpdGxlPkogQWNxdWlyIEltbXVuZSBEZWZpYyBTeW5kcjwvZnVsbC10aXRsZT48YWJici0xPkpv
dXJuYWwgb2YgYWNxdWlyZWQgaW1tdW5lIGRlZmljaWVuY3kgc3luZHJvbWVzICgxOTk5KTwvYWJi
ci0xPjwvYWx0LXBlcmlvZGljYWw+PHBhZ2VzPjM5My00MDA8L3BhZ2VzPjx2b2x1bWU+NjM8L3Zv
bHVtZT48bnVtYmVyPjM8L251bWJlcj48ZWRpdGlvbj4yMDEzLzAzLzI5PC9lZGl0aW9uPjxrZXl3
b3Jkcz48a2V5d29yZD5BZG9sZXNjZW50PC9rZXl3b3JkPjxrZXl3b3JkPkFsY29ob2wgRHJpbmtp
bmcvKmVwaWRlbWlvbG9neTwva2V5d29yZD48a2V5d29yZD5Db2hvcnQgU3R1ZGllczwva2V5d29y
ZD48a2V5d29yZD5GZW1hbGU8L2tleXdvcmQ+PGtleXdvcmQ+SElWIEluZmVjdGlvbnMvKmVwaWRl
bWlvbG9neS90cmFuc21pc3Npb248L2tleXdvcmQ+PGtleXdvcmQ+SHVtYW5zPC9rZXl3b3JkPjxr
ZXl3b3JkPkluY2lkZW5jZTwva2V5d29yZD48a2V5d29yZD5NYWxlPC9rZXl3b3JkPjxrZXl3b3Jk
Pk1hcnJpYWdlPC9rZXl3b3JkPjxrZXl3b3JkPlByZXZhbGVuY2U8L2tleXdvcmQ+PGtleXdvcmQ+
Umlzazwva2V5d29yZD48a2V5d29yZD5SaXNrIEZhY3RvcnM8L2tleXdvcmQ+PGtleXdvcmQ+UnVy
YWwgSGVhbHRoPC9rZXl3b3JkPjxrZXl3b3JkPipTZXh1YWwgQmVoYXZpb3I8L2tleXdvcmQ+PGtl
eXdvcmQ+U2V4dWFsIFBhcnRuZXJzPC9rZXl3b3JkPjxrZXl3b3JkPlNleHVhbGx5IFRyYW5zbWl0
dGVkIERpc2Vhc2VzL2VwaWRlbWlvbG9neTwva2V5d29yZD48a2V5d29yZD5VZ2FuZGEvZXBpZGVt
aW9sb2d5PC9rZXl3b3JkPjxrZXl3b3JkPllvdW5nIEFkdWx0PC9rZXl3b3JkPjwva2V5d29yZHM+
PGRhdGVzPjx5ZWFyPjIwMTM8L3llYXI+PHB1Yi1kYXRlcz48ZGF0ZT5KdWwgMTwvZGF0ZT48L3B1
Yi1kYXRlcz48L2RhdGVzPjxpc2JuPjE1MjUtNDEzNTwvaXNibj48YWNjZXNzaW9uLW51bT4yMzUz
NTI5MzwvYWNjZXNzaW9uLW51bT48dXJscz48cmVsYXRlZC11cmxzPjx1cmw+aHR0cDovL2dyYXBo
aWNzLnR4Lm92aWQuY29tL292ZnRwZGZzL0ZQREROQ09CSURJRkNOMDAvZnMwNDYvb3ZmdC9saXZl
L2d2MDIzLzAwMTI2MzM0LzAwMTI2MzM0LTIwMTMwNzAxMC0wMDAyMC5wZGY8L3VybD48L3JlbGF0
ZWQtdXJscz48L3VybHM+PGN1c3RvbTI+UG1jNDEzMTg0MTwvY3VzdG9tMj48Y3VzdG9tNj5OaWht
czQ2ODg2OTwvY3VzdG9tNj48ZWxlY3Ryb25pYy1yZXNvdXJjZS1udW0+MTAuMTA5Ny9RQUkuMGIw
MTNlMzE4MjkyNjc5NTwvZWxlY3Ryb25pYy1yZXNvdXJjZS1udW0+PHJlbW90ZS1kYXRhYmFzZS1w
cm92aWRlcj5ObG08L3JlbW90ZS1kYXRhYmFzZS1wcm92aWRlcj48bGFuZ3VhZ2U+ZW5nPC9sYW5n
dWFnZT48L3JlY29yZD48L0NpdGU+PENpdGU+PEF1dGhvcj5TYW50ZWxsaTwvQXV0aG9yPjxZZWFy
PjIwMTU8L1llYXI+PFJlY051bT4zODwvUmVjTnVtPjxyZWNvcmQ+PHJlYy1udW1iZXI+Mzg8L3Jl
Yy1udW1iZXI+PGZvcmVpZ24ta2V5cz48a2V5IGFwcD0iRU4iIGRiLWlkPSI1ZXR2MnNyczh0Zndw
cmUyMmZsNTJ4OTl3dHBkc3phenN6ZWQiIHRpbWVzdGFtcD0iMTcyNjUxMTAyNSI+Mzg8L2tleT48
L2ZvcmVpZ24ta2V5cz48cmVmLXR5cGUgbmFtZT0iSm91cm5hbCBBcnRpY2xlIj4xNzwvcmVmLXR5
cGU+PGNvbnRyaWJ1dG9ycz48YXV0aG9ycz48YXV0aG9yPlNhbnRlbGxpLCBKLiBTLjwvYXV0aG9y
PjxhdXRob3I+RWRlbHN0ZWluLCBaLiBSLjwvYXV0aG9yPjxhdXRob3I+V2VpLCBZLjwvYXV0aG9y
PjxhdXRob3I+TWF0aHVyLCBTLjwvYXV0aG9yPjxhdXRob3I+U29uZywgWC48L2F1dGhvcj48YXV0
aG9yPlNjaHV5bGVyLCBBLjwvYXV0aG9yPjxhdXRob3I+TmFsdWdvZGEsIEYuPC9hdXRob3I+PGF1
dGhvcj5MdXRhbG8sIFQuPC9hdXRob3I+PGF1dGhvcj5HcmF5LCBSLjwvYXV0aG9yPjxhdXRob3I+
V2F3ZXIsIE0uPC9hdXRob3I+PGF1dGhvcj5TZXJ3YWRkYSwgRC48L2F1dGhvcj48L2F1dGhvcnM+
PC9jb250cmlidXRvcnM+PGF1dGgtYWRkcmVzcz5hQ29sdW1iaWEgVW5pdmVyc2l0eSBNYWlsbWFu
IFNjaG9vbCBvZiBQdWJsaWMgSGVhbHRoIGJISVYgQ2VudGVyIGZvciBDbGluaWNhbCBhbmQgQmVo
YXZpb3JhbCBTdHVkaWVzLCBDb2x1bWJpYSBVbml2ZXJzaXR5LCBOZXcgWW9yaywgTmV3IFlvcmss
IFVTQSBjUmFrYWkgSGVhbHRoIFNjaWVuY2VzIFByb2dyYW0sIFVnYW5kYSBWaXJ1cyBSZXNlYXJj
aCBJbnN0aXR1dGUsIEVudGViYmUsIFVnYW5kYSBkQmxvb21iZXJnIFNjaG9vbCBvZiBQdWJsaWMg
SGVhbHRoLCBKb2hucyBIb3BraW5zIFVuaXZlcnNpdHksIEJhbHRpbW9yZSwgTWFyeWxhbmQsIFVT
QS48L2F1dGgtYWRkcmVzcz48dGl0bGVzPjx0aXRsZT5UcmVuZHMgaW4gSElWIGFjcXVpc2l0aW9u
LCByaXNrIGZhY3RvcnMgYW5kIHByZXZlbnRpb24gcG9saWNpZXMgYW1vbmcgeW91dGggaW4gVWdh
bmRhLCAxOTk5LTIwMTE8L3RpdGxlPjxzZWNvbmRhcnktdGl0bGU+QWlkczwvc2Vjb25kYXJ5LXRp
dGxlPjxhbHQtdGl0bGU+QUlEUyAoTG9uZG9uLCBFbmdsYW5kKTwvYWx0LXRpdGxlPjwvdGl0bGVz
PjxwZXJpb2RpY2FsPjxmdWxsLXRpdGxlPkFJRFM8L2Z1bGwtdGl0bGU+PGFiYnItMT5BaWRzPC9h
YmJyLTE+PC9wZXJpb2RpY2FsPjxwYWdlcz4yMTEtOTwvcGFnZXM+PHZvbHVtZT4yOTwvdm9sdW1l
PjxudW1iZXI+MjwvbnVtYmVyPjxlZGl0aW9uPjIwMTQvMTIvMjQ8L2VkaXRpb24+PGtleXdvcmRz
PjxrZXl3b3JkPkFkb2xlc2NlbnQ8L2tleXdvcmQ+PGtleXdvcmQ+QWR1bHQ8L2tleXdvcmQ+PGtl
eXdvcmQ+QW50aXJldHJvdmlyYWwgVGhlcmFweSwgSGlnaGx5IEFjdGl2ZTwva2V5d29yZD48a2V5
d29yZD5DaXJjdW1jaXNpb24sIE1hbGU8L2tleXdvcmQ+PGtleXdvcmQ+RmVtYWxlPC9rZXl3b3Jk
PjxrZXl3b3JkPkhJViBJbmZlY3Rpb25zLyplcGlkZW1pb2xvZ3kvKnByZXZlbnRpb24gJmFtcDsg
Y29udHJvbDwva2V5d29yZD48a2V5d29yZD5ISVYgU2Vyb3Bvc2l0aXZpdHkvZXBpZGVtaW9sb2d5
PC9rZXl3b3JkPjxrZXl3b3JkPipIZWFsdGggUG9saWN5PC9rZXl3b3JkPjxrZXl3b3JkPkh1bWFu
czwva2V5d29yZD48a2V5d29yZD5JbmNpZGVuY2U8L2tleXdvcmQ+PGtleXdvcmQ+TG9uZ2l0dWRp
bmFsIFN0dWRpZXM8L2tleXdvcmQ+PGtleXdvcmQ+TWFsZTwva2V5d29yZD48a2V5d29yZD5NYXJy
aWFnZTwva2V5d29yZD48a2V5d29yZD5Qcm9zcGVjdGl2ZSBTdHVkaWVzPC9rZXl3b3JkPjxrZXl3
b3JkPlJpc2sgRmFjdG9yczwva2V5d29yZD48a2V5d29yZD4qU2V4dWFsIEJlaGF2aW9yPC9rZXl3
b3JkPjxrZXl3b3JkPlNleHVhbCBQYXJ0bmVyczwva2V5d29yZD48a2V5d29yZD5VZ2FuZGEvZXBp
ZGVtaW9sb2d5PC9rZXl3b3JkPjxrZXl3b3JkPllvdW5nIEFkdWx0PC9rZXl3b3JkPjwva2V5d29y
ZHM+PGRhdGVzPjx5ZWFyPjIwMTU8L3llYXI+PHB1Yi1kYXRlcz48ZGF0ZT5KYW4gMTQ8L2RhdGU+
PC9wdWItZGF0ZXM+PC9kYXRlcz48aXNibj4wMjY5LTkzNzA8L2lzYm4+PGFjY2Vzc2lvbi1udW0+
MjU1MzU3NTM8L2FjY2Vzc2lvbi1udW0+PHVybHM+PHJlbGF0ZWQtdXJscz48dXJsPmh0dHA6Ly9n
cmFwaGljcy50eC5vdmlkLmNvbS9vdmZ0cGRmcy9GUERETkNKQ01HUE9KSDAwL2ZzMDQ2L292ZnQv
bGl2ZS9ndjAyMy8wMDAwMjAzMC8wMDAwMjAzMC0yMDE1MDExNDAtMDAwMDkucGRmPC91cmw+PC9y
ZWxhdGVkLXVybHM+PC91cmxzPjxlbGVjdHJvbmljLXJlc291cmNlLW51bT4xMC4xMDk3L3FhZC4w
MDAwMDAwMDAwMDAwNTMzPC9lbGVjdHJvbmljLXJlc291cmNlLW51bT48cmVtb3RlLWRhdGFiYXNl
LXByb3ZpZGVyPk5sbTwvcmVtb3RlLWRhdGFiYXNlLXByb3ZpZGVyPjxsYW5ndWFnZT5lbmc8L2xh
bmd1YWdlPjwvcmVjb3JkPjwvQ2l0ZT48Q2l0ZT48QXV0aG9yPlRhbnNlcjwvQXV0aG9yPjxZZWFy
PjIwMTE8L1llYXI+PFJlY051bT40MDwvUmVjTnVtPjxyZWNvcmQ+PHJlYy1udW1iZXI+NDA8L3Jl
Yy1udW1iZXI+PGZvcmVpZ24ta2V5cz48a2V5IGFwcD0iRU4iIGRiLWlkPSI1ZXR2MnNyczh0Zndw
cmUyMmZsNTJ4OTl3dHBkc3phenN6ZWQiIHRpbWVzdGFtcD0iMTcyNjUxMTAyNSI+NDA8L2tleT48
L2ZvcmVpZ24ta2V5cz48cmVmLXR5cGUgbmFtZT0iSm91cm5hbCBBcnRpY2xlIj4xNzwvcmVmLXR5
cGU+PGNvbnRyaWJ1dG9ycz48YXV0aG9ycz48YXV0aG9yPlRhbnNlciwgRi48L2F1dGhvcj48YXV0
aG9yPkJhcm5pZ2hhdXNlbiwgVC48L2F1dGhvcj48YXV0aG9yPkh1bmQsIEwuPC9hdXRob3I+PGF1
dGhvcj5HYXJuZXR0LCBHLiBQLjwvYXV0aG9yPjxhdXRob3I+TWNHcmF0aCwgTi48L2F1dGhvcj48
YXV0aG9yPk5ld2VsbCwgTS4gTC48L2F1dGhvcj48L2F1dGhvcnM+PC9jb250cmlidXRvcnM+PGF1
dGgtYWRkcmVzcz5BZnJpY2EgQ2VudHJlIGZvciBIZWFsdGggYW5kIFBvcHVsYXRpb24gU3R1ZGll
cywgVW5pdmVyc2l0eSBvZiBLd2FadWx1LU5hdGFsLCBNdHViYXR1YmEsIFNvdXRoIEFmcmljYS4g
dGFuc2VyZkBhZnJpY2FjZW50cmUuYWMuemE8L2F1dGgtYWRkcmVzcz48dGl0bGVzPjx0aXRsZT5F
ZmZlY3Qgb2YgY29uY3VycmVudCBzZXh1YWwgcGFydG5lcnNoaXBzIG9uIHJhdGUgb2YgbmV3IEhJ
ViBpbmZlY3Rpb25zIGluIGEgaGlnaC1wcmV2YWxlbmNlLCBydXJhbCBTb3V0aCBBZnJpY2FuIHBv
cHVsYXRpb246IGEgY29ob3J0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NDct
NTU8L3BhZ2VzPjx2b2x1bWU+Mzc4PC92b2x1bWU+PG51bWJlcj45Nzg3PC9udW1iZXI+PGVkaXRp
b24+MjAxMS8wNy8xOTwvZWRpdGlvbj48a2V5d29yZHM+PGtleXdvcmQ+QWRvbGVzY2VudDwva2V5
d29yZD48a2V5d29yZD5BZHVsdDwva2V5d29yZD48a2V5d29yZD5BZ2UgRGlzdHJpYnV0aW9uPC9r
ZXl3b3JkPjxrZXl3b3JkPkNvaG9ydCBTdHVkaWVzPC9rZXl3b3JkPjxrZXl3b3JkPkVkdWNhdGlv
bmFsIFN0YXR1czwva2V5d29yZD48a2V5d29yZD5GZW1hbGU8L2tleXdvcmQ+PGtleXdvcmQ+SElW
IEluZmVjdGlvbnMvKmVwaWRlbWlvbG9neS8qdHJhbnNtaXNzaW9uPC9rZXl3b3JkPjxrZXl3b3Jk
PkhJViBTZXJvcG9zaXRpdml0eTwva2V5d29yZD48a2V5d29yZD5IdW1hbnM8L2tleXdvcmQ+PGtl
eXdvcmQ+SW5jaWRlbmNlPC9rZXl3b3JkPjxrZXl3b3JkPk1hbGU8L2tleXdvcmQ+PGtleXdvcmQ+
TWFycmlhZ2UvKnN0YXRpc3RpY3MgJmFtcDsgbnVtZXJpY2FsIGRhdGE8L2tleXdvcmQ+PGtleXdv
cmQ+TWlkZGxlIEFnZWQ8L2tleXdvcmQ+PGtleXdvcmQ+TXVsdGl2YXJpYXRlIEFuYWx5c2lzPC9r
ZXl3b3JkPjxrZXl3b3JkPk5vcm1hbCBEaXN0cmlidXRpb248L2tleXdvcmQ+PGtleXdvcmQ+T2Rk
cyBSYXRpbzwva2V5d29yZD48a2V5d29yZD4qUG9wdWxhdGlvbiBTdXJ2ZWlsbGFuY2U8L2tleXdv
cmQ+PGtleXdvcmQ+UHJldmFsZW5jZTwva2V5d29yZD48a2V5d29yZD5QcmltYXJ5IFByZXZlbnRp
b248L2tleXdvcmQ+PGtleXdvcmQ+UmVzaWRlbmNlIENoYXJhY3RlcmlzdGljczwva2V5d29yZD48
a2V5d29yZD4qUmlzay1UYWtpbmc8L2tleXdvcmQ+PGtleXdvcmQ+UnVyYWwgUG9wdWxhdGlvbi8q
c3RhdGlzdGljcyAmYW1wOyBudW1lcmljYWwgZGF0YTwva2V5d29yZD48a2V5d29yZD4qU2V4dWFs
IEJlaGF2aW9yPC9rZXl3b3JkPjxrZXl3b3JkPipTZXh1YWwgUGFydG5lcnM8L2tleXdvcmQ+PGtl
eXdvcmQ+U291dGggQWZyaWNhL2VwaWRlbWlvbG9neTwva2V5d29yZD48a2V5d29yZD5TdXJ2ZXlz
IGFuZCBRdWVzdGlvbm5haXJlczwva2V5d29yZD48a2V5d29yZD5UaW1lIEZhY3RvcnM8L2tleXdv
cmQ+PC9rZXl3b3Jkcz48ZGF0ZXM+PHllYXI+MjAxMTwveWVhcj48cHViLWRhdGVzPjxkYXRlPkp1
bCAxNjwvZGF0ZT48L3B1Yi1kYXRlcz48L2RhdGVzPjxpc2JuPjAxNDAtNjczNjwvaXNibj48YWNj
ZXNzaW9uLW51bT4yMTc2MzkzNzwvYWNjZXNzaW9uLW51bT48dXJscz48cmVsYXRlZC11cmxzPjx1
cmw+aHR0cDovL2FjLmVscy1jZG4uY29tL1MwMTQwNjczNjExNjA3Nzk0LzEtczIuMC1TMDE0MDY3
MzYxMTYwNzc5NC1tYWluLnBkZj9fdGlkPThkOWU1ZTYyLWQxOWItMTFlNS1iMzI0LTAwMDAwYWFi
MGY2YiZhbXA7YWNkbmF0PTE0NTUyOTAzNTNfMTE4NTA5NGUyYWNlOGU1NDc3N2U0N2ViNGQzZTVk
YjE8L3VybD48L3JlbGF0ZWQtdXJscz48L3VybHM+PGN1c3RvbTI+UG1jMzE0MTE0MjwvY3VzdG9t
Mj48ZWxlY3Ryb25pYy1yZXNvdXJjZS1udW0+MTAuMTAxNi9zMDE0MC02NzM2KDExKTYwNzc5LTQ8
L2VsZWN0cm9uaWMtcmVzb3VyY2UtbnVtPjxyZW1vdGUtZGF0YWJhc2UtcHJvdmlkZXI+TmxtPC9y
ZW1vdGUtZGF0YWJhc2UtcHJvdmlkZXI+PGxhbmd1YWdlPmVuZzwvbGFuZ3VhZ2U+PC9yZWNvcmQ+
PC9DaXRlPjxDaXRlPjxBdXRob3I+WmFibG90c2thPC9BdXRob3I+PFllYXI+MjAwNjwvWWVhcj48
UmVjTnVtPjQ1PC9SZWNOdW0+PHJlY29yZD48cmVjLW51bWJlcj40NTwvcmVjLW51bWJlcj48Zm9y
ZWlnbi1rZXlzPjxrZXkgYXBwPSJFTiIgZGItaWQ9IjVldHYyc3JzOHRmd3ByZTIyZmw1Mng5OXd0
cGRzemF6c3plZCIgdGltZXN0YW1wPSIxNzI2NTExMDI1Ij40NTwva2V5PjwvZm9yZWlnbi1rZXlz
PjxyZWYtdHlwZSBuYW1lPSJKb3VybmFsIEFydGljbGUiPjE3PC9yZWYtdHlwZT48Y29udHJpYnV0
b3JzPjxhdXRob3JzPjxhdXRob3I+WmFibG90c2thLCBJLiBCLjwvYXV0aG9yPjxhdXRob3I+R3Jh
eSwgUi4gSC48L2F1dGhvcj48YXV0aG9yPlNlcndhZGRhLCBELjwvYXV0aG9yPjxhdXRob3I+TmFs
dWdvZGEsIEYuPC9hdXRob3I+PGF1dGhvcj5LaWdvemksIEcuPC9hdXRob3I+PGF1dGhvcj5TZXdh
bmthbWJvLCBOLjwvYXV0aG9yPjxhdXRob3I+THV0YWxvLCBULjwvYXV0aG9yPjxhdXRob3I+TWFu
Z2VuLCBGLiBXLjwvYXV0aG9yPjxhdXRob3I+V2F3ZXIsIE0uPC9hdXRob3I+PC9hdXRob3JzPjwv
Y29udHJpYnV0b3JzPjxhdXRoLWFkZHJlc3M+RGVwYXJ0bWVudCBvZiBQb3B1bGF0aW9uIGFuZCBG
YW1pbHkgSGVhbHRoIFNjaWVuY2VzLCBCbG9vbWJlcmcgU2Nob29sIG9mIFB1YmxpYyBIZWFsdGgs
IFRoZSBKb2hucyBIb3BraW5zIFVuaXZlcnNpdHksIDYxNSBOLiBXb2xmZSBTdHJlZXQsIEJhbHRp
bW9yZSwgTUQgMjEyMTgsIFVTQS4gaXphYmxtQHlhaG9vLmNvbTwvYXV0aC1hZGRyZXNzPjx0aXRs
ZXM+PHRpdGxlPkFsY29ob2wgdXNlIGJlZm9yZSBzZXggYW5kIEhJViBhY3F1aXNpdGlvbjogYSBs
b25naXR1ZGluYWwgc3R1ZHkgaW4gUmFrYWksIFVnYW5kYTwvdGl0bGU+PHNlY29uZGFyeS10aXRs
ZT5BaWRzPC9zZWNvbmRhcnktdGl0bGU+PGFsdC10aXRsZT5BSURTIChMb25kb24sIEVuZ2xhbmQp
PC9hbHQtdGl0bGU+PC90aXRsZXM+PHBlcmlvZGljYWw+PGZ1bGwtdGl0bGU+QUlEUzwvZnVsbC10
aXRsZT48YWJici0xPkFpZHM8L2FiYnItMT48L3BlcmlvZGljYWw+PHBhZ2VzPjExOTEtNjwvcGFn
ZXM+PHZvbHVtZT4yMDwvdm9sdW1lPjxudW1iZXI+ODwvbnVtYmVyPjxlZGl0aW9uPjIwMDYvMDUv
MTM8L2VkaXRpb24+PGtleXdvcmRzPjxrZXl3b3JkPkFkb2xlc2NlbnQ8L2tleXdvcmQ+PGtleXdv
cmQ+QWR1bHQ8L2tleXdvcmQ+PGtleXdvcmQ+QWxjb2hvbCBEcmlua2luZy8qYWR2ZXJzZSBlZmZl
Y3RzL2VwaWRlbWlvbG9neTwva2V5d29yZD48a2V5d29yZD5Db25kb21zL3V0aWxpemF0aW9uPC9r
ZXl3b3JkPjxrZXl3b3JkPkRldmVsb3BpbmcgQ291bnRyaWVzPC9rZXl3b3JkPjxrZXl3b3JkPkVw
aWRlbWlvbG9naWMgTWV0aG9kczwva2V5d29yZD48a2V5d29yZD5GZW1hbGU8L2tleXdvcmQ+PGtl
eXdvcmQ+SElWIEluZmVjdGlvbnMvZXBpZGVtaW9sb2d5L3ByZXZlbnRpb24gJmFtcDsgY29udHJv
bC8qdHJhbnNtaXNzaW9uPC9rZXl3b3JkPjxrZXl3b3JkPkh1bWFuczwva2V5d29yZD48a2V5d29y
ZD5NYWxlPC9rZXl3b3JkPjxrZXl3b3JkPk1pZGRsZSBBZ2VkPC9rZXl3b3JkPjxrZXl3b3JkPlJp
c2stVGFraW5nPC9rZXl3b3JkPjxrZXl3b3JkPlNleHVhbCBCZWhhdmlvci8qcHN5Y2hvbG9neTwv
a2V5d29yZD48a2V5d29yZD5VZ2FuZGEvZXBpZGVtaW9sb2d5PC9rZXl3b3JkPjwva2V5d29yZHM+
PGRhdGVzPjx5ZWFyPjIwMDY8L3llYXI+PHB1Yi1kYXRlcz48ZGF0ZT5NYXkgMTI8L2RhdGU+PC9w
dWItZGF0ZXM+PC9kYXRlcz48aXNibj4wMjY5LTkzNzAgKFByaW50KSYjeEQ7MDI2OS05MzcwPC9p
c2JuPjxhY2Nlc3Npb24tbnVtPjE2NjkxMDcxPC9hY2Nlc3Npb24tbnVtPjx1cmxzPjxyZWxhdGVk
LXVybHM+PHVybD5odHRwOi8vZ3JhcGhpY3MudHgub3ZpZC5jb20vb3ZmdHBkZnMvRlBERE5DRkJQ
RE1GQ0QwMC9mczA0Ni9vdmZ0L2xpdmUvZ3YwMjMvMDAwMDIwMzAvMDAwMDIwMzAtMjAwNjA1MTIw
LTAwMDEzLnBkZjwvdXJsPjwvcmVsYXRlZC11cmxzPjwvdXJscz48ZWxlY3Ryb25pYy1yZXNvdXJj
ZS1udW0+MTAuMTA5Ny8wMS5haWRzLjAwMDAyMjY5NjAuMjU1ODkuNzI8L2VsZWN0cm9uaWMtcmVz
b3VyY2UtbnVtPjxyZW1vdGUtZGF0YWJhc2UtcHJvdmlkZXI+TmxtPC9yZW1vdGUtZGF0YWJhc2Ut
cHJvdmlkZXI+PGxhbmd1YWdlPmVuZzwvbGFuZ3VhZ2U+PC9yZWNvcmQ+PC9DaXRlPjwvRW5kTm90
ZT5=
</w:fldData>
        </w:fldChar>
      </w:r>
      <w:r w:rsidR="00DC1BCC">
        <w:instrText xml:space="preserve"> ADDIN EN.CITE.DATA </w:instrText>
      </w:r>
      <w:r w:rsidR="00DC1BCC">
        <w:fldChar w:fldCharType="end"/>
      </w:r>
      <w:r w:rsidR="005F326B">
        <w:fldChar w:fldCharType="separate"/>
      </w:r>
      <w:r w:rsidR="00DC1BCC" w:rsidRPr="00DC1BCC">
        <w:rPr>
          <w:noProof/>
          <w:vertAlign w:val="superscript"/>
        </w:rPr>
        <w:t>11,14,18,20-22,26,28,29</w:t>
      </w:r>
      <w:r w:rsidR="005F326B">
        <w:fldChar w:fldCharType="end"/>
      </w:r>
      <w:r w:rsidR="0008212D">
        <w:t>, having a sexually transmitted infection (STI)</w:t>
      </w:r>
      <w:r w:rsidR="005F326B">
        <w:t xml:space="preserve"> (in six populations)</w:t>
      </w:r>
      <w:r w:rsidR="005F326B">
        <w:fldChar w:fldCharType="begin">
          <w:fldData xml:space="preserve">PEVuZE5vdGU+PENpdGU+PEF1dGhvcj5FZGVsc3RlaW48L0F1dGhvcj48WWVhcj4yMDE1PC9ZZWFy
PjxSZWNOdW0+MTc8L1JlY051bT48RGlzcGxheVRleHQ+PHN0eWxlIGZhY2U9InN1cGVyc2NyaXB0
Ij42LDExLDEyLDE0LDE1LDE5LDIwLDIzLDI4LDMwLTMyPC9zdHlsZT48L0Rpc3BsYXlUZXh0Pjxy
ZWNvcmQ+PHJlYy1udW1iZXI+MTc8L3JlYy1udW1iZXI+PGZvcmVpZ24ta2V5cz48a2V5IGFwcD0i
RU4iIGRiLWlkPSI1ZXR2MnNyczh0ZndwcmUyMmZsNTJ4OTl3dHBkc3phenN6ZWQiIHRpbWVzdGFt
cD0iMTcyNjUxMTAyNSI+MTc8L2tleT48L2ZvcmVpZ24ta2V5cz48cmVmLXR5cGUgbmFtZT0iSm91
cm5hbCBBcnRpY2xlIj4xNzwvcmVmLXR5cGU+PGNvbnRyaWJ1dG9ycz48YXV0aG9ycz48YXV0aG9y
PkVkZWxzdGVpbiwgWi4gUi48L2F1dGhvcj48YXV0aG9yPlNhbnRlbGxpLCBKLiBTLjwvYXV0aG9y
PjxhdXRob3I+SGVsbGVyaW5nZXIsIFMuPC9hdXRob3I+PGF1dGhvcj5TY2h1eWxlciwgQS4gQy48
L2F1dGhvcj48YXV0aG9yPldlaSwgWS48L2F1dGhvcj48YXV0aG9yPk1hdGh1ciwgUy48L2F1dGhv
cj48YXV0aG9yPlNvbmcsIFguPC9hdXRob3I+PGF1dGhvcj5MdXRhbG8sIFQuPC9hdXRob3I+PGF1
dGhvcj5OYWx1Z29kYSwgRi48L2F1dGhvcj48YXV0aG9yPkdyYXksIFIuIEguPC9hdXRob3I+PGF1
dGhvcj5XYXdlciwgTS4gSi48L2F1dGhvcj48YXV0aG9yPlNlcndhZGRhLCBELiBNLjwvYXV0aG9y
PjwvYXV0aG9ycz48L2NvbnRyaWJ1dG9ycz48YXV0aC1hZGRyZXNzPkhJViBDZW50ZXIgZm9yIENs
aW5pY2FsIGFuZCBCZWhhdmlvcmFsIFN0dWRpZXMsIE5ldyBZb3JrIFN0YXRlIFBzeWNoaWF0cmlj
IEluc3RpdHV0ZSBhbmQgQ29sdW1iaWEgVW5pdmVyc2l0eSwgMTA1MSBSaXZlcnNpZGUgRHIuLCBO
ZXcgWW9yaywgTlksIFVTQS4gRWxlY3Ryb25pYyBhZGRyZXNzOiB6b2UuZWRlbHN0ZWluQGdtYWls
LmNvbS4mI3hEO0NvbHVtYmlhIFVuaXZlcnNpdHkgTWFpbG1hbiBTY2hvb2wgb2YgUHVibGljIEhl
YWx0aCwgNzIyIFcuIDE2OHRoIFN0LiwgTmV3IFlvcmssIE5ZLCBVU0EuJiN4RDtSYWthaSBIZWFs
dGggU2NpZW5jZXMgUHJvZ3JhbSwgVWdhbmRhIFZpcnVzIFJlc2VhcmNoIEluc3RpdHV0ZSwgRW50
ZWJiZSwgVWdhbmRhLiYjeEQ7Sm9obnMgSG9wa2lucyBCbG9vbWJlcmcgU2Nob29sIG9mIFB1Ymxp
YyBIZWFsdGgsIDYxNSBOLiBXb2xmZSBTdC4sIEJhbHRpbW9yZSwgTUQsIFVTQS48L2F1dGgtYWRk
cmVzcz48dGl0bGVzPjx0aXRsZT5GYWN0b3JzIGFzc29jaWF0ZWQgd2l0aCBpbmNpZGVudCBISVYg
aW5mZWN0aW9uIHZlcnN1cyBwcmV2YWxlbnQgaW5mZWN0aW9uIGFtb25nIHlvdXRoIGluIFJha2Fp
LCBVZ2FuZGE8L3RpdGxlPjxzZWNvbmRhcnktdGl0bGU+SiBFcGlkZW1pb2wgR2xvYiBIZWFsdGg8
L3NlY29uZGFyeS10aXRsZT48YWx0LXRpdGxlPkpvdXJuYWwgb2YgZXBpZGVtaW9sb2d5IGFuZCBn
bG9iYWwgaGVhbHRoPC9hbHQtdGl0bGU+PC90aXRsZXM+PHBlcmlvZGljYWw+PGZ1bGwtdGl0bGU+
SiBFcGlkZW1pb2wgR2xvYiBIZWFsdGg8L2Z1bGwtdGl0bGU+PGFiYnItMT5Kb3VybmFsIG9mIGVw
aWRlbWlvbG9neSBhbmQgZ2xvYmFsIGhlYWx0aDwvYWJici0xPjwvcGVyaW9kaWNhbD48YWx0LXBl
cmlvZGljYWw+PGZ1bGwtdGl0bGU+SiBFcGlkZW1pb2wgR2xvYiBIZWFsdGg8L2Z1bGwtdGl0bGU+
PGFiYnItMT5Kb3VybmFsIG9mIGVwaWRlbWlvbG9neSBhbmQgZ2xvYmFsIGhlYWx0aDwvYWJici0x
PjwvYWx0LXBlcmlvZGljYWw+PHBhZ2VzPjg1LTkxPC9wYWdlcz48dm9sdW1lPjU8L3ZvbHVtZT48
bnVtYmVyPjE8L251bWJlcj48ZWRpdGlvbj4yMDE1LzAyLzI0PC9lZGl0aW9uPjxrZXl3b3Jkcz48
a2V5d29yZD5BZG9sZXNjZW50PC9rZXl3b3JkPjxrZXl3b3JkPkFkdWx0PC9rZXl3b3JkPjxrZXl3
b3JkPkZlbWFsZTwva2V5d29yZD48a2V5d29yZD5ISVYgSW5mZWN0aW9ucy8qZXBpZGVtaW9sb2d5
PC9rZXl3b3JkPjxrZXl3b3JkPkh1bWFuczwva2V5d29yZD48a2V5d29yZD5JbmNpZGVuY2U8L2tl
eXdvcmQ+PGtleXdvcmQ+TG9uZ2l0dWRpbmFsIFN0dWRpZXM8L2tleXdvcmQ+PGtleXdvcmQ+TWFs
ZTwva2V5d29yZD48a2V5d29yZD5NYXJyaWFnZS9zdGF0aXN0aWNzICZhbXA7IG51bWVyaWNhbCBk
YXRhPC9rZXl3b3JkPjxrZXl3b3JkPlByZXZhbGVuY2U8L2tleXdvcmQ+PGtleXdvcmQ+UHJvc3Bl
Y3RpdmUgU3R1ZGllczwva2V5d29yZD48a2V5d29yZD5SaXNrIEZhY3RvcnM8L2tleXdvcmQ+PGtl
eXdvcmQ+U2V4dWFsIEJlaGF2aW9yL3N0YXRpc3RpY3MgJmFtcDsgbnVtZXJpY2FsIGRhdGE8L2tl
eXdvcmQ+PGtleXdvcmQ+VWdhbmRhL2VwaWRlbWlvbG9neTwva2V5d29yZD48a2V5d29yZD5Zb3Vu
ZyBBZHVsdDwva2V5d29yZD48L2tleXdvcmRzPjxkYXRlcz48eWVhcj4yMDE1PC95ZWFyPjxwdWIt
ZGF0ZXM+PGRhdGU+TWFyPC9kYXRlPjwvcHViLWRhdGVzPjwvZGF0ZXM+PGlzYm4+MjIxMC02MDA2
PC9pc2JuPjxhY2Nlc3Npb24tbnVtPjI1NzAwOTI3PC9hY2Nlc3Npb24tbnVtPjx1cmxzPjxyZWxh
dGVkLXVybHM+PHVybD5odHRwOi8vYWMuZWxzLWNkbi5jb20vUzIyMTA2MDA2MTQwMDA4MjMvMS1z
Mi4wLVMyMjEwNjAwNjE0MDAwODIzLW1haW4ucGRmP190aWQ9NzhhOTA3YmUtZDE5Yi0xMWU1LWJl
MzctMDAwMDBhYWIwZjZjJmFtcDthY2RuYXQ9MTQ1NTI5MDMxOF8wYWNjY2RhZDY2YjI0NDk2Y2Ji
M2Y5ZDhiZGY5NDRhZTwvdXJsPjwvcmVsYXRlZC11cmxzPjwvdXJscz48ZWxlY3Ryb25pYy1yZXNv
dXJjZS1udW0+MTAuMTAxNi9qLmplZ2guMjAxNC4wOS4wMDM8L2VsZWN0cm9uaWMtcmVzb3VyY2Ut
bnVtPjxyZW1vdGUtZGF0YWJhc2UtcHJvdmlkZXI+TmxtPC9yZW1vdGUtZGF0YWJhc2UtcHJvdmlk
ZXI+PGxhbmd1YWdlPmVuZzwvbGFuZ3VhZ2U+PC9yZWNvcmQ+PC9DaXRlPjxDaXRlPjxBdXRob3I+
S2FnYWF5aTwvQXV0aG9yPjxZZWFyPjIwMTQ8L1llYXI+PFJlY051bT4yNDwvUmVjTnVtPjxyZWNv
cmQ+PHJlYy1udW1iZXI+MjQ8L3JlYy1udW1iZXI+PGZvcmVpZ24ta2V5cz48a2V5IGFwcD0iRU4i
IGRiLWlkPSI1ZXR2MnNyczh0ZndwcmUyMmZsNTJ4OTl3dHBkc3phenN6ZWQiIHRpbWVzdGFtcD0i
MTcyNjUxMTAyNSI+MjQ8L2tleT48L2ZvcmVpZ24ta2V5cz48cmVmLXR5cGUgbmFtZT0iSm91cm5h
bCBBcnRpY2xlIj4xNzwvcmVmLXR5cGU+PGNvbnRyaWJ1dG9ycz48YXV0aG9ycz48YXV0aG9yPkth
Z2FheWksIEouPC9hdXRob3I+PGF1dGhvcj5HcmF5LCBSLiBILjwvYXV0aG9yPjxhdXRob3I+V2hh
bGVuLCBDLjwvYXV0aG9yPjxhdXRob3I+RnUsIFAuPC9hdXRob3I+PGF1dGhvcj5OZXVoYXVzZXIs
IEQuPC9hdXRob3I+PGF1dGhvcj5NY0dyYXRoLCBKLiBXLjwvYXV0aG9yPjxhdXRob3I+U2V3YW5r
YW1ibywgTi4gSy48L2F1dGhvcj48YXV0aG9yPlNlcndhZGRhLCBELjwvYXV0aG9yPjxhdXRob3I+
S2lnb3ppLCBHLjwvYXV0aG9yPjxhdXRob3I+TmFsdWdvZGEsIEYuPC9hdXRob3I+PGF1dGhvcj5S
ZXlub2xkcywgUy4gSi48L2F1dGhvcj48YXV0aG9yPldhd2VyLCBNLiBKLjwvYXV0aG9yPjxhdXRo
b3I+U2luZ2VyLCBNLiBFLjwvYXV0aG9yPjwvYXV0aG9ycz48L2NvbnRyaWJ1dG9ycz48YXV0aC1h
ZGRyZXNzPlJha2FpIEhlYWx0aCBTY2llbmNlcyBQcm9ncmFtLCBFbnRlYmJlLCBVZ2FuZGE7IERl
cGFybWVudCBvZiBFcGlkZW1pb2xvZ3kgYW5kIEJpb3N0YXRpc3RpY3MsIENhc2UgV2VzdGVybiBS
ZXNlcnZlIFVuaXZlcnNpdHksIENsZXZlbGFuZCwgT2hpbywgVW5pdGVkIFN0YXRlcyBvZiBBbWVy
aWNhLiYjeEQ7RGVwYXJ0bWVudCBvZiBFcGlkZW1pb2xvZ3ksIEpvaG5zIEhvcGtpbnMgQmxvb21i
ZXJnIFNjaG9vbCBvZiBQdWJsaWMgSGVhbHRoLCBCYWx0aW1vcmUsIE1hcnlsYW5kLCBVbml0ZWQg
U3RhdGVzIG9mIEFtZXJpY2EuJiN4RDtEZXBhcnRtZW50IG9mIEVwaWRlbWlvbG9neSBhbmQgQmlv
c3RhdGlzdGljcywgVW5pdmVyc2l0eSBvZiBHZW9yZ2lhLCBBdGhlbnMsIEdlb3JnaWEsIFVuaXRl
ZCBTdGF0ZXMgb2YgQW1lcmljYS4mI3hEO0RlcGFybWVudCBvZiBFcGlkZW1pb2xvZ3kgYW5kIEJp
b3N0YXRpc3RpY3MsIENhc2UgV2VzdGVybiBSZXNlcnZlIFVuaXZlcnNpdHksIENsZXZlbGFuZCwg
T2hpbywgVW5pdGVkIFN0YXRlcyBvZiBBbWVyaWNhLiYjeEQ7RGVwYXJ0bWVudCBvZiBBbnRocm9w
b2xvZ3ksIENhc2UgV2VzdGVybiBSZXNlcnZlIFVuaXZlcnNpdHksIENsZXZlbGFuZCwgT2hpbywg
VW5pdGVkIFN0YXRlcyBvZiBBbWVyaWNhLiYjeEQ7TWFrZXJlcmUgVW5pdmVyc2l0eSBDb2xsZWdl
IG9mIEhlYWx0aCBTY2llbmNlcywgS2FtcGFsYSwgVWdhbmRhLiYjeEQ7RGl2aXNpb24gb2YgSW50
cmFtdXJhbCBSZXNlYXJjaCwgTmF0aW9uYWwgSW5zdGl0dXRlIG9mIEFsbGVyZ3kgYW5kIEluZmVj
dGlvdXMgRGlzZWFzZXMsIE5hdGlvbmFsIEluc3RpdHV0ZXMgb2YgSGVhbHRoLCBCZXRoZXNkYSwg
TWFyeWxhbmQsIFVuaXRlZCBTdGF0ZXMgb2YgQW1lcmljYTsgSm9obnMgSG9wa2lucyBTY2hvb2wg
b2YgTWVkaWNpbmUsIEJhbHRpbW9yZSwgTWFyeWxhbmQsIFVuaXRlZCBTdGF0ZXMgb2YgQW1lcmlj
YS48L2F1dGgtYWRkcmVzcz48dGl0bGVzPjx0aXRsZT5JbmRpY2VzIHRvIG1lYXN1cmUgcmlzayBv
ZiBISVYgYWNxdWlzaXRpb24gaW4gUmFrYWksIFVnYW5k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yMDE1PC9wYWdlcz48dm9sdW1lPjk8L3ZvbHVtZT48bnVt
YmVyPjQ8L251bWJlcj48ZWRpdGlvbj4yMDE0LzA0LzA4PC9lZGl0aW9uPjxrZXl3b3Jkcz48a2V5
d29yZD5BZG9sZXNjZW50PC9rZXl3b3JkPjxrZXl3b3JkPkFkdWx0PC9rZXl3b3JkPjxrZXl3b3Jk
PkNvaG9ydCBTdHVkaWVzPC9rZXl3b3JkPjxrZXl3b3JkPkZlbWFsZTwva2V5d29yZD48a2V5d29y
ZD5ISVYgSW5mZWN0aW9ucy9lcGlkZW1pb2xvZ3kvKmV0aW9sb2d5PC9rZXl3b3JkPjxrZXl3b3Jk
Pkhpdi0xPC9rZXl3b3JkPjxrZXl3b3JkPipIZWFsdGggU3RhdHVzIEluZGljYXRvcnM8L2tleXdv
cmQ+PGtleXdvcmQ+SHVtYW5zPC9rZXl3b3JkPjxrZXl3b3JkPk1hbGU8L2tleXdvcmQ+PGtleXdv
cmQ+TWlkZGxlIEFnZWQ8L2tleXdvcmQ+PGtleXdvcmQ+UmlzayBGYWN0b3JzPC9rZXl3b3JkPjxr
ZXl3b3JkPlNleCBGYWN0b3JzPC9rZXl3b3JkPjxrZXl3b3JkPlNleHVhbCBCZWhhdmlvci9zdGF0
aXN0aWNzICZhbXA7IG51bWVyaWNhbCBkYXRhPC9rZXl3b3JkPjxrZXl3b3JkPlVnYW5kYS9lcGlk
ZW1pb2xvZ3k8L2tleXdvcmQ+PGtleXdvcmQ+WW91bmcgQWR1bHQ8L2tleXdvcmQ+PC9rZXl3b3Jk
cz48ZGF0ZXM+PHllYXI+MjAxNDwveWVhcj48L2RhdGVzPjxpc2JuPjE5MzItNjIwMzwvaXNibj48
YWNjZXNzaW9uLW51bT4yNDcwNDc3ODwvYWNjZXNzaW9uLW51bT48dXJscz48cmVsYXRlZC11cmxz
Pjx1cmw+aHR0cDovL3d3dy5uY2JpLm5sbS5uaWguZ292L3BtYy9hcnRpY2xlcy9QTUMzOTc2MjYx
L3BkZi9wb25lLjAwOTIwMTUucGRmPC91cmw+PC9yZWxhdGVkLXVybHM+PC91cmxzPjxjdXN0b20y
PlBtYzM5NzYyNjE8L2N1c3RvbTI+PGVsZWN0cm9uaWMtcmVzb3VyY2UtbnVtPjEwLjEzNzEvam91
cm5hbC5wb25lLjAwOTIwMTU8L2VsZWN0cm9uaWMtcmVzb3VyY2UtbnVtPjxyZW1vdGUtZGF0YWJh
c2UtcHJvdmlkZXI+TmxtPC9yZW1vdGUtZGF0YWJhc2UtcHJvdmlkZXI+PGxhbmd1YWdlPmVuZzwv
bGFuZ3VhZ2U+PC9yZWNvcmQ+PC9DaXRlPjxDaXRlPjxBdXRob3I+S2l3YW51a2E8L0F1dGhvcj48
WWVhcj4yMDA5PC9ZZWFyPjxSZWNOdW0+MjU8L1JlY051bT48cmVjb3JkPjxyZWMtbnVtYmVyPjI1
PC9yZWMtbnVtYmVyPjxmb3JlaWduLWtleXM+PGtleSBhcHA9IkVOIiBkYi1pZD0iNWV0djJzcnM4
dGZ3cHJlMjJmbDUyeDk5d3RwZHN6YXpzemVkIiB0aW1lc3RhbXA9IjE3MjY1MTEwMjUiPjI1PC9r
ZXk+PC9mb3JlaWduLWtleXM+PHJlZi10eXBlIG5hbWU9IkpvdXJuYWwgQXJ0aWNsZSI+MTc8L3Jl
Zi10eXBlPjxjb250cmlidXRvcnM+PGF1dGhvcnM+PGF1dGhvcj5LaXdhbnVrYSwgTi48L2F1dGhv
cj48YXV0aG9yPkxhZXllbmRlY2tlciwgTy48L2F1dGhvcj48YXV0aG9yPlF1aW5uLCBULiBDLjwv
YXV0aG9yPjxhdXRob3I+V2F3ZXIsIE0uIEouPC9hdXRob3I+PGF1dGhvcj5TaGVwaGVyZCwgSi48
L2F1dGhvcj48YXV0aG9yPlJvYmIsIE0uPC9hdXRob3I+PGF1dGhvcj5LaWdvemksIEcuPC9hdXRo
b3I+PGF1dGhvcj5LYWdhYXlpLCBKLjwvYXV0aG9yPjxhdXRob3I+U2Vyd2FkZGEsIEQuPC9hdXRo
b3I+PGF1dGhvcj5NYWt1bWJpLCBGLiBFLjwvYXV0aG9yPjxhdXRob3I+UmV5bm9sZHMsIFMuIEou
PC9hdXRob3I+PGF1dGhvcj5HcmF5LCBSLiBILjwvYXV0aG9yPjwvYXV0aG9ycz48L2NvbnRyaWJ1
dG9ycz48YXV0aC1hZGRyZXNzPk1ha2VyZXJlIFVuaXZlcnNpdHkgU2Nob29sIG9mIFB1YmxpYyBI
ZWFsdGgsIFAuTy4gQm94IDcwNzIsIEthbXBhbGEsIFVnYW5kYS4gbmtpd2FudWthQHJoc3Aub3Jn
PC9hdXRoLWFkZHJlc3M+PHRpdGxlcz48dGl0bGU+SElWLTEgc3VidHlwZXMgYW5kIGRpZmZlcmVu
Y2VzIGluIGhldGVyb3NleHVhbCBISVYgdHJhbnNtaXNzaW9uIGFtb25nIEhJVi1kaXNjb3JkYW50
IGNvdXBsZXMgaW4gUmFrYWksIFVnYW5kYTwvdGl0bGU+PHNlY29uZGFyeS10aXRsZT5BaWRzPC9z
ZWNvbmRhcnktdGl0bGU+PGFsdC10aXRsZT5BSURTIChMb25kb24sIEVuZ2xhbmQpPC9hbHQtdGl0
bGU+PC90aXRsZXM+PHBlcmlvZGljYWw+PGZ1bGwtdGl0bGU+QUlEUzwvZnVsbC10aXRsZT48YWJi
ci0xPkFpZHM8L2FiYnItMT48L3BlcmlvZGljYWw+PHBhZ2VzPjI0NzktODQ8L3BhZ2VzPjx2b2x1
bWU+MjM8L3ZvbHVtZT48bnVtYmVyPjE4PC9udW1iZXI+PGVkaXRpb24+MjAwOS8xMC8yMTwvZWRp
dGlvbj48a2V5d29yZHM+PGtleXdvcmQ+QWRvbGVzY2VudDwva2V5d29yZD48a2V5d29yZD5BZHVs
dDwva2V5d29yZD48a2V5d29yZD5Db2l0dXM8L2tleXdvcmQ+PGtleXdvcmQ+RmVtYWxlPC9rZXl3
b3JkPjxrZXl3b3JkPkhJViBJbmZlY3Rpb25zL2VwaWRlbWlvbG9neS9pbW11bm9sb2d5Lyp0cmFu
c21pc3Npb248L2tleXdvcmQ+PGtleXdvcmQ+SElWIFNlcm9uZWdhdGl2aXR5PC9rZXl3b3JkPjxr
ZXl3b3JkPkhJVi0xLypjbGFzc2lmaWNhdGlvbi9pbW11bm9sb2d5PC9rZXl3b3JkPjxrZXl3b3Jk
PipIZXRlcm9zZXh1YWxpdHk8L2tleXdvcmQ+PGtleXdvcmQ+SHVtYW5zPC9rZXl3b3JkPjxrZXl3
b3JkPk1hbGU8L2tleXdvcmQ+PGtleXdvcmQ+TWlkZGxlIEFnZWQ8L2tleXdvcmQ+PGtleXdvcmQ+
UmV0cm9zcGVjdGl2ZSBTdHVkaWVzPC9rZXl3b3JkPjxrZXl3b3JkPlJpc2sgRmFjdG9yczwva2V5
d29yZD48a2V5d29yZD5TZXh1YWwgUGFydG5lcnM8L2tleXdvcmQ+PGtleXdvcmQ+U3VydmV5cyBh
bmQgUXVlc3Rpb25uYWlyZXM8L2tleXdvcmQ+PGtleXdvcmQ+VWdhbmRhL2VwaWRlbWlvbG9neTwv
a2V5d29yZD48a2V5d29yZD5WaXJhbCBMb2FkPC9rZXl3b3JkPjxrZXl3b3JkPllvdW5nIEFkdWx0
PC9rZXl3b3JkPjwva2V5d29yZHM+PGRhdGVzPjx5ZWFyPjIwMDk8L3llYXI+PHB1Yi1kYXRlcz48
ZGF0ZT5Ob3YgMjc8L2RhdGU+PC9wdWItZGF0ZXM+PC9kYXRlcz48aXNibj4wMjY5LTkzNzA8L2lz
Ym4+PGFjY2Vzc2lvbi1udW0+MTk4NDE1NzI8L2FjY2Vzc2lvbi1udW0+PHVybHM+PHJlbGF0ZWQt
dXJscz48dXJsPmh0dHA6Ly9ncmFwaGljcy50eC5vdmlkLmNvbS9vdmZ0cGRmcy9GUERETkNPQklE
SUZDTjAwL2ZzMDQ3L292ZnQvbGl2ZS9ndjAyNC8wMDAwMjAzMC8wMDAwMjAzMC0yMDA5MTEyNzAt
MDAwMTMucGRmPC91cmw+PC9yZWxhdGVkLXVybHM+PC91cmxzPjxjdXN0b20yPlBtYzI5MTA5MzE8
L2N1c3RvbTI+PGN1c3RvbTY+TmlobXMyMDI5MTk8L2N1c3RvbTY+PGVsZWN0cm9uaWMtcmVzb3Vy
Y2UtbnVtPjEwLjEwOTcvUUFELjBiMDEzZTMyODMzMGNjMDg8L2VsZWN0cm9uaWMtcmVzb3VyY2Ut
bnVtPjxyZW1vdGUtZGF0YWJhc2UtcHJvdmlkZXI+TmxtPC9yZW1vdGUtZGF0YWJhc2UtcHJvdmlk
ZXI+PGxhbmd1YWdlPmVuZzwvbGFuZ3VhZ2U+PC9yZWNvcmQ+PC9DaXRlPjxDaXRlPjxBdXRob3I+
S3Vtd2VuZGE8L0F1dGhvcj48WWVhcj4yMDA2PC9ZZWFyPjxSZWNOdW0+Mjg8L1JlY051bT48cmVj
b3JkPjxyZWMtbnVtYmVyPjI4PC9yZWMtbnVtYmVyPjxmb3JlaWduLWtleXM+PGtleSBhcHA9IkVO
IiBkYi1pZD0iNWV0djJzcnM4dGZ3cHJlMjJmbDUyeDk5d3RwZHN6YXpzemVkIiB0aW1lc3RhbXA9
IjE3MjY1MTEwMjUiPjI4PC9rZXk+PC9mb3JlaWduLWtleXM+PHJlZi10eXBlIG5hbWU9IkpvdXJu
YWwgQXJ0aWNsZSI+MTc8L3JlZi10eXBlPjxjb250cmlidXRvcnM+PGF1dGhvcnM+PGF1dGhvcj5L
dW13ZW5kYSwgTi48L2F1dGhvcj48YXV0aG9yPkhvZmZtYW4sIEkuPC9hdXRob3I+PGF1dGhvcj5D
aGlyZW5qZSwgTS48L2F1dGhvcj48YXV0aG9yPktlbGx5LCBDLjwvYXV0aG9yPjxhdXRob3I+Q29s
ZXR0aSwgQS48L2F1dGhvcj48YXV0aG9yPlJpc3RvdywgQS48L2F1dGhvcj48YXV0aG9yPk1hcnRp
bnNvbiwgRi48L2F1dGhvcj48YXV0aG9yPkJyb3duLCBKLjwvYXV0aG9yPjxhdXRob3I+Q2hpbG9u
Z296aSwgRC48L2F1dGhvcj48YXV0aG9yPlJpY2hhcmRzb24sIEIuPC9hdXRob3I+PGF1dGhvcj5S
b3NlbmJlcmcsIFouPC9hdXRob3I+PGF1dGhvcj5QYWRpYW4sIE4uPC9hdXRob3I+PGF1dGhvcj5U
YWhhLCBULjwvYXV0aG9yPjwvYXV0aG9ycz48L2NvbnRyaWJ1dG9ycz48YXV0aC1hZGRyZXNzPkpv
aG5zIEhvcGtpbnMgVW5pdmVyc2l0eSwgNjE1IE4uIFdvbGZlIFN0cmVldCwgQmFsdGltb3JlLCBN
RCAyMTIwNSwgVVNBLjwvYXV0aC1hZGRyZXNzPjx0aXRsZXM+PHRpdGxlPkhJViBpbmNpZGVuY2Ug
YW1vbmcgd29tZW4gb2YgcmVwcm9kdWN0aXZlIGFnZSBpbiBNYWxhd2kgYW5kIFppbWJhYndlPC90
aXRsZT48c2Vjb25kYXJ5LXRpdGxlPlNleCBUcmFuc20gRGlzPC9zZWNvbmRhcnktdGl0bGU+PGFs
dC10aXRsZT5TZXh1YWxseSB0cmFuc21pdHRlZCBkaXNlYXNlczwvYWx0LXRpdGxlPjwvdGl0bGVz
PjxwZXJpb2RpY2FsPjxmdWxsLXRpdGxlPlNleCBUcmFuc20gRGlzPC9mdWxsLXRpdGxlPjxhYmJy
LTE+U2V4dWFsbHkgdHJhbnNtaXR0ZWQgZGlzZWFzZXM8L2FiYnItMT48L3BlcmlvZGljYWw+PGFs
dC1wZXJpb2RpY2FsPjxmdWxsLXRpdGxlPlNleCBUcmFuc20gRGlzPC9mdWxsLXRpdGxlPjxhYmJy
LTE+U2V4dWFsbHkgdHJhbnNtaXR0ZWQgZGlzZWFzZXM8L2FiYnItMT48L2FsdC1wZXJpb2RpY2Fs
PjxwYWdlcz42NDYtNTE8L3BhZ2VzPjx2b2x1bWU+MzM8L3ZvbHVtZT48bnVtYmVyPjExPC9udW1i
ZXI+PGVkaXRpb24+MjAwNi8wNi8xNTwvZWRpdGlvbj48a2V5d29yZHM+PGtleXdvcmQ+QWR1bHQ8
L2tleXdvcmQ+PGtleXdvcmQ+QWdlIEZhY3RvcnM8L2tleXdvcmQ+PGtleXdvcmQ+Q2xpbmljYWwg
VHJpYWxzLCBQaGFzZSBJSUkgYXMgVG9waWM8L2tleXdvcmQ+PGtleXdvcmQ+RmVtYWxlPC9rZXl3
b3JkPjxrZXl3b3JkPkhJViBJbmZlY3Rpb25zL2Jsb29kLyplcGlkZW1pb2xvZ3kvZXRpb2xvZ3kv
KnByZXZlbnRpb24gJmFtcDsgY29udHJvbC92aXJvbG9neTwva2V5d29yZD48a2V5d29yZD5ISVYt
MS8qaXNvbGF0aW9uICZhbXA7IHB1cmlmaWNhdGlvbjwva2V5d29yZD48a2V5d29yZD4qSGVhbHRo
IEVkdWNhdGlvbjwva2V5d29yZD48a2V5d29yZD5IdW1hbnM8L2tleXdvcmQ+PGtleXdvcmQ+SW5j
aWRlbmNlPC9rZXl3b3JkPjxrZXl3b3JkPk1hbGF3aS9lcGlkZW1pb2xvZ3k8L2tleXdvcmQ+PGtl
eXdvcmQ+UHJvc3BlY3RpdmUgU3R1ZGllczwva2V5d29yZD48a2V5d29yZD5SYW5kb21pemVkIENv
bnRyb2xsZWQgVHJpYWxzIGFzIFRvcGljPC9rZXl3b3JkPjxrZXl3b3JkPlJlcHJvZHVjdGlvbjwv
a2V5d29yZD48a2V5d29yZD5SaXNrIEZhY3RvcnM8L2tleXdvcmQ+PGtleXdvcmQ+U2V4dWFsIEJl
aGF2aW9yPC9rZXl3b3JkPjxrZXl3b3JkPlNleHVhbGx5IFRyYW5zbWl0dGVkIERpc2Vhc2VzL2Js
b29kL2VwaWRlbWlvbG9neS9ldGlvbG9neS9wcmV2ZW50aW9uICZhbXA7PC9rZXl3b3JkPjxrZXl3
b3JkPmNvbnRyb2wvdmlyb2xvZ3k8L2tleXdvcmQ+PGtleXdvcmQ+WmltYmFid2UvZXBpZGVtaW9s
b2d5PC9rZXl3b3JkPjwva2V5d29yZHM+PGRhdGVzPjx5ZWFyPjIwMDY8L3llYXI+PHB1Yi1kYXRl
cz48ZGF0ZT5Ob3Y8L2RhdGU+PC9wdWItZGF0ZXM+PC9kYXRlcz48aXNibj4wMTQ4LTU3MTcgKFBy
aW50KSYjeEQ7MDE0OC01NzE3PC9pc2JuPjxhY2Nlc3Npb24tbnVtPjE2NzczMDMyPC9hY2Nlc3Np
b24tbnVtPjx1cmxzPjwvdXJscz48ZWxlY3Ryb25pYy1yZXNvdXJjZS1udW0+MTAuMTA5Ny8wMS5v
bHEuMDAwMDIyMzI4My4yNzE0Mi45ZjwvZWxlY3Ryb25pYy1yZXNvdXJjZS1udW0+PHJlbW90ZS1k
YXRhYmFzZS1wcm92aWRlcj5ObG08L3JlbW90ZS1kYXRhYmFzZS1wcm92aWRlcj48bGFuZ3VhZ2U+
ZW5nPC9sYW5ndWFnZT48L3JlY29yZD48L0NpdGU+PENpdGU+PEF1dGhvcj5Mb3BtYW48L0F1dGhv
cj48WWVhcj4yMDA4PC9ZZWFyPjxSZWNOdW0+Mjk8L1JlY051bT48cmVjb3JkPjxyZWMtbnVtYmVy
PjI5PC9yZWMtbnVtYmVyPjxmb3JlaWduLWtleXM+PGtleSBhcHA9IkVOIiBkYi1pZD0iNWV0djJz
cnM4dGZ3cHJlMjJmbDUyeDk5d3RwZHN6YXpzemVkIiB0aW1lc3RhbXA9IjE3MjY1MTEwMjUiPjI5
PC9rZXk+PC9mb3JlaWduLWtleXM+PHJlZi10eXBlIG5hbWU9IkpvdXJuYWwgQXJ0aWNsZSI+MTc8
L3JlZi10eXBlPjxjb250cmlidXRvcnM+PGF1dGhvcnM+PGF1dGhvcj5Mb3BtYW4sIEIuPC9hdXRo
b3I+PGF1dGhvcj5OeWFtdWthcGEsIEMuPC9hdXRob3I+PGF1dGhvcj5NdXNoYXRpLCBQLjwvYXV0
aG9yPjxhdXRob3I+TXVwYW1iaXJleWksIFouPC9hdXRob3I+PGF1dGhvcj5NYXNvbiwgUC48L2F1
dGhvcj48YXV0aG9yPkdhcm5ldHQsIEcuIFAuPC9hdXRob3I+PGF1dGhvcj5HcmVnc29uLCBTLjwv
YXV0aG9yPjwvYXV0aG9ycz48L2NvbnRyaWJ1dG9ycz48YXV0aC1hZGRyZXNzPkRlcGFydG1lbnQg
b2YgSW5mZWN0aW91cyBEaXNlYXNlIEVwaWRlbWlvbG9neSwgSW1wZXJpYWwgQ29sbGVnZSBMb25k
b24sIFVLLjwvYXV0aC1hZGRyZXNzPjx0aXRsZXM+PHRpdGxlPkhJViBpbmNpZGVuY2UgaW4gMyB5
ZWFycyBvZiBmb2xsb3ctdXAgb2YgYSBaaW1iYWJ3ZSBjb2hvcnQtLTE5OTgtMjAwMCB0byAyMDAx
LTAzOiBjb250cmlidXRpb25zIG9mIHByb3hpbWF0ZSBhbmQgdW5kZXJseWluZyBkZXRlcm1pbmFu
dHMgdG8gdHJhbnNtaXNzaW9uPC90aXRsZT48c2Vjb25kYXJ5LXRpdGxlPkludCBKIEVwaWRlbWlv
bDwvc2Vjb25kYXJ5LXRpdGxlPjwvdGl0bGVzPjxwZXJpb2RpY2FsPjxmdWxsLXRpdGxlPkludCBK
IEVwaWRlbWlvbDwvZnVsbC10aXRsZT48L3BlcmlvZGljYWw+PHBhZ2VzPjg4LTEwNTwvcGFnZXM+
PHZvbHVtZT4zNzwvdm9sdW1lPjxudW1iZXI+MTwvbnVtYmVyPjxlZGl0aW9uPjIwMDgwMTE4PC9l
ZGl0aW9uPjxrZXl3b3Jkcz48a2V5d29yZD5BZG9sZXNjZW50PC9rZXl3b3JkPjxrZXl3b3JkPkFk
dWx0PC9rZXl3b3JkPjxrZXl3b3JkPkFnZSBEaXN0cmlidXRpb248L2tleXdvcmQ+PGtleXdvcmQ+
QXR0aXR1ZGUgdG8gSGVhbHRoPC9rZXl3b3JkPjxrZXl3b3JkPkNvaG9ydCBTdHVkaWVzPC9rZXl3
b3JkPjxrZXl3b3JkPkNvbmZpZGVuY2UgSW50ZXJ2YWxzPC9rZXl3b3JkPjxrZXl3b3JkPkRldmVs
b3BpbmcgQ291bnRyaWVzPC9rZXl3b3JkPjxrZXl3b3JkPkRpc2Vhc2UgVHJhbnNtaXNzaW9uLCBJ
bmZlY3Rpb3VzLypzdGF0aXN0aWNzICZhbXA7IG51bWVyaWNhbCBkYXRhPC9rZXl3b3JkPjxrZXl3
b3JkPkZlbWFsZTwva2V5d29yZD48a2V5d29yZD5Gb2xsb3ctVXAgU3R1ZGllczwva2V5d29yZD48
a2V5d29yZD5ISVYgSW5mZWN0aW9ucy8qZXBpZGVtaW9sb2d5Lyp0cmFuc21pc3Npb248L2tleXdv
cmQ+PGtleXdvcmQ+SElWIFNlcm9uZWdhdGl2aXR5PC9rZXl3b3JkPjxrZXl3b3JkPkh1bWFuczwv
a2V5d29yZD48a2V5d29yZD5JbmNpZGVuY2U8L2tleXdvcmQ+PGtleXdvcmQ+TWFsZTwva2V5d29y
ZD48a2V5d29yZD5NaWRkbGUgQWdlZDwva2V5d29yZD48a2V5d29yZD5Qb2lzc29uIERpc3RyaWJ1
dGlvbjwva2V5d29yZD48a2V5d29yZD5Qb3B1bGF0aW9uIFN1cnZlaWxsYW5jZTwva2V5d29yZD48
a2V5d29yZD5Qcm9iYWJpbGl0eTwva2V5d29yZD48a2V5d29yZD5SZXRyb3NwZWN0aXZlIFN0dWRp
ZXM8L2tleXdvcmQ+PGtleXdvcmQ+UmlzayBBc3Nlc3NtZW50PC9rZXl3b3JkPjxrZXl3b3JkPipS
aXNrLVRha2luZzwva2V5d29yZD48a2V5d29yZD5TZXggRGlzdHJpYnV0aW9uPC9rZXl3b3JkPjxr
ZXl3b3JkPipTZXh1YWwgUGFydG5lcnM8L2tleXdvcmQ+PGtleXdvcmQ+WmltYmFid2UvZXBpZGVt
aW9sb2d5PC9rZXl3b3JkPjwva2V5d29yZHM+PGRhdGVzPjx5ZWFyPjIwMDg8L3llYXI+PHB1Yi1k
YXRlcz48ZGF0ZT5GZWI8L2RhdGU+PC9wdWItZGF0ZXM+PC9kYXRlcz48aXNibj4xNDY0LTM2ODUg
KEVsZWN0cm9uaWMpJiN4RDswMzAwLTU3NzEgKFByaW50KSYjeEQ7MDMwMC01NzcxIChMaW5raW5n
KTwvaXNibj48YWNjZXNzaW9uLW51bT4xODIwMzc3NDwvYWNjZXNzaW9uLW51bT48dXJscz48cmVs
YXRlZC11cmxzPjx1cmw+aHR0cHM6Ly93d3cubmNiaS5ubG0ubmloLmdvdi9wdWJtZWQvMTgyMDM3
NzQ8L3VybD48dXJsPmh0dHBzOi8vd3d3Lm5jYmkubmxtLm5paC5nb3YvcG1jL2FydGljbGVzL1BN
QzU3OTM5OTUvcGRmL2Vtc3MtMzMyMzMucGRmPC91cmw+PC9yZWxhdGVkLXVybHM+PC91cmxzPjxj
dXN0b20xPkNvbmZsaWN0IG9mIGludGVyZXN0OiBOb25lIGRlY2xhcmVkLjwvY3VzdG9tMT48Y3Vz
dG9tMj5QTUM1NzkzOTk1PC9jdXN0b20yPjxlbGVjdHJvbmljLXJlc291cmNlLW51bT4xMC4xMDkz
L2lqZS9keW0yNTU8L2VsZWN0cm9uaWMtcmVzb3VyY2UtbnVtPjxyZW1vdGUtZGF0YWJhc2UtbmFt
ZT5NZWRsaW5lPC9yZW1vdGUtZGF0YWJhc2UtbmFtZT48cmVtb3RlLWRhdGFiYXNlLXByb3ZpZGVy
Pk5MTTwvcmVtb3RlLWRhdGFiYXNlLXByb3ZpZGVyPjwvcmVjb3JkPjwvQ2l0ZT48Q2l0ZT48QXV0
aG9yPk1hdGh1cjwvQXV0aG9yPjxZZWFyPjIwMTU8L1llYXI+PFJlY051bT4zMDwvUmVjTnVtPjxy
ZWNvcmQ+PHJlYy1udW1iZXI+MzA8L3JlYy1udW1iZXI+PGZvcmVpZ24ta2V5cz48a2V5IGFwcD0i
RU4iIGRiLWlkPSI1ZXR2MnNyczh0ZndwcmUyMmZsNTJ4OTl3dHBkc3phenN6ZWQiIHRpbWVzdGFt
cD0iMTcyNjUxMTAyNSI+MzA8L2tleT48L2ZvcmVpZ24ta2V5cz48cmVmLXR5cGUgbmFtZT0iSm91
cm5hbCBBcnRpY2xlIj4xNzwvcmVmLXR5cGU+PGNvbnRyaWJ1dG9ycz48YXV0aG9ycz48YXV0aG9y
Pk1hdGh1ciwgUy48L2F1dGhvcj48YXV0aG9yPldlaSwgWS48L2F1dGhvcj48YXV0aG9yPlpob25n
LCBYLjwvYXV0aG9yPjxhdXRob3I+U29uZywgWC48L2F1dGhvcj48YXV0aG9yPk5hbHVnb2RhLCBG
LjwvYXV0aG9yPjxhdXRob3I+THV0YWxvLCBULjwvYXV0aG9yPjxhdXRob3I+V2F3ZXIsIE0uPC9h
dXRob3I+PGF1dGhvcj5HcmF5LCBSLjwvYXV0aG9yPjxhdXRob3I+U2Vyd2FkZGEsIEQuPC9hdXRo
b3I+PGF1dGhvcj5TYW50ZWxsaSwgSi4gUy48L2F1dGhvcj48L2F1dGhvcnM+PC9jb250cmlidXRv
cnM+PGF1dGgtYWRkcmVzcz4qSGVpbGJydW5uIERlcGFydG1lbnQgb2YgUG9wdWxhdGlvbiBhbmQg
RmFtaWx5IEhlYWx0aCwgQ29sdW1iaWEgVW5pdmVyc2l0eSBNYWlsbWFuIFNjaG9vbCBvZiBQdWJs
aWMgSGVhbHRoLCBOZXcgWW9yaywgTlk7IGRhZ2dlckRlcGFydG1lbnQgb2YgQmlvc3RhdGlzdGlj
cywgQ29sdW1iaWEgVW5pdmVyc2l0eSBNYWlsbWFuIFNjaG9vbCBvZiBQdWJsaWMgSGVhbHRoOyBk
b3VibGUgZGFnZ2VyUmFrYWkgSGVhbHRoIFNjaWVuY2VzIFByb2dyYW0sIFVnYW5kYSBWaXJ1cyBS
ZXNlYXJjaCBJbnN0aXR1dGUsIEVudGViYmUsIFVnYW5kYTsgYW5kIHNlY3Rpb24gc2lnbkRlcGFy
dG1lbnQgb2YgRXBpZGVtaW9sb2d5LCBKb2hucyBIb3BraW5zIFVuaXZlcnNpdHkgQmxvb21iZXJn
IFNjaG9vbCBvZiBQdWJsaWMgSGVhbHRoLCBCYWx0aW1vcmUsIE1ELjwvYXV0aC1hZGRyZXNzPjx0
aXRsZXM+PHRpdGxlPlBhcnRuZXIgQ2hhcmFjdGVyaXN0aWNzIEFzc29jaWF0ZWQgV2l0aCBISVYg
QWNxdWlzaXRpb24gQW1vbmcgWW91dGggaW4gUmFrYWksIFVnYW5kYTwvdGl0bGU+PHNlY29uZGFy
eS10aXRsZT5KIEFjcXVpciBJbW11bmUgRGVmaWMgU3luZHI8L3NlY29uZGFyeS10aXRsZT48YWx0
LXRpdGxlPkpvdXJuYWwgb2YgYWNxdWlyZWQgaW1tdW5lIGRlZmljaWVuY3kgc3luZHJvbWVzICgx
OTk5KTwvYWx0LXRpdGxlPjwvdGl0bGVzPjxwZXJpb2RpY2FsPjxmdWxsLXRpdGxlPkogQWNxdWly
IEltbXVuZSBEZWZpYyBTeW5kcjwvZnVsbC10aXRsZT48YWJici0xPkpvdXJuYWwgb2YgYWNxdWly
ZWQgaW1tdW5lIGRlZmljaWVuY3kgc3luZHJvbWVzICgxOTk5KTwvYWJici0xPjwvcGVyaW9kaWNh
bD48YWx0LXBlcmlvZGljYWw+PGZ1bGwtdGl0bGU+SiBBY3F1aXIgSW1tdW5lIERlZmljIFN5bmRy
PC9mdWxsLXRpdGxlPjxhYmJyLTE+Sm91cm5hbCBvZiBhY3F1aXJlZCBpbW11bmUgZGVmaWNpZW5j
eSBzeW5kcm9tZXMgKDE5OTkpPC9hYmJyLTE+PC9hbHQtcGVyaW9kaWNhbD48cGFnZXM+NzUtODQ8
L3BhZ2VzPjx2b2x1bWU+Njk8L3ZvbHVtZT48bnVtYmVyPjE8L251bWJlcj48ZWRpdGlvbj4yMDE1
LzAxLzI3PC9lZGl0aW9uPjxrZXl3b3Jkcz48a2V5d29yZD5BZG9sZXNjZW50PC9rZXl3b3JkPjxr
ZXl3b3JkPkNvaG9ydCBTdHVkaWVzPC9rZXl3b3JkPjxrZXl3b3JkPkZlbWFsZTwva2V5d29yZD48
a2V5d29yZD5ISVYgSW5mZWN0aW9ucy9lcGlkZW1pb2xvZ3kvKnRyYW5zbWlzc2lvbjwva2V5d29y
ZD48a2V5d29yZD5IdW1hbnM8L2tleXdvcmQ+PGtleXdvcmQ+SW5jaWRlbmNlPC9rZXl3b3JkPjxr
ZXl3b3JkPkludGVydmlld3MgYXMgVG9waWM8L2tleXdvcmQ+PGtleXdvcmQ+TG9uZ2l0dWRpbmFs
IFN0dWRpZXM8L2tleXdvcmQ+PGtleXdvcmQ+TWFsZTwva2V5d29yZD48a2V5d29yZD4qUmlzay1U
YWtpbmc8L2tleXdvcmQ+PGtleXdvcmQ+UnVyYWwgUG9wdWxhdGlvbjwva2V5d29yZD48a2V5d29y
ZD4qU2V4dWFsIEJlaGF2aW9yPC9rZXl3b3JkPjxrZXl3b3JkPipTZXh1YWwgUGFydG5lcnM8L2tl
eXdvcmQ+PGtleXdvcmQ+VWdhbmRhPC9rZXl3b3JkPjxrZXl3b3JkPllvdW5nIEFkdWx0PC9rZXl3
b3JkPjwva2V5d29yZHM+PGRhdGVzPjx5ZWFyPjIwMTU8L3llYXI+PHB1Yi1kYXRlcz48ZGF0ZT5N
YXkgMTwvZGF0ZT48L3B1Yi1kYXRlcz48L2RhdGVzPjxpc2JuPjE1MjUtNDEzNTwvaXNibj48YWNj
ZXNzaW9uLW51bT4yNTYyMjA1ODwvYWNjZXNzaW9uLW51bT48dXJscz48cmVsYXRlZC11cmxzPjx1
cmw+aHR0cDovL2dyYXBoaWNzLnR4Lm92aWQuY29tL292ZnRwZGZzL0ZQREROQ0pDTUdQT0pIMDAv
ZnMwNDcvb3ZmdC9saXZlL2d2MDI0LzAwMTI2MzM0LzAwMTI2MzM0LTIwMTUwNTAxMC0wMDAxMS5w
ZGY8L3VybD48L3JlbGF0ZWQtdXJscz48L3VybHM+PGN1c3RvbTI+UG1jNDQyNDA5NTwvY3VzdG9t
Mj48Y3VzdG9tNj5OaWhtczY1NjU5NzwvY3VzdG9tNj48ZWxlY3Ryb25pYy1yZXNvdXJjZS1udW0+
MTAuMTA5Ny9xYWkuMDAwMDAwMDAwMDAwMDUzOTwvZWxlY3Ryb25pYy1yZXNvdXJjZS1udW0+PHJl
bW90ZS1kYXRhYmFzZS1wcm92aWRlcj5ObG08L3JlbW90ZS1kYXRhYmFzZS1wcm92aWRlcj48bGFu
Z3VhZ2U+ZW5nPC9sYW5ndWFnZT48L3JlY29yZD48L0NpdGU+PENpdGU+PEF1dGhvcj5NZXJtaW48
L0F1dGhvcj48WWVhcj4yMDA4PC9ZZWFyPjxSZWNOdW0+MzI8L1JlY051bT48cmVjb3JkPjxyZWMt
bnVtYmVyPjMyPC9yZWMtbnVtYmVyPjxmb3JlaWduLWtleXM+PGtleSBhcHA9IkVOIiBkYi1pZD0i
NWV0djJzcnM4dGZ3cHJlMjJmbDUyeDk5d3RwZHN6YXpzemVkIiB0aW1lc3RhbXA9IjE3MjY1MTEw
MjUiPjMyPC9rZXk+PC9mb3JlaWduLWtleXM+PHJlZi10eXBlIG5hbWU9IkpvdXJuYWwgQXJ0aWNs
ZSI+MTc8L3JlZi10eXBlPjxjb250cmlidXRvcnM+PGF1dGhvcnM+PGF1dGhvcj5NZXJtaW4sIEou
PC9hdXRob3I+PGF1dGhvcj5NdXNpbmd1emksIEouPC9hdXRob3I+PGF1dGhvcj5PcGlvLCBBLjwv
YXV0aG9yPjxhdXRob3I+S2lydW5naSwgVy48L2F1dGhvcj48YXV0aG9yPkVrd2FydSwgSi4gUC48
L2F1dGhvcj48YXV0aG9yPkhsYWRpaywgVy48L2F1dGhvcj48YXV0aG9yPkthaGFydXphLCBGLjwv
YXV0aG9yPjxhdXRob3I+RG93bmluZywgUi48L2F1dGhvcj48YXV0aG9yPkJ1bm5lbGwsIFIuPC9h
dXRob3I+PC9hdXRob3JzPjwvY29udHJpYnV0b3JzPjxhdXRoLWFkZHJlc3M+R2xvYmFsIEFJRFMg
UHJvZ3JhbSwgTmF0aW9uYWwgQ2VudGVyIGZvciBISVYsIFZpcmFsIEhlcGF0aXRpcywgU1REIGFu
ZCBUQiBQcmV2ZW50aW9uLCBDZW50ZXJzIGZvciBEaXNlYXNlIENvbnRyb2wgYW5kIFByZXZlbnRp
b24tVWdhbmRhLCBFbnRlYmJlLCBVZ2FuZGEuIGpobTdAY2RjLmdvdi48L2F1dGgtYWRkcmVzcz48
dGl0bGVzPjx0aXRsZT5SaXNrIGZhY3RvcnMgZm9yIHJlY2VudCBISVYgaW5mZWN0aW9uIGluIFVn
YW5kY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NTQwLTk8L3BhZ2VzPjx2b2x1bWU+MzAwPC92b2x1bWU+
PG51bWJlcj41PC9udW1iZXI+PGVkaXRpb24+MjAwOC8wOC8wNTwvZWRpdGlvbj48a2V5d29yZHM+
PGtleXdvcmQ+QUlEUyBTZXJvZGlhZ25vc2lzPC9rZXl3b3JkPjxrZXl3b3JkPkFkb2xlc2NlbnQ8
L2tleXdvcmQ+PGtleXdvcmQ+QWR1bHQ8L2tleXdvcmQ+PGtleXdvcmQ+Q3Jvc3MtU2VjdGlvbmFs
IFN0dWRpZXM8L2tleXdvcmQ+PGtleXdvcmQ+RmVtYWxlPC9rZXl3b3JkPjxrZXl3b3JkPkhJViBJ
bmZlY3Rpb25zL2RpYWdub3Npcy8qZXBpZGVtaW9sb2d5PC9rZXl3b3JkPjxrZXl3b3JkPkhJViBT
ZXJvcHJldmFsZW5jZTwva2V5d29yZD48a2V5d29yZD5IZWFsdGggU3VydmV5czwva2V5d29yZD48
a2V5d29yZD5IdW1hbnM8L2tleXdvcmQ+PGtleXdvcmQ+TWFsZTwva2V5d29yZD48a2V5d29yZD5N
aWRkbGUgQWdlZDwva2V5d29yZD48a2V5d29yZD5SaXNrIEZhY3RvcnM8L2tleXdvcmQ+PGtleXdv
cmQ+VWdhbmRhL2VwaWRlbWlvbG9neTwva2V5d29yZD48L2tleXdvcmRzPjxkYXRlcz48eWVhcj4y
MDA4PC95ZWFyPjxwdWItZGF0ZXM+PGRhdGU+QXVnIDY8L2RhdGU+PC9wdWItZGF0ZXM+PC9kYXRl
cz48aXNibj4wMDk4LTc0ODQ8L2lzYm4+PGFjY2Vzc2lvbi1udW0+MTg2NzcwMjY8L2FjY2Vzc2lv
bi1udW0+PHVybHM+PHJlbGF0ZWQtdXJscz48dXJsPmh0dHA6Ly9qYW1hLmphbWFuZXR3b3JrLmNv
bS9kYXRhL0pvdXJuYWxzL0pBTUEvNDQyNi9qb2M4MDA2NF81NDBfNTQ5LnBkZjwvdXJsPjwvcmVs
YXRlZC11cmxzPjwvdXJscz48ZWxlY3Ryb25pYy1yZXNvdXJjZS1udW0+MTAuMTAwMS9qYW1hLjMw
MC41LjU0MDwvZWxlY3Ryb25pYy1yZXNvdXJjZS1udW0+PHJlbW90ZS1kYXRhYmFzZS1wcm92aWRl
cj5ObG08L3JlbW90ZS1kYXRhYmFzZS1wcm92aWRlcj48bGFuZ3VhZ2U+ZW5nPC9sYW5ndWFnZT48
L3JlY29yZD48L0NpdGU+PENpdGU+PEF1dGhvcj5SdXphZ2lyYTwvQXV0aG9yPjxZZWFyPjIwMTE8
L1llYXI+PFJlY051bT4zNjwvUmVjTnVtPjxyZWNvcmQ+PHJlYy1udW1iZXI+MzY8L3JlYy1udW1i
ZXI+PGZvcmVpZ24ta2V5cz48a2V5IGFwcD0iRU4iIGRiLWlkPSI1ZXR2MnNyczh0ZndwcmUyMmZs
NTJ4OTl3dHBkc3phenN6ZWQiIHRpbWVzdGFtcD0iMTcyNjUxMTAyNSI+MzY8L2tleT48L2ZvcmVp
Z24ta2V5cz48cmVmLXR5cGUgbmFtZT0iSm91cm5hbCBBcnRpY2xlIj4xNzwvcmVmLXR5cGU+PGNv
bnRyaWJ1dG9ycz48YXV0aG9ycz48YXV0aG9yPlJ1emFnaXJhLCBFLjwvYXV0aG9yPjxhdXRob3I+
V2FuZGllbWJlLCBTLjwvYXV0aG9yPjxhdXRob3I+QWJhYXNhLCBBLjwvYXV0aG9yPjxhdXRob3I+
QndhbmlrYSwgQS4gTi48L2F1dGhvcj48YXV0aG9yPkJhaGVtdWthLCBVLjwvYXV0aG9yPjxhdXRo
b3I+QW1vcm5rdWwsIFAuPC9hdXRob3I+PGF1dGhvcj5QcmljZSwgTS4gQS48L2F1dGhvcj48YXV0
aG9yPkdyb3Nza3VydGgsIEguPC9hdXRob3I+PGF1dGhvcj5LYW1hbGksIEEuPC9hdXRob3I+PC9h
dXRob3JzPjwvY29udHJpYnV0b3JzPjxhdXRoLWFkZHJlc3M+TWVkaWNhbCBSZXNlYXJjaCBDb3Vu
Y2lsIChNUkMpL1VnYW5kYSBWaXJ1cyBSZXNlYXJjaCBJbnN0aXR1dGUgKFVWUkkpIFVnYW5kYSBS
ZXNlYXJjaCBVbml0IG9uIEFJRFMsIEVudGViYmUsIFVnYW5kYS4gRXVnZW5lLnJ1emFnaXJhQG1y
Y3VnYW5kYS5vcmc8L2F1dGgtYWRkcmVzcz48dGl0bGVzPjx0aXRsZT5ISVYgaW5jaWRlbmNlIGFu
ZCByaXNrIGZhY3RvcnMgZm9yIGFjcXVpc2l0aW9uIGluIEhJViBkaXNjb3JkYW50IGNvdXBsZXMg
aW4gTWFzYWthLCBVZ2FuZGE6IGFuIEhJViB2YWNjaW5lIHByZXBhcmVkbmVzcy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0MDM3PC9wYWdlcz48dm9s
dW1lPjY8L3ZvbHVtZT48bnVtYmVyPjg8L251bWJlcj48ZWRpdGlvbj4yMDExLzA5LzEzPC9lZGl0
aW9uPjxrZXl3b3Jkcz48a2V5d29yZD5BSURTIFZhY2NpbmVzLyppbW11bm9sb2d5PC9rZXl3b3Jk
PjxrZXl3b3JkPkFkb2xlc2NlbnQ8L2tleXdvcmQ+PGtleXdvcmQ+QWR1bHQ8L2tleXdvcmQ+PGtl
eXdvcmQ+KkZhbWlseSBDaGFyYWN0ZXJpc3RpY3M8L2tleXdvcmQ+PGtleXdvcmQ+RmVtYWxlPC9r
ZXl3b3JkPjxrZXl3b3JkPkZvbGxvdy1VcCBTdHVkaWVzPC9rZXl3b3JkPjxrZXl3b3JkPkhJViBJ
bmZlY3Rpb25zLyplcGlkZW1pb2xvZ3kvKmltbXVub2xvZ3kvcHJldmVudGlvbiAmYW1wOyBjb250
cm9sPC9rZXl3b3JkPjxrZXl3b3JkPkh1bWFuczwva2V5d29yZD48a2V5d29yZD5JbmNpZGVuY2U8
L2tleXdvcmQ+PGtleXdvcmQ+TWFsZTwva2V5d29yZD48a2V5d29yZD5NaWRkbGUgQWdlZDwva2V5
d29yZD48a2V5d29yZD5QcmVnbmFuY3k8L2tleXdvcmQ+PGtleXdvcmQ+UmlzayBGYWN0b3JzPC9r
ZXl3b3JkPjxrZXl3b3JkPlVnYW5kYS9lcGlkZW1pb2xvZ3k8L2tleXdvcmQ+PGtleXdvcmQ+WW91
bmcgQWR1bHQ8L2tleXdvcmQ+PC9rZXl3b3Jkcz48ZGF0ZXM+PHllYXI+MjAxMTwveWVhcj48L2Rh
dGVzPjxpc2JuPjE5MzItNjIwMzwvaXNibj48YWNjZXNzaW9uLW51bT4yMTkwOTM3OTwvYWNjZXNz
aW9uLW51bT48dXJscz48cmVsYXRlZC11cmxzPjx1cmw+aHR0cDovL3d3dy5uY2JpLm5sbS5uaWgu
Z292L3BtYy9hcnRpY2xlcy9QTUMzMTY2MDc1L3BkZi9wb25lLjAwMjQwMzcucGRmPC91cmw+PC9y
ZWxhdGVkLXVybHM+PC91cmxzPjxjdXN0b20yPlBtYzMxNjYwNzU8L2N1c3RvbTI+PGVsZWN0cm9u
aWMtcmVzb3VyY2UtbnVtPjEwLjEzNzEvam91cm5hbC5wb25lLjAwMjQwMzc8L2VsZWN0cm9uaWMt
cmVzb3VyY2UtbnVtPjxyZW1vdGUtZGF0YWJhc2UtcHJvdmlkZXI+TmxtPC9yZW1vdGUtZGF0YWJh
c2UtcHJvdmlkZXI+PGxhbmd1YWdlPmVuZzwvbGFuZ3VhZ2U+PC9yZWNvcmQ+PC9DaXRlPjxDaXRl
PjxBdXRob3I+U2FudGVsbGk8L0F1dGhvcj48WWVhcj4yMDEzPC9ZZWFyPjxSZWNOdW0+Mzc8L1Jl
Y051bT48cmVjb3JkPjxyZWMtbnVtYmVyPjM3PC9yZWMtbnVtYmVyPjxmb3JlaWduLWtleXM+PGtl
eSBhcHA9IkVOIiBkYi1pZD0iNWV0djJzcnM4dGZ3cHJlMjJmbDUyeDk5d3RwZHN6YXpzemVkIiB0
aW1lc3RhbXA9IjE3MjY1MTEwMjUiPjM3PC9rZXk+PC9mb3JlaWduLWtleXM+PHJlZi10eXBlIG5h
bWU9IkpvdXJuYWwgQXJ0aWNsZSI+MTc8L3JlZi10eXBlPjxjb250cmlidXRvcnM+PGF1dGhvcnM+
PGF1dGhvcj5TYW50ZWxsaSwgSi4gUy48L2F1dGhvcj48YXV0aG9yPkVkZWxzdGVpbiwgWi4gUi48
L2F1dGhvcj48YXV0aG9yPk1hdGh1ciwgUy48L2F1dGhvcj48YXV0aG9yPldlaSwgWS48L2F1dGhv
cj48YXV0aG9yPlpoYW5nLCBXLjwvYXV0aG9yPjxhdXRob3I+T3JyLCBNLiBHLjwvYXV0aG9yPjxh
dXRob3I+SGlnZ2lucywgSi4gQS48L2F1dGhvcj48YXV0aG9yPk5hbHVnb2RhLCBGLjwvYXV0aG9y
PjxhdXRob3I+R3JheSwgUi4gSC48L2F1dGhvcj48YXV0aG9yPldhd2VyLCBNLiBKLjwvYXV0aG9y
PjxhdXRob3I+U2Vyd2FkZGEsIEQuIE0uPC9hdXRob3I+PC9hdXRob3JzPjwvY29udHJpYnV0b3Jz
PjxhdXRoLWFkZHJlc3M+SGVpbGJydW5uIERlcGFydG1lbnQgb2YgUG9wdWxhdGlvbiBhbmQgRmFt
aWx5IEhlYWx0aCwgTWFpbG1hbiBTY2hvb2wgb2YgUHVibGljIEhlYWx0aCwgQ29sdW1iaWEgVW5p
dmVyc2l0eSwgTmV3IFlvcmssIE5ZIDEwMDMyLCBVU0EuIGpzMjYzN0Bjb2x1bWJpYS5lZHU8L2F1
dGgtYWRkcmVzcz48dGl0bGVzPjx0aXRsZT5CZWhhdmlvcmFsLCBiaW9sb2dpY2FsLCBhbmQgZGVt
b2dyYXBoaWMgcmlzayBhbmQgcHJvdGVjdGl2ZSBmYWN0b3JzIGZvciBuZXcgSElWIGluZmVjdGlv
bnMgYW1vbmcgeW91dGggaW4gUmFrYWksIFVnYW5kYTwvdGl0bGU+PHNlY29uZGFyeS10aXRsZT5K
IEFjcXVpciBJbW11bmUgRGVmaWMgU3luZHI8L3NlY29uZGFyeS10aXRsZT48YWx0LXRpdGxlPkpv
dXJuYWwgb2YgYWNxdWlyZWQgaW1tdW5lIGRlZmljaWVuY3kgc3luZHJvbWVzICgxOTk5KTwvYWx0
LXRpdGxlPjwvdGl0bGVzPjxwZXJpb2RpY2FsPjxmdWxsLXRpdGxlPkogQWNxdWlyIEltbXVuZSBE
ZWZpYyBTeW5kcjwvZnVsbC10aXRsZT48YWJici0xPkpvdXJuYWwgb2YgYWNxdWlyZWQgaW1tdW5l
IGRlZmljaWVuY3kgc3luZHJvbWVzICgxOTk5KTwvYWJici0xPjwvcGVyaW9kaWNhbD48YWx0LXBl
cmlvZGljYWw+PGZ1bGwtdGl0bGU+SiBBY3F1aXIgSW1tdW5lIERlZmljIFN5bmRyPC9mdWxsLXRp
dGxlPjxhYmJyLTE+Sm91cm5hbCBvZiBhY3F1aXJlZCBpbW11bmUgZGVmaWNpZW5jeSBzeW5kcm9t
ZXMgKDE5OTkpPC9hYmJyLTE+PC9hbHQtcGVyaW9kaWNhbD48cGFnZXM+MzkzLTQwMDwvcGFnZXM+
PHZvbHVtZT42Mzwvdm9sdW1lPjxudW1iZXI+MzwvbnVtYmVyPjxlZGl0aW9uPjIwMTMvMDMvMjk8
L2VkaXRpb24+PGtleXdvcmRzPjxrZXl3b3JkPkFkb2xlc2NlbnQ8L2tleXdvcmQ+PGtleXdvcmQ+
QWxjb2hvbCBEcmlua2luZy8qZXBpZGVtaW9sb2d5PC9rZXl3b3JkPjxrZXl3b3JkPkNvaG9ydCBT
dHVkaWVzPC9rZXl3b3JkPjxrZXl3b3JkPkZlbWFsZTwva2V5d29yZD48a2V5d29yZD5ISVYgSW5m
ZWN0aW9ucy8qZXBpZGVtaW9sb2d5L3RyYW5zbWlzc2lvbjwva2V5d29yZD48a2V5d29yZD5IdW1h
bnM8L2tleXdvcmQ+PGtleXdvcmQ+SW5jaWRlbmNlPC9rZXl3b3JkPjxrZXl3b3JkPk1hbGU8L2tl
eXdvcmQ+PGtleXdvcmQ+TWFycmlhZ2U8L2tleXdvcmQ+PGtleXdvcmQ+UHJldmFsZW5jZTwva2V5
d29yZD48a2V5d29yZD5SaXNrPC9rZXl3b3JkPjxrZXl3b3JkPlJpc2sgRmFjdG9yczwva2V5d29y
ZD48a2V5d29yZD5SdXJhbCBIZWFsdGg8L2tleXdvcmQ+PGtleXdvcmQ+KlNleHVhbCBCZWhhdmlv
cjwva2V5d29yZD48a2V5d29yZD5TZXh1YWwgUGFydG5lcnM8L2tleXdvcmQ+PGtleXdvcmQ+U2V4
dWFsbHkgVHJhbnNtaXR0ZWQgRGlzZWFzZXMvZXBpZGVtaW9sb2d5PC9rZXl3b3JkPjxrZXl3b3Jk
PlVnYW5kYS9lcGlkZW1pb2xvZ3k8L2tleXdvcmQ+PGtleXdvcmQ+WW91bmcgQWR1bHQ8L2tleXdv
cmQ+PC9rZXl3b3Jkcz48ZGF0ZXM+PHllYXI+MjAxMzwveWVhcj48cHViLWRhdGVzPjxkYXRlPkp1
bCAxPC9kYXRlPjwvcHViLWRhdGVzPjwvZGF0ZXM+PGlzYm4+MTUyNS00MTM1PC9pc2JuPjxhY2Nl
c3Npb24tbnVtPjIzNTM1MjkzPC9hY2Nlc3Npb24tbnVtPjx1cmxzPjxyZWxhdGVkLXVybHM+PHVy
bD5odHRwOi8vZ3JhcGhpY3MudHgub3ZpZC5jb20vb3ZmdHBkZnMvRlBERE5DT0JJRElGQ04wMC9m
czA0Ni9vdmZ0L2xpdmUvZ3YwMjMvMDAxMjYzMzQvMDAxMjYzMzQtMjAxMzA3MDEwLTAwMDIwLnBk
ZjwvdXJsPjwvcmVsYXRlZC11cmxzPjwvdXJscz48Y3VzdG9tMj5QbWM0MTMxODQxPC9jdXN0b20y
PjxjdXN0b202Pk5paG1zNDY4ODY5PC9jdXN0b202PjxlbGVjdHJvbmljLXJlc291cmNlLW51bT4x
MC4xMDk3L1FBSS4wYjAxM2UzMTgyOTI2Nzk1PC9lbGVjdHJvbmljLXJlc291cmNlLW51bT48cmVt
b3RlLWRhdGFiYXNlLXByb3ZpZGVyPk5sbTwvcmVtb3RlLWRhdGFiYXNlLXByb3ZpZGVyPjxsYW5n
dWFnZT5lbmc8L2xhbmd1YWdlPjwvcmVjb3JkPjwvQ2l0ZT48Q2l0ZT48QXV0aG9yPlNlZWxleTwv
QXV0aG9yPjxZZWFyPjIwMTI8L1llYXI+PFJlY051bT4zOTwvUmVjTnVtPjxyZWNvcmQ+PHJlYy1u
dW1iZXI+Mzk8L3JlYy1udW1iZXI+PGZvcmVpZ24ta2V5cz48a2V5IGFwcD0iRU4iIGRiLWlkPSI1
ZXR2MnNyczh0ZndwcmUyMmZsNTJ4OTl3dHBkc3phenN6ZWQiIHRpbWVzdGFtcD0iMTcyNjUxMTAy
NSI+Mzk8L2tleT48L2ZvcmVpZ24ta2V5cz48cmVmLXR5cGUgbmFtZT0iSm91cm5hbCBBcnRpY2xl
Ij4xNzwvcmVmLXR5cGU+PGNvbnRyaWJ1dG9ycz48YXV0aG9ycz48YXV0aG9yPlNlZWxleSwgSi48
L2F1dGhvcj48YXV0aG9yPk5ha2l5aW5naS1NaWlybywgSi48L2F1dGhvcj48YXV0aG9yPkthbWFs
aSwgQS48L2F1dGhvcj48YXV0aG9yPk1wZW5kbywgSi48L2F1dGhvcj48YXV0aG9yPkFzaWtpLCBH
LjwvYXV0aG9yPjxhdXRob3I+QWJhYXNhLCBBLjwvYXV0aG9yPjxhdXRob3I+RGUgQm9udCwgSi48
L2F1dGhvcj48YXV0aG9yPk5pZWxzZW4sIEwuPC9hdXRob3I+PGF1dGhvcj5LYWxlZWJ1LCBQLjwv
YXV0aG9yPjxhdXRob3I+Q2hpdnR1bSBTdHVkeSBUZWFtPC9hdXRob3I+PC9hdXRob3JzPjwvY29u
dHJpYnV0b3JzPjxhdXRoLWFkZHJlc3M+TWVkaWNhbCBSZXNlYXJjaCBDb3VuY2lsL1VnYW5kYSBW
aXJ1cyBSZXNlYXJjaCBJbnN0aXR1dGUsIFVnYW5kYSBSZXNlYXJjaCBVbml0IG9uIEFJRFMsIEVu
dGViYmUsIFVnYW5kYS4gamFuZXQuc2VlbGV5QG1yY3VnYW5kYS5vcmc8L2F1dGgtYWRkcmVzcz48
dGl0bGVzPjx0aXRsZT5IaWdoIEhJViBpbmNpZGVuY2UgYW5kIHNvY2lvLWJlaGF2aW9yYWwgcmlz
ayBwYXR0ZXJucyBpbiBmaXNoaW5nIGNvbW11bml0aWVzIG9uIHRoZSBzaG9yZXMgb2YgTGFrZSBW
aWN0b3JpYSwgVWdhbmRhPC90aXRsZT48c2Vjb25kYXJ5LXRpdGxlPlNleCBUcmFuc20gRGlzPC9z
ZWNvbmRhcnktdGl0bGU+PGFsdC10aXRsZT5TZXh1YWxseSB0cmFuc21pdHRlZCBkaXNlYXNlczwv
YWx0LXRpdGxlPjwvdGl0bGVzPjxwZXJpb2RpY2FsPjxmdWxsLXRpdGxlPlNleCBUcmFuc20gRGlz
PC9mdWxsLXRpdGxlPjxhYmJyLTE+U2V4dWFsbHkgdHJhbnNtaXR0ZWQgZGlzZWFzZXM8L2FiYnIt
MT48L3BlcmlvZGljYWw+PGFsdC1wZXJpb2RpY2FsPjxmdWxsLXRpdGxlPlNleCBUcmFuc20gRGlz
PC9mdWxsLXRpdGxlPjxhYmJyLTE+U2V4dWFsbHkgdHJhbnNtaXR0ZWQgZGlzZWFzZXM8L2FiYnIt
MT48L2FsdC1wZXJpb2RpY2FsPjxwYWdlcz40MzMtOTwvcGFnZXM+PHZvbHVtZT4zOTwvdm9sdW1l
PjxudW1iZXI+NjwvbnVtYmVyPjxlZGl0aW9uPjIwMTIvMDUvMTg8L2VkaXRpb24+PGtleXdvcmRz
PjxrZXl3b3JkPkFkb2xlc2NlbnQ8L2tleXdvcmQ+PGtleXdvcmQ+QWR1bHQ8L2tleXdvcmQ+PGtl
eXdvcmQ+QWxjb2hvbCBEcmlua2luZy9lcGlkZW1pb2xvZ3k8L2tleXdvcmQ+PGtleXdvcmQ+Q29o
b3J0IFN0dWRpZXM8L2tleXdvcmQ+PGtleXdvcmQ+RmVtYWxlPC9rZXl3b3JkPjxrZXl3b3JkPipG
aXNoZXJpZXM8L2tleXdvcmQ+PGtleXdvcmQ+SElWIFNlcm9wb3NpdGl2aXR5LyplcGlkZW1pb2xv
Z3kvcHN5Y2hvbG9neS90cmFuc21pc3Npb248L2tleXdvcmQ+PGtleXdvcmQ+SGVhbHRoIEtub3ds
ZWRnZSwgQXR0aXR1ZGVzLCBQcmFjdGljZTwva2V5d29yZD48a2V5d29yZD5IdW1hbnM8L2tleXdv
cmQ+PGtleXdvcmQ+SW5jaWRlbmNlPC9rZXl3b3JkPjxrZXl3b3JkPkxha2VzPC9rZXl3b3JkPjxr
ZXl3b3JkPk1hbGU8L2tleXdvcmQ+PGtleXdvcmQ+TmVlZHMgQXNzZXNzbWVudDwva2V5d29yZD48
a2V5d29yZD5SZXNpZGVuY2UgQ2hhcmFjdGVyaXN0aWNzPC9rZXl3b3JkPjxrZXl3b3JkPlJpc2st
VGFraW5nPC9rZXl3b3JkPjxrZXl3b3JkPlNleHVhbCBCZWhhdmlvci9wc3ljaG9sb2d5LypzdGF0
aXN0aWNzICZhbXA7IG51bWVyaWNhbCBkYXRhPC9rZXl3b3JkPjxrZXl3b3JkPlN1cnZleXMgYW5k
IFF1ZXN0aW9ubmFpcmVzPC9rZXl3b3JkPjxrZXl3b3JkPlN5cGhpbGlzLyplcGlkZW1pb2xvZ3kv
cHN5Y2hvbG9neS90cmFuc21pc3Npb248L2tleXdvcmQ+PGtleXdvcmQ+VWdhbmRhL2VwaWRlbWlv
bG9neTwva2V5d29yZD48a2V5d29yZD5Zb3VuZyBBZHVsdDwva2V5d29yZD48L2tleXdvcmRzPjxk
YXRlcz48eWVhcj4yMDEyPC95ZWFyPjxwdWItZGF0ZXM+PGRhdGU+SnVuPC9kYXRlPjwvcHViLWRh
dGVzPjwvZGF0ZXM+PGlzYm4+MDE0OC01NzE3PC9pc2JuPjxhY2Nlc3Npb24tbnVtPjIyNTkyODI4
PC9hY2Nlc3Npb24tbnVtPjx1cmxzPjxyZWxhdGVkLXVybHM+PHVybD5odHRwOi8vZ3JhcGhpY3Mu
dHgub3ZpZC5jb20vb3ZmdHBkZnMvRlBERE5DT0JJRElGQ04wMC9mczA0Ni9vdmZ0L2xpdmUvZ3Yw
MjMvMDAwMDc0MzUvMDAwMDc0MzUtMjAxMjA2MDAwLTAwMDA3LnBkZjwvdXJsPjwvcmVsYXRlZC11
cmxzPjwvdXJscz48ZWxlY3Ryb25pYy1yZXNvdXJjZS1udW0+MTAuMTA5Ny9PTFEuMGIwMTNlMzE4
MjUxNTU1ZDwvZWxlY3Ryb25pYy1yZXNvdXJjZS1udW0+PHJlbW90ZS1kYXRhYmFzZS1wcm92aWRl
cj5ObG08L3JlbW90ZS1kYXRhYmFzZS1wcm92aWRlcj48bGFuZ3VhZ2U+ZW5nPC9sYW5ndWFnZT48
L3JlY29yZD48L0NpdGU+PENpdGU+PEF1dGhvcj5Ub2JpYW48L0F1dGhvcj48WWVhcj4yMDA5PC9Z
ZWFyPjxSZWNOdW0+NDE8L1JlY051bT48cmVjb3JkPjxyZWMtbnVtYmVyPjQxPC9yZWMtbnVtYmVy
Pjxmb3JlaWduLWtleXM+PGtleSBhcHA9IkVOIiBkYi1pZD0iNWV0djJzcnM4dGZ3cHJlMjJmbDUy
eDk5d3RwZHN6YXpzemVkIiB0aW1lc3RhbXA9IjE3MjY1MTEwMjUiPjQxPC9rZXk+PC9mb3JlaWdu
LWtleXM+PHJlZi10eXBlIG5hbWU9IkpvdXJuYWwgQXJ0aWNsZSI+MTc8L3JlZi10eXBlPjxjb250
cmlidXRvcnM+PGF1dGhvcnM+PGF1dGhvcj5Ub2JpYW4sIEEuIEEuPC9hdXRob3I+PGF1dGhvcj5T
c2VtcGlqamEsIFYuPC9hdXRob3I+PGF1dGhvcj5LaWdvemksIEcuPC9hdXRob3I+PGF1dGhvcj5P
bGl2ZXIsIEEuIEUuPC9hdXRob3I+PGF1dGhvcj5TZXJ3YWRkYSwgRC48L2F1dGhvcj48YXV0aG9y
Pk1ha3VtYmksIEYuPC9hdXRob3I+PGF1dGhvcj5OYWx1Z29kYSwgRi4gSy48L2F1dGhvcj48YXV0
aG9yPklnYSwgQi48L2F1dGhvcj48YXV0aG9yPlJleW5vbGRzLCBTLiBKLjwvYXV0aG9yPjxhdXRo
b3I+V2F3ZXIsIE0uIEouPC9hdXRob3I+PGF1dGhvcj5RdWlubiwgVC4gQy48L2F1dGhvcj48YXV0
aG9yPkdyYXksIFIuIEguPC9hdXRob3I+PC9hdXRob3JzPjwvY29udHJpYnV0b3JzPjxhdXRoLWFk
ZHJlc3M+RGVwYXJ0bWVudCBvZiBQYXRob2xvZ3ksIFNjaG9vbCBvZiBNZWRpY2luZSwgSm9obnMg
SG9wa2lucyBVbml2ZXJzaXR5LCBCYWx0aW1vcmUsIE1hcnlsYW5kLCBVU0EuPC9hdXRoLWFkZHJl
c3M+PHRpdGxlcz48dGl0bGU+SW5jaWRlbnQgSElWIGFuZCBoZXJwZXMgc2ltcGxleCB2aXJ1cyB0
eXBlIDIgaW5mZWN0aW9uIGFtb25nIG1lbiBpbiBSYWthaSwgVWdhbmRhPC90aXRsZT48c2Vjb25k
YXJ5LXRpdGxlPkFpZHM8L3NlY29uZGFyeS10aXRsZT48YWx0LXRpdGxlPkFJRFMgKExvbmRvbiwg
RW5nbGFuZCk8L2FsdC10aXRsZT48L3RpdGxlcz48cGVyaW9kaWNhbD48ZnVsbC10aXRsZT5BSURT
PC9mdWxsLXRpdGxlPjxhYmJyLTE+QWlkczwvYWJici0xPjwvcGVyaW9kaWNhbD48cGFnZXM+MTU4
OS05NDwvcGFnZXM+PHZvbHVtZT4yMzwvdm9sdW1lPjxudW1iZXI+MTI8L251bWJlcj48ZWRpdGlv
bj4yMDA5LzA1LzI5PC9lZGl0aW9uPjxrZXl3b3Jkcz48a2V5d29yZD5BZG9sZXNjZW50PC9rZXl3
b3JkPjxrZXl3b3JkPkFkdWx0PC9rZXl3b3JkPjxrZXl3b3JkPkNocm9uaWMgRGlzZWFzZTwva2V5
d29yZD48a2V5d29yZD5DaXJjdW1jaXNpb24sIE1hbGU8L2tleXdvcmQ+PGtleXdvcmQ+RXBpZGVt
aW9sb2dpYyBNZXRob2RzPC9rZXl3b3JkPjxrZXl3b3JkPkhJViBJbmZlY3Rpb25zLyplcGlkZW1p
b2xvZ3kvcHJldmVudGlvbiAmYW1wOyBjb250cm9sL3RyYW5zbWlzc2lvbjwva2V5d29yZD48a2V5
d29yZD5IZXJwZXMgR2VuaXRhbGlzLyplcGlkZW1pb2xvZ3kvdHJhbnNtaXNzaW9uPC9rZXl3b3Jk
PjxrZXl3b3JkPkh1bWFuczwva2V5d29yZD48a2V5d29yZD5NYWxlPC9rZXl3b3JkPjxrZXl3b3Jk
Pk1pZGRsZSBBZ2VkPC9rZXl3b3JkPjxrZXl3b3JkPlVnYW5kYS9lcGlkZW1pb2xvZ3k8L2tleXdv
cmQ+PGtleXdvcmQ+VW5zYWZlIFNleDwva2V5d29yZD48a2V5d29yZD5Zb3VuZyBBZHVsdDwva2V5
d29yZD48L2tleXdvcmRzPjxkYXRlcz48eWVhcj4yMDA5PC95ZWFyPjxwdWItZGF0ZXM+PGRhdGU+
SnVsIDMxPC9kYXRlPjwvcHViLWRhdGVzPjwvZGF0ZXM+PGlzYm4+MDI2OS05MzcwPC9pc2JuPjxh
Y2Nlc3Npb24tbnVtPjE5NDc0NjQ5PC9hY2Nlc3Npb24tbnVtPjx1cmxzPjxyZWxhdGVkLXVybHM+
PHVybD5odHRwOi8vZ3JhcGhpY3MudHgub3ZpZC5jb20vb3ZmdHBkZnMvRlBERE5DT0JJRElGQ04w
MC9mczA0Ny9vdmZ0L2xpdmUvZ3YwMjQvMDAwMDIwMzAvMDAwMDIwMzAtMjAwOTA3MzEwLTAwMDE4
LnBkZjwvdXJsPjwvcmVsYXRlZC11cmxzPjwvdXJscz48Y3VzdG9tMj5QbWMyNzE1NTUzPC9jdXN0
b20yPjxjdXN0b202Pk5paG1zMTIxNzYwPC9jdXN0b202PjxlbGVjdHJvbmljLXJlc291cmNlLW51
bT4xMC4xMDk3L1FBRC4wYjAxM2UzMjgzMmQ0MDQyPC9lbGVjdHJvbmljLXJlc291cmNlLW51bT48
cmVtb3RlLWRhdGFiYXNlLXByb3ZpZGVyPk5sbTwvcmVtb3RlLWRhdGFiYXNlLXByb3ZpZGVyPjxs
YW5ndWFnZT5lbmc8L2xhbmd1YWdlPjwvcmVjb3JkPjwvQ2l0ZT48Q2l0ZT48QXV0aG9yPldhbmQ8
L0F1dGhvcj48WWVhcj4yMDExPC9ZZWFyPjxSZWNOdW0+NDM8L1JlY051bT48cmVjb3JkPjxyZWMt
bnVtYmVyPjQzPC9yZWMtbnVtYmVyPjxmb3JlaWduLWtleXM+PGtleSBhcHA9IkVOIiBkYi1pZD0i
NWV0djJzcnM4dGZ3cHJlMjJmbDUyeDk5d3RwZHN6YXpzemVkIiB0aW1lc3RhbXA9IjE3MjY1MTEw
MjUiPjQzPC9rZXk+PC9mb3JlaWduLWtleXM+PHJlZi10eXBlIG5hbWU9IkpvdXJuYWwgQXJ0aWNs
ZSI+MTc8L3JlZi10eXBlPjxjb250cmlidXRvcnM+PGF1dGhvcnM+PGF1dGhvcj5XYW5kLCBILjwv
YXV0aG9yPjxhdXRob3I+UmFtamVlLCBHLjwvYXV0aG9yPjwvYXV0aG9ycz48L2NvbnRyaWJ1dG9y
cz48YXV0aC1hZGRyZXNzPk5hdGlvbmFsIENlbnRyZSBpbiBISVYgRXBpZGVtaW9sb2d5IGFuZCBD
bGluaWNhbCBSZXNlYXJjaCwgVW5pdmVyc2l0eSBvZiBOZXcgU291dGggV2FsZXMsIFN5ZG5leSwg
QXVzdHJhbGlhLiBod2FuZEBuY2hlY3IudW5zdy5lZHUuYXU8L2F1dGgtYWRkcmVzcz48dGl0bGVz
Pjx0aXRsZT5Db21iaW5lZCBpbXBhY3Qgb2Ygc2V4dWFsIHJpc2sgYmVoYXZpb3JzIGZvciBISVYg
c2Vyb2NvbnZlcnNpb24gYW1vbmcgd29tZW4gaW4gRHVyYmFuLCBTb3V0aCBBZnJpY2E6IGltcGxp
Y2F0aW9ucyBmb3IgcHJldmVudGlvbiBwb2xpY3kgYW5kIHBsYW5uaW5nPC90aXRsZT48c2Vjb25k
YXJ5LXRpdGxlPkFJRFMgQmVoYXY8L3NlY29uZGFyeS10aXRsZT48YWx0LXRpdGxlPkFJRFMgYW5k
IGJlaGF2aW9yPC9hbHQtdGl0bGU+PC90aXRsZXM+PHBlcmlvZGljYWw+PGZ1bGwtdGl0bGU+QUlE
UyBCZWhhdjwvZnVsbC10aXRsZT48YWJici0xPkFJRFMgYW5kIGJlaGF2aW9yPC9hYmJyLTE+PC9w
ZXJpb2RpY2FsPjxhbHQtcGVyaW9kaWNhbD48ZnVsbC10aXRsZT5BSURTIEJlaGF2PC9mdWxsLXRp
dGxlPjxhYmJyLTE+QUlEUyBhbmQgYmVoYXZpb3I8L2FiYnItMT48L2FsdC1wZXJpb2RpY2FsPjxw
YWdlcz40NzktODY8L3BhZ2VzPjx2b2x1bWU+MTU8L3ZvbHVtZT48bnVtYmVyPjI8L251bWJlcj48
ZWRpdGlvbj4yMDEwLzEwLzI5PC9lZGl0aW9uPjxrZXl3b3Jkcz48a2V5d29yZD5BZHVsdDwva2V5
d29yZD48a2V5d29yZD5BZ2UgRmFjdG9yczwva2V5d29yZD48a2V5d29yZD5GZW1hbGU8L2tleXdv
cmQ+PGtleXdvcmQ+Rm9sbG93LVVwIFN0dWRpZXM8L2tleXdvcmQ+PGtleXdvcmQ+SElWIEluZmVj
dGlvbnMvZGlhZ25vc2lzLyplcGlkZW1pb2xvZ3kvKnByZXZlbnRpb24gJmFtcDsgY29udHJvbDwv
a2V5d29yZD48a2V5d29yZD5ISVYgU2Vyb3Bvc2l0aXZpdHkvZGlhZ25vc2lzLyplcGlkZW1pb2xv
Z3k8L2tleXdvcmQ+PGtleXdvcmQ+SGVhbHRoIFBvbGljeTwva2V5d29yZD48a2V5d29yZD5IdW1h
bnM8L2tleXdvcmQ+PGtleXdvcmQ+SW5jaWRlbmNlPC9rZXl3b3JkPjxrZXl3b3JkPlByZWduYW5j
eTwva2V5d29yZD48a2V5d29yZD5SaXNrIEZhY3RvcnM8L2tleXdvcmQ+PGtleXdvcmQ+KlJpc2st
VGFraW5nPC9rZXl3b3JkPjxrZXl3b3JkPlNleHVhbCBCZWhhdmlvcjwva2V5d29yZD48a2V5d29y
ZD5TZXh1YWwgUGFydG5lcnM8L2tleXdvcmQ+PGtleXdvcmQ+U2V4dWFsbHkgVHJhbnNtaXR0ZWQg
RGlzZWFzZXMvZGlhZ25vc2lzL2VwaWRlbWlvbG9neS8qcHJldmVudGlvbiAmYW1wOyBjb250cm9s
PC9rZXl3b3JkPjxrZXl3b3JkPlNvY2lvZWNvbm9taWMgRmFjdG9yczwva2V5d29yZD48a2V5d29y
ZD5Tb3V0aCBBZnJpY2EvZXBpZGVtaW9sb2d5PC9rZXl3b3JkPjxrZXl3b3JkPlN1cnZleXMgYW5k
IFF1ZXN0aW9ubmFpcmVzPC9rZXl3b3JkPjxrZXl3b3JkPllvdW5nIEFkdWx0PC9rZXl3b3JkPjwv
a2V5d29yZHM+PGRhdGVzPjx5ZWFyPjIwMTE8L3llYXI+PHB1Yi1kYXRlcz48ZGF0ZT5GZWI8L2Rh
dGU+PC9wdWItZGF0ZXM+PC9kYXRlcz48aXNibj4xMDkwLTcxNjU8L2lzYm4+PGFjY2Vzc2lvbi1u
dW0+MjA5ODE0Nzk8L2FjY2Vzc2lvbi1udW0+PHVybHM+PHJlbGF0ZWQtdXJscz48dXJsPmh0dHA6
Ly9kb3dubG9hZC5zcHJpbmdlci5jb20vc3RhdGljL3BkZi8xNDMvYXJ0JTI1M0ExMC4xMDA3JTI1
MkZzMTA0NjEtMDEwLTk4NDUtMi5wZGY/b3JpZ2luVXJsPWh0dHAlM0ElMkYlMkZsaW5rLnNwcmlu
Z2VyLmNvbSUyRmFydGljbGUlMkYxMC4xMDA3JTJGczEwNDYxLTAxMC05ODQ1LTImYW1wO3Rva2Vu
Mj1leHA9MTQ1NzUzMjM3N35hY2w9JTJGc3RhdGljJTJGcGRmJTJGMTQzJTJGYXJ0JTI1MjUzQTEw
LjEwMDclMjUyNTJGczEwNDYxLTAxMC05ODQ1LTIucGRmJTNGb3JpZ2luVXJsJTNEaHR0cCUyNTNB
JTI1MkYlMjUyRmxpbmsuc3ByaW5nZXIuY29tJTI1MkZhcnRpY2xlJTI1MkYxMC4xMDA3JTI1MkZz
MTA0NjEtMDEwLTk4NDUtMip+aG1hYz1kNDBhMWNmMmJhYzg5NzlmM2ZiNDkzMjUyNjQxYjM3ZTY5
MWM0MWVhZTU2YjJmZGM5YjhhMjIwOTBhMjAyMTlhPC91cmw+PC9yZWxhdGVkLXVybHM+PC91cmxz
PjxlbGVjdHJvbmljLXJlc291cmNlLW51bT4xMC4xMDA3L3MxMDQ2MS0wMTAtOTg0NS0yPC9lbGVj
dHJvbmljLXJlc291cmNlLW51bT48cmVtb3RlLWRhdGFiYXNlLXByb3ZpZGVyPk5sbTwvcmVtb3Rl
LWRhdGFiYXNlLXByb3ZpZGVyPjxsYW5ndWFnZT5lbmc8L2xhbmd1YWdlPjwvcmVjb3JkPjwvQ2l0
ZT48L0VuZE5vdGU+
</w:fldData>
        </w:fldChar>
      </w:r>
      <w:r w:rsidR="00DC1BCC">
        <w:instrText xml:space="preserve"> ADDIN EN.CITE </w:instrText>
      </w:r>
      <w:r w:rsidR="00DC1BCC">
        <w:fldChar w:fldCharType="begin">
          <w:fldData xml:space="preserve">PEVuZE5vdGU+PENpdGU+PEF1dGhvcj5FZGVsc3RlaW48L0F1dGhvcj48WWVhcj4yMDE1PC9ZZWFy
PjxSZWNOdW0+MTc8L1JlY051bT48RGlzcGxheVRleHQ+PHN0eWxlIGZhY2U9InN1cGVyc2NyaXB0
Ij42LDExLDEyLDE0LDE1LDE5LDIwLDIzLDI4LDMwLTMyPC9zdHlsZT48L0Rpc3BsYXlUZXh0Pjxy
ZWNvcmQ+PHJlYy1udW1iZXI+MTc8L3JlYy1udW1iZXI+PGZvcmVpZ24ta2V5cz48a2V5IGFwcD0i
RU4iIGRiLWlkPSI1ZXR2MnNyczh0ZndwcmUyMmZsNTJ4OTl3dHBkc3phenN6ZWQiIHRpbWVzdGFt
cD0iMTcyNjUxMTAyNSI+MTc8L2tleT48L2ZvcmVpZ24ta2V5cz48cmVmLXR5cGUgbmFtZT0iSm91
cm5hbCBBcnRpY2xlIj4xNzwvcmVmLXR5cGU+PGNvbnRyaWJ1dG9ycz48YXV0aG9ycz48YXV0aG9y
PkVkZWxzdGVpbiwgWi4gUi48L2F1dGhvcj48YXV0aG9yPlNhbnRlbGxpLCBKLiBTLjwvYXV0aG9y
PjxhdXRob3I+SGVsbGVyaW5nZXIsIFMuPC9hdXRob3I+PGF1dGhvcj5TY2h1eWxlciwgQS4gQy48
L2F1dGhvcj48YXV0aG9yPldlaSwgWS48L2F1dGhvcj48YXV0aG9yPk1hdGh1ciwgUy48L2F1dGhv
cj48YXV0aG9yPlNvbmcsIFguPC9hdXRob3I+PGF1dGhvcj5MdXRhbG8sIFQuPC9hdXRob3I+PGF1
dGhvcj5OYWx1Z29kYSwgRi48L2F1dGhvcj48YXV0aG9yPkdyYXksIFIuIEguPC9hdXRob3I+PGF1
dGhvcj5XYXdlciwgTS4gSi48L2F1dGhvcj48YXV0aG9yPlNlcndhZGRhLCBELiBNLjwvYXV0aG9y
PjwvYXV0aG9ycz48L2NvbnRyaWJ1dG9ycz48YXV0aC1hZGRyZXNzPkhJViBDZW50ZXIgZm9yIENs
aW5pY2FsIGFuZCBCZWhhdmlvcmFsIFN0dWRpZXMsIE5ldyBZb3JrIFN0YXRlIFBzeWNoaWF0cmlj
IEluc3RpdHV0ZSBhbmQgQ29sdW1iaWEgVW5pdmVyc2l0eSwgMTA1MSBSaXZlcnNpZGUgRHIuLCBO
ZXcgWW9yaywgTlksIFVTQS4gRWxlY3Ryb25pYyBhZGRyZXNzOiB6b2UuZWRlbHN0ZWluQGdtYWls
LmNvbS4mI3hEO0NvbHVtYmlhIFVuaXZlcnNpdHkgTWFpbG1hbiBTY2hvb2wgb2YgUHVibGljIEhl
YWx0aCwgNzIyIFcuIDE2OHRoIFN0LiwgTmV3IFlvcmssIE5ZLCBVU0EuJiN4RDtSYWthaSBIZWFs
dGggU2NpZW5jZXMgUHJvZ3JhbSwgVWdhbmRhIFZpcnVzIFJlc2VhcmNoIEluc3RpdHV0ZSwgRW50
ZWJiZSwgVWdhbmRhLiYjeEQ7Sm9obnMgSG9wa2lucyBCbG9vbWJlcmcgU2Nob29sIG9mIFB1Ymxp
YyBIZWFsdGgsIDYxNSBOLiBXb2xmZSBTdC4sIEJhbHRpbW9yZSwgTUQsIFVTQS48L2F1dGgtYWRk
cmVzcz48dGl0bGVzPjx0aXRsZT5GYWN0b3JzIGFzc29jaWF0ZWQgd2l0aCBpbmNpZGVudCBISVYg
aW5mZWN0aW9uIHZlcnN1cyBwcmV2YWxlbnQgaW5mZWN0aW9uIGFtb25nIHlvdXRoIGluIFJha2Fp
LCBVZ2FuZGE8L3RpdGxlPjxzZWNvbmRhcnktdGl0bGU+SiBFcGlkZW1pb2wgR2xvYiBIZWFsdGg8
L3NlY29uZGFyeS10aXRsZT48YWx0LXRpdGxlPkpvdXJuYWwgb2YgZXBpZGVtaW9sb2d5IGFuZCBn
bG9iYWwgaGVhbHRoPC9hbHQtdGl0bGU+PC90aXRsZXM+PHBlcmlvZGljYWw+PGZ1bGwtdGl0bGU+
SiBFcGlkZW1pb2wgR2xvYiBIZWFsdGg8L2Z1bGwtdGl0bGU+PGFiYnItMT5Kb3VybmFsIG9mIGVw
aWRlbWlvbG9neSBhbmQgZ2xvYmFsIGhlYWx0aDwvYWJici0xPjwvcGVyaW9kaWNhbD48YWx0LXBl
cmlvZGljYWw+PGZ1bGwtdGl0bGU+SiBFcGlkZW1pb2wgR2xvYiBIZWFsdGg8L2Z1bGwtdGl0bGU+
PGFiYnItMT5Kb3VybmFsIG9mIGVwaWRlbWlvbG9neSBhbmQgZ2xvYmFsIGhlYWx0aDwvYWJici0x
PjwvYWx0LXBlcmlvZGljYWw+PHBhZ2VzPjg1LTkxPC9wYWdlcz48dm9sdW1lPjU8L3ZvbHVtZT48
bnVtYmVyPjE8L251bWJlcj48ZWRpdGlvbj4yMDE1LzAyLzI0PC9lZGl0aW9uPjxrZXl3b3Jkcz48
a2V5d29yZD5BZG9sZXNjZW50PC9rZXl3b3JkPjxrZXl3b3JkPkFkdWx0PC9rZXl3b3JkPjxrZXl3
b3JkPkZlbWFsZTwva2V5d29yZD48a2V5d29yZD5ISVYgSW5mZWN0aW9ucy8qZXBpZGVtaW9sb2d5
PC9rZXl3b3JkPjxrZXl3b3JkPkh1bWFuczwva2V5d29yZD48a2V5d29yZD5JbmNpZGVuY2U8L2tl
eXdvcmQ+PGtleXdvcmQ+TG9uZ2l0dWRpbmFsIFN0dWRpZXM8L2tleXdvcmQ+PGtleXdvcmQ+TWFs
ZTwva2V5d29yZD48a2V5d29yZD5NYXJyaWFnZS9zdGF0aXN0aWNzICZhbXA7IG51bWVyaWNhbCBk
YXRhPC9rZXl3b3JkPjxrZXl3b3JkPlByZXZhbGVuY2U8L2tleXdvcmQ+PGtleXdvcmQ+UHJvc3Bl
Y3RpdmUgU3R1ZGllczwva2V5d29yZD48a2V5d29yZD5SaXNrIEZhY3RvcnM8L2tleXdvcmQ+PGtl
eXdvcmQ+U2V4dWFsIEJlaGF2aW9yL3N0YXRpc3RpY3MgJmFtcDsgbnVtZXJpY2FsIGRhdGE8L2tl
eXdvcmQ+PGtleXdvcmQ+VWdhbmRhL2VwaWRlbWlvbG9neTwva2V5d29yZD48a2V5d29yZD5Zb3Vu
ZyBBZHVsdDwva2V5d29yZD48L2tleXdvcmRzPjxkYXRlcz48eWVhcj4yMDE1PC95ZWFyPjxwdWIt
ZGF0ZXM+PGRhdGU+TWFyPC9kYXRlPjwvcHViLWRhdGVzPjwvZGF0ZXM+PGlzYm4+MjIxMC02MDA2
PC9pc2JuPjxhY2Nlc3Npb24tbnVtPjI1NzAwOTI3PC9hY2Nlc3Npb24tbnVtPjx1cmxzPjxyZWxh
dGVkLXVybHM+PHVybD5odHRwOi8vYWMuZWxzLWNkbi5jb20vUzIyMTA2MDA2MTQwMDA4MjMvMS1z
Mi4wLVMyMjEwNjAwNjE0MDAwODIzLW1haW4ucGRmP190aWQ9NzhhOTA3YmUtZDE5Yi0xMWU1LWJl
MzctMDAwMDBhYWIwZjZjJmFtcDthY2RuYXQ9MTQ1NTI5MDMxOF8wYWNjY2RhZDY2YjI0NDk2Y2Ji
M2Y5ZDhiZGY5NDRhZTwvdXJsPjwvcmVsYXRlZC11cmxzPjwvdXJscz48ZWxlY3Ryb25pYy1yZXNv
dXJjZS1udW0+MTAuMTAxNi9qLmplZ2guMjAxNC4wOS4wMDM8L2VsZWN0cm9uaWMtcmVzb3VyY2Ut
bnVtPjxyZW1vdGUtZGF0YWJhc2UtcHJvdmlkZXI+TmxtPC9yZW1vdGUtZGF0YWJhc2UtcHJvdmlk
ZXI+PGxhbmd1YWdlPmVuZzwvbGFuZ3VhZ2U+PC9yZWNvcmQ+PC9DaXRlPjxDaXRlPjxBdXRob3I+
S2FnYWF5aTwvQXV0aG9yPjxZZWFyPjIwMTQ8L1llYXI+PFJlY051bT4yNDwvUmVjTnVtPjxyZWNv
cmQ+PHJlYy1udW1iZXI+MjQ8L3JlYy1udW1iZXI+PGZvcmVpZ24ta2V5cz48a2V5IGFwcD0iRU4i
IGRiLWlkPSI1ZXR2MnNyczh0ZndwcmUyMmZsNTJ4OTl3dHBkc3phenN6ZWQiIHRpbWVzdGFtcD0i
MTcyNjUxMTAyNSI+MjQ8L2tleT48L2ZvcmVpZ24ta2V5cz48cmVmLXR5cGUgbmFtZT0iSm91cm5h
bCBBcnRpY2xlIj4xNzwvcmVmLXR5cGU+PGNvbnRyaWJ1dG9ycz48YXV0aG9ycz48YXV0aG9yPkth
Z2FheWksIEouPC9hdXRob3I+PGF1dGhvcj5HcmF5LCBSLiBILjwvYXV0aG9yPjxhdXRob3I+V2hh
bGVuLCBDLjwvYXV0aG9yPjxhdXRob3I+RnUsIFAuPC9hdXRob3I+PGF1dGhvcj5OZXVoYXVzZXIs
IEQuPC9hdXRob3I+PGF1dGhvcj5NY0dyYXRoLCBKLiBXLjwvYXV0aG9yPjxhdXRob3I+U2V3YW5r
YW1ibywgTi4gSy48L2F1dGhvcj48YXV0aG9yPlNlcndhZGRhLCBELjwvYXV0aG9yPjxhdXRob3I+
S2lnb3ppLCBHLjwvYXV0aG9yPjxhdXRob3I+TmFsdWdvZGEsIEYuPC9hdXRob3I+PGF1dGhvcj5S
ZXlub2xkcywgUy4gSi48L2F1dGhvcj48YXV0aG9yPldhd2VyLCBNLiBKLjwvYXV0aG9yPjxhdXRo
b3I+U2luZ2VyLCBNLiBFLjwvYXV0aG9yPjwvYXV0aG9ycz48L2NvbnRyaWJ1dG9ycz48YXV0aC1h
ZGRyZXNzPlJha2FpIEhlYWx0aCBTY2llbmNlcyBQcm9ncmFtLCBFbnRlYmJlLCBVZ2FuZGE7IERl
cGFybWVudCBvZiBFcGlkZW1pb2xvZ3kgYW5kIEJpb3N0YXRpc3RpY3MsIENhc2UgV2VzdGVybiBS
ZXNlcnZlIFVuaXZlcnNpdHksIENsZXZlbGFuZCwgT2hpbywgVW5pdGVkIFN0YXRlcyBvZiBBbWVy
aWNhLiYjeEQ7RGVwYXJ0bWVudCBvZiBFcGlkZW1pb2xvZ3ksIEpvaG5zIEhvcGtpbnMgQmxvb21i
ZXJnIFNjaG9vbCBvZiBQdWJsaWMgSGVhbHRoLCBCYWx0aW1vcmUsIE1hcnlsYW5kLCBVbml0ZWQg
U3RhdGVzIG9mIEFtZXJpY2EuJiN4RDtEZXBhcnRtZW50IG9mIEVwaWRlbWlvbG9neSBhbmQgQmlv
c3RhdGlzdGljcywgVW5pdmVyc2l0eSBvZiBHZW9yZ2lhLCBBdGhlbnMsIEdlb3JnaWEsIFVuaXRl
ZCBTdGF0ZXMgb2YgQW1lcmljYS4mI3hEO0RlcGFybWVudCBvZiBFcGlkZW1pb2xvZ3kgYW5kIEJp
b3N0YXRpc3RpY3MsIENhc2UgV2VzdGVybiBSZXNlcnZlIFVuaXZlcnNpdHksIENsZXZlbGFuZCwg
T2hpbywgVW5pdGVkIFN0YXRlcyBvZiBBbWVyaWNhLiYjeEQ7RGVwYXJ0bWVudCBvZiBBbnRocm9w
b2xvZ3ksIENhc2UgV2VzdGVybiBSZXNlcnZlIFVuaXZlcnNpdHksIENsZXZlbGFuZCwgT2hpbywg
VW5pdGVkIFN0YXRlcyBvZiBBbWVyaWNhLiYjeEQ7TWFrZXJlcmUgVW5pdmVyc2l0eSBDb2xsZWdl
IG9mIEhlYWx0aCBTY2llbmNlcywgS2FtcGFsYSwgVWdhbmRhLiYjeEQ7RGl2aXNpb24gb2YgSW50
cmFtdXJhbCBSZXNlYXJjaCwgTmF0aW9uYWwgSW5zdGl0dXRlIG9mIEFsbGVyZ3kgYW5kIEluZmVj
dGlvdXMgRGlzZWFzZXMsIE5hdGlvbmFsIEluc3RpdHV0ZXMgb2YgSGVhbHRoLCBCZXRoZXNkYSwg
TWFyeWxhbmQsIFVuaXRlZCBTdGF0ZXMgb2YgQW1lcmljYTsgSm9obnMgSG9wa2lucyBTY2hvb2wg
b2YgTWVkaWNpbmUsIEJhbHRpbW9yZSwgTWFyeWxhbmQsIFVuaXRlZCBTdGF0ZXMgb2YgQW1lcmlj
YS48L2F1dGgtYWRkcmVzcz48dGl0bGVzPjx0aXRsZT5JbmRpY2VzIHRvIG1lYXN1cmUgcmlzayBv
ZiBISVYgYWNxdWlzaXRpb24gaW4gUmFrYWksIFVnYW5k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yMDE1PC9wYWdlcz48dm9sdW1lPjk8L3ZvbHVtZT48bnVt
YmVyPjQ8L251bWJlcj48ZWRpdGlvbj4yMDE0LzA0LzA4PC9lZGl0aW9uPjxrZXl3b3Jkcz48a2V5
d29yZD5BZG9sZXNjZW50PC9rZXl3b3JkPjxrZXl3b3JkPkFkdWx0PC9rZXl3b3JkPjxrZXl3b3Jk
PkNvaG9ydCBTdHVkaWVzPC9rZXl3b3JkPjxrZXl3b3JkPkZlbWFsZTwva2V5d29yZD48a2V5d29y
ZD5ISVYgSW5mZWN0aW9ucy9lcGlkZW1pb2xvZ3kvKmV0aW9sb2d5PC9rZXl3b3JkPjxrZXl3b3Jk
Pkhpdi0xPC9rZXl3b3JkPjxrZXl3b3JkPipIZWFsdGggU3RhdHVzIEluZGljYXRvcnM8L2tleXdv
cmQ+PGtleXdvcmQ+SHVtYW5zPC9rZXl3b3JkPjxrZXl3b3JkPk1hbGU8L2tleXdvcmQ+PGtleXdv
cmQ+TWlkZGxlIEFnZWQ8L2tleXdvcmQ+PGtleXdvcmQ+UmlzayBGYWN0b3JzPC9rZXl3b3JkPjxr
ZXl3b3JkPlNleCBGYWN0b3JzPC9rZXl3b3JkPjxrZXl3b3JkPlNleHVhbCBCZWhhdmlvci9zdGF0
aXN0aWNzICZhbXA7IG51bWVyaWNhbCBkYXRhPC9rZXl3b3JkPjxrZXl3b3JkPlVnYW5kYS9lcGlk
ZW1pb2xvZ3k8L2tleXdvcmQ+PGtleXdvcmQ+WW91bmcgQWR1bHQ8L2tleXdvcmQ+PC9rZXl3b3Jk
cz48ZGF0ZXM+PHllYXI+MjAxNDwveWVhcj48L2RhdGVzPjxpc2JuPjE5MzItNjIwMzwvaXNibj48
YWNjZXNzaW9uLW51bT4yNDcwNDc3ODwvYWNjZXNzaW9uLW51bT48dXJscz48cmVsYXRlZC11cmxz
Pjx1cmw+aHR0cDovL3d3dy5uY2JpLm5sbS5uaWguZ292L3BtYy9hcnRpY2xlcy9QTUMzOTc2MjYx
L3BkZi9wb25lLjAwOTIwMTUucGRmPC91cmw+PC9yZWxhdGVkLXVybHM+PC91cmxzPjxjdXN0b20y
PlBtYzM5NzYyNjE8L2N1c3RvbTI+PGVsZWN0cm9uaWMtcmVzb3VyY2UtbnVtPjEwLjEzNzEvam91
cm5hbC5wb25lLjAwOTIwMTU8L2VsZWN0cm9uaWMtcmVzb3VyY2UtbnVtPjxyZW1vdGUtZGF0YWJh
c2UtcHJvdmlkZXI+TmxtPC9yZW1vdGUtZGF0YWJhc2UtcHJvdmlkZXI+PGxhbmd1YWdlPmVuZzwv
bGFuZ3VhZ2U+PC9yZWNvcmQ+PC9DaXRlPjxDaXRlPjxBdXRob3I+S2l3YW51a2E8L0F1dGhvcj48
WWVhcj4yMDA5PC9ZZWFyPjxSZWNOdW0+MjU8L1JlY051bT48cmVjb3JkPjxyZWMtbnVtYmVyPjI1
PC9yZWMtbnVtYmVyPjxmb3JlaWduLWtleXM+PGtleSBhcHA9IkVOIiBkYi1pZD0iNWV0djJzcnM4
dGZ3cHJlMjJmbDUyeDk5d3RwZHN6YXpzemVkIiB0aW1lc3RhbXA9IjE3MjY1MTEwMjUiPjI1PC9r
ZXk+PC9mb3JlaWduLWtleXM+PHJlZi10eXBlIG5hbWU9IkpvdXJuYWwgQXJ0aWNsZSI+MTc8L3Jl
Zi10eXBlPjxjb250cmlidXRvcnM+PGF1dGhvcnM+PGF1dGhvcj5LaXdhbnVrYSwgTi48L2F1dGhv
cj48YXV0aG9yPkxhZXllbmRlY2tlciwgTy48L2F1dGhvcj48YXV0aG9yPlF1aW5uLCBULiBDLjwv
YXV0aG9yPjxhdXRob3I+V2F3ZXIsIE0uIEouPC9hdXRob3I+PGF1dGhvcj5TaGVwaGVyZCwgSi48
L2F1dGhvcj48YXV0aG9yPlJvYmIsIE0uPC9hdXRob3I+PGF1dGhvcj5LaWdvemksIEcuPC9hdXRo
b3I+PGF1dGhvcj5LYWdhYXlpLCBKLjwvYXV0aG9yPjxhdXRob3I+U2Vyd2FkZGEsIEQuPC9hdXRo
b3I+PGF1dGhvcj5NYWt1bWJpLCBGLiBFLjwvYXV0aG9yPjxhdXRob3I+UmV5bm9sZHMsIFMuIEou
PC9hdXRob3I+PGF1dGhvcj5HcmF5LCBSLiBILjwvYXV0aG9yPjwvYXV0aG9ycz48L2NvbnRyaWJ1
dG9ycz48YXV0aC1hZGRyZXNzPk1ha2VyZXJlIFVuaXZlcnNpdHkgU2Nob29sIG9mIFB1YmxpYyBI
ZWFsdGgsIFAuTy4gQm94IDcwNzIsIEthbXBhbGEsIFVnYW5kYS4gbmtpd2FudWthQHJoc3Aub3Jn
PC9hdXRoLWFkZHJlc3M+PHRpdGxlcz48dGl0bGU+SElWLTEgc3VidHlwZXMgYW5kIGRpZmZlcmVu
Y2VzIGluIGhldGVyb3NleHVhbCBISVYgdHJhbnNtaXNzaW9uIGFtb25nIEhJVi1kaXNjb3JkYW50
IGNvdXBsZXMgaW4gUmFrYWksIFVnYW5kYTwvdGl0bGU+PHNlY29uZGFyeS10aXRsZT5BaWRzPC9z
ZWNvbmRhcnktdGl0bGU+PGFsdC10aXRsZT5BSURTIChMb25kb24sIEVuZ2xhbmQpPC9hbHQtdGl0
bGU+PC90aXRsZXM+PHBlcmlvZGljYWw+PGZ1bGwtdGl0bGU+QUlEUzwvZnVsbC10aXRsZT48YWJi
ci0xPkFpZHM8L2FiYnItMT48L3BlcmlvZGljYWw+PHBhZ2VzPjI0NzktODQ8L3BhZ2VzPjx2b2x1
bWU+MjM8L3ZvbHVtZT48bnVtYmVyPjE4PC9udW1iZXI+PGVkaXRpb24+MjAwOS8xMC8yMTwvZWRp
dGlvbj48a2V5d29yZHM+PGtleXdvcmQ+QWRvbGVzY2VudDwva2V5d29yZD48a2V5d29yZD5BZHVs
dDwva2V5d29yZD48a2V5d29yZD5Db2l0dXM8L2tleXdvcmQ+PGtleXdvcmQ+RmVtYWxlPC9rZXl3
b3JkPjxrZXl3b3JkPkhJViBJbmZlY3Rpb25zL2VwaWRlbWlvbG9neS9pbW11bm9sb2d5Lyp0cmFu
c21pc3Npb248L2tleXdvcmQ+PGtleXdvcmQ+SElWIFNlcm9uZWdhdGl2aXR5PC9rZXl3b3JkPjxr
ZXl3b3JkPkhJVi0xLypjbGFzc2lmaWNhdGlvbi9pbW11bm9sb2d5PC9rZXl3b3JkPjxrZXl3b3Jk
PipIZXRlcm9zZXh1YWxpdHk8L2tleXdvcmQ+PGtleXdvcmQ+SHVtYW5zPC9rZXl3b3JkPjxrZXl3
b3JkPk1hbGU8L2tleXdvcmQ+PGtleXdvcmQ+TWlkZGxlIEFnZWQ8L2tleXdvcmQ+PGtleXdvcmQ+
UmV0cm9zcGVjdGl2ZSBTdHVkaWVzPC9rZXl3b3JkPjxrZXl3b3JkPlJpc2sgRmFjdG9yczwva2V5
d29yZD48a2V5d29yZD5TZXh1YWwgUGFydG5lcnM8L2tleXdvcmQ+PGtleXdvcmQ+U3VydmV5cyBh
bmQgUXVlc3Rpb25uYWlyZXM8L2tleXdvcmQ+PGtleXdvcmQ+VWdhbmRhL2VwaWRlbWlvbG9neTwv
a2V5d29yZD48a2V5d29yZD5WaXJhbCBMb2FkPC9rZXl3b3JkPjxrZXl3b3JkPllvdW5nIEFkdWx0
PC9rZXl3b3JkPjwva2V5d29yZHM+PGRhdGVzPjx5ZWFyPjIwMDk8L3llYXI+PHB1Yi1kYXRlcz48
ZGF0ZT5Ob3YgMjc8L2RhdGU+PC9wdWItZGF0ZXM+PC9kYXRlcz48aXNibj4wMjY5LTkzNzA8L2lz
Ym4+PGFjY2Vzc2lvbi1udW0+MTk4NDE1NzI8L2FjY2Vzc2lvbi1udW0+PHVybHM+PHJlbGF0ZWQt
dXJscz48dXJsPmh0dHA6Ly9ncmFwaGljcy50eC5vdmlkLmNvbS9vdmZ0cGRmcy9GUERETkNPQklE
SUZDTjAwL2ZzMDQ3L292ZnQvbGl2ZS9ndjAyNC8wMDAwMjAzMC8wMDAwMjAzMC0yMDA5MTEyNzAt
MDAwMTMucGRmPC91cmw+PC9yZWxhdGVkLXVybHM+PC91cmxzPjxjdXN0b20yPlBtYzI5MTA5MzE8
L2N1c3RvbTI+PGN1c3RvbTY+TmlobXMyMDI5MTk8L2N1c3RvbTY+PGVsZWN0cm9uaWMtcmVzb3Vy
Y2UtbnVtPjEwLjEwOTcvUUFELjBiMDEzZTMyODMzMGNjMDg8L2VsZWN0cm9uaWMtcmVzb3VyY2Ut
bnVtPjxyZW1vdGUtZGF0YWJhc2UtcHJvdmlkZXI+TmxtPC9yZW1vdGUtZGF0YWJhc2UtcHJvdmlk
ZXI+PGxhbmd1YWdlPmVuZzwvbGFuZ3VhZ2U+PC9yZWNvcmQ+PC9DaXRlPjxDaXRlPjxBdXRob3I+
S3Vtd2VuZGE8L0F1dGhvcj48WWVhcj4yMDA2PC9ZZWFyPjxSZWNOdW0+Mjg8L1JlY051bT48cmVj
b3JkPjxyZWMtbnVtYmVyPjI4PC9yZWMtbnVtYmVyPjxmb3JlaWduLWtleXM+PGtleSBhcHA9IkVO
IiBkYi1pZD0iNWV0djJzcnM4dGZ3cHJlMjJmbDUyeDk5d3RwZHN6YXpzemVkIiB0aW1lc3RhbXA9
IjE3MjY1MTEwMjUiPjI4PC9rZXk+PC9mb3JlaWduLWtleXM+PHJlZi10eXBlIG5hbWU9IkpvdXJu
YWwgQXJ0aWNsZSI+MTc8L3JlZi10eXBlPjxjb250cmlidXRvcnM+PGF1dGhvcnM+PGF1dGhvcj5L
dW13ZW5kYSwgTi48L2F1dGhvcj48YXV0aG9yPkhvZmZtYW4sIEkuPC9hdXRob3I+PGF1dGhvcj5D
aGlyZW5qZSwgTS48L2F1dGhvcj48YXV0aG9yPktlbGx5LCBDLjwvYXV0aG9yPjxhdXRob3I+Q29s
ZXR0aSwgQS48L2F1dGhvcj48YXV0aG9yPlJpc3RvdywgQS48L2F1dGhvcj48YXV0aG9yPk1hcnRp
bnNvbiwgRi48L2F1dGhvcj48YXV0aG9yPkJyb3duLCBKLjwvYXV0aG9yPjxhdXRob3I+Q2hpbG9u
Z296aSwgRC48L2F1dGhvcj48YXV0aG9yPlJpY2hhcmRzb24sIEIuPC9hdXRob3I+PGF1dGhvcj5S
b3NlbmJlcmcsIFouPC9hdXRob3I+PGF1dGhvcj5QYWRpYW4sIE4uPC9hdXRob3I+PGF1dGhvcj5U
YWhhLCBULjwvYXV0aG9yPjwvYXV0aG9ycz48L2NvbnRyaWJ1dG9ycz48YXV0aC1hZGRyZXNzPkpv
aG5zIEhvcGtpbnMgVW5pdmVyc2l0eSwgNjE1IE4uIFdvbGZlIFN0cmVldCwgQmFsdGltb3JlLCBN
RCAyMTIwNSwgVVNBLjwvYXV0aC1hZGRyZXNzPjx0aXRsZXM+PHRpdGxlPkhJViBpbmNpZGVuY2Ug
YW1vbmcgd29tZW4gb2YgcmVwcm9kdWN0aXZlIGFnZSBpbiBNYWxhd2kgYW5kIFppbWJhYndlPC90
aXRsZT48c2Vjb25kYXJ5LXRpdGxlPlNleCBUcmFuc20gRGlzPC9zZWNvbmRhcnktdGl0bGU+PGFs
dC10aXRsZT5TZXh1YWxseSB0cmFuc21pdHRlZCBkaXNlYXNlczwvYWx0LXRpdGxlPjwvdGl0bGVz
PjxwZXJpb2RpY2FsPjxmdWxsLXRpdGxlPlNleCBUcmFuc20gRGlzPC9mdWxsLXRpdGxlPjxhYmJy
LTE+U2V4dWFsbHkgdHJhbnNtaXR0ZWQgZGlzZWFzZXM8L2FiYnItMT48L3BlcmlvZGljYWw+PGFs
dC1wZXJpb2RpY2FsPjxmdWxsLXRpdGxlPlNleCBUcmFuc20gRGlzPC9mdWxsLXRpdGxlPjxhYmJy
LTE+U2V4dWFsbHkgdHJhbnNtaXR0ZWQgZGlzZWFzZXM8L2FiYnItMT48L2FsdC1wZXJpb2RpY2Fs
PjxwYWdlcz42NDYtNTE8L3BhZ2VzPjx2b2x1bWU+MzM8L3ZvbHVtZT48bnVtYmVyPjExPC9udW1i
ZXI+PGVkaXRpb24+MjAwNi8wNi8xNTwvZWRpdGlvbj48a2V5d29yZHM+PGtleXdvcmQ+QWR1bHQ8
L2tleXdvcmQ+PGtleXdvcmQ+QWdlIEZhY3RvcnM8L2tleXdvcmQ+PGtleXdvcmQ+Q2xpbmljYWwg
VHJpYWxzLCBQaGFzZSBJSUkgYXMgVG9waWM8L2tleXdvcmQ+PGtleXdvcmQ+RmVtYWxlPC9rZXl3
b3JkPjxrZXl3b3JkPkhJViBJbmZlY3Rpb25zL2Jsb29kLyplcGlkZW1pb2xvZ3kvZXRpb2xvZ3kv
KnByZXZlbnRpb24gJmFtcDsgY29udHJvbC92aXJvbG9neTwva2V5d29yZD48a2V5d29yZD5ISVYt
MS8qaXNvbGF0aW9uICZhbXA7IHB1cmlmaWNhdGlvbjwva2V5d29yZD48a2V5d29yZD4qSGVhbHRo
IEVkdWNhdGlvbjwva2V5d29yZD48a2V5d29yZD5IdW1hbnM8L2tleXdvcmQ+PGtleXdvcmQ+SW5j
aWRlbmNlPC9rZXl3b3JkPjxrZXl3b3JkPk1hbGF3aS9lcGlkZW1pb2xvZ3k8L2tleXdvcmQ+PGtl
eXdvcmQ+UHJvc3BlY3RpdmUgU3R1ZGllczwva2V5d29yZD48a2V5d29yZD5SYW5kb21pemVkIENv
bnRyb2xsZWQgVHJpYWxzIGFzIFRvcGljPC9rZXl3b3JkPjxrZXl3b3JkPlJlcHJvZHVjdGlvbjwv
a2V5d29yZD48a2V5d29yZD5SaXNrIEZhY3RvcnM8L2tleXdvcmQ+PGtleXdvcmQ+U2V4dWFsIEJl
aGF2aW9yPC9rZXl3b3JkPjxrZXl3b3JkPlNleHVhbGx5IFRyYW5zbWl0dGVkIERpc2Vhc2VzL2Js
b29kL2VwaWRlbWlvbG9neS9ldGlvbG9neS9wcmV2ZW50aW9uICZhbXA7PC9rZXl3b3JkPjxrZXl3
b3JkPmNvbnRyb2wvdmlyb2xvZ3k8L2tleXdvcmQ+PGtleXdvcmQ+WmltYmFid2UvZXBpZGVtaW9s
b2d5PC9rZXl3b3JkPjwva2V5d29yZHM+PGRhdGVzPjx5ZWFyPjIwMDY8L3llYXI+PHB1Yi1kYXRl
cz48ZGF0ZT5Ob3Y8L2RhdGU+PC9wdWItZGF0ZXM+PC9kYXRlcz48aXNibj4wMTQ4LTU3MTcgKFBy
aW50KSYjeEQ7MDE0OC01NzE3PC9pc2JuPjxhY2Nlc3Npb24tbnVtPjE2NzczMDMyPC9hY2Nlc3Np
b24tbnVtPjx1cmxzPjwvdXJscz48ZWxlY3Ryb25pYy1yZXNvdXJjZS1udW0+MTAuMTA5Ny8wMS5v
bHEuMDAwMDIyMzI4My4yNzE0Mi45ZjwvZWxlY3Ryb25pYy1yZXNvdXJjZS1udW0+PHJlbW90ZS1k
YXRhYmFzZS1wcm92aWRlcj5ObG08L3JlbW90ZS1kYXRhYmFzZS1wcm92aWRlcj48bGFuZ3VhZ2U+
ZW5nPC9sYW5ndWFnZT48L3JlY29yZD48L0NpdGU+PENpdGU+PEF1dGhvcj5Mb3BtYW48L0F1dGhv
cj48WWVhcj4yMDA4PC9ZZWFyPjxSZWNOdW0+Mjk8L1JlY051bT48cmVjb3JkPjxyZWMtbnVtYmVy
PjI5PC9yZWMtbnVtYmVyPjxmb3JlaWduLWtleXM+PGtleSBhcHA9IkVOIiBkYi1pZD0iNWV0djJz
cnM4dGZ3cHJlMjJmbDUyeDk5d3RwZHN6YXpzemVkIiB0aW1lc3RhbXA9IjE3MjY1MTEwMjUiPjI5
PC9rZXk+PC9mb3JlaWduLWtleXM+PHJlZi10eXBlIG5hbWU9IkpvdXJuYWwgQXJ0aWNsZSI+MTc8
L3JlZi10eXBlPjxjb250cmlidXRvcnM+PGF1dGhvcnM+PGF1dGhvcj5Mb3BtYW4sIEIuPC9hdXRo
b3I+PGF1dGhvcj5OeWFtdWthcGEsIEMuPC9hdXRob3I+PGF1dGhvcj5NdXNoYXRpLCBQLjwvYXV0
aG9yPjxhdXRob3I+TXVwYW1iaXJleWksIFouPC9hdXRob3I+PGF1dGhvcj5NYXNvbiwgUC48L2F1
dGhvcj48YXV0aG9yPkdhcm5ldHQsIEcuIFAuPC9hdXRob3I+PGF1dGhvcj5HcmVnc29uLCBTLjwv
YXV0aG9yPjwvYXV0aG9ycz48L2NvbnRyaWJ1dG9ycz48YXV0aC1hZGRyZXNzPkRlcGFydG1lbnQg
b2YgSW5mZWN0aW91cyBEaXNlYXNlIEVwaWRlbWlvbG9neSwgSW1wZXJpYWwgQ29sbGVnZSBMb25k
b24sIFVLLjwvYXV0aC1hZGRyZXNzPjx0aXRsZXM+PHRpdGxlPkhJViBpbmNpZGVuY2UgaW4gMyB5
ZWFycyBvZiBmb2xsb3ctdXAgb2YgYSBaaW1iYWJ3ZSBjb2hvcnQtLTE5OTgtMjAwMCB0byAyMDAx
LTAzOiBjb250cmlidXRpb25zIG9mIHByb3hpbWF0ZSBhbmQgdW5kZXJseWluZyBkZXRlcm1pbmFu
dHMgdG8gdHJhbnNtaXNzaW9uPC90aXRsZT48c2Vjb25kYXJ5LXRpdGxlPkludCBKIEVwaWRlbWlv
bDwvc2Vjb25kYXJ5LXRpdGxlPjwvdGl0bGVzPjxwZXJpb2RpY2FsPjxmdWxsLXRpdGxlPkludCBK
IEVwaWRlbWlvbDwvZnVsbC10aXRsZT48L3BlcmlvZGljYWw+PHBhZ2VzPjg4LTEwNTwvcGFnZXM+
PHZvbHVtZT4zNzwvdm9sdW1lPjxudW1iZXI+MTwvbnVtYmVyPjxlZGl0aW9uPjIwMDgwMTE4PC9l
ZGl0aW9uPjxrZXl3b3Jkcz48a2V5d29yZD5BZG9sZXNjZW50PC9rZXl3b3JkPjxrZXl3b3JkPkFk
dWx0PC9rZXl3b3JkPjxrZXl3b3JkPkFnZSBEaXN0cmlidXRpb248L2tleXdvcmQ+PGtleXdvcmQ+
QXR0aXR1ZGUgdG8gSGVhbHRoPC9rZXl3b3JkPjxrZXl3b3JkPkNvaG9ydCBTdHVkaWVzPC9rZXl3
b3JkPjxrZXl3b3JkPkNvbmZpZGVuY2UgSW50ZXJ2YWxzPC9rZXl3b3JkPjxrZXl3b3JkPkRldmVs
b3BpbmcgQ291bnRyaWVzPC9rZXl3b3JkPjxrZXl3b3JkPkRpc2Vhc2UgVHJhbnNtaXNzaW9uLCBJ
bmZlY3Rpb3VzLypzdGF0aXN0aWNzICZhbXA7IG51bWVyaWNhbCBkYXRhPC9rZXl3b3JkPjxrZXl3
b3JkPkZlbWFsZTwva2V5d29yZD48a2V5d29yZD5Gb2xsb3ctVXAgU3R1ZGllczwva2V5d29yZD48
a2V5d29yZD5ISVYgSW5mZWN0aW9ucy8qZXBpZGVtaW9sb2d5Lyp0cmFuc21pc3Npb248L2tleXdv
cmQ+PGtleXdvcmQ+SElWIFNlcm9uZWdhdGl2aXR5PC9rZXl3b3JkPjxrZXl3b3JkPkh1bWFuczwv
a2V5d29yZD48a2V5d29yZD5JbmNpZGVuY2U8L2tleXdvcmQ+PGtleXdvcmQ+TWFsZTwva2V5d29y
ZD48a2V5d29yZD5NaWRkbGUgQWdlZDwva2V5d29yZD48a2V5d29yZD5Qb2lzc29uIERpc3RyaWJ1
dGlvbjwva2V5d29yZD48a2V5d29yZD5Qb3B1bGF0aW9uIFN1cnZlaWxsYW5jZTwva2V5d29yZD48
a2V5d29yZD5Qcm9iYWJpbGl0eTwva2V5d29yZD48a2V5d29yZD5SZXRyb3NwZWN0aXZlIFN0dWRp
ZXM8L2tleXdvcmQ+PGtleXdvcmQ+UmlzayBBc3Nlc3NtZW50PC9rZXl3b3JkPjxrZXl3b3JkPipS
aXNrLVRha2luZzwva2V5d29yZD48a2V5d29yZD5TZXggRGlzdHJpYnV0aW9uPC9rZXl3b3JkPjxr
ZXl3b3JkPipTZXh1YWwgUGFydG5lcnM8L2tleXdvcmQ+PGtleXdvcmQ+WmltYmFid2UvZXBpZGVt
aW9sb2d5PC9rZXl3b3JkPjwva2V5d29yZHM+PGRhdGVzPjx5ZWFyPjIwMDg8L3llYXI+PHB1Yi1k
YXRlcz48ZGF0ZT5GZWI8L2RhdGU+PC9wdWItZGF0ZXM+PC9kYXRlcz48aXNibj4xNDY0LTM2ODUg
KEVsZWN0cm9uaWMpJiN4RDswMzAwLTU3NzEgKFByaW50KSYjeEQ7MDMwMC01NzcxIChMaW5raW5n
KTwvaXNibj48YWNjZXNzaW9uLW51bT4xODIwMzc3NDwvYWNjZXNzaW9uLW51bT48dXJscz48cmVs
YXRlZC11cmxzPjx1cmw+aHR0cHM6Ly93d3cubmNiaS5ubG0ubmloLmdvdi9wdWJtZWQvMTgyMDM3
NzQ8L3VybD48dXJsPmh0dHBzOi8vd3d3Lm5jYmkubmxtLm5paC5nb3YvcG1jL2FydGljbGVzL1BN
QzU3OTM5OTUvcGRmL2Vtc3MtMzMyMzMucGRmPC91cmw+PC9yZWxhdGVkLXVybHM+PC91cmxzPjxj
dXN0b20xPkNvbmZsaWN0IG9mIGludGVyZXN0OiBOb25lIGRlY2xhcmVkLjwvY3VzdG9tMT48Y3Vz
dG9tMj5QTUM1NzkzOTk1PC9jdXN0b20yPjxlbGVjdHJvbmljLXJlc291cmNlLW51bT4xMC4xMDkz
L2lqZS9keW0yNTU8L2VsZWN0cm9uaWMtcmVzb3VyY2UtbnVtPjxyZW1vdGUtZGF0YWJhc2UtbmFt
ZT5NZWRsaW5lPC9yZW1vdGUtZGF0YWJhc2UtbmFtZT48cmVtb3RlLWRhdGFiYXNlLXByb3ZpZGVy
Pk5MTTwvcmVtb3RlLWRhdGFiYXNlLXByb3ZpZGVyPjwvcmVjb3JkPjwvQ2l0ZT48Q2l0ZT48QXV0
aG9yPk1hdGh1cjwvQXV0aG9yPjxZZWFyPjIwMTU8L1llYXI+PFJlY051bT4zMDwvUmVjTnVtPjxy
ZWNvcmQ+PHJlYy1udW1iZXI+MzA8L3JlYy1udW1iZXI+PGZvcmVpZ24ta2V5cz48a2V5IGFwcD0i
RU4iIGRiLWlkPSI1ZXR2MnNyczh0ZndwcmUyMmZsNTJ4OTl3dHBkc3phenN6ZWQiIHRpbWVzdGFt
cD0iMTcyNjUxMTAyNSI+MzA8L2tleT48L2ZvcmVpZ24ta2V5cz48cmVmLXR5cGUgbmFtZT0iSm91
cm5hbCBBcnRpY2xlIj4xNzwvcmVmLXR5cGU+PGNvbnRyaWJ1dG9ycz48YXV0aG9ycz48YXV0aG9y
Pk1hdGh1ciwgUy48L2F1dGhvcj48YXV0aG9yPldlaSwgWS48L2F1dGhvcj48YXV0aG9yPlpob25n
LCBYLjwvYXV0aG9yPjxhdXRob3I+U29uZywgWC48L2F1dGhvcj48YXV0aG9yPk5hbHVnb2RhLCBG
LjwvYXV0aG9yPjxhdXRob3I+THV0YWxvLCBULjwvYXV0aG9yPjxhdXRob3I+V2F3ZXIsIE0uPC9h
dXRob3I+PGF1dGhvcj5HcmF5LCBSLjwvYXV0aG9yPjxhdXRob3I+U2Vyd2FkZGEsIEQuPC9hdXRo
b3I+PGF1dGhvcj5TYW50ZWxsaSwgSi4gUy48L2F1dGhvcj48L2F1dGhvcnM+PC9jb250cmlidXRv
cnM+PGF1dGgtYWRkcmVzcz4qSGVpbGJydW5uIERlcGFydG1lbnQgb2YgUG9wdWxhdGlvbiBhbmQg
RmFtaWx5IEhlYWx0aCwgQ29sdW1iaWEgVW5pdmVyc2l0eSBNYWlsbWFuIFNjaG9vbCBvZiBQdWJs
aWMgSGVhbHRoLCBOZXcgWW9yaywgTlk7IGRhZ2dlckRlcGFydG1lbnQgb2YgQmlvc3RhdGlzdGlj
cywgQ29sdW1iaWEgVW5pdmVyc2l0eSBNYWlsbWFuIFNjaG9vbCBvZiBQdWJsaWMgSGVhbHRoOyBk
b3VibGUgZGFnZ2VyUmFrYWkgSGVhbHRoIFNjaWVuY2VzIFByb2dyYW0sIFVnYW5kYSBWaXJ1cyBS
ZXNlYXJjaCBJbnN0aXR1dGUsIEVudGViYmUsIFVnYW5kYTsgYW5kIHNlY3Rpb24gc2lnbkRlcGFy
dG1lbnQgb2YgRXBpZGVtaW9sb2d5LCBKb2hucyBIb3BraW5zIFVuaXZlcnNpdHkgQmxvb21iZXJn
IFNjaG9vbCBvZiBQdWJsaWMgSGVhbHRoLCBCYWx0aW1vcmUsIE1ELjwvYXV0aC1hZGRyZXNzPjx0
aXRsZXM+PHRpdGxlPlBhcnRuZXIgQ2hhcmFjdGVyaXN0aWNzIEFzc29jaWF0ZWQgV2l0aCBISVYg
QWNxdWlzaXRpb24gQW1vbmcgWW91dGggaW4gUmFrYWksIFVnYW5kYTwvdGl0bGU+PHNlY29uZGFy
eS10aXRsZT5KIEFjcXVpciBJbW11bmUgRGVmaWMgU3luZHI8L3NlY29uZGFyeS10aXRsZT48YWx0
LXRpdGxlPkpvdXJuYWwgb2YgYWNxdWlyZWQgaW1tdW5lIGRlZmljaWVuY3kgc3luZHJvbWVzICgx
OTk5KTwvYWx0LXRpdGxlPjwvdGl0bGVzPjxwZXJpb2RpY2FsPjxmdWxsLXRpdGxlPkogQWNxdWly
IEltbXVuZSBEZWZpYyBTeW5kcjwvZnVsbC10aXRsZT48YWJici0xPkpvdXJuYWwgb2YgYWNxdWly
ZWQgaW1tdW5lIGRlZmljaWVuY3kgc3luZHJvbWVzICgxOTk5KTwvYWJici0xPjwvcGVyaW9kaWNh
bD48YWx0LXBlcmlvZGljYWw+PGZ1bGwtdGl0bGU+SiBBY3F1aXIgSW1tdW5lIERlZmljIFN5bmRy
PC9mdWxsLXRpdGxlPjxhYmJyLTE+Sm91cm5hbCBvZiBhY3F1aXJlZCBpbW11bmUgZGVmaWNpZW5j
eSBzeW5kcm9tZXMgKDE5OTkpPC9hYmJyLTE+PC9hbHQtcGVyaW9kaWNhbD48cGFnZXM+NzUtODQ8
L3BhZ2VzPjx2b2x1bWU+Njk8L3ZvbHVtZT48bnVtYmVyPjE8L251bWJlcj48ZWRpdGlvbj4yMDE1
LzAxLzI3PC9lZGl0aW9uPjxrZXl3b3Jkcz48a2V5d29yZD5BZG9sZXNjZW50PC9rZXl3b3JkPjxr
ZXl3b3JkPkNvaG9ydCBTdHVkaWVzPC9rZXl3b3JkPjxrZXl3b3JkPkZlbWFsZTwva2V5d29yZD48
a2V5d29yZD5ISVYgSW5mZWN0aW9ucy9lcGlkZW1pb2xvZ3kvKnRyYW5zbWlzc2lvbjwva2V5d29y
ZD48a2V5d29yZD5IdW1hbnM8L2tleXdvcmQ+PGtleXdvcmQ+SW5jaWRlbmNlPC9rZXl3b3JkPjxr
ZXl3b3JkPkludGVydmlld3MgYXMgVG9waWM8L2tleXdvcmQ+PGtleXdvcmQ+TG9uZ2l0dWRpbmFs
IFN0dWRpZXM8L2tleXdvcmQ+PGtleXdvcmQ+TWFsZTwva2V5d29yZD48a2V5d29yZD4qUmlzay1U
YWtpbmc8L2tleXdvcmQ+PGtleXdvcmQ+UnVyYWwgUG9wdWxhdGlvbjwva2V5d29yZD48a2V5d29y
ZD4qU2V4dWFsIEJlaGF2aW9yPC9rZXl3b3JkPjxrZXl3b3JkPipTZXh1YWwgUGFydG5lcnM8L2tl
eXdvcmQ+PGtleXdvcmQ+VWdhbmRhPC9rZXl3b3JkPjxrZXl3b3JkPllvdW5nIEFkdWx0PC9rZXl3
b3JkPjwva2V5d29yZHM+PGRhdGVzPjx5ZWFyPjIwMTU8L3llYXI+PHB1Yi1kYXRlcz48ZGF0ZT5N
YXkgMTwvZGF0ZT48L3B1Yi1kYXRlcz48L2RhdGVzPjxpc2JuPjE1MjUtNDEzNTwvaXNibj48YWNj
ZXNzaW9uLW51bT4yNTYyMjA1ODwvYWNjZXNzaW9uLW51bT48dXJscz48cmVsYXRlZC11cmxzPjx1
cmw+aHR0cDovL2dyYXBoaWNzLnR4Lm92aWQuY29tL292ZnRwZGZzL0ZQREROQ0pDTUdQT0pIMDAv
ZnMwNDcvb3ZmdC9saXZlL2d2MDI0LzAwMTI2MzM0LzAwMTI2MzM0LTIwMTUwNTAxMC0wMDAxMS5w
ZGY8L3VybD48L3JlbGF0ZWQtdXJscz48L3VybHM+PGN1c3RvbTI+UG1jNDQyNDA5NTwvY3VzdG9t
Mj48Y3VzdG9tNj5OaWhtczY1NjU5NzwvY3VzdG9tNj48ZWxlY3Ryb25pYy1yZXNvdXJjZS1udW0+
MTAuMTA5Ny9xYWkuMDAwMDAwMDAwMDAwMDUzOTwvZWxlY3Ryb25pYy1yZXNvdXJjZS1udW0+PHJl
bW90ZS1kYXRhYmFzZS1wcm92aWRlcj5ObG08L3JlbW90ZS1kYXRhYmFzZS1wcm92aWRlcj48bGFu
Z3VhZ2U+ZW5nPC9sYW5ndWFnZT48L3JlY29yZD48L0NpdGU+PENpdGU+PEF1dGhvcj5NZXJtaW48
L0F1dGhvcj48WWVhcj4yMDA4PC9ZZWFyPjxSZWNOdW0+MzI8L1JlY051bT48cmVjb3JkPjxyZWMt
bnVtYmVyPjMyPC9yZWMtbnVtYmVyPjxmb3JlaWduLWtleXM+PGtleSBhcHA9IkVOIiBkYi1pZD0i
NWV0djJzcnM4dGZ3cHJlMjJmbDUyeDk5d3RwZHN6YXpzemVkIiB0aW1lc3RhbXA9IjE3MjY1MTEw
MjUiPjMyPC9rZXk+PC9mb3JlaWduLWtleXM+PHJlZi10eXBlIG5hbWU9IkpvdXJuYWwgQXJ0aWNs
ZSI+MTc8L3JlZi10eXBlPjxjb250cmlidXRvcnM+PGF1dGhvcnM+PGF1dGhvcj5NZXJtaW4sIEou
PC9hdXRob3I+PGF1dGhvcj5NdXNpbmd1emksIEouPC9hdXRob3I+PGF1dGhvcj5PcGlvLCBBLjwv
YXV0aG9yPjxhdXRob3I+S2lydW5naSwgVy48L2F1dGhvcj48YXV0aG9yPkVrd2FydSwgSi4gUC48
L2F1dGhvcj48YXV0aG9yPkhsYWRpaywgVy48L2F1dGhvcj48YXV0aG9yPkthaGFydXphLCBGLjwv
YXV0aG9yPjxhdXRob3I+RG93bmluZywgUi48L2F1dGhvcj48YXV0aG9yPkJ1bm5lbGwsIFIuPC9h
dXRob3I+PC9hdXRob3JzPjwvY29udHJpYnV0b3JzPjxhdXRoLWFkZHJlc3M+R2xvYmFsIEFJRFMg
UHJvZ3JhbSwgTmF0aW9uYWwgQ2VudGVyIGZvciBISVYsIFZpcmFsIEhlcGF0aXRpcywgU1REIGFu
ZCBUQiBQcmV2ZW50aW9uLCBDZW50ZXJzIGZvciBEaXNlYXNlIENvbnRyb2wgYW5kIFByZXZlbnRp
b24tVWdhbmRhLCBFbnRlYmJlLCBVZ2FuZGEuIGpobTdAY2RjLmdvdi48L2F1dGgtYWRkcmVzcz48
dGl0bGVzPjx0aXRsZT5SaXNrIGZhY3RvcnMgZm9yIHJlY2VudCBISVYgaW5mZWN0aW9uIGluIFVn
YW5kY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NTQwLTk8L3BhZ2VzPjx2b2x1bWU+MzAwPC92b2x1bWU+
PG51bWJlcj41PC9udW1iZXI+PGVkaXRpb24+MjAwOC8wOC8wNTwvZWRpdGlvbj48a2V5d29yZHM+
PGtleXdvcmQ+QUlEUyBTZXJvZGlhZ25vc2lzPC9rZXl3b3JkPjxrZXl3b3JkPkFkb2xlc2NlbnQ8
L2tleXdvcmQ+PGtleXdvcmQ+QWR1bHQ8L2tleXdvcmQ+PGtleXdvcmQ+Q3Jvc3MtU2VjdGlvbmFs
IFN0dWRpZXM8L2tleXdvcmQ+PGtleXdvcmQ+RmVtYWxlPC9rZXl3b3JkPjxrZXl3b3JkPkhJViBJ
bmZlY3Rpb25zL2RpYWdub3Npcy8qZXBpZGVtaW9sb2d5PC9rZXl3b3JkPjxrZXl3b3JkPkhJViBT
ZXJvcHJldmFsZW5jZTwva2V5d29yZD48a2V5d29yZD5IZWFsdGggU3VydmV5czwva2V5d29yZD48
a2V5d29yZD5IdW1hbnM8L2tleXdvcmQ+PGtleXdvcmQ+TWFsZTwva2V5d29yZD48a2V5d29yZD5N
aWRkbGUgQWdlZDwva2V5d29yZD48a2V5d29yZD5SaXNrIEZhY3RvcnM8L2tleXdvcmQ+PGtleXdv
cmQ+VWdhbmRhL2VwaWRlbWlvbG9neTwva2V5d29yZD48L2tleXdvcmRzPjxkYXRlcz48eWVhcj4y
MDA4PC95ZWFyPjxwdWItZGF0ZXM+PGRhdGU+QXVnIDY8L2RhdGU+PC9wdWItZGF0ZXM+PC9kYXRl
cz48aXNibj4wMDk4LTc0ODQ8L2lzYm4+PGFjY2Vzc2lvbi1udW0+MTg2NzcwMjY8L2FjY2Vzc2lv
bi1udW0+PHVybHM+PHJlbGF0ZWQtdXJscz48dXJsPmh0dHA6Ly9qYW1hLmphbWFuZXR3b3JrLmNv
bS9kYXRhL0pvdXJuYWxzL0pBTUEvNDQyNi9qb2M4MDA2NF81NDBfNTQ5LnBkZjwvdXJsPjwvcmVs
YXRlZC11cmxzPjwvdXJscz48ZWxlY3Ryb25pYy1yZXNvdXJjZS1udW0+MTAuMTAwMS9qYW1hLjMw
MC41LjU0MDwvZWxlY3Ryb25pYy1yZXNvdXJjZS1udW0+PHJlbW90ZS1kYXRhYmFzZS1wcm92aWRl
cj5ObG08L3JlbW90ZS1kYXRhYmFzZS1wcm92aWRlcj48bGFuZ3VhZ2U+ZW5nPC9sYW5ndWFnZT48
L3JlY29yZD48L0NpdGU+PENpdGU+PEF1dGhvcj5SdXphZ2lyYTwvQXV0aG9yPjxZZWFyPjIwMTE8
L1llYXI+PFJlY051bT4zNjwvUmVjTnVtPjxyZWNvcmQ+PHJlYy1udW1iZXI+MzY8L3JlYy1udW1i
ZXI+PGZvcmVpZ24ta2V5cz48a2V5IGFwcD0iRU4iIGRiLWlkPSI1ZXR2MnNyczh0ZndwcmUyMmZs
NTJ4OTl3dHBkc3phenN6ZWQiIHRpbWVzdGFtcD0iMTcyNjUxMTAyNSI+MzY8L2tleT48L2ZvcmVp
Z24ta2V5cz48cmVmLXR5cGUgbmFtZT0iSm91cm5hbCBBcnRpY2xlIj4xNzwvcmVmLXR5cGU+PGNv
bnRyaWJ1dG9ycz48YXV0aG9ycz48YXV0aG9yPlJ1emFnaXJhLCBFLjwvYXV0aG9yPjxhdXRob3I+
V2FuZGllbWJlLCBTLjwvYXV0aG9yPjxhdXRob3I+QWJhYXNhLCBBLjwvYXV0aG9yPjxhdXRob3I+
QndhbmlrYSwgQS4gTi48L2F1dGhvcj48YXV0aG9yPkJhaGVtdWthLCBVLjwvYXV0aG9yPjxhdXRo
b3I+QW1vcm5rdWwsIFAuPC9hdXRob3I+PGF1dGhvcj5QcmljZSwgTS4gQS48L2F1dGhvcj48YXV0
aG9yPkdyb3Nza3VydGgsIEguPC9hdXRob3I+PGF1dGhvcj5LYW1hbGksIEEuPC9hdXRob3I+PC9h
dXRob3JzPjwvY29udHJpYnV0b3JzPjxhdXRoLWFkZHJlc3M+TWVkaWNhbCBSZXNlYXJjaCBDb3Vu
Y2lsIChNUkMpL1VnYW5kYSBWaXJ1cyBSZXNlYXJjaCBJbnN0aXR1dGUgKFVWUkkpIFVnYW5kYSBS
ZXNlYXJjaCBVbml0IG9uIEFJRFMsIEVudGViYmUsIFVnYW5kYS4gRXVnZW5lLnJ1emFnaXJhQG1y
Y3VnYW5kYS5vcmc8L2F1dGgtYWRkcmVzcz48dGl0bGVzPjx0aXRsZT5ISVYgaW5jaWRlbmNlIGFu
ZCByaXNrIGZhY3RvcnMgZm9yIGFjcXVpc2l0aW9uIGluIEhJViBkaXNjb3JkYW50IGNvdXBsZXMg
aW4gTWFzYWthLCBVZ2FuZGE6IGFuIEhJViB2YWNjaW5lIHByZXBhcmVkbmVzcy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0MDM3PC9wYWdlcz48dm9s
dW1lPjY8L3ZvbHVtZT48bnVtYmVyPjg8L251bWJlcj48ZWRpdGlvbj4yMDExLzA5LzEzPC9lZGl0
aW9uPjxrZXl3b3Jkcz48a2V5d29yZD5BSURTIFZhY2NpbmVzLyppbW11bm9sb2d5PC9rZXl3b3Jk
PjxrZXl3b3JkPkFkb2xlc2NlbnQ8L2tleXdvcmQ+PGtleXdvcmQ+QWR1bHQ8L2tleXdvcmQ+PGtl
eXdvcmQ+KkZhbWlseSBDaGFyYWN0ZXJpc3RpY3M8L2tleXdvcmQ+PGtleXdvcmQ+RmVtYWxlPC9r
ZXl3b3JkPjxrZXl3b3JkPkZvbGxvdy1VcCBTdHVkaWVzPC9rZXl3b3JkPjxrZXl3b3JkPkhJViBJ
bmZlY3Rpb25zLyplcGlkZW1pb2xvZ3kvKmltbXVub2xvZ3kvcHJldmVudGlvbiAmYW1wOyBjb250
cm9sPC9rZXl3b3JkPjxrZXl3b3JkPkh1bWFuczwva2V5d29yZD48a2V5d29yZD5JbmNpZGVuY2U8
L2tleXdvcmQ+PGtleXdvcmQ+TWFsZTwva2V5d29yZD48a2V5d29yZD5NaWRkbGUgQWdlZDwva2V5
d29yZD48a2V5d29yZD5QcmVnbmFuY3k8L2tleXdvcmQ+PGtleXdvcmQ+UmlzayBGYWN0b3JzPC9r
ZXl3b3JkPjxrZXl3b3JkPlVnYW5kYS9lcGlkZW1pb2xvZ3k8L2tleXdvcmQ+PGtleXdvcmQ+WW91
bmcgQWR1bHQ8L2tleXdvcmQ+PC9rZXl3b3Jkcz48ZGF0ZXM+PHllYXI+MjAxMTwveWVhcj48L2Rh
dGVzPjxpc2JuPjE5MzItNjIwMzwvaXNibj48YWNjZXNzaW9uLW51bT4yMTkwOTM3OTwvYWNjZXNz
aW9uLW51bT48dXJscz48cmVsYXRlZC11cmxzPjx1cmw+aHR0cDovL3d3dy5uY2JpLm5sbS5uaWgu
Z292L3BtYy9hcnRpY2xlcy9QTUMzMTY2MDc1L3BkZi9wb25lLjAwMjQwMzcucGRmPC91cmw+PC9y
ZWxhdGVkLXVybHM+PC91cmxzPjxjdXN0b20yPlBtYzMxNjYwNzU8L2N1c3RvbTI+PGVsZWN0cm9u
aWMtcmVzb3VyY2UtbnVtPjEwLjEzNzEvam91cm5hbC5wb25lLjAwMjQwMzc8L2VsZWN0cm9uaWMt
cmVzb3VyY2UtbnVtPjxyZW1vdGUtZGF0YWJhc2UtcHJvdmlkZXI+TmxtPC9yZW1vdGUtZGF0YWJh
c2UtcHJvdmlkZXI+PGxhbmd1YWdlPmVuZzwvbGFuZ3VhZ2U+PC9yZWNvcmQ+PC9DaXRlPjxDaXRl
PjxBdXRob3I+U2FudGVsbGk8L0F1dGhvcj48WWVhcj4yMDEzPC9ZZWFyPjxSZWNOdW0+Mzc8L1Jl
Y051bT48cmVjb3JkPjxyZWMtbnVtYmVyPjM3PC9yZWMtbnVtYmVyPjxmb3JlaWduLWtleXM+PGtl
eSBhcHA9IkVOIiBkYi1pZD0iNWV0djJzcnM4dGZ3cHJlMjJmbDUyeDk5d3RwZHN6YXpzemVkIiB0
aW1lc3RhbXA9IjE3MjY1MTEwMjUiPjM3PC9rZXk+PC9mb3JlaWduLWtleXM+PHJlZi10eXBlIG5h
bWU9IkpvdXJuYWwgQXJ0aWNsZSI+MTc8L3JlZi10eXBlPjxjb250cmlidXRvcnM+PGF1dGhvcnM+
PGF1dGhvcj5TYW50ZWxsaSwgSi4gUy48L2F1dGhvcj48YXV0aG9yPkVkZWxzdGVpbiwgWi4gUi48
L2F1dGhvcj48YXV0aG9yPk1hdGh1ciwgUy48L2F1dGhvcj48YXV0aG9yPldlaSwgWS48L2F1dGhv
cj48YXV0aG9yPlpoYW5nLCBXLjwvYXV0aG9yPjxhdXRob3I+T3JyLCBNLiBHLjwvYXV0aG9yPjxh
dXRob3I+SGlnZ2lucywgSi4gQS48L2F1dGhvcj48YXV0aG9yPk5hbHVnb2RhLCBGLjwvYXV0aG9y
PjxhdXRob3I+R3JheSwgUi4gSC48L2F1dGhvcj48YXV0aG9yPldhd2VyLCBNLiBKLjwvYXV0aG9y
PjxhdXRob3I+U2Vyd2FkZGEsIEQuIE0uPC9hdXRob3I+PC9hdXRob3JzPjwvY29udHJpYnV0b3Jz
PjxhdXRoLWFkZHJlc3M+SGVpbGJydW5uIERlcGFydG1lbnQgb2YgUG9wdWxhdGlvbiBhbmQgRmFt
aWx5IEhlYWx0aCwgTWFpbG1hbiBTY2hvb2wgb2YgUHVibGljIEhlYWx0aCwgQ29sdW1iaWEgVW5p
dmVyc2l0eSwgTmV3IFlvcmssIE5ZIDEwMDMyLCBVU0EuIGpzMjYzN0Bjb2x1bWJpYS5lZHU8L2F1
dGgtYWRkcmVzcz48dGl0bGVzPjx0aXRsZT5CZWhhdmlvcmFsLCBiaW9sb2dpY2FsLCBhbmQgZGVt
b2dyYXBoaWMgcmlzayBhbmQgcHJvdGVjdGl2ZSBmYWN0b3JzIGZvciBuZXcgSElWIGluZmVjdGlv
bnMgYW1vbmcgeW91dGggaW4gUmFrYWksIFVnYW5kYTwvdGl0bGU+PHNlY29uZGFyeS10aXRsZT5K
IEFjcXVpciBJbW11bmUgRGVmaWMgU3luZHI8L3NlY29uZGFyeS10aXRsZT48YWx0LXRpdGxlPkpv
dXJuYWwgb2YgYWNxdWlyZWQgaW1tdW5lIGRlZmljaWVuY3kgc3luZHJvbWVzICgxOTk5KTwvYWx0
LXRpdGxlPjwvdGl0bGVzPjxwZXJpb2RpY2FsPjxmdWxsLXRpdGxlPkogQWNxdWlyIEltbXVuZSBE
ZWZpYyBTeW5kcjwvZnVsbC10aXRsZT48YWJici0xPkpvdXJuYWwgb2YgYWNxdWlyZWQgaW1tdW5l
IGRlZmljaWVuY3kgc3luZHJvbWVzICgxOTk5KTwvYWJici0xPjwvcGVyaW9kaWNhbD48YWx0LXBl
cmlvZGljYWw+PGZ1bGwtdGl0bGU+SiBBY3F1aXIgSW1tdW5lIERlZmljIFN5bmRyPC9mdWxsLXRp
dGxlPjxhYmJyLTE+Sm91cm5hbCBvZiBhY3F1aXJlZCBpbW11bmUgZGVmaWNpZW5jeSBzeW5kcm9t
ZXMgKDE5OTkpPC9hYmJyLTE+PC9hbHQtcGVyaW9kaWNhbD48cGFnZXM+MzkzLTQwMDwvcGFnZXM+
PHZvbHVtZT42Mzwvdm9sdW1lPjxudW1iZXI+MzwvbnVtYmVyPjxlZGl0aW9uPjIwMTMvMDMvMjk8
L2VkaXRpb24+PGtleXdvcmRzPjxrZXl3b3JkPkFkb2xlc2NlbnQ8L2tleXdvcmQ+PGtleXdvcmQ+
QWxjb2hvbCBEcmlua2luZy8qZXBpZGVtaW9sb2d5PC9rZXl3b3JkPjxrZXl3b3JkPkNvaG9ydCBT
dHVkaWVzPC9rZXl3b3JkPjxrZXl3b3JkPkZlbWFsZTwva2V5d29yZD48a2V5d29yZD5ISVYgSW5m
ZWN0aW9ucy8qZXBpZGVtaW9sb2d5L3RyYW5zbWlzc2lvbjwva2V5d29yZD48a2V5d29yZD5IdW1h
bnM8L2tleXdvcmQ+PGtleXdvcmQ+SW5jaWRlbmNlPC9rZXl3b3JkPjxrZXl3b3JkPk1hbGU8L2tl
eXdvcmQ+PGtleXdvcmQ+TWFycmlhZ2U8L2tleXdvcmQ+PGtleXdvcmQ+UHJldmFsZW5jZTwva2V5
d29yZD48a2V5d29yZD5SaXNrPC9rZXl3b3JkPjxrZXl3b3JkPlJpc2sgRmFjdG9yczwva2V5d29y
ZD48a2V5d29yZD5SdXJhbCBIZWFsdGg8L2tleXdvcmQ+PGtleXdvcmQ+KlNleHVhbCBCZWhhdmlv
cjwva2V5d29yZD48a2V5d29yZD5TZXh1YWwgUGFydG5lcnM8L2tleXdvcmQ+PGtleXdvcmQ+U2V4
dWFsbHkgVHJhbnNtaXR0ZWQgRGlzZWFzZXMvZXBpZGVtaW9sb2d5PC9rZXl3b3JkPjxrZXl3b3Jk
PlVnYW5kYS9lcGlkZW1pb2xvZ3k8L2tleXdvcmQ+PGtleXdvcmQ+WW91bmcgQWR1bHQ8L2tleXdv
cmQ+PC9rZXl3b3Jkcz48ZGF0ZXM+PHllYXI+MjAxMzwveWVhcj48cHViLWRhdGVzPjxkYXRlPkp1
bCAxPC9kYXRlPjwvcHViLWRhdGVzPjwvZGF0ZXM+PGlzYm4+MTUyNS00MTM1PC9pc2JuPjxhY2Nl
c3Npb24tbnVtPjIzNTM1MjkzPC9hY2Nlc3Npb24tbnVtPjx1cmxzPjxyZWxhdGVkLXVybHM+PHVy
bD5odHRwOi8vZ3JhcGhpY3MudHgub3ZpZC5jb20vb3ZmdHBkZnMvRlBERE5DT0JJRElGQ04wMC9m
czA0Ni9vdmZ0L2xpdmUvZ3YwMjMvMDAxMjYzMzQvMDAxMjYzMzQtMjAxMzA3MDEwLTAwMDIwLnBk
ZjwvdXJsPjwvcmVsYXRlZC11cmxzPjwvdXJscz48Y3VzdG9tMj5QbWM0MTMxODQxPC9jdXN0b20y
PjxjdXN0b202Pk5paG1zNDY4ODY5PC9jdXN0b202PjxlbGVjdHJvbmljLXJlc291cmNlLW51bT4x
MC4xMDk3L1FBSS4wYjAxM2UzMTgyOTI2Nzk1PC9lbGVjdHJvbmljLXJlc291cmNlLW51bT48cmVt
b3RlLWRhdGFiYXNlLXByb3ZpZGVyPk5sbTwvcmVtb3RlLWRhdGFiYXNlLXByb3ZpZGVyPjxsYW5n
dWFnZT5lbmc8L2xhbmd1YWdlPjwvcmVjb3JkPjwvQ2l0ZT48Q2l0ZT48QXV0aG9yPlNlZWxleTwv
QXV0aG9yPjxZZWFyPjIwMTI8L1llYXI+PFJlY051bT4zOTwvUmVjTnVtPjxyZWNvcmQ+PHJlYy1u
dW1iZXI+Mzk8L3JlYy1udW1iZXI+PGZvcmVpZ24ta2V5cz48a2V5IGFwcD0iRU4iIGRiLWlkPSI1
ZXR2MnNyczh0ZndwcmUyMmZsNTJ4OTl3dHBkc3phenN6ZWQiIHRpbWVzdGFtcD0iMTcyNjUxMTAy
NSI+Mzk8L2tleT48L2ZvcmVpZ24ta2V5cz48cmVmLXR5cGUgbmFtZT0iSm91cm5hbCBBcnRpY2xl
Ij4xNzwvcmVmLXR5cGU+PGNvbnRyaWJ1dG9ycz48YXV0aG9ycz48YXV0aG9yPlNlZWxleSwgSi48
L2F1dGhvcj48YXV0aG9yPk5ha2l5aW5naS1NaWlybywgSi48L2F1dGhvcj48YXV0aG9yPkthbWFs
aSwgQS48L2F1dGhvcj48YXV0aG9yPk1wZW5kbywgSi48L2F1dGhvcj48YXV0aG9yPkFzaWtpLCBH
LjwvYXV0aG9yPjxhdXRob3I+QWJhYXNhLCBBLjwvYXV0aG9yPjxhdXRob3I+RGUgQm9udCwgSi48
L2F1dGhvcj48YXV0aG9yPk5pZWxzZW4sIEwuPC9hdXRob3I+PGF1dGhvcj5LYWxlZWJ1LCBQLjwv
YXV0aG9yPjxhdXRob3I+Q2hpdnR1bSBTdHVkeSBUZWFtPC9hdXRob3I+PC9hdXRob3JzPjwvY29u
dHJpYnV0b3JzPjxhdXRoLWFkZHJlc3M+TWVkaWNhbCBSZXNlYXJjaCBDb3VuY2lsL1VnYW5kYSBW
aXJ1cyBSZXNlYXJjaCBJbnN0aXR1dGUsIFVnYW5kYSBSZXNlYXJjaCBVbml0IG9uIEFJRFMsIEVu
dGViYmUsIFVnYW5kYS4gamFuZXQuc2VlbGV5QG1yY3VnYW5kYS5vcmc8L2F1dGgtYWRkcmVzcz48
dGl0bGVzPjx0aXRsZT5IaWdoIEhJViBpbmNpZGVuY2UgYW5kIHNvY2lvLWJlaGF2aW9yYWwgcmlz
ayBwYXR0ZXJucyBpbiBmaXNoaW5nIGNvbW11bml0aWVzIG9uIHRoZSBzaG9yZXMgb2YgTGFrZSBW
aWN0b3JpYSwgVWdhbmRhPC90aXRsZT48c2Vjb25kYXJ5LXRpdGxlPlNleCBUcmFuc20gRGlzPC9z
ZWNvbmRhcnktdGl0bGU+PGFsdC10aXRsZT5TZXh1YWxseSB0cmFuc21pdHRlZCBkaXNlYXNlczwv
YWx0LXRpdGxlPjwvdGl0bGVzPjxwZXJpb2RpY2FsPjxmdWxsLXRpdGxlPlNleCBUcmFuc20gRGlz
PC9mdWxsLXRpdGxlPjxhYmJyLTE+U2V4dWFsbHkgdHJhbnNtaXR0ZWQgZGlzZWFzZXM8L2FiYnIt
MT48L3BlcmlvZGljYWw+PGFsdC1wZXJpb2RpY2FsPjxmdWxsLXRpdGxlPlNleCBUcmFuc20gRGlz
PC9mdWxsLXRpdGxlPjxhYmJyLTE+U2V4dWFsbHkgdHJhbnNtaXR0ZWQgZGlzZWFzZXM8L2FiYnIt
MT48L2FsdC1wZXJpb2RpY2FsPjxwYWdlcz40MzMtOTwvcGFnZXM+PHZvbHVtZT4zOTwvdm9sdW1l
PjxudW1iZXI+NjwvbnVtYmVyPjxlZGl0aW9uPjIwMTIvMDUvMTg8L2VkaXRpb24+PGtleXdvcmRz
PjxrZXl3b3JkPkFkb2xlc2NlbnQ8L2tleXdvcmQ+PGtleXdvcmQ+QWR1bHQ8L2tleXdvcmQ+PGtl
eXdvcmQ+QWxjb2hvbCBEcmlua2luZy9lcGlkZW1pb2xvZ3k8L2tleXdvcmQ+PGtleXdvcmQ+Q29o
b3J0IFN0dWRpZXM8L2tleXdvcmQ+PGtleXdvcmQ+RmVtYWxlPC9rZXl3b3JkPjxrZXl3b3JkPipG
aXNoZXJpZXM8L2tleXdvcmQ+PGtleXdvcmQ+SElWIFNlcm9wb3NpdGl2aXR5LyplcGlkZW1pb2xv
Z3kvcHN5Y2hvbG9neS90cmFuc21pc3Npb248L2tleXdvcmQ+PGtleXdvcmQ+SGVhbHRoIEtub3ds
ZWRnZSwgQXR0aXR1ZGVzLCBQcmFjdGljZTwva2V5d29yZD48a2V5d29yZD5IdW1hbnM8L2tleXdv
cmQ+PGtleXdvcmQ+SW5jaWRlbmNlPC9rZXl3b3JkPjxrZXl3b3JkPkxha2VzPC9rZXl3b3JkPjxr
ZXl3b3JkPk1hbGU8L2tleXdvcmQ+PGtleXdvcmQ+TmVlZHMgQXNzZXNzbWVudDwva2V5d29yZD48
a2V5d29yZD5SZXNpZGVuY2UgQ2hhcmFjdGVyaXN0aWNzPC9rZXl3b3JkPjxrZXl3b3JkPlJpc2st
VGFraW5nPC9rZXl3b3JkPjxrZXl3b3JkPlNleHVhbCBCZWhhdmlvci9wc3ljaG9sb2d5LypzdGF0
aXN0aWNzICZhbXA7IG51bWVyaWNhbCBkYXRhPC9rZXl3b3JkPjxrZXl3b3JkPlN1cnZleXMgYW5k
IFF1ZXN0aW9ubmFpcmVzPC9rZXl3b3JkPjxrZXl3b3JkPlN5cGhpbGlzLyplcGlkZW1pb2xvZ3kv
cHN5Y2hvbG9neS90cmFuc21pc3Npb248L2tleXdvcmQ+PGtleXdvcmQ+VWdhbmRhL2VwaWRlbWlv
bG9neTwva2V5d29yZD48a2V5d29yZD5Zb3VuZyBBZHVsdDwva2V5d29yZD48L2tleXdvcmRzPjxk
YXRlcz48eWVhcj4yMDEyPC95ZWFyPjxwdWItZGF0ZXM+PGRhdGU+SnVuPC9kYXRlPjwvcHViLWRh
dGVzPjwvZGF0ZXM+PGlzYm4+MDE0OC01NzE3PC9pc2JuPjxhY2Nlc3Npb24tbnVtPjIyNTkyODI4
PC9hY2Nlc3Npb24tbnVtPjx1cmxzPjxyZWxhdGVkLXVybHM+PHVybD5odHRwOi8vZ3JhcGhpY3Mu
dHgub3ZpZC5jb20vb3ZmdHBkZnMvRlBERE5DT0JJRElGQ04wMC9mczA0Ni9vdmZ0L2xpdmUvZ3Yw
MjMvMDAwMDc0MzUvMDAwMDc0MzUtMjAxMjA2MDAwLTAwMDA3LnBkZjwvdXJsPjwvcmVsYXRlZC11
cmxzPjwvdXJscz48ZWxlY3Ryb25pYy1yZXNvdXJjZS1udW0+MTAuMTA5Ny9PTFEuMGIwMTNlMzE4
MjUxNTU1ZDwvZWxlY3Ryb25pYy1yZXNvdXJjZS1udW0+PHJlbW90ZS1kYXRhYmFzZS1wcm92aWRl
cj5ObG08L3JlbW90ZS1kYXRhYmFzZS1wcm92aWRlcj48bGFuZ3VhZ2U+ZW5nPC9sYW5ndWFnZT48
L3JlY29yZD48L0NpdGU+PENpdGU+PEF1dGhvcj5Ub2JpYW48L0F1dGhvcj48WWVhcj4yMDA5PC9Z
ZWFyPjxSZWNOdW0+NDE8L1JlY051bT48cmVjb3JkPjxyZWMtbnVtYmVyPjQxPC9yZWMtbnVtYmVy
Pjxmb3JlaWduLWtleXM+PGtleSBhcHA9IkVOIiBkYi1pZD0iNWV0djJzcnM4dGZ3cHJlMjJmbDUy
eDk5d3RwZHN6YXpzemVkIiB0aW1lc3RhbXA9IjE3MjY1MTEwMjUiPjQxPC9rZXk+PC9mb3JlaWdu
LWtleXM+PHJlZi10eXBlIG5hbWU9IkpvdXJuYWwgQXJ0aWNsZSI+MTc8L3JlZi10eXBlPjxjb250
cmlidXRvcnM+PGF1dGhvcnM+PGF1dGhvcj5Ub2JpYW4sIEEuIEEuPC9hdXRob3I+PGF1dGhvcj5T
c2VtcGlqamEsIFYuPC9hdXRob3I+PGF1dGhvcj5LaWdvemksIEcuPC9hdXRob3I+PGF1dGhvcj5P
bGl2ZXIsIEEuIEUuPC9hdXRob3I+PGF1dGhvcj5TZXJ3YWRkYSwgRC48L2F1dGhvcj48YXV0aG9y
Pk1ha3VtYmksIEYuPC9hdXRob3I+PGF1dGhvcj5OYWx1Z29kYSwgRi4gSy48L2F1dGhvcj48YXV0
aG9yPklnYSwgQi48L2F1dGhvcj48YXV0aG9yPlJleW5vbGRzLCBTLiBKLjwvYXV0aG9yPjxhdXRo
b3I+V2F3ZXIsIE0uIEouPC9hdXRob3I+PGF1dGhvcj5RdWlubiwgVC4gQy48L2F1dGhvcj48YXV0
aG9yPkdyYXksIFIuIEguPC9hdXRob3I+PC9hdXRob3JzPjwvY29udHJpYnV0b3JzPjxhdXRoLWFk
ZHJlc3M+RGVwYXJ0bWVudCBvZiBQYXRob2xvZ3ksIFNjaG9vbCBvZiBNZWRpY2luZSwgSm9obnMg
SG9wa2lucyBVbml2ZXJzaXR5LCBCYWx0aW1vcmUsIE1hcnlsYW5kLCBVU0EuPC9hdXRoLWFkZHJl
c3M+PHRpdGxlcz48dGl0bGU+SW5jaWRlbnQgSElWIGFuZCBoZXJwZXMgc2ltcGxleCB2aXJ1cyB0
eXBlIDIgaW5mZWN0aW9uIGFtb25nIG1lbiBpbiBSYWthaSwgVWdhbmRhPC90aXRsZT48c2Vjb25k
YXJ5LXRpdGxlPkFpZHM8L3NlY29uZGFyeS10aXRsZT48YWx0LXRpdGxlPkFJRFMgKExvbmRvbiwg
RW5nbGFuZCk8L2FsdC10aXRsZT48L3RpdGxlcz48cGVyaW9kaWNhbD48ZnVsbC10aXRsZT5BSURT
PC9mdWxsLXRpdGxlPjxhYmJyLTE+QWlkczwvYWJici0xPjwvcGVyaW9kaWNhbD48cGFnZXM+MTU4
OS05NDwvcGFnZXM+PHZvbHVtZT4yMzwvdm9sdW1lPjxudW1iZXI+MTI8L251bWJlcj48ZWRpdGlv
bj4yMDA5LzA1LzI5PC9lZGl0aW9uPjxrZXl3b3Jkcz48a2V5d29yZD5BZG9sZXNjZW50PC9rZXl3
b3JkPjxrZXl3b3JkPkFkdWx0PC9rZXl3b3JkPjxrZXl3b3JkPkNocm9uaWMgRGlzZWFzZTwva2V5
d29yZD48a2V5d29yZD5DaXJjdW1jaXNpb24sIE1hbGU8L2tleXdvcmQ+PGtleXdvcmQ+RXBpZGVt
aW9sb2dpYyBNZXRob2RzPC9rZXl3b3JkPjxrZXl3b3JkPkhJViBJbmZlY3Rpb25zLyplcGlkZW1p
b2xvZ3kvcHJldmVudGlvbiAmYW1wOyBjb250cm9sL3RyYW5zbWlzc2lvbjwva2V5d29yZD48a2V5
d29yZD5IZXJwZXMgR2VuaXRhbGlzLyplcGlkZW1pb2xvZ3kvdHJhbnNtaXNzaW9uPC9rZXl3b3Jk
PjxrZXl3b3JkPkh1bWFuczwva2V5d29yZD48a2V5d29yZD5NYWxlPC9rZXl3b3JkPjxrZXl3b3Jk
Pk1pZGRsZSBBZ2VkPC9rZXl3b3JkPjxrZXl3b3JkPlVnYW5kYS9lcGlkZW1pb2xvZ3k8L2tleXdv
cmQ+PGtleXdvcmQ+VW5zYWZlIFNleDwva2V5d29yZD48a2V5d29yZD5Zb3VuZyBBZHVsdDwva2V5
d29yZD48L2tleXdvcmRzPjxkYXRlcz48eWVhcj4yMDA5PC95ZWFyPjxwdWItZGF0ZXM+PGRhdGU+
SnVsIDMxPC9kYXRlPjwvcHViLWRhdGVzPjwvZGF0ZXM+PGlzYm4+MDI2OS05MzcwPC9pc2JuPjxh
Y2Nlc3Npb24tbnVtPjE5NDc0NjQ5PC9hY2Nlc3Npb24tbnVtPjx1cmxzPjxyZWxhdGVkLXVybHM+
PHVybD5odHRwOi8vZ3JhcGhpY3MudHgub3ZpZC5jb20vb3ZmdHBkZnMvRlBERE5DT0JJRElGQ04w
MC9mczA0Ny9vdmZ0L2xpdmUvZ3YwMjQvMDAwMDIwMzAvMDAwMDIwMzAtMjAwOTA3MzEwLTAwMDE4
LnBkZjwvdXJsPjwvcmVsYXRlZC11cmxzPjwvdXJscz48Y3VzdG9tMj5QbWMyNzE1NTUzPC9jdXN0
b20yPjxjdXN0b202Pk5paG1zMTIxNzYwPC9jdXN0b202PjxlbGVjdHJvbmljLXJlc291cmNlLW51
bT4xMC4xMDk3L1FBRC4wYjAxM2UzMjgzMmQ0MDQyPC9lbGVjdHJvbmljLXJlc291cmNlLW51bT48
cmVtb3RlLWRhdGFiYXNlLXByb3ZpZGVyPk5sbTwvcmVtb3RlLWRhdGFiYXNlLXByb3ZpZGVyPjxs
YW5ndWFnZT5lbmc8L2xhbmd1YWdlPjwvcmVjb3JkPjwvQ2l0ZT48Q2l0ZT48QXV0aG9yPldhbmQ8
L0F1dGhvcj48WWVhcj4yMDExPC9ZZWFyPjxSZWNOdW0+NDM8L1JlY051bT48cmVjb3JkPjxyZWMt
bnVtYmVyPjQzPC9yZWMtbnVtYmVyPjxmb3JlaWduLWtleXM+PGtleSBhcHA9IkVOIiBkYi1pZD0i
NWV0djJzcnM4dGZ3cHJlMjJmbDUyeDk5d3RwZHN6YXpzemVkIiB0aW1lc3RhbXA9IjE3MjY1MTEw
MjUiPjQzPC9rZXk+PC9mb3JlaWduLWtleXM+PHJlZi10eXBlIG5hbWU9IkpvdXJuYWwgQXJ0aWNs
ZSI+MTc8L3JlZi10eXBlPjxjb250cmlidXRvcnM+PGF1dGhvcnM+PGF1dGhvcj5XYW5kLCBILjwv
YXV0aG9yPjxhdXRob3I+UmFtamVlLCBHLjwvYXV0aG9yPjwvYXV0aG9ycz48L2NvbnRyaWJ1dG9y
cz48YXV0aC1hZGRyZXNzPk5hdGlvbmFsIENlbnRyZSBpbiBISVYgRXBpZGVtaW9sb2d5IGFuZCBD
bGluaWNhbCBSZXNlYXJjaCwgVW5pdmVyc2l0eSBvZiBOZXcgU291dGggV2FsZXMsIFN5ZG5leSwg
QXVzdHJhbGlhLiBod2FuZEBuY2hlY3IudW5zdy5lZHUuYXU8L2F1dGgtYWRkcmVzcz48dGl0bGVz
Pjx0aXRsZT5Db21iaW5lZCBpbXBhY3Qgb2Ygc2V4dWFsIHJpc2sgYmVoYXZpb3JzIGZvciBISVYg
c2Vyb2NvbnZlcnNpb24gYW1vbmcgd29tZW4gaW4gRHVyYmFuLCBTb3V0aCBBZnJpY2E6IGltcGxp
Y2F0aW9ucyBmb3IgcHJldmVudGlvbiBwb2xpY3kgYW5kIHBsYW5uaW5nPC90aXRsZT48c2Vjb25k
YXJ5LXRpdGxlPkFJRFMgQmVoYXY8L3NlY29uZGFyeS10aXRsZT48YWx0LXRpdGxlPkFJRFMgYW5k
IGJlaGF2aW9yPC9hbHQtdGl0bGU+PC90aXRsZXM+PHBlcmlvZGljYWw+PGZ1bGwtdGl0bGU+QUlE
UyBCZWhhdjwvZnVsbC10aXRsZT48YWJici0xPkFJRFMgYW5kIGJlaGF2aW9yPC9hYmJyLTE+PC9w
ZXJpb2RpY2FsPjxhbHQtcGVyaW9kaWNhbD48ZnVsbC10aXRsZT5BSURTIEJlaGF2PC9mdWxsLXRp
dGxlPjxhYmJyLTE+QUlEUyBhbmQgYmVoYXZpb3I8L2FiYnItMT48L2FsdC1wZXJpb2RpY2FsPjxw
YWdlcz40NzktODY8L3BhZ2VzPjx2b2x1bWU+MTU8L3ZvbHVtZT48bnVtYmVyPjI8L251bWJlcj48
ZWRpdGlvbj4yMDEwLzEwLzI5PC9lZGl0aW9uPjxrZXl3b3Jkcz48a2V5d29yZD5BZHVsdDwva2V5
d29yZD48a2V5d29yZD5BZ2UgRmFjdG9yczwva2V5d29yZD48a2V5d29yZD5GZW1hbGU8L2tleXdv
cmQ+PGtleXdvcmQ+Rm9sbG93LVVwIFN0dWRpZXM8L2tleXdvcmQ+PGtleXdvcmQ+SElWIEluZmVj
dGlvbnMvZGlhZ25vc2lzLyplcGlkZW1pb2xvZ3kvKnByZXZlbnRpb24gJmFtcDsgY29udHJvbDwv
a2V5d29yZD48a2V5d29yZD5ISVYgU2Vyb3Bvc2l0aXZpdHkvZGlhZ25vc2lzLyplcGlkZW1pb2xv
Z3k8L2tleXdvcmQ+PGtleXdvcmQ+SGVhbHRoIFBvbGljeTwva2V5d29yZD48a2V5d29yZD5IdW1h
bnM8L2tleXdvcmQ+PGtleXdvcmQ+SW5jaWRlbmNlPC9rZXl3b3JkPjxrZXl3b3JkPlByZWduYW5j
eTwva2V5d29yZD48a2V5d29yZD5SaXNrIEZhY3RvcnM8L2tleXdvcmQ+PGtleXdvcmQ+KlJpc2st
VGFraW5nPC9rZXl3b3JkPjxrZXl3b3JkPlNleHVhbCBCZWhhdmlvcjwva2V5d29yZD48a2V5d29y
ZD5TZXh1YWwgUGFydG5lcnM8L2tleXdvcmQ+PGtleXdvcmQ+U2V4dWFsbHkgVHJhbnNtaXR0ZWQg
RGlzZWFzZXMvZGlhZ25vc2lzL2VwaWRlbWlvbG9neS8qcHJldmVudGlvbiAmYW1wOyBjb250cm9s
PC9rZXl3b3JkPjxrZXl3b3JkPlNvY2lvZWNvbm9taWMgRmFjdG9yczwva2V5d29yZD48a2V5d29y
ZD5Tb3V0aCBBZnJpY2EvZXBpZGVtaW9sb2d5PC9rZXl3b3JkPjxrZXl3b3JkPlN1cnZleXMgYW5k
IFF1ZXN0aW9ubmFpcmVzPC9rZXl3b3JkPjxrZXl3b3JkPllvdW5nIEFkdWx0PC9rZXl3b3JkPjwv
a2V5d29yZHM+PGRhdGVzPjx5ZWFyPjIwMTE8L3llYXI+PHB1Yi1kYXRlcz48ZGF0ZT5GZWI8L2Rh
dGU+PC9wdWItZGF0ZXM+PC9kYXRlcz48aXNibj4xMDkwLTcxNjU8L2lzYm4+PGFjY2Vzc2lvbi1u
dW0+MjA5ODE0Nzk8L2FjY2Vzc2lvbi1udW0+PHVybHM+PHJlbGF0ZWQtdXJscz48dXJsPmh0dHA6
Ly9kb3dubG9hZC5zcHJpbmdlci5jb20vc3RhdGljL3BkZi8xNDMvYXJ0JTI1M0ExMC4xMDA3JTI1
MkZzMTA0NjEtMDEwLTk4NDUtMi5wZGY/b3JpZ2luVXJsPWh0dHAlM0ElMkYlMkZsaW5rLnNwcmlu
Z2VyLmNvbSUyRmFydGljbGUlMkYxMC4xMDA3JTJGczEwNDYxLTAxMC05ODQ1LTImYW1wO3Rva2Vu
Mj1leHA9MTQ1NzUzMjM3N35hY2w9JTJGc3RhdGljJTJGcGRmJTJGMTQzJTJGYXJ0JTI1MjUzQTEw
LjEwMDclMjUyNTJGczEwNDYxLTAxMC05ODQ1LTIucGRmJTNGb3JpZ2luVXJsJTNEaHR0cCUyNTNB
JTI1MkYlMjUyRmxpbmsuc3ByaW5nZXIuY29tJTI1MkZhcnRpY2xlJTI1MkYxMC4xMDA3JTI1MkZz
MTA0NjEtMDEwLTk4NDUtMip+aG1hYz1kNDBhMWNmMmJhYzg5NzlmM2ZiNDkzMjUyNjQxYjM3ZTY5
MWM0MWVhZTU2YjJmZGM5YjhhMjIwOTBhMjAyMTlhPC91cmw+PC9yZWxhdGVkLXVybHM+PC91cmxz
PjxlbGVjdHJvbmljLXJlc291cmNlLW51bT4xMC4xMDA3L3MxMDQ2MS0wMTAtOTg0NS0yPC9lbGVj
dHJvbmljLXJlc291cmNlLW51bT48cmVtb3RlLWRhdGFiYXNlLXByb3ZpZGVyPk5sbTwvcmVtb3Rl
LWRhdGFiYXNlLXByb3ZpZGVyPjxsYW5ndWFnZT5lbmc8L2xhbmd1YWdlPjwvcmVjb3JkPjwvQ2l0
ZT48L0VuZE5vdGU+
</w:fldData>
        </w:fldChar>
      </w:r>
      <w:r w:rsidR="00DC1BCC">
        <w:instrText xml:space="preserve"> ADDIN EN.CITE.DATA </w:instrText>
      </w:r>
      <w:r w:rsidR="00DC1BCC">
        <w:fldChar w:fldCharType="end"/>
      </w:r>
      <w:r w:rsidR="005F326B">
        <w:fldChar w:fldCharType="separate"/>
      </w:r>
      <w:r w:rsidR="00DC1BCC" w:rsidRPr="00DC1BCC">
        <w:rPr>
          <w:noProof/>
          <w:vertAlign w:val="superscript"/>
        </w:rPr>
        <w:t>6,11,12,14,15,19,20,23,28,30-32</w:t>
      </w:r>
      <w:r w:rsidR="005F326B">
        <w:fldChar w:fldCharType="end"/>
      </w:r>
      <w:r w:rsidR="0008212D">
        <w:t xml:space="preserve"> and alcohol use</w:t>
      </w:r>
      <w:r w:rsidR="005F326B">
        <w:t xml:space="preserve"> (in two populations) </w:t>
      </w:r>
      <w:r w:rsidR="005F326B">
        <w:fldChar w:fldCharType="begin">
          <w:fldData xml:space="preserve">PEVuZE5vdGU+PENpdGU+PEF1dGhvcj5FZGVsc3RlaW48L0F1dGhvcj48WWVhcj4yMDE1PC9ZZWFy
PjxSZWNOdW0+MTc8L1JlY051bT48RGlzcGxheVRleHQ+PHN0eWxlIGZhY2U9InN1cGVyc2NyaXB0
Ij42LDExLDE1LDIwLDIxLDI2LDMzPC9zdHlsZT48L0Rpc3BsYXlUZXh0PjxyZWNvcmQ+PHJlYy1u
dW1iZXI+MTc8L3JlYy1udW1iZXI+PGZvcmVpZ24ta2V5cz48a2V5IGFwcD0iRU4iIGRiLWlkPSI1
ZXR2MnNyczh0ZndwcmUyMmZsNTJ4OTl3dHBkc3phenN6ZWQiIHRpbWVzdGFtcD0iMTcyNjUxMTAy
NSI+MTc8L2tleT48L2ZvcmVpZ24ta2V5cz48cmVmLXR5cGUgbmFtZT0iSm91cm5hbCBBcnRpY2xl
Ij4xNzwvcmVmLXR5cGU+PGNvbnRyaWJ1dG9ycz48YXV0aG9ycz48YXV0aG9yPkVkZWxzdGVpbiwg
Wi4gUi48L2F1dGhvcj48YXV0aG9yPlNhbnRlbGxpLCBKLiBTLjwvYXV0aG9yPjxhdXRob3I+SGVs
bGVyaW5nZXIsIFMuPC9hdXRob3I+PGF1dGhvcj5TY2h1eWxlciwgQS4gQy48L2F1dGhvcj48YXV0
aG9yPldlaSwgWS48L2F1dGhvcj48YXV0aG9yPk1hdGh1ciwgUy48L2F1dGhvcj48YXV0aG9yPlNv
bmcsIFguPC9hdXRob3I+PGF1dGhvcj5MdXRhbG8sIFQuPC9hdXRob3I+PGF1dGhvcj5OYWx1Z29k
YSwgRi48L2F1dGhvcj48YXV0aG9yPkdyYXksIFIuIEguPC9hdXRob3I+PGF1dGhvcj5XYXdlciwg
TS4gSi48L2F1dGhvcj48YXV0aG9yPlNlcndhZGRhLCBELiBNLjwvYXV0aG9yPjwvYXV0aG9ycz48
L2NvbnRyaWJ1dG9ycz48YXV0aC1hZGRyZXNzPkhJViBDZW50ZXIgZm9yIENsaW5pY2FsIGFuZCBC
ZWhhdmlvcmFsIFN0dWRpZXMsIE5ldyBZb3JrIFN0YXRlIFBzeWNoaWF0cmljIEluc3RpdHV0ZSBh
bmQgQ29sdW1iaWEgVW5pdmVyc2l0eSwgMTA1MSBSaXZlcnNpZGUgRHIuLCBOZXcgWW9yaywgTlks
IFVTQS4gRWxlY3Ryb25pYyBhZGRyZXNzOiB6b2UuZWRlbHN0ZWluQGdtYWlsLmNvbS4mI3hEO0Nv
bHVtYmlhIFVuaXZlcnNpdHkgTWFpbG1hbiBTY2hvb2wgb2YgUHVibGljIEhlYWx0aCwgNzIyIFcu
IDE2OHRoIFN0LiwgTmV3IFlvcmssIE5ZLCBVU0EuJiN4RDtSYWthaSBIZWFsdGggU2NpZW5jZXMg
UHJvZ3JhbSwgVWdhbmRhIFZpcnVzIFJlc2VhcmNoIEluc3RpdHV0ZSwgRW50ZWJiZSwgVWdhbmRh
LiYjeEQ7Sm9obnMgSG9wa2lucyBCbG9vbWJlcmcgU2Nob29sIG9mIFB1YmxpYyBIZWFsdGgsIDYx
NSBOLiBXb2xmZSBTdC4sIEJhbHRpbW9yZSwgTUQsIFVTQS48L2F1dGgtYWRkcmVzcz48dGl0bGVz
Pjx0aXRsZT5GYWN0b3JzIGFzc29jaWF0ZWQgd2l0aCBpbmNpZGVudCBISVYgaW5mZWN0aW9uIHZl
cnN1cyBwcmV2YWxlbnQgaW5mZWN0aW9uIGFtb25nIHlvdXRoIGluIFJha2FpLCBVZ2FuZGE8L3Rp
dGxlPjxzZWNvbmRhcnktdGl0bGU+SiBFcGlkZW1pb2wgR2xvYiBIZWFsdGg8L3NlY29uZGFyeS10
aXRsZT48YWx0LXRpdGxlPkpvdXJuYWwgb2YgZXBpZGVtaW9sb2d5IGFuZCBnbG9iYWwgaGVhbHRo
PC9hbHQtdGl0bGU+PC90aXRsZXM+PHBlcmlvZGljYWw+PGZ1bGwtdGl0bGU+SiBFcGlkZW1pb2wg
R2xvYiBIZWFsdGg8L2Z1bGwtdGl0bGU+PGFiYnItMT5Kb3VybmFsIG9mIGVwaWRlbWlvbG9neSBh
bmQgZ2xvYmFsIGhlYWx0aDwvYWJici0xPjwvcGVyaW9kaWNhbD48YWx0LXBlcmlvZGljYWw+PGZ1
bGwtdGl0bGU+SiBFcGlkZW1pb2wgR2xvYiBIZWFsdGg8L2Z1bGwtdGl0bGU+PGFiYnItMT5Kb3Vy
bmFsIG9mIGVwaWRlbWlvbG9neSBhbmQgZ2xvYmFsIGhlYWx0aDwvYWJici0xPjwvYWx0LXBlcmlv
ZGljYWw+PHBhZ2VzPjg1LTkxPC9wYWdlcz48dm9sdW1lPjU8L3ZvbHVtZT48bnVtYmVyPjE8L251
bWJlcj48ZWRpdGlvbj4yMDE1LzAyLzI0PC9lZGl0aW9uPjxrZXl3b3Jkcz48a2V5d29yZD5BZG9s
ZXNjZW50PC9rZXl3b3JkPjxrZXl3b3JkPkFkdWx0PC9rZXl3b3JkPjxrZXl3b3JkPkZlbWFsZTwv
a2V5d29yZD48a2V5d29yZD5ISVYgSW5mZWN0aW9ucy8qZXBpZGVtaW9sb2d5PC9rZXl3b3JkPjxr
ZXl3b3JkPkh1bWFuczwva2V5d29yZD48a2V5d29yZD5JbmNpZGVuY2U8L2tleXdvcmQ+PGtleXdv
cmQ+TG9uZ2l0dWRpbmFsIFN0dWRpZXM8L2tleXdvcmQ+PGtleXdvcmQ+TWFsZTwva2V5d29yZD48
a2V5d29yZD5NYXJyaWFnZS9zdGF0aXN0aWNzICZhbXA7IG51bWVyaWNhbCBkYXRhPC9rZXl3b3Jk
PjxrZXl3b3JkPlByZXZhbGVuY2U8L2tleXdvcmQ+PGtleXdvcmQ+UHJvc3BlY3RpdmUgU3R1ZGll
czwva2V5d29yZD48a2V5d29yZD5SaXNrIEZhY3RvcnM8L2tleXdvcmQ+PGtleXdvcmQ+U2V4dWFs
IEJlaGF2aW9yL3N0YXRpc3RpY3MgJmFtcDsgbnVtZXJpY2FsIGRhdGE8L2tleXdvcmQ+PGtleXdv
cmQ+VWdhbmRhL2VwaWRlbWlvbG9neTwva2V5d29yZD48a2V5d29yZD5Zb3VuZyBBZHVsdDwva2V5
d29yZD48L2tleXdvcmRzPjxkYXRlcz48eWVhcj4yMDE1PC95ZWFyPjxwdWItZGF0ZXM+PGRhdGU+
TWFyPC9kYXRlPjwvcHViLWRhdGVzPjwvZGF0ZXM+PGlzYm4+MjIxMC02MDA2PC9pc2JuPjxhY2Nl
c3Npb24tbnVtPjI1NzAwOTI3PC9hY2Nlc3Npb24tbnVtPjx1cmxzPjxyZWxhdGVkLXVybHM+PHVy
bD5odHRwOi8vYWMuZWxzLWNkbi5jb20vUzIyMTA2MDA2MTQwMDA4MjMvMS1zMi4wLVMyMjEwNjAw
NjE0MDAwODIzLW1haW4ucGRmP190aWQ9NzhhOTA3YmUtZDE5Yi0xMWU1LWJlMzctMDAwMDBhYWIw
ZjZjJmFtcDthY2RuYXQ9MTQ1NTI5MDMxOF8wYWNjY2RhZDY2YjI0NDk2Y2JiM2Y5ZDhiZGY5NDRh
ZTwvdXJsPjwvcmVsYXRlZC11cmxzPjwvdXJscz48ZWxlY3Ryb25pYy1yZXNvdXJjZS1udW0+MTAu
MTAxNi9qLmplZ2guMjAxNC4wOS4wMDM8L2VsZWN0cm9uaWMtcmVzb3VyY2UtbnVtPjxyZW1vdGUt
ZGF0YWJhc2UtcHJvdmlkZXI+TmxtPC9yZW1vdGUtZGF0YWJhc2UtcHJvdmlkZXI+PGxhbmd1YWdl
PmVuZzwvbGFuZ3VhZ2U+PC9yZWNvcmQ+PC9DaXRlPjxDaXRlPjxBdXRob3I+S2FnYWF5aTwvQXV0
aG9yPjxZZWFyPjIwMTQ8L1llYXI+PFJlY051bT4yNDwvUmVjTnVtPjxyZWNvcmQ+PHJlYy1udW1i
ZXI+MjQ8L3JlYy1udW1iZXI+PGZvcmVpZ24ta2V5cz48a2V5IGFwcD0iRU4iIGRiLWlkPSI1ZXR2
MnNyczh0ZndwcmUyMmZsNTJ4OTl3dHBkc3phenN6ZWQiIHRpbWVzdGFtcD0iMTcyNjUxMTAyNSI+
MjQ8L2tleT48L2ZvcmVpZ24ta2V5cz48cmVmLXR5cGUgbmFtZT0iSm91cm5hbCBBcnRpY2xlIj4x
NzwvcmVmLXR5cGU+PGNvbnRyaWJ1dG9ycz48YXV0aG9ycz48YXV0aG9yPkthZ2FheWksIEouPC9h
dXRob3I+PGF1dGhvcj5HcmF5LCBSLiBILjwvYXV0aG9yPjxhdXRob3I+V2hhbGVuLCBDLjwvYXV0
aG9yPjxhdXRob3I+RnUsIFAuPC9hdXRob3I+PGF1dGhvcj5OZXVoYXVzZXIsIEQuPC9hdXRob3I+
PGF1dGhvcj5NY0dyYXRoLCBKLiBXLjwvYXV0aG9yPjxhdXRob3I+U2V3YW5rYW1ibywgTi4gSy48
L2F1dGhvcj48YXV0aG9yPlNlcndhZGRhLCBELjwvYXV0aG9yPjxhdXRob3I+S2lnb3ppLCBHLjwv
YXV0aG9yPjxhdXRob3I+TmFsdWdvZGEsIEYuPC9hdXRob3I+PGF1dGhvcj5SZXlub2xkcywgUy4g
Si48L2F1dGhvcj48YXV0aG9yPldhd2VyLCBNLiBKLjwvYXV0aG9yPjxhdXRob3I+U2luZ2VyLCBN
LiBFLjwvYXV0aG9yPjwvYXV0aG9ycz48L2NvbnRyaWJ1dG9ycz48YXV0aC1hZGRyZXNzPlJha2Fp
IEhlYWx0aCBTY2llbmNlcyBQcm9ncmFtLCBFbnRlYmJlLCBVZ2FuZGE7IERlcGFybWVudCBvZiBF
cGlkZW1pb2xvZ3kgYW5kIEJpb3N0YXRpc3RpY3MsIENhc2UgV2VzdGVybiBSZXNlcnZlIFVuaXZl
cnNpdHksIENsZXZlbGFuZCwgT2hpbywgVW5pdGVkIFN0YXRlcyBvZiBBbWVyaWNhLiYjeEQ7RGVw
YXJ0bWVudCBvZiBFcGlkZW1pb2xvZ3ksIEpvaG5zIEhvcGtpbnMgQmxvb21iZXJnIFNjaG9vbCBv
ZiBQdWJsaWMgSGVhbHRoLCBCYWx0aW1vcmUsIE1hcnlsYW5kLCBVbml0ZWQgU3RhdGVzIG9mIEFt
ZXJpY2EuJiN4RDtEZXBhcnRtZW50IG9mIEVwaWRlbWlvbG9neSBhbmQgQmlvc3RhdGlzdGljcywg
VW5pdmVyc2l0eSBvZiBHZW9yZ2lhLCBBdGhlbnMsIEdlb3JnaWEsIFVuaXRlZCBTdGF0ZXMgb2Yg
QW1lcmljYS4mI3hEO0RlcGFybWVudCBvZiBFcGlkZW1pb2xvZ3kgYW5kIEJpb3N0YXRpc3RpY3Ms
IENhc2UgV2VzdGVybiBSZXNlcnZlIFVuaXZlcnNpdHksIENsZXZlbGFuZCwgT2hpbywgVW5pdGVk
IFN0YXRlcyBvZiBBbWVyaWNhLiYjeEQ7RGVwYXJ0bWVudCBvZiBBbnRocm9wb2xvZ3ksIENhc2Ug
V2VzdGVybiBSZXNlcnZlIFVuaXZlcnNpdHksIENsZXZlbGFuZCwgT2hpbywgVW5pdGVkIFN0YXRl
cyBvZiBBbWVyaWNhLiYjeEQ7TWFrZXJlcmUgVW5pdmVyc2l0eSBDb2xsZWdlIG9mIEhlYWx0aCBT
Y2llbmNlcywgS2FtcGFsYSwgVWdhbmRhLiYjeEQ7RGl2aXNpb24gb2YgSW50cmFtdXJhbCBSZXNl
YXJjaCwgTmF0aW9uYWwgSW5zdGl0dXRlIG9mIEFsbGVyZ3kgYW5kIEluZmVjdGlvdXMgRGlzZWFz
ZXMsIE5hdGlvbmFsIEluc3RpdHV0ZXMgb2YgSGVhbHRoLCBCZXRoZXNkYSwgTWFyeWxhbmQsIFVu
aXRlZCBTdGF0ZXMgb2YgQW1lcmljYTsgSm9obnMgSG9wa2lucyBTY2hvb2wgb2YgTWVkaWNpbmUs
IEJhbHRpbW9yZSwgTWFyeWxhbmQsIFVuaXRlZCBTdGF0ZXMgb2YgQW1lcmljYS48L2F1dGgtYWRk
cmVzcz48dGl0bGVzPjx0aXRsZT5JbmRpY2VzIHRvIG1lYXN1cmUgcmlzayBvZiBISVYgYWNxdWlz
aXRpb24gaW4gUmFrYWksIFVnYW5k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yMDE1PC9wYWdlcz48dm9sdW1lPjk8L3ZvbHVtZT48bnVtYmVyPjQ8L251bWJl
cj48ZWRpdGlvbj4yMDE0LzA0LzA4PC9lZGl0aW9uPjxrZXl3b3Jkcz48a2V5d29yZD5BZG9sZXNj
ZW50PC9rZXl3b3JkPjxrZXl3b3JkPkFkdWx0PC9rZXl3b3JkPjxrZXl3b3JkPkNvaG9ydCBTdHVk
aWVzPC9rZXl3b3JkPjxrZXl3b3JkPkZlbWFsZTwva2V5d29yZD48a2V5d29yZD5ISVYgSW5mZWN0
aW9ucy9lcGlkZW1pb2xvZ3kvKmV0aW9sb2d5PC9rZXl3b3JkPjxrZXl3b3JkPkhpdi0xPC9rZXl3
b3JkPjxrZXl3b3JkPipIZWFsdGggU3RhdHVzIEluZGljYXRvcnM8L2tleXdvcmQ+PGtleXdvcmQ+
SHVtYW5zPC9rZXl3b3JkPjxrZXl3b3JkPk1hbGU8L2tleXdvcmQ+PGtleXdvcmQ+TWlkZGxlIEFn
ZWQ8L2tleXdvcmQ+PGtleXdvcmQ+UmlzayBGYWN0b3JzPC9rZXl3b3JkPjxrZXl3b3JkPlNleCBG
YWN0b3JzPC9rZXl3b3JkPjxrZXl3b3JkPlNleHVhbCBCZWhhdmlvci9zdGF0aXN0aWNzICZhbXA7
IG51bWVyaWNhbCBkYXRhPC9rZXl3b3JkPjxrZXl3b3JkPlVnYW5kYS9lcGlkZW1pb2xvZ3k8L2tl
eXdvcmQ+PGtleXdvcmQ+WW91bmcgQWR1bHQ8L2tleXdvcmQ+PC9rZXl3b3Jkcz48ZGF0ZXM+PHll
YXI+MjAxNDwveWVhcj48L2RhdGVzPjxpc2JuPjE5MzItNjIwMzwvaXNibj48YWNjZXNzaW9uLW51
bT4yNDcwNDc3ODwvYWNjZXNzaW9uLW51bT48dXJscz48cmVsYXRlZC11cmxzPjx1cmw+aHR0cDov
L3d3dy5uY2JpLm5sbS5uaWguZ292L3BtYy9hcnRpY2xlcy9QTUMzOTc2MjYxL3BkZi9wb25lLjAw
OTIwMTUucGRmPC91cmw+PC9yZWxhdGVkLXVybHM+PC91cmxzPjxjdXN0b20yPlBtYzM5NzYyNjE8
L2N1c3RvbTI+PGVsZWN0cm9uaWMtcmVzb3VyY2UtbnVtPjEwLjEzNzEvam91cm5hbC5wb25lLjAw
OTIwMTU8L2VsZWN0cm9uaWMtcmVzb3VyY2UtbnVtPjxyZW1vdGUtZGF0YWJhc2UtcHJvdmlkZXI+
TmxtPC9yZW1vdGUtZGF0YWJhc2UtcHJvdmlkZXI+PGxhbmd1YWdlPmVuZzwvbGFuZ3VhZ2U+PC9y
ZWNvcmQ+PC9DaXRlPjxDaXRlPjxBdXRob3I+S2l3YW51a2E8L0F1dGhvcj48WWVhcj4yMDE0PC9Z
ZWFyPjxSZWNOdW0+MjY8L1JlY051bT48cmVjb3JkPjxyZWMtbnVtYmVyPjI2PC9yZWMtbnVtYmVy
Pjxmb3JlaWduLWtleXM+PGtleSBhcHA9IkVOIiBkYi1pZD0iNWV0djJzcnM4dGZ3cHJlMjJmbDUy
eDk5d3RwZHN6YXpzemVkIiB0aW1lc3RhbXA9IjE3MjY1MTEwMjUiPjI2PC9rZXk+PC9mb3JlaWdu
LWtleXM+PHJlZi10eXBlIG5hbWU9IkpvdXJuYWwgQXJ0aWNsZSI+MTc8L3JlZi10eXBlPjxjb250
cmlidXRvcnM+PGF1dGhvcnM+PGF1dGhvcj5LaXdhbnVrYSwgTi48L2F1dGhvcj48YXV0aG9yPlNz
ZXRhYWxhLCBBLjwvYXV0aG9yPjxhdXRob3I+TmFsdXRhYXlhLCBBLjwvYXV0aG9yPjxhdXRob3I+
TXBlbmRvLCBKLjwvYXV0aG9yPjxhdXRob3I+V2FtYnV6aSwgTS48L2F1dGhvcj48YXV0aG9yPk5h
bnZ1YnlhLCBBLjwvYXV0aG9yPjxhdXRob3I+U2lnaXJlbmRhLCBTLjwvYXV0aG9yPjxhdXRob3I+
S2l0YW5kd2UsIFAuIEsuPC9hdXRob3I+PGF1dGhvcj5OaWVsc2VuLCBMLiBFLjwvYXV0aG9yPjxh
dXRob3I+QmFseWVnaXNhd2EsIEEuPC9hdXRob3I+PGF1dGhvcj5LYWxlZWJ1LCBQLjwvYXV0aG9y
PjxhdXRob3I+TmFsdXNpYmEsIEouPC9hdXRob3I+PGF1dGhvcj5TZXdhbmthbWJvLCBOLiBLLjwv
YXV0aG9yPjwvYXV0aG9ycz48L2NvbnRyaWJ1dG9ycz48YXV0aC1hZGRyZXNzPk1ha2VyZXJlIFVu
aXZlcnNpdHkgQ29sbGVnZSBvZiBIZWFsdGggU2NpZW5jZXMsIFNjaG9vbCBvZiBQdWJsaWMgSGVh
bHRoLCBLYW1wYWxhLCBVZ2FuZGE7IFVnYW5kYSBWaXJ1cyBSZXNlYXJjaCBJbnN0aXR1dGUtSW50
ZXJuYXRpb25hbCBBSURTIFZhY2NpbmUgSW5pdGlhdGUgSElWIFZhY2NpbmUgUHJvZ3JhbSwgRW50
ZWJiZSwgVWdhbmRhLiYjeEQ7VWdhbmRhIFZpcnVzIFJlc2VhcmNoIEluc3RpdHV0ZS1JbnRlcm5h
dGlvbmFsIEFJRFMgVmFjY2luZSBJbml0aWF0ZSBISVYgVmFjY2luZSBQcm9ncmFtLCBFbnRlYmJl
LCBVZ2FuZGEuJiN4RDtJbnRlcm5hdGlvbmFsIEFJRFMgVmFjY2luZSBJbml0aWF0aXZlIChJQVZJ
KSwgTmV3IFlvcmssIE5ldyBZb3JrLCBVbml0ZWQgU3RhdGVzIG9mIEFtZXJpY2EuJiN4RDtNZWRp
Y2FsIFJlc2VhcmNoIENvdW5jaWwvVWdhbmRhIFZpcnVzIFJlc2VhcmNoIEluc2l0dXRlLCBVZ2Fu
ZGEgUmVzZWFyY2ggVW5pdCBvbiBBSURTLCBFbnRlYmJlLCBVZ2FuZGEuJiN4RDtNYWtlcmVyZSBV
bml2ZXJzaXR5IENvbGxlZ2Ugb2YgSGVhbHRoIFNjaWVuY2VzLCBTY2hvb2wgb2YgTWVkaWNpbmUs
IENsaW5pY2FsIEVwaWRlbWlvbG9neSBVbml0LCBLYW1wYWxhLCBVZ2FuZGEuPC9hdXRoLWFkZHJl
c3M+PHRpdGxlcz48dGl0bGU+SGlnaCBpbmNpZGVuY2Ugb2YgSElWLTEgaW5mZWN0aW9uIGluIGEg
Z2VuZXJhbCBwb3B1bGF0aW9uIG9mIGZpc2hpbmcgY29tbXVuaXRpZXMgYXJvdW5kIExha2UgVmlj
dG9yaWEsIFVnYW5k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0OTMyPC9wYWdlcz48dm9sdW1lPjk8L3ZvbHVtZT48bnVtYmVyPjU8L251bWJlcj48ZWRpdGlv
bj4yMDE0LzA1LzI5PC9lZGl0aW9uPjxrZXl3b3Jkcz48a2V5d29yZD5BZG9sZXNjZW50PC9rZXl3
b3JkPjxrZXl3b3JkPkFkdWx0PC9rZXl3b3JkPjxrZXl3b3JkPkNvaG9ydCBTdHVkaWVzPC9rZXl3
b3JkPjxrZXl3b3JkPkZhbWlseSBDaGFyYWN0ZXJpc3RpY3M8L2tleXdvcmQ+PGtleXdvcmQ+RmVt
YWxlPC9rZXl3b3JkPjxrZXl3b3JkPipGaXNoZXJpZXM8L2tleXdvcmQ+PGtleXdvcmQ+SElWIElu
ZmVjdGlvbnMvKmVwaWRlbWlvbG9neS92aXJvbG9neTwva2V5d29yZD48a2V5d29yZD5ISVYtMS8q
cGF0aG9nZW5pY2l0eTwva2V5d29yZD48a2V5d29yZD5IdW1hbnM8L2tleXdvcmQ+PGtleXdvcmQ+
SW5jaWRlbmNlPC9rZXl3b3JkPjxrZXl3b3JkPkxha2VzPC9rZXl3b3JkPjxrZXl3b3JkPk1hbGU8
L2tleXdvcmQ+PGtleXdvcmQ+TWlkZGxlIEFnZWQ8L2tleXdvcmQ+PGtleXdvcmQ+UmlzayBGYWN0
b3JzPC9rZXl3b3JkPjxrZXl3b3JkPlVnYW5kYS9lcGlkZW1pb2xvZ3k8L2tleXdvcmQ+PGtleXdv
cmQ+WW91bmcgQWR1bHQ8L2tleXdvcmQ+PC9rZXl3b3Jkcz48ZGF0ZXM+PHllYXI+MjAxNDwveWVh
cj48L2RhdGVzPjxpc2JuPjE5MzItNjIwMzwvaXNibj48YWNjZXNzaW9uLW51bT4yNDg2Njg0MDwv
YWNjZXNzaW9uLW51bT48dXJscz48cmVsYXRlZC11cmxzPjx1cmw+aHR0cDovL3d3dy5uY2JpLm5s
bS5uaWguZ292L3BtYy9hcnRpY2xlcy9QTUM0MDM1MjcyL3BkZi9wb25lLjAwOTQ5MzIucGRmPC91
cmw+PC9yZWxhdGVkLXVybHM+PC91cmxzPjxjdXN0b20yPlBtYzQwMzUyNzI8L2N1c3RvbTI+PGVs
ZWN0cm9uaWMtcmVzb3VyY2UtbnVtPjEwLjEzNzEvam91cm5hbC5wb25lLjAwOTQ5MzI8L2VsZWN0
cm9uaWMtcmVzb3VyY2UtbnVtPjxyZW1vdGUtZGF0YWJhc2UtcHJvdmlkZXI+TmxtPC9yZW1vdGUt
ZGF0YWJhc2UtcHJvdmlkZXI+PGxhbmd1YWdlPmVuZzwvbGFuZ3VhZ2U+PC9yZWNvcmQ+PC9DaXRl
PjxDaXRlPjxBdXRob3I+TWF0aHVyPC9BdXRob3I+PFllYXI+MjAxNTwvWWVhcj48UmVjTnVtPjMw
PC9SZWNOdW0+PHJlY29yZD48cmVjLW51bWJlcj4zMDwvcmVjLW51bWJlcj48Zm9yZWlnbi1rZXlz
PjxrZXkgYXBwPSJFTiIgZGItaWQ9IjVldHYyc3JzOHRmd3ByZTIyZmw1Mng5OXd0cGRzemF6c3pl
ZCIgdGltZXN0YW1wPSIxNzI2NTExMDI1Ij4zMDwva2V5PjwvZm9yZWlnbi1rZXlzPjxyZWYtdHlw
ZSBuYW1lPSJKb3VybmFsIEFydGljbGUiPjE3PC9yZWYtdHlwZT48Y29udHJpYnV0b3JzPjxhdXRo
b3JzPjxhdXRob3I+TWF0aHVyLCBTLjwvYXV0aG9yPjxhdXRob3I+V2VpLCBZLjwvYXV0aG9yPjxh
dXRob3I+WmhvbmcsIFguPC9hdXRob3I+PGF1dGhvcj5Tb25nLCBYLjwvYXV0aG9yPjxhdXRob3I+
TmFsdWdvZGEsIEYuPC9hdXRob3I+PGF1dGhvcj5MdXRhbG8sIFQuPC9hdXRob3I+PGF1dGhvcj5X
YXdlciwgTS48L2F1dGhvcj48YXV0aG9yPkdyYXksIFIuPC9hdXRob3I+PGF1dGhvcj5TZXJ3YWRk
YSwgRC48L2F1dGhvcj48YXV0aG9yPlNhbnRlbGxpLCBKLiBTLjwvYXV0aG9yPjwvYXV0aG9ycz48
L2NvbnRyaWJ1dG9ycz48YXV0aC1hZGRyZXNzPipIZWlsYnJ1bm4gRGVwYXJ0bWVudCBvZiBQb3B1
bGF0aW9uIGFuZCBGYW1pbHkgSGVhbHRoLCBDb2x1bWJpYSBVbml2ZXJzaXR5IE1haWxtYW4gU2No
b29sIG9mIFB1YmxpYyBIZWFsdGgsIE5ldyBZb3JrLCBOWTsgZGFnZ2VyRGVwYXJ0bWVudCBvZiBC
aW9zdGF0aXN0aWNzLCBDb2x1bWJpYSBVbml2ZXJzaXR5IE1haWxtYW4gU2Nob29sIG9mIFB1Ymxp
YyBIZWFsdGg7IGRvdWJsZSBkYWdnZXJSYWthaSBIZWFsdGggU2NpZW5jZXMgUHJvZ3JhbSwgVWdh
bmRhIFZpcnVzIFJlc2VhcmNoIEluc3RpdHV0ZSwgRW50ZWJiZSwgVWdhbmRhOyBhbmQgc2VjdGlv
biBzaWduRGVwYXJ0bWVudCBvZiBFcGlkZW1pb2xvZ3ksIEpvaG5zIEhvcGtpbnMgVW5pdmVyc2l0
eSBCbG9vbWJlcmcgU2Nob29sIG9mIFB1YmxpYyBIZWFsdGgsIEJhbHRpbW9yZSwgTUQuPC9hdXRo
LWFkZHJlc3M+PHRpdGxlcz48dGl0bGU+UGFydG5lciBDaGFyYWN0ZXJpc3RpY3MgQXNzb2NpYXRl
ZCBXaXRoIEhJViBBY3F1aXNpdGlvbiBBbW9uZyBZb3V0aC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3NS04NDwvcGFnZXM+PHZvbHVtZT42OTwvdm9sdW1lPjxudW1iZXI+MTwvbnVtYmVyPjxl
ZGl0aW9uPjIwMTUvMDEvMjc8L2VkaXRpb24+PGtleXdvcmRzPjxrZXl3b3JkPkFkb2xlc2NlbnQ8
L2tleXdvcmQ+PGtleXdvcmQ+Q29ob3J0IFN0dWRpZXM8L2tleXdvcmQ+PGtleXdvcmQ+RmVtYWxl
PC9rZXl3b3JkPjxrZXl3b3JkPkhJViBJbmZlY3Rpb25zL2VwaWRlbWlvbG9neS8qdHJhbnNtaXNz
aW9uPC9rZXl3b3JkPjxrZXl3b3JkPkh1bWFuczwva2V5d29yZD48a2V5d29yZD5JbmNpZGVuY2U8
L2tleXdvcmQ+PGtleXdvcmQ+SW50ZXJ2aWV3cyBhcyBUb3BpYzwva2V5d29yZD48a2V5d29yZD5M
b25naXR1ZGluYWwgU3R1ZGllczwva2V5d29yZD48a2V5d29yZD5NYWxlPC9rZXl3b3JkPjxrZXl3
b3JkPipSaXNrLVRha2luZzwva2V5d29yZD48a2V5d29yZD5SdXJhbCBQb3B1bGF0aW9uPC9rZXl3
b3JkPjxrZXl3b3JkPipTZXh1YWwgQmVoYXZpb3I8L2tleXdvcmQ+PGtleXdvcmQ+KlNleHVhbCBQ
YXJ0bmVyczwva2V5d29yZD48a2V5d29yZD5VZ2FuZGE8L2tleXdvcmQ+PGtleXdvcmQ+WW91bmcg
QWR1bHQ8L2tleXdvcmQ+PC9rZXl3b3Jkcz48ZGF0ZXM+PHllYXI+MjAxNTwveWVhcj48cHViLWRh
dGVzPjxkYXRlPk1heSAxPC9kYXRlPjwvcHViLWRhdGVzPjwvZGF0ZXM+PGlzYm4+MTUyNS00MTM1
PC9pc2JuPjxhY2Nlc3Npb24tbnVtPjI1NjIyMDU4PC9hY2Nlc3Npb24tbnVtPjx1cmxzPjxyZWxh
dGVkLXVybHM+PHVybD5odHRwOi8vZ3JhcGhpY3MudHgub3ZpZC5jb20vb3ZmdHBkZnMvRlBERE5D
SkNNR1BPSkgwMC9mczA0Ny9vdmZ0L2xpdmUvZ3YwMjQvMDAxMjYzMzQvMDAxMjYzMzQtMjAxNTA1
MDEwLTAwMDExLnBkZjwvdXJsPjwvcmVsYXRlZC11cmxzPjwvdXJscz48Y3VzdG9tMj5QbWM0NDI0
MDk1PC9jdXN0b20yPjxjdXN0b202Pk5paG1zNjU2NTk3PC9jdXN0b202PjxlbGVjdHJvbmljLXJl
c291cmNlLW51bT4xMC4xMDk3L3FhaS4wMDAwMDAwMDAwMDAwNTM5PC9lbGVjdHJvbmljLXJlc291
cmNlLW51bT48cmVtb3RlLWRhdGFiYXNlLXByb3ZpZGVyPk5sbTwvcmVtb3RlLWRhdGFiYXNlLXBy
b3ZpZGVyPjxsYW5ndWFnZT5lbmc8L2xhbmd1YWdlPjwvcmVjb3JkPjwvQ2l0ZT48Q2l0ZT48QXV0
aG9yPlNhbnRlbGxpPC9BdXRob3I+PFllYXI+MjAxMzwvWWVhcj48UmVjTnVtPjM3PC9SZWNOdW0+
PHJlY29yZD48cmVjLW51bWJlcj4zNzwvcmVjLW51bWJlcj48Zm9yZWlnbi1rZXlzPjxrZXkgYXBw
PSJFTiIgZGItaWQ9IjVldHYyc3JzOHRmd3ByZTIyZmw1Mng5OXd0cGRzemF6c3plZCIgdGltZXN0
YW1wPSIxNzI2NTExMDI1Ij4zNzwva2V5PjwvZm9yZWlnbi1rZXlzPjxyZWYtdHlwZSBuYW1lPSJK
b3VybmFsIEFydGljbGUiPjE3PC9yZWYtdHlwZT48Y29udHJpYnV0b3JzPjxhdXRob3JzPjxhdXRo
b3I+U2FudGVsbGksIEouIFMuPC9hdXRob3I+PGF1dGhvcj5FZGVsc3RlaW4sIFouIFIuPC9hdXRo
b3I+PGF1dGhvcj5NYXRodXIsIFMuPC9hdXRob3I+PGF1dGhvcj5XZWksIFkuPC9hdXRob3I+PGF1
dGhvcj5aaGFuZywgVy48L2F1dGhvcj48YXV0aG9yPk9yciwgTS4gRy48L2F1dGhvcj48YXV0aG9y
PkhpZ2dpbnMsIEouIEEuPC9hdXRob3I+PGF1dGhvcj5OYWx1Z29kYSwgRi48L2F1dGhvcj48YXV0
aG9yPkdyYXksIFIuIEguPC9hdXRob3I+PGF1dGhvcj5XYXdlciwgTS4gSi48L2F1dGhvcj48YXV0
aG9yPlNlcndhZGRhLCBELiBNLjwvYXV0aG9yPjwvYXV0aG9ycz48L2NvbnRyaWJ1dG9ycz48YXV0
aC1hZGRyZXNzPkhlaWxicnVubiBEZXBhcnRtZW50IG9mIFBvcHVsYXRpb24gYW5kIEZhbWlseSBI
ZWFsdGgsIE1haWxtYW4gU2Nob29sIG9mIFB1YmxpYyBIZWFsdGgsIENvbHVtYmlhIFVuaXZlcnNp
dHksIE5ldyBZb3JrLCBOWSAxMDAzMiwgVVNBLiBqczI2MzdAY29sdW1iaWEuZWR1PC9hdXRoLWFk
ZHJlc3M+PHRpdGxlcz48dGl0bGU+QmVoYXZpb3JhbCwgYmlvbG9naWNhbCwgYW5kIGRlbW9ncmFw
aGljIHJpc2sgYW5kIHByb3RlY3RpdmUgZmFjdG9ycyBmb3IgbmV3IEhJViBpbmZlY3Rpb25zIGFt
b25nIHlvdXRoIGluIFJha2FpLCBVZ2FuZGE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M5My00MDA8L3BhZ2VzPjx2b2x1
bWU+NjM8L3ZvbHVtZT48bnVtYmVyPjM8L251bWJlcj48ZWRpdGlvbj4yMDEzLzAzLzI5PC9lZGl0
aW9uPjxrZXl3b3Jkcz48a2V5d29yZD5BZG9sZXNjZW50PC9rZXl3b3JkPjxrZXl3b3JkPkFsY29o
b2wgRHJpbmtpbmcvKmVwaWRlbWlvbG9neTwva2V5d29yZD48a2V5d29yZD5Db2hvcnQgU3R1ZGll
czwva2V5d29yZD48a2V5d29yZD5GZW1hbGU8L2tleXdvcmQ+PGtleXdvcmQ+SElWIEluZmVjdGlv
bnMvKmVwaWRlbWlvbG9neS90cmFuc21pc3Npb248L2tleXdvcmQ+PGtleXdvcmQ+SHVtYW5zPC9r
ZXl3b3JkPjxrZXl3b3JkPkluY2lkZW5jZTwva2V5d29yZD48a2V5d29yZD5NYWxlPC9rZXl3b3Jk
PjxrZXl3b3JkPk1hcnJpYWdlPC9rZXl3b3JkPjxrZXl3b3JkPlByZXZhbGVuY2U8L2tleXdvcmQ+
PGtleXdvcmQ+Umlzazwva2V5d29yZD48a2V5d29yZD5SaXNrIEZhY3RvcnM8L2tleXdvcmQ+PGtl
eXdvcmQ+UnVyYWwgSGVhbHRoPC9rZXl3b3JkPjxrZXl3b3JkPipTZXh1YWwgQmVoYXZpb3I8L2tl
eXdvcmQ+PGtleXdvcmQ+U2V4dWFsIFBhcnRuZXJzPC9rZXl3b3JkPjxrZXl3b3JkPlNleHVhbGx5
IFRyYW5zbWl0dGVkIERpc2Vhc2VzL2VwaWRlbWlvbG9neTwva2V5d29yZD48a2V5d29yZD5VZ2Fu
ZGEvZXBpZGVtaW9sb2d5PC9rZXl3b3JkPjxrZXl3b3JkPllvdW5nIEFkdWx0PC9rZXl3b3JkPjwv
a2V5d29yZHM+PGRhdGVzPjx5ZWFyPjIwMTM8L3llYXI+PHB1Yi1kYXRlcz48ZGF0ZT5KdWwgMTwv
ZGF0ZT48L3B1Yi1kYXRlcz48L2RhdGVzPjxpc2JuPjE1MjUtNDEzNTwvaXNibj48YWNjZXNzaW9u
LW51bT4yMzUzNTI5MzwvYWNjZXNzaW9uLW51bT48dXJscz48cmVsYXRlZC11cmxzPjx1cmw+aHR0
cDovL2dyYXBoaWNzLnR4Lm92aWQuY29tL292ZnRwZGZzL0ZQREROQ09CSURJRkNOMDAvZnMwNDYv
b3ZmdC9saXZlL2d2MDIzLzAwMTI2MzM0LzAwMTI2MzM0LTIwMTMwNzAxMC0wMDAyMC5wZGY8L3Vy
bD48L3JlbGF0ZWQtdXJscz48L3VybHM+PGN1c3RvbTI+UG1jNDEzMTg0MTwvY3VzdG9tMj48Y3Vz
dG9tNj5OaWhtczQ2ODg2OTwvY3VzdG9tNj48ZWxlY3Ryb25pYy1yZXNvdXJjZS1udW0+MTAuMTA5
Ny9RQUkuMGIwMTNlMzE4MjkyNjc5NTwvZWxlY3Ryb25pYy1yZXNvdXJjZS1udW0+PHJlbW90ZS1k
YXRhYmFzZS1wcm92aWRlcj5ObG08L3JlbW90ZS1kYXRhYmFzZS1wcm92aWRlcj48bGFuZ3VhZ2U+
ZW5nPC9sYW5ndWFnZT48L3JlY29yZD48L0NpdGU+PENpdGU+PEF1dGhvcj5TYW50ZWxsaTwvQXV0
aG9yPjxZZWFyPjIwMTU8L1llYXI+PFJlY051bT4zODwvUmVjTnVtPjxyZWNvcmQ+PHJlYy1udW1i
ZXI+Mzg8L3JlYy1udW1iZXI+PGZvcmVpZ24ta2V5cz48a2V5IGFwcD0iRU4iIGRiLWlkPSI1ZXR2
MnNyczh0ZndwcmUyMmZsNTJ4OTl3dHBkc3phenN6ZWQiIHRpbWVzdGFtcD0iMTcyNjUxMTAyNSI+
Mzg8L2tleT48L2ZvcmVpZ24ta2V5cz48cmVmLXR5cGUgbmFtZT0iSm91cm5hbCBBcnRpY2xlIj4x
NzwvcmVmLXR5cGU+PGNvbnRyaWJ1dG9ycz48YXV0aG9ycz48YXV0aG9yPlNhbnRlbGxpLCBKLiBT
LjwvYXV0aG9yPjxhdXRob3I+RWRlbHN0ZWluLCBaLiBSLjwvYXV0aG9yPjxhdXRob3I+V2VpLCBZ
LjwvYXV0aG9yPjxhdXRob3I+TWF0aHVyLCBTLjwvYXV0aG9yPjxhdXRob3I+U29uZywgWC48L2F1
dGhvcj48YXV0aG9yPlNjaHV5bGVyLCBBLjwvYXV0aG9yPjxhdXRob3I+TmFsdWdvZGEsIEYuPC9h
dXRob3I+PGF1dGhvcj5MdXRhbG8sIFQuPC9hdXRob3I+PGF1dGhvcj5HcmF5LCBSLjwvYXV0aG9y
PjxhdXRob3I+V2F3ZXIsIE0uPC9hdXRob3I+PGF1dGhvcj5TZXJ3YWRkYSwgRC48L2F1dGhvcj48
L2F1dGhvcnM+PC9jb250cmlidXRvcnM+PGF1dGgtYWRkcmVzcz5hQ29sdW1iaWEgVW5pdmVyc2l0
eSBNYWlsbWFuIFNjaG9vbCBvZiBQdWJsaWMgSGVhbHRoIGJISVYgQ2VudGVyIGZvciBDbGluaWNh
bCBhbmQgQmVoYXZpb3JhbCBTdHVkaWVzLCBDb2x1bWJpYSBVbml2ZXJzaXR5LCBOZXcgWW9yaywg
TmV3IFlvcmssIFVTQSBjUmFrYWkgSGVhbHRoIFNjaWVuY2VzIFByb2dyYW0sIFVnYW5kYSBWaXJ1
cyBSZXNlYXJjaCBJbnN0aXR1dGUsIEVudGViYmUsIFVnYW5kYSBkQmxvb21iZXJnIFNjaG9vbCBv
ZiBQdWJsaWMgSGVhbHRoLCBKb2hucyBIb3BraW5zIFVuaXZlcnNpdHksIEJhbHRpbW9yZSwgTWFy
eWxhbmQsIFVTQS48L2F1dGgtYWRkcmVzcz48dGl0bGVzPjx0aXRsZT5UcmVuZHMgaW4gSElWIGFj
cXVpc2l0aW9uLCByaXNrIGZhY3RvcnMgYW5kIHByZXZlbnRpb24gcG9saWNpZXMgYW1vbmcgeW91
dGggaW4gVWdhbmRhLCAxOTk5LTIwMTE8L3RpdGxlPjxzZWNvbmRhcnktdGl0bGU+QWlkczwvc2Vj
b25kYXJ5LXRpdGxlPjxhbHQtdGl0bGU+QUlEUyAoTG9uZG9uLCBFbmdsYW5kKTwvYWx0LXRpdGxl
PjwvdGl0bGVzPjxwZXJpb2RpY2FsPjxmdWxsLXRpdGxlPkFJRFM8L2Z1bGwtdGl0bGU+PGFiYnIt
MT5BaWRzPC9hYmJyLTE+PC9wZXJpb2RpY2FsPjxwYWdlcz4yMTEtOTwvcGFnZXM+PHZvbHVtZT4y
OTwvdm9sdW1lPjxudW1iZXI+MjwvbnVtYmVyPjxlZGl0aW9uPjIwMTQvMTIvMjQ8L2VkaXRpb24+
PGtleXdvcmRzPjxrZXl3b3JkPkFkb2xlc2NlbnQ8L2tleXdvcmQ+PGtleXdvcmQ+QWR1bHQ8L2tl
eXdvcmQ+PGtleXdvcmQ+QW50aXJldHJvdmlyYWwgVGhlcmFweSwgSGlnaGx5IEFjdGl2ZTwva2V5
d29yZD48a2V5d29yZD5DaXJjdW1jaXNpb24sIE1hbGU8L2tleXdvcmQ+PGtleXdvcmQ+RmVtYWxl
PC9rZXl3b3JkPjxrZXl3b3JkPkhJViBJbmZlY3Rpb25zLyplcGlkZW1pb2xvZ3kvKnByZXZlbnRp
b24gJmFtcDsgY29udHJvbDwva2V5d29yZD48a2V5d29yZD5ISVYgU2Vyb3Bvc2l0aXZpdHkvZXBp
ZGVtaW9sb2d5PC9rZXl3b3JkPjxrZXl3b3JkPipIZWFsdGggUG9saWN5PC9rZXl3b3JkPjxrZXl3
b3JkPkh1bWFuczwva2V5d29yZD48a2V5d29yZD5JbmNpZGVuY2U8L2tleXdvcmQ+PGtleXdvcmQ+
TG9uZ2l0dWRpbmFsIFN0dWRpZXM8L2tleXdvcmQ+PGtleXdvcmQ+TWFsZTwva2V5d29yZD48a2V5
d29yZD5NYXJyaWFnZTwva2V5d29yZD48a2V5d29yZD5Qcm9zcGVjdGl2ZSBTdHVkaWVzPC9rZXl3
b3JkPjxrZXl3b3JkPlJpc2sgRmFjdG9yczwva2V5d29yZD48a2V5d29yZD4qU2V4dWFsIEJlaGF2
aW9yPC9rZXl3b3JkPjxrZXl3b3JkPlNleHVhbCBQYXJ0bmVyczwva2V5d29yZD48a2V5d29yZD5V
Z2FuZGEvZXBpZGVtaW9sb2d5PC9rZXl3b3JkPjxrZXl3b3JkPllvdW5nIEFkdWx0PC9rZXl3b3Jk
Pjwva2V5d29yZHM+PGRhdGVzPjx5ZWFyPjIwMTU8L3llYXI+PHB1Yi1kYXRlcz48ZGF0ZT5KYW4g
MTQ8L2RhdGU+PC9wdWItZGF0ZXM+PC9kYXRlcz48aXNibj4wMjY5LTkzNzA8L2lzYm4+PGFjY2Vz
c2lvbi1udW0+MjU1MzU3NTM8L2FjY2Vzc2lvbi1udW0+PHVybHM+PHJlbGF0ZWQtdXJscz48dXJs
Pmh0dHA6Ly9ncmFwaGljcy50eC5vdmlkLmNvbS9vdmZ0cGRmcy9GUERETkNKQ01HUE9KSDAwL2Zz
MDQ2L292ZnQvbGl2ZS9ndjAyMy8wMDAwMjAzMC8wMDAwMjAzMC0yMDE1MDExNDAtMDAwMDkucGRm
PC91cmw+PC9yZWxhdGVkLXVybHM+PC91cmxzPjxlbGVjdHJvbmljLXJlc291cmNlLW51bT4xMC4x
MDk3L3FhZC4wMDAwMDAwMDAwMDAwNTMzPC9lbGVjdHJvbmljLXJlc291cmNlLW51bT48cmVtb3Rl
LWRhdGFiYXNlLXByb3ZpZGVyPk5sbTwvcmVtb3RlLWRhdGFiYXNlLXByb3ZpZGVyPjxsYW5ndWFn
ZT5lbmc8L2xhbmd1YWdlPjwvcmVjb3JkPjwvQ2l0ZT48Q2l0ZT48QXV0aG9yPlphYmxvdHNrYTwv
QXV0aG9yPjxZZWFyPjIwMDY8L1llYXI+PFJlY051bT40NTwvUmVjTnVtPjxyZWNvcmQ+PHJlYy1u
dW1iZXI+NDU8L3JlYy1udW1iZXI+PGZvcmVpZ24ta2V5cz48a2V5IGFwcD0iRU4iIGRiLWlkPSI1
ZXR2MnNyczh0ZndwcmUyMmZsNTJ4OTl3dHBkc3phenN6ZWQiIHRpbWVzdGFtcD0iMTcyNjUxMTAy
NSI+NDU8L2tleT48L2ZvcmVpZ24ta2V5cz48cmVmLXR5cGUgbmFtZT0iSm91cm5hbCBBcnRpY2xl
Ij4xNzwvcmVmLXR5cGU+PGNvbnRyaWJ1dG9ycz48YXV0aG9ycz48YXV0aG9yPlphYmxvdHNrYSwg
SS4gQi48L2F1dGhvcj48YXV0aG9yPkdyYXksIFIuIEguPC9hdXRob3I+PGF1dGhvcj5TZXJ3YWRk
YSwgRC48L2F1dGhvcj48YXV0aG9yPk5hbHVnb2RhLCBGLjwvYXV0aG9yPjxhdXRob3I+S2lnb3pp
LCBHLjwvYXV0aG9yPjxhdXRob3I+U2V3YW5rYW1ibywgTi48L2F1dGhvcj48YXV0aG9yPkx1dGFs
bywgVC48L2F1dGhvcj48YXV0aG9yPk1hbmdlbiwgRi4gVy48L2F1dGhvcj48YXV0aG9yPldhd2Vy
LCBNLjwvYXV0aG9yPjwvYXV0aG9ycz48L2NvbnRyaWJ1dG9ycz48YXV0aC1hZGRyZXNzPkRlcGFy
dG1lbnQgb2YgUG9wdWxhdGlvbiBhbmQgRmFtaWx5IEhlYWx0aCBTY2llbmNlcywgQmxvb21iZXJn
IFNjaG9vbCBvZiBQdWJsaWMgSGVhbHRoLCBUaGUgSm9obnMgSG9wa2lucyBVbml2ZXJzaXR5LCA2
MTUgTi4gV29sZmUgU3RyZWV0LCBCYWx0aW1vcmUsIE1EIDIxMjE4LCBVU0EuIGl6YWJsbUB5YWhv
by5jb208L2F1dGgtYWRkcmVzcz48dGl0bGVzPjx0aXRsZT5BbGNvaG9sIHVzZSBiZWZvcmUgc2V4
IGFuZCBISVYgYWNxdWlzaXRpb246IGEgbG9uZ2l0dWRpbmFsIHN0dWR5IGluIFJha2FpLCBVZ2Fu
ZGE8L3RpdGxlPjxzZWNvbmRhcnktdGl0bGU+QWlkczwvc2Vjb25kYXJ5LXRpdGxlPjxhbHQtdGl0
bGU+QUlEUyAoTG9uZG9uLCBFbmdsYW5kKTwvYWx0LXRpdGxlPjwvdGl0bGVzPjxwZXJpb2RpY2Fs
PjxmdWxsLXRpdGxlPkFJRFM8L2Z1bGwtdGl0bGU+PGFiYnItMT5BaWRzPC9hYmJyLTE+PC9wZXJp
b2RpY2FsPjxwYWdlcz4xMTkxLTY8L3BhZ2VzPjx2b2x1bWU+MjA8L3ZvbHVtZT48bnVtYmVyPjg8
L251bWJlcj48ZWRpdGlvbj4yMDA2LzA1LzEzPC9lZGl0aW9uPjxrZXl3b3Jkcz48a2V5d29yZD5B
ZG9sZXNjZW50PC9rZXl3b3JkPjxrZXl3b3JkPkFkdWx0PC9rZXl3b3JkPjxrZXl3b3JkPkFsY29o
b2wgRHJpbmtpbmcvKmFkdmVyc2UgZWZmZWN0cy9lcGlkZW1pb2xvZ3k8L2tleXdvcmQ+PGtleXdv
cmQ+Q29uZG9tcy91dGlsaXphdGlvbjwva2V5d29yZD48a2V5d29yZD5EZXZlbG9waW5nIENvdW50
cmllczwva2V5d29yZD48a2V5d29yZD5FcGlkZW1pb2xvZ2ljIE1ldGhvZHM8L2tleXdvcmQ+PGtl
eXdvcmQ+RmVtYWxlPC9rZXl3b3JkPjxrZXl3b3JkPkhJViBJbmZlY3Rpb25zL2VwaWRlbWlvbG9n
eS9wcmV2ZW50aW9uICZhbXA7IGNvbnRyb2wvKnRyYW5zbWlzc2lvbjwva2V5d29yZD48a2V5d29y
ZD5IdW1hbnM8L2tleXdvcmQ+PGtleXdvcmQ+TWFsZTwva2V5d29yZD48a2V5d29yZD5NaWRkbGUg
QWdlZDwva2V5d29yZD48a2V5d29yZD5SaXNrLVRha2luZzwva2V5d29yZD48a2V5d29yZD5TZXh1
YWwgQmVoYXZpb3IvKnBzeWNob2xvZ3k8L2tleXdvcmQ+PGtleXdvcmQ+VWdhbmRhL2VwaWRlbWlv
bG9neTwva2V5d29yZD48L2tleXdvcmRzPjxkYXRlcz48eWVhcj4yMDA2PC95ZWFyPjxwdWItZGF0
ZXM+PGRhdGU+TWF5IDEyPC9kYXRlPjwvcHViLWRhdGVzPjwvZGF0ZXM+PGlzYm4+MDI2OS05Mzcw
IChQcmludCkmI3hEOzAyNjktOTM3MDwvaXNibj48YWNjZXNzaW9uLW51bT4xNjY5MTA3MTwvYWNj
ZXNzaW9uLW51bT48dXJscz48cmVsYXRlZC11cmxzPjx1cmw+aHR0cDovL2dyYXBoaWNzLnR4Lm92
aWQuY29tL292ZnRwZGZzL0ZQREROQ0ZCUERNRkNEMDAvZnMwNDYvb3ZmdC9saXZlL2d2MDIzLzAw
MDAyMDMwLzAwMDAyMDMwLTIwMDYwNTEyMC0wMDAxMy5wZGY8L3VybD48L3JlbGF0ZWQtdXJscz48
L3VybHM+PGVsZWN0cm9uaWMtcmVzb3VyY2UtbnVtPjEwLjEwOTcvMDEuYWlkcy4wMDAwMjI2OTYw
LjI1NTg5LjcyPC9lbGVjdHJvbmljLXJlc291cmNlLW51bT48cmVtb3RlLWRhdGFiYXNlLXByb3Zp
ZGVyPk5sbTwvcmVtb3RlLWRhdGFiYXNlLXByb3ZpZGVyPjxsYW5ndWFnZT5lbmc8L2xhbmd1YWdl
PjwvcmVjb3JkPjwvQ2l0ZT48L0VuZE5vdGU+
</w:fldData>
        </w:fldChar>
      </w:r>
      <w:r w:rsidR="00DC1BCC">
        <w:instrText xml:space="preserve"> ADDIN EN.CITE </w:instrText>
      </w:r>
      <w:r w:rsidR="00DC1BCC">
        <w:fldChar w:fldCharType="begin">
          <w:fldData xml:space="preserve">PEVuZE5vdGU+PENpdGU+PEF1dGhvcj5FZGVsc3RlaW48L0F1dGhvcj48WWVhcj4yMDE1PC9ZZWFy
PjxSZWNOdW0+MTc8L1JlY051bT48RGlzcGxheVRleHQ+PHN0eWxlIGZhY2U9InN1cGVyc2NyaXB0
Ij42LDExLDE1LDIwLDIxLDI2LDMzPC9zdHlsZT48L0Rpc3BsYXlUZXh0PjxyZWNvcmQ+PHJlYy1u
dW1iZXI+MTc8L3JlYy1udW1iZXI+PGZvcmVpZ24ta2V5cz48a2V5IGFwcD0iRU4iIGRiLWlkPSI1
ZXR2MnNyczh0ZndwcmUyMmZsNTJ4OTl3dHBkc3phenN6ZWQiIHRpbWVzdGFtcD0iMTcyNjUxMTAy
NSI+MTc8L2tleT48L2ZvcmVpZ24ta2V5cz48cmVmLXR5cGUgbmFtZT0iSm91cm5hbCBBcnRpY2xl
Ij4xNzwvcmVmLXR5cGU+PGNvbnRyaWJ1dG9ycz48YXV0aG9ycz48YXV0aG9yPkVkZWxzdGVpbiwg
Wi4gUi48L2F1dGhvcj48YXV0aG9yPlNhbnRlbGxpLCBKLiBTLjwvYXV0aG9yPjxhdXRob3I+SGVs
bGVyaW5nZXIsIFMuPC9hdXRob3I+PGF1dGhvcj5TY2h1eWxlciwgQS4gQy48L2F1dGhvcj48YXV0
aG9yPldlaSwgWS48L2F1dGhvcj48YXV0aG9yPk1hdGh1ciwgUy48L2F1dGhvcj48YXV0aG9yPlNv
bmcsIFguPC9hdXRob3I+PGF1dGhvcj5MdXRhbG8sIFQuPC9hdXRob3I+PGF1dGhvcj5OYWx1Z29k
YSwgRi48L2F1dGhvcj48YXV0aG9yPkdyYXksIFIuIEguPC9hdXRob3I+PGF1dGhvcj5XYXdlciwg
TS4gSi48L2F1dGhvcj48YXV0aG9yPlNlcndhZGRhLCBELiBNLjwvYXV0aG9yPjwvYXV0aG9ycz48
L2NvbnRyaWJ1dG9ycz48YXV0aC1hZGRyZXNzPkhJViBDZW50ZXIgZm9yIENsaW5pY2FsIGFuZCBC
ZWhhdmlvcmFsIFN0dWRpZXMsIE5ldyBZb3JrIFN0YXRlIFBzeWNoaWF0cmljIEluc3RpdHV0ZSBh
bmQgQ29sdW1iaWEgVW5pdmVyc2l0eSwgMTA1MSBSaXZlcnNpZGUgRHIuLCBOZXcgWW9yaywgTlks
IFVTQS4gRWxlY3Ryb25pYyBhZGRyZXNzOiB6b2UuZWRlbHN0ZWluQGdtYWlsLmNvbS4mI3hEO0Nv
bHVtYmlhIFVuaXZlcnNpdHkgTWFpbG1hbiBTY2hvb2wgb2YgUHVibGljIEhlYWx0aCwgNzIyIFcu
IDE2OHRoIFN0LiwgTmV3IFlvcmssIE5ZLCBVU0EuJiN4RDtSYWthaSBIZWFsdGggU2NpZW5jZXMg
UHJvZ3JhbSwgVWdhbmRhIFZpcnVzIFJlc2VhcmNoIEluc3RpdHV0ZSwgRW50ZWJiZSwgVWdhbmRh
LiYjeEQ7Sm9obnMgSG9wa2lucyBCbG9vbWJlcmcgU2Nob29sIG9mIFB1YmxpYyBIZWFsdGgsIDYx
NSBOLiBXb2xmZSBTdC4sIEJhbHRpbW9yZSwgTUQsIFVTQS48L2F1dGgtYWRkcmVzcz48dGl0bGVz
Pjx0aXRsZT5GYWN0b3JzIGFzc29jaWF0ZWQgd2l0aCBpbmNpZGVudCBISVYgaW5mZWN0aW9uIHZl
cnN1cyBwcmV2YWxlbnQgaW5mZWN0aW9uIGFtb25nIHlvdXRoIGluIFJha2FpLCBVZ2FuZGE8L3Rp
dGxlPjxzZWNvbmRhcnktdGl0bGU+SiBFcGlkZW1pb2wgR2xvYiBIZWFsdGg8L3NlY29uZGFyeS10
aXRsZT48YWx0LXRpdGxlPkpvdXJuYWwgb2YgZXBpZGVtaW9sb2d5IGFuZCBnbG9iYWwgaGVhbHRo
PC9hbHQtdGl0bGU+PC90aXRsZXM+PHBlcmlvZGljYWw+PGZ1bGwtdGl0bGU+SiBFcGlkZW1pb2wg
R2xvYiBIZWFsdGg8L2Z1bGwtdGl0bGU+PGFiYnItMT5Kb3VybmFsIG9mIGVwaWRlbWlvbG9neSBh
bmQgZ2xvYmFsIGhlYWx0aDwvYWJici0xPjwvcGVyaW9kaWNhbD48YWx0LXBlcmlvZGljYWw+PGZ1
bGwtdGl0bGU+SiBFcGlkZW1pb2wgR2xvYiBIZWFsdGg8L2Z1bGwtdGl0bGU+PGFiYnItMT5Kb3Vy
bmFsIG9mIGVwaWRlbWlvbG9neSBhbmQgZ2xvYmFsIGhlYWx0aDwvYWJici0xPjwvYWx0LXBlcmlv
ZGljYWw+PHBhZ2VzPjg1LTkxPC9wYWdlcz48dm9sdW1lPjU8L3ZvbHVtZT48bnVtYmVyPjE8L251
bWJlcj48ZWRpdGlvbj4yMDE1LzAyLzI0PC9lZGl0aW9uPjxrZXl3b3Jkcz48a2V5d29yZD5BZG9s
ZXNjZW50PC9rZXl3b3JkPjxrZXl3b3JkPkFkdWx0PC9rZXl3b3JkPjxrZXl3b3JkPkZlbWFsZTwv
a2V5d29yZD48a2V5d29yZD5ISVYgSW5mZWN0aW9ucy8qZXBpZGVtaW9sb2d5PC9rZXl3b3JkPjxr
ZXl3b3JkPkh1bWFuczwva2V5d29yZD48a2V5d29yZD5JbmNpZGVuY2U8L2tleXdvcmQ+PGtleXdv
cmQ+TG9uZ2l0dWRpbmFsIFN0dWRpZXM8L2tleXdvcmQ+PGtleXdvcmQ+TWFsZTwva2V5d29yZD48
a2V5d29yZD5NYXJyaWFnZS9zdGF0aXN0aWNzICZhbXA7IG51bWVyaWNhbCBkYXRhPC9rZXl3b3Jk
PjxrZXl3b3JkPlByZXZhbGVuY2U8L2tleXdvcmQ+PGtleXdvcmQ+UHJvc3BlY3RpdmUgU3R1ZGll
czwva2V5d29yZD48a2V5d29yZD5SaXNrIEZhY3RvcnM8L2tleXdvcmQ+PGtleXdvcmQ+U2V4dWFs
IEJlaGF2aW9yL3N0YXRpc3RpY3MgJmFtcDsgbnVtZXJpY2FsIGRhdGE8L2tleXdvcmQ+PGtleXdv
cmQ+VWdhbmRhL2VwaWRlbWlvbG9neTwva2V5d29yZD48a2V5d29yZD5Zb3VuZyBBZHVsdDwva2V5
d29yZD48L2tleXdvcmRzPjxkYXRlcz48eWVhcj4yMDE1PC95ZWFyPjxwdWItZGF0ZXM+PGRhdGU+
TWFyPC9kYXRlPjwvcHViLWRhdGVzPjwvZGF0ZXM+PGlzYm4+MjIxMC02MDA2PC9pc2JuPjxhY2Nl
c3Npb24tbnVtPjI1NzAwOTI3PC9hY2Nlc3Npb24tbnVtPjx1cmxzPjxyZWxhdGVkLXVybHM+PHVy
bD5odHRwOi8vYWMuZWxzLWNkbi5jb20vUzIyMTA2MDA2MTQwMDA4MjMvMS1zMi4wLVMyMjEwNjAw
NjE0MDAwODIzLW1haW4ucGRmP190aWQ9NzhhOTA3YmUtZDE5Yi0xMWU1LWJlMzctMDAwMDBhYWIw
ZjZjJmFtcDthY2RuYXQ9MTQ1NTI5MDMxOF8wYWNjY2RhZDY2YjI0NDk2Y2JiM2Y5ZDhiZGY5NDRh
ZTwvdXJsPjwvcmVsYXRlZC11cmxzPjwvdXJscz48ZWxlY3Ryb25pYy1yZXNvdXJjZS1udW0+MTAu
MTAxNi9qLmplZ2guMjAxNC4wOS4wMDM8L2VsZWN0cm9uaWMtcmVzb3VyY2UtbnVtPjxyZW1vdGUt
ZGF0YWJhc2UtcHJvdmlkZXI+TmxtPC9yZW1vdGUtZGF0YWJhc2UtcHJvdmlkZXI+PGxhbmd1YWdl
PmVuZzwvbGFuZ3VhZ2U+PC9yZWNvcmQ+PC9DaXRlPjxDaXRlPjxBdXRob3I+S2FnYWF5aTwvQXV0
aG9yPjxZZWFyPjIwMTQ8L1llYXI+PFJlY051bT4yNDwvUmVjTnVtPjxyZWNvcmQ+PHJlYy1udW1i
ZXI+MjQ8L3JlYy1udW1iZXI+PGZvcmVpZ24ta2V5cz48a2V5IGFwcD0iRU4iIGRiLWlkPSI1ZXR2
MnNyczh0ZndwcmUyMmZsNTJ4OTl3dHBkc3phenN6ZWQiIHRpbWVzdGFtcD0iMTcyNjUxMTAyNSI+
MjQ8L2tleT48L2ZvcmVpZ24ta2V5cz48cmVmLXR5cGUgbmFtZT0iSm91cm5hbCBBcnRpY2xlIj4x
NzwvcmVmLXR5cGU+PGNvbnRyaWJ1dG9ycz48YXV0aG9ycz48YXV0aG9yPkthZ2FheWksIEouPC9h
dXRob3I+PGF1dGhvcj5HcmF5LCBSLiBILjwvYXV0aG9yPjxhdXRob3I+V2hhbGVuLCBDLjwvYXV0
aG9yPjxhdXRob3I+RnUsIFAuPC9hdXRob3I+PGF1dGhvcj5OZXVoYXVzZXIsIEQuPC9hdXRob3I+
PGF1dGhvcj5NY0dyYXRoLCBKLiBXLjwvYXV0aG9yPjxhdXRob3I+U2V3YW5rYW1ibywgTi4gSy48
L2F1dGhvcj48YXV0aG9yPlNlcndhZGRhLCBELjwvYXV0aG9yPjxhdXRob3I+S2lnb3ppLCBHLjwv
YXV0aG9yPjxhdXRob3I+TmFsdWdvZGEsIEYuPC9hdXRob3I+PGF1dGhvcj5SZXlub2xkcywgUy4g
Si48L2F1dGhvcj48YXV0aG9yPldhd2VyLCBNLiBKLjwvYXV0aG9yPjxhdXRob3I+U2luZ2VyLCBN
LiBFLjwvYXV0aG9yPjwvYXV0aG9ycz48L2NvbnRyaWJ1dG9ycz48YXV0aC1hZGRyZXNzPlJha2Fp
IEhlYWx0aCBTY2llbmNlcyBQcm9ncmFtLCBFbnRlYmJlLCBVZ2FuZGE7IERlcGFybWVudCBvZiBF
cGlkZW1pb2xvZ3kgYW5kIEJpb3N0YXRpc3RpY3MsIENhc2UgV2VzdGVybiBSZXNlcnZlIFVuaXZl
cnNpdHksIENsZXZlbGFuZCwgT2hpbywgVW5pdGVkIFN0YXRlcyBvZiBBbWVyaWNhLiYjeEQ7RGVw
YXJ0bWVudCBvZiBFcGlkZW1pb2xvZ3ksIEpvaG5zIEhvcGtpbnMgQmxvb21iZXJnIFNjaG9vbCBv
ZiBQdWJsaWMgSGVhbHRoLCBCYWx0aW1vcmUsIE1hcnlsYW5kLCBVbml0ZWQgU3RhdGVzIG9mIEFt
ZXJpY2EuJiN4RDtEZXBhcnRtZW50IG9mIEVwaWRlbWlvbG9neSBhbmQgQmlvc3RhdGlzdGljcywg
VW5pdmVyc2l0eSBvZiBHZW9yZ2lhLCBBdGhlbnMsIEdlb3JnaWEsIFVuaXRlZCBTdGF0ZXMgb2Yg
QW1lcmljYS4mI3hEO0RlcGFybWVudCBvZiBFcGlkZW1pb2xvZ3kgYW5kIEJpb3N0YXRpc3RpY3Ms
IENhc2UgV2VzdGVybiBSZXNlcnZlIFVuaXZlcnNpdHksIENsZXZlbGFuZCwgT2hpbywgVW5pdGVk
IFN0YXRlcyBvZiBBbWVyaWNhLiYjeEQ7RGVwYXJ0bWVudCBvZiBBbnRocm9wb2xvZ3ksIENhc2Ug
V2VzdGVybiBSZXNlcnZlIFVuaXZlcnNpdHksIENsZXZlbGFuZCwgT2hpbywgVW5pdGVkIFN0YXRl
cyBvZiBBbWVyaWNhLiYjeEQ7TWFrZXJlcmUgVW5pdmVyc2l0eSBDb2xsZWdlIG9mIEhlYWx0aCBT
Y2llbmNlcywgS2FtcGFsYSwgVWdhbmRhLiYjeEQ7RGl2aXNpb24gb2YgSW50cmFtdXJhbCBSZXNl
YXJjaCwgTmF0aW9uYWwgSW5zdGl0dXRlIG9mIEFsbGVyZ3kgYW5kIEluZmVjdGlvdXMgRGlzZWFz
ZXMsIE5hdGlvbmFsIEluc3RpdHV0ZXMgb2YgSGVhbHRoLCBCZXRoZXNkYSwgTWFyeWxhbmQsIFVu
aXRlZCBTdGF0ZXMgb2YgQW1lcmljYTsgSm9obnMgSG9wa2lucyBTY2hvb2wgb2YgTWVkaWNpbmUs
IEJhbHRpbW9yZSwgTWFyeWxhbmQsIFVuaXRlZCBTdGF0ZXMgb2YgQW1lcmljYS48L2F1dGgtYWRk
cmVzcz48dGl0bGVzPjx0aXRsZT5JbmRpY2VzIHRvIG1lYXN1cmUgcmlzayBvZiBISVYgYWNxdWlz
aXRpb24gaW4gUmFrYWksIFVnYW5k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yMDE1PC9wYWdlcz48dm9sdW1lPjk8L3ZvbHVtZT48bnVtYmVyPjQ8L251bWJl
cj48ZWRpdGlvbj4yMDE0LzA0LzA4PC9lZGl0aW9uPjxrZXl3b3Jkcz48a2V5d29yZD5BZG9sZXNj
ZW50PC9rZXl3b3JkPjxrZXl3b3JkPkFkdWx0PC9rZXl3b3JkPjxrZXl3b3JkPkNvaG9ydCBTdHVk
aWVzPC9rZXl3b3JkPjxrZXl3b3JkPkZlbWFsZTwva2V5d29yZD48a2V5d29yZD5ISVYgSW5mZWN0
aW9ucy9lcGlkZW1pb2xvZ3kvKmV0aW9sb2d5PC9rZXl3b3JkPjxrZXl3b3JkPkhpdi0xPC9rZXl3
b3JkPjxrZXl3b3JkPipIZWFsdGggU3RhdHVzIEluZGljYXRvcnM8L2tleXdvcmQ+PGtleXdvcmQ+
SHVtYW5zPC9rZXl3b3JkPjxrZXl3b3JkPk1hbGU8L2tleXdvcmQ+PGtleXdvcmQ+TWlkZGxlIEFn
ZWQ8L2tleXdvcmQ+PGtleXdvcmQ+UmlzayBGYWN0b3JzPC9rZXl3b3JkPjxrZXl3b3JkPlNleCBG
YWN0b3JzPC9rZXl3b3JkPjxrZXl3b3JkPlNleHVhbCBCZWhhdmlvci9zdGF0aXN0aWNzICZhbXA7
IG51bWVyaWNhbCBkYXRhPC9rZXl3b3JkPjxrZXl3b3JkPlVnYW5kYS9lcGlkZW1pb2xvZ3k8L2tl
eXdvcmQ+PGtleXdvcmQ+WW91bmcgQWR1bHQ8L2tleXdvcmQ+PC9rZXl3b3Jkcz48ZGF0ZXM+PHll
YXI+MjAxNDwveWVhcj48L2RhdGVzPjxpc2JuPjE5MzItNjIwMzwvaXNibj48YWNjZXNzaW9uLW51
bT4yNDcwNDc3ODwvYWNjZXNzaW9uLW51bT48dXJscz48cmVsYXRlZC11cmxzPjx1cmw+aHR0cDov
L3d3dy5uY2JpLm5sbS5uaWguZ292L3BtYy9hcnRpY2xlcy9QTUMzOTc2MjYxL3BkZi9wb25lLjAw
OTIwMTUucGRmPC91cmw+PC9yZWxhdGVkLXVybHM+PC91cmxzPjxjdXN0b20yPlBtYzM5NzYyNjE8
L2N1c3RvbTI+PGVsZWN0cm9uaWMtcmVzb3VyY2UtbnVtPjEwLjEzNzEvam91cm5hbC5wb25lLjAw
OTIwMTU8L2VsZWN0cm9uaWMtcmVzb3VyY2UtbnVtPjxyZW1vdGUtZGF0YWJhc2UtcHJvdmlkZXI+
TmxtPC9yZW1vdGUtZGF0YWJhc2UtcHJvdmlkZXI+PGxhbmd1YWdlPmVuZzwvbGFuZ3VhZ2U+PC9y
ZWNvcmQ+PC9DaXRlPjxDaXRlPjxBdXRob3I+S2l3YW51a2E8L0F1dGhvcj48WWVhcj4yMDE0PC9Z
ZWFyPjxSZWNOdW0+MjY8L1JlY051bT48cmVjb3JkPjxyZWMtbnVtYmVyPjI2PC9yZWMtbnVtYmVy
Pjxmb3JlaWduLWtleXM+PGtleSBhcHA9IkVOIiBkYi1pZD0iNWV0djJzcnM4dGZ3cHJlMjJmbDUy
eDk5d3RwZHN6YXpzemVkIiB0aW1lc3RhbXA9IjE3MjY1MTEwMjUiPjI2PC9rZXk+PC9mb3JlaWdu
LWtleXM+PHJlZi10eXBlIG5hbWU9IkpvdXJuYWwgQXJ0aWNsZSI+MTc8L3JlZi10eXBlPjxjb250
cmlidXRvcnM+PGF1dGhvcnM+PGF1dGhvcj5LaXdhbnVrYSwgTi48L2F1dGhvcj48YXV0aG9yPlNz
ZXRhYWxhLCBBLjwvYXV0aG9yPjxhdXRob3I+TmFsdXRhYXlhLCBBLjwvYXV0aG9yPjxhdXRob3I+
TXBlbmRvLCBKLjwvYXV0aG9yPjxhdXRob3I+V2FtYnV6aSwgTS48L2F1dGhvcj48YXV0aG9yPk5h
bnZ1YnlhLCBBLjwvYXV0aG9yPjxhdXRob3I+U2lnaXJlbmRhLCBTLjwvYXV0aG9yPjxhdXRob3I+
S2l0YW5kd2UsIFAuIEsuPC9hdXRob3I+PGF1dGhvcj5OaWVsc2VuLCBMLiBFLjwvYXV0aG9yPjxh
dXRob3I+QmFseWVnaXNhd2EsIEEuPC9hdXRob3I+PGF1dGhvcj5LYWxlZWJ1LCBQLjwvYXV0aG9y
PjxhdXRob3I+TmFsdXNpYmEsIEouPC9hdXRob3I+PGF1dGhvcj5TZXdhbmthbWJvLCBOLiBLLjwv
YXV0aG9yPjwvYXV0aG9ycz48L2NvbnRyaWJ1dG9ycz48YXV0aC1hZGRyZXNzPk1ha2VyZXJlIFVu
aXZlcnNpdHkgQ29sbGVnZSBvZiBIZWFsdGggU2NpZW5jZXMsIFNjaG9vbCBvZiBQdWJsaWMgSGVh
bHRoLCBLYW1wYWxhLCBVZ2FuZGE7IFVnYW5kYSBWaXJ1cyBSZXNlYXJjaCBJbnN0aXR1dGUtSW50
ZXJuYXRpb25hbCBBSURTIFZhY2NpbmUgSW5pdGlhdGUgSElWIFZhY2NpbmUgUHJvZ3JhbSwgRW50
ZWJiZSwgVWdhbmRhLiYjeEQ7VWdhbmRhIFZpcnVzIFJlc2VhcmNoIEluc3RpdHV0ZS1JbnRlcm5h
dGlvbmFsIEFJRFMgVmFjY2luZSBJbml0aWF0ZSBISVYgVmFjY2luZSBQcm9ncmFtLCBFbnRlYmJl
LCBVZ2FuZGEuJiN4RDtJbnRlcm5hdGlvbmFsIEFJRFMgVmFjY2luZSBJbml0aWF0aXZlIChJQVZJ
KSwgTmV3IFlvcmssIE5ldyBZb3JrLCBVbml0ZWQgU3RhdGVzIG9mIEFtZXJpY2EuJiN4RDtNZWRp
Y2FsIFJlc2VhcmNoIENvdW5jaWwvVWdhbmRhIFZpcnVzIFJlc2VhcmNoIEluc2l0dXRlLCBVZ2Fu
ZGEgUmVzZWFyY2ggVW5pdCBvbiBBSURTLCBFbnRlYmJlLCBVZ2FuZGEuJiN4RDtNYWtlcmVyZSBV
bml2ZXJzaXR5IENvbGxlZ2Ugb2YgSGVhbHRoIFNjaWVuY2VzLCBTY2hvb2wgb2YgTWVkaWNpbmUs
IENsaW5pY2FsIEVwaWRlbWlvbG9neSBVbml0LCBLYW1wYWxhLCBVZ2FuZGEuPC9hdXRoLWFkZHJl
c3M+PHRpdGxlcz48dGl0bGU+SGlnaCBpbmNpZGVuY2Ugb2YgSElWLTEgaW5mZWN0aW9uIGluIGEg
Z2VuZXJhbCBwb3B1bGF0aW9uIG9mIGZpc2hpbmcgY29tbXVuaXRpZXMgYXJvdW5kIExha2UgVmlj
dG9yaWEsIFVnYW5k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0OTMyPC9wYWdlcz48dm9sdW1lPjk8L3ZvbHVtZT48bnVtYmVyPjU8L251bWJlcj48ZWRpdGlv
bj4yMDE0LzA1LzI5PC9lZGl0aW9uPjxrZXl3b3Jkcz48a2V5d29yZD5BZG9sZXNjZW50PC9rZXl3
b3JkPjxrZXl3b3JkPkFkdWx0PC9rZXl3b3JkPjxrZXl3b3JkPkNvaG9ydCBTdHVkaWVzPC9rZXl3
b3JkPjxrZXl3b3JkPkZhbWlseSBDaGFyYWN0ZXJpc3RpY3M8L2tleXdvcmQ+PGtleXdvcmQ+RmVt
YWxlPC9rZXl3b3JkPjxrZXl3b3JkPipGaXNoZXJpZXM8L2tleXdvcmQ+PGtleXdvcmQ+SElWIElu
ZmVjdGlvbnMvKmVwaWRlbWlvbG9neS92aXJvbG9neTwva2V5d29yZD48a2V5d29yZD5ISVYtMS8q
cGF0aG9nZW5pY2l0eTwva2V5d29yZD48a2V5d29yZD5IdW1hbnM8L2tleXdvcmQ+PGtleXdvcmQ+
SW5jaWRlbmNlPC9rZXl3b3JkPjxrZXl3b3JkPkxha2VzPC9rZXl3b3JkPjxrZXl3b3JkPk1hbGU8
L2tleXdvcmQ+PGtleXdvcmQ+TWlkZGxlIEFnZWQ8L2tleXdvcmQ+PGtleXdvcmQ+UmlzayBGYWN0
b3JzPC9rZXl3b3JkPjxrZXl3b3JkPlVnYW5kYS9lcGlkZW1pb2xvZ3k8L2tleXdvcmQ+PGtleXdv
cmQ+WW91bmcgQWR1bHQ8L2tleXdvcmQ+PC9rZXl3b3Jkcz48ZGF0ZXM+PHllYXI+MjAxNDwveWVh
cj48L2RhdGVzPjxpc2JuPjE5MzItNjIwMzwvaXNibj48YWNjZXNzaW9uLW51bT4yNDg2Njg0MDwv
YWNjZXNzaW9uLW51bT48dXJscz48cmVsYXRlZC11cmxzPjx1cmw+aHR0cDovL3d3dy5uY2JpLm5s
bS5uaWguZ292L3BtYy9hcnRpY2xlcy9QTUM0MDM1MjcyL3BkZi9wb25lLjAwOTQ5MzIucGRmPC91
cmw+PC9yZWxhdGVkLXVybHM+PC91cmxzPjxjdXN0b20yPlBtYzQwMzUyNzI8L2N1c3RvbTI+PGVs
ZWN0cm9uaWMtcmVzb3VyY2UtbnVtPjEwLjEzNzEvam91cm5hbC5wb25lLjAwOTQ5MzI8L2VsZWN0
cm9uaWMtcmVzb3VyY2UtbnVtPjxyZW1vdGUtZGF0YWJhc2UtcHJvdmlkZXI+TmxtPC9yZW1vdGUt
ZGF0YWJhc2UtcHJvdmlkZXI+PGxhbmd1YWdlPmVuZzwvbGFuZ3VhZ2U+PC9yZWNvcmQ+PC9DaXRl
PjxDaXRlPjxBdXRob3I+TWF0aHVyPC9BdXRob3I+PFllYXI+MjAxNTwvWWVhcj48UmVjTnVtPjMw
PC9SZWNOdW0+PHJlY29yZD48cmVjLW51bWJlcj4zMDwvcmVjLW51bWJlcj48Zm9yZWlnbi1rZXlz
PjxrZXkgYXBwPSJFTiIgZGItaWQ9IjVldHYyc3JzOHRmd3ByZTIyZmw1Mng5OXd0cGRzemF6c3pl
ZCIgdGltZXN0YW1wPSIxNzI2NTExMDI1Ij4zMDwva2V5PjwvZm9yZWlnbi1rZXlzPjxyZWYtdHlw
ZSBuYW1lPSJKb3VybmFsIEFydGljbGUiPjE3PC9yZWYtdHlwZT48Y29udHJpYnV0b3JzPjxhdXRo
b3JzPjxhdXRob3I+TWF0aHVyLCBTLjwvYXV0aG9yPjxhdXRob3I+V2VpLCBZLjwvYXV0aG9yPjxh
dXRob3I+WmhvbmcsIFguPC9hdXRob3I+PGF1dGhvcj5Tb25nLCBYLjwvYXV0aG9yPjxhdXRob3I+
TmFsdWdvZGEsIEYuPC9hdXRob3I+PGF1dGhvcj5MdXRhbG8sIFQuPC9hdXRob3I+PGF1dGhvcj5X
YXdlciwgTS48L2F1dGhvcj48YXV0aG9yPkdyYXksIFIuPC9hdXRob3I+PGF1dGhvcj5TZXJ3YWRk
YSwgRC48L2F1dGhvcj48YXV0aG9yPlNhbnRlbGxpLCBKLiBTLjwvYXV0aG9yPjwvYXV0aG9ycz48
L2NvbnRyaWJ1dG9ycz48YXV0aC1hZGRyZXNzPipIZWlsYnJ1bm4gRGVwYXJ0bWVudCBvZiBQb3B1
bGF0aW9uIGFuZCBGYW1pbHkgSGVhbHRoLCBDb2x1bWJpYSBVbml2ZXJzaXR5IE1haWxtYW4gU2No
b29sIG9mIFB1YmxpYyBIZWFsdGgsIE5ldyBZb3JrLCBOWTsgZGFnZ2VyRGVwYXJ0bWVudCBvZiBC
aW9zdGF0aXN0aWNzLCBDb2x1bWJpYSBVbml2ZXJzaXR5IE1haWxtYW4gU2Nob29sIG9mIFB1Ymxp
YyBIZWFsdGg7IGRvdWJsZSBkYWdnZXJSYWthaSBIZWFsdGggU2NpZW5jZXMgUHJvZ3JhbSwgVWdh
bmRhIFZpcnVzIFJlc2VhcmNoIEluc3RpdHV0ZSwgRW50ZWJiZSwgVWdhbmRhOyBhbmQgc2VjdGlv
biBzaWduRGVwYXJ0bWVudCBvZiBFcGlkZW1pb2xvZ3ksIEpvaG5zIEhvcGtpbnMgVW5pdmVyc2l0
eSBCbG9vbWJlcmcgU2Nob29sIG9mIFB1YmxpYyBIZWFsdGgsIEJhbHRpbW9yZSwgTUQuPC9hdXRo
LWFkZHJlc3M+PHRpdGxlcz48dGl0bGU+UGFydG5lciBDaGFyYWN0ZXJpc3RpY3MgQXNzb2NpYXRl
ZCBXaXRoIEhJViBBY3F1aXNpdGlvbiBBbW9uZyBZb3V0aC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3NS04NDwvcGFnZXM+PHZvbHVtZT42OTwvdm9sdW1lPjxudW1iZXI+MTwvbnVtYmVyPjxl
ZGl0aW9uPjIwMTUvMDEvMjc8L2VkaXRpb24+PGtleXdvcmRzPjxrZXl3b3JkPkFkb2xlc2NlbnQ8
L2tleXdvcmQ+PGtleXdvcmQ+Q29ob3J0IFN0dWRpZXM8L2tleXdvcmQ+PGtleXdvcmQ+RmVtYWxl
PC9rZXl3b3JkPjxrZXl3b3JkPkhJViBJbmZlY3Rpb25zL2VwaWRlbWlvbG9neS8qdHJhbnNtaXNz
aW9uPC9rZXl3b3JkPjxrZXl3b3JkPkh1bWFuczwva2V5d29yZD48a2V5d29yZD5JbmNpZGVuY2U8
L2tleXdvcmQ+PGtleXdvcmQ+SW50ZXJ2aWV3cyBhcyBUb3BpYzwva2V5d29yZD48a2V5d29yZD5M
b25naXR1ZGluYWwgU3R1ZGllczwva2V5d29yZD48a2V5d29yZD5NYWxlPC9rZXl3b3JkPjxrZXl3
b3JkPipSaXNrLVRha2luZzwva2V5d29yZD48a2V5d29yZD5SdXJhbCBQb3B1bGF0aW9uPC9rZXl3
b3JkPjxrZXl3b3JkPipTZXh1YWwgQmVoYXZpb3I8L2tleXdvcmQ+PGtleXdvcmQ+KlNleHVhbCBQ
YXJ0bmVyczwva2V5d29yZD48a2V5d29yZD5VZ2FuZGE8L2tleXdvcmQ+PGtleXdvcmQ+WW91bmcg
QWR1bHQ8L2tleXdvcmQ+PC9rZXl3b3Jkcz48ZGF0ZXM+PHllYXI+MjAxNTwveWVhcj48cHViLWRh
dGVzPjxkYXRlPk1heSAxPC9kYXRlPjwvcHViLWRhdGVzPjwvZGF0ZXM+PGlzYm4+MTUyNS00MTM1
PC9pc2JuPjxhY2Nlc3Npb24tbnVtPjI1NjIyMDU4PC9hY2Nlc3Npb24tbnVtPjx1cmxzPjxyZWxh
dGVkLXVybHM+PHVybD5odHRwOi8vZ3JhcGhpY3MudHgub3ZpZC5jb20vb3ZmdHBkZnMvRlBERE5D
SkNNR1BPSkgwMC9mczA0Ny9vdmZ0L2xpdmUvZ3YwMjQvMDAxMjYzMzQvMDAxMjYzMzQtMjAxNTA1
MDEwLTAwMDExLnBkZjwvdXJsPjwvcmVsYXRlZC11cmxzPjwvdXJscz48Y3VzdG9tMj5QbWM0NDI0
MDk1PC9jdXN0b20yPjxjdXN0b202Pk5paG1zNjU2NTk3PC9jdXN0b202PjxlbGVjdHJvbmljLXJl
c291cmNlLW51bT4xMC4xMDk3L3FhaS4wMDAwMDAwMDAwMDAwNTM5PC9lbGVjdHJvbmljLXJlc291
cmNlLW51bT48cmVtb3RlLWRhdGFiYXNlLXByb3ZpZGVyPk5sbTwvcmVtb3RlLWRhdGFiYXNlLXBy
b3ZpZGVyPjxsYW5ndWFnZT5lbmc8L2xhbmd1YWdlPjwvcmVjb3JkPjwvQ2l0ZT48Q2l0ZT48QXV0
aG9yPlNhbnRlbGxpPC9BdXRob3I+PFllYXI+MjAxMzwvWWVhcj48UmVjTnVtPjM3PC9SZWNOdW0+
PHJlY29yZD48cmVjLW51bWJlcj4zNzwvcmVjLW51bWJlcj48Zm9yZWlnbi1rZXlzPjxrZXkgYXBw
PSJFTiIgZGItaWQ9IjVldHYyc3JzOHRmd3ByZTIyZmw1Mng5OXd0cGRzemF6c3plZCIgdGltZXN0
YW1wPSIxNzI2NTExMDI1Ij4zNzwva2V5PjwvZm9yZWlnbi1rZXlzPjxyZWYtdHlwZSBuYW1lPSJK
b3VybmFsIEFydGljbGUiPjE3PC9yZWYtdHlwZT48Y29udHJpYnV0b3JzPjxhdXRob3JzPjxhdXRo
b3I+U2FudGVsbGksIEouIFMuPC9hdXRob3I+PGF1dGhvcj5FZGVsc3RlaW4sIFouIFIuPC9hdXRo
b3I+PGF1dGhvcj5NYXRodXIsIFMuPC9hdXRob3I+PGF1dGhvcj5XZWksIFkuPC9hdXRob3I+PGF1
dGhvcj5aaGFuZywgVy48L2F1dGhvcj48YXV0aG9yPk9yciwgTS4gRy48L2F1dGhvcj48YXV0aG9y
PkhpZ2dpbnMsIEouIEEuPC9hdXRob3I+PGF1dGhvcj5OYWx1Z29kYSwgRi48L2F1dGhvcj48YXV0
aG9yPkdyYXksIFIuIEguPC9hdXRob3I+PGF1dGhvcj5XYXdlciwgTS4gSi48L2F1dGhvcj48YXV0
aG9yPlNlcndhZGRhLCBELiBNLjwvYXV0aG9yPjwvYXV0aG9ycz48L2NvbnRyaWJ1dG9ycz48YXV0
aC1hZGRyZXNzPkhlaWxicnVubiBEZXBhcnRtZW50IG9mIFBvcHVsYXRpb24gYW5kIEZhbWlseSBI
ZWFsdGgsIE1haWxtYW4gU2Nob29sIG9mIFB1YmxpYyBIZWFsdGgsIENvbHVtYmlhIFVuaXZlcnNp
dHksIE5ldyBZb3JrLCBOWSAxMDAzMiwgVVNBLiBqczI2MzdAY29sdW1iaWEuZWR1PC9hdXRoLWFk
ZHJlc3M+PHRpdGxlcz48dGl0bGU+QmVoYXZpb3JhbCwgYmlvbG9naWNhbCwgYW5kIGRlbW9ncmFw
aGljIHJpc2sgYW5kIHByb3RlY3RpdmUgZmFjdG9ycyBmb3IgbmV3IEhJViBpbmZlY3Rpb25zIGFt
b25nIHlvdXRoIGluIFJha2FpLCBVZ2FuZGE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M5My00MDA8L3BhZ2VzPjx2b2x1
bWU+NjM8L3ZvbHVtZT48bnVtYmVyPjM8L251bWJlcj48ZWRpdGlvbj4yMDEzLzAzLzI5PC9lZGl0
aW9uPjxrZXl3b3Jkcz48a2V5d29yZD5BZG9sZXNjZW50PC9rZXl3b3JkPjxrZXl3b3JkPkFsY29o
b2wgRHJpbmtpbmcvKmVwaWRlbWlvbG9neTwva2V5d29yZD48a2V5d29yZD5Db2hvcnQgU3R1ZGll
czwva2V5d29yZD48a2V5d29yZD5GZW1hbGU8L2tleXdvcmQ+PGtleXdvcmQ+SElWIEluZmVjdGlv
bnMvKmVwaWRlbWlvbG9neS90cmFuc21pc3Npb248L2tleXdvcmQ+PGtleXdvcmQ+SHVtYW5zPC9r
ZXl3b3JkPjxrZXl3b3JkPkluY2lkZW5jZTwva2V5d29yZD48a2V5d29yZD5NYWxlPC9rZXl3b3Jk
PjxrZXl3b3JkPk1hcnJpYWdlPC9rZXl3b3JkPjxrZXl3b3JkPlByZXZhbGVuY2U8L2tleXdvcmQ+
PGtleXdvcmQ+Umlzazwva2V5d29yZD48a2V5d29yZD5SaXNrIEZhY3RvcnM8L2tleXdvcmQ+PGtl
eXdvcmQ+UnVyYWwgSGVhbHRoPC9rZXl3b3JkPjxrZXl3b3JkPipTZXh1YWwgQmVoYXZpb3I8L2tl
eXdvcmQ+PGtleXdvcmQ+U2V4dWFsIFBhcnRuZXJzPC9rZXl3b3JkPjxrZXl3b3JkPlNleHVhbGx5
IFRyYW5zbWl0dGVkIERpc2Vhc2VzL2VwaWRlbWlvbG9neTwva2V5d29yZD48a2V5d29yZD5VZ2Fu
ZGEvZXBpZGVtaW9sb2d5PC9rZXl3b3JkPjxrZXl3b3JkPllvdW5nIEFkdWx0PC9rZXl3b3JkPjwv
a2V5d29yZHM+PGRhdGVzPjx5ZWFyPjIwMTM8L3llYXI+PHB1Yi1kYXRlcz48ZGF0ZT5KdWwgMTwv
ZGF0ZT48L3B1Yi1kYXRlcz48L2RhdGVzPjxpc2JuPjE1MjUtNDEzNTwvaXNibj48YWNjZXNzaW9u
LW51bT4yMzUzNTI5MzwvYWNjZXNzaW9uLW51bT48dXJscz48cmVsYXRlZC11cmxzPjx1cmw+aHR0
cDovL2dyYXBoaWNzLnR4Lm92aWQuY29tL292ZnRwZGZzL0ZQREROQ09CSURJRkNOMDAvZnMwNDYv
b3ZmdC9saXZlL2d2MDIzLzAwMTI2MzM0LzAwMTI2MzM0LTIwMTMwNzAxMC0wMDAyMC5wZGY8L3Vy
bD48L3JlbGF0ZWQtdXJscz48L3VybHM+PGN1c3RvbTI+UG1jNDEzMTg0MTwvY3VzdG9tMj48Y3Vz
dG9tNj5OaWhtczQ2ODg2OTwvY3VzdG9tNj48ZWxlY3Ryb25pYy1yZXNvdXJjZS1udW0+MTAuMTA5
Ny9RQUkuMGIwMTNlMzE4MjkyNjc5NTwvZWxlY3Ryb25pYy1yZXNvdXJjZS1udW0+PHJlbW90ZS1k
YXRhYmFzZS1wcm92aWRlcj5ObG08L3JlbW90ZS1kYXRhYmFzZS1wcm92aWRlcj48bGFuZ3VhZ2U+
ZW5nPC9sYW5ndWFnZT48L3JlY29yZD48L0NpdGU+PENpdGU+PEF1dGhvcj5TYW50ZWxsaTwvQXV0
aG9yPjxZZWFyPjIwMTU8L1llYXI+PFJlY051bT4zODwvUmVjTnVtPjxyZWNvcmQ+PHJlYy1udW1i
ZXI+Mzg8L3JlYy1udW1iZXI+PGZvcmVpZ24ta2V5cz48a2V5IGFwcD0iRU4iIGRiLWlkPSI1ZXR2
MnNyczh0ZndwcmUyMmZsNTJ4OTl3dHBkc3phenN6ZWQiIHRpbWVzdGFtcD0iMTcyNjUxMTAyNSI+
Mzg8L2tleT48L2ZvcmVpZ24ta2V5cz48cmVmLXR5cGUgbmFtZT0iSm91cm5hbCBBcnRpY2xlIj4x
NzwvcmVmLXR5cGU+PGNvbnRyaWJ1dG9ycz48YXV0aG9ycz48YXV0aG9yPlNhbnRlbGxpLCBKLiBT
LjwvYXV0aG9yPjxhdXRob3I+RWRlbHN0ZWluLCBaLiBSLjwvYXV0aG9yPjxhdXRob3I+V2VpLCBZ
LjwvYXV0aG9yPjxhdXRob3I+TWF0aHVyLCBTLjwvYXV0aG9yPjxhdXRob3I+U29uZywgWC48L2F1
dGhvcj48YXV0aG9yPlNjaHV5bGVyLCBBLjwvYXV0aG9yPjxhdXRob3I+TmFsdWdvZGEsIEYuPC9h
dXRob3I+PGF1dGhvcj5MdXRhbG8sIFQuPC9hdXRob3I+PGF1dGhvcj5HcmF5LCBSLjwvYXV0aG9y
PjxhdXRob3I+V2F3ZXIsIE0uPC9hdXRob3I+PGF1dGhvcj5TZXJ3YWRkYSwgRC48L2F1dGhvcj48
L2F1dGhvcnM+PC9jb250cmlidXRvcnM+PGF1dGgtYWRkcmVzcz5hQ29sdW1iaWEgVW5pdmVyc2l0
eSBNYWlsbWFuIFNjaG9vbCBvZiBQdWJsaWMgSGVhbHRoIGJISVYgQ2VudGVyIGZvciBDbGluaWNh
bCBhbmQgQmVoYXZpb3JhbCBTdHVkaWVzLCBDb2x1bWJpYSBVbml2ZXJzaXR5LCBOZXcgWW9yaywg
TmV3IFlvcmssIFVTQSBjUmFrYWkgSGVhbHRoIFNjaWVuY2VzIFByb2dyYW0sIFVnYW5kYSBWaXJ1
cyBSZXNlYXJjaCBJbnN0aXR1dGUsIEVudGViYmUsIFVnYW5kYSBkQmxvb21iZXJnIFNjaG9vbCBv
ZiBQdWJsaWMgSGVhbHRoLCBKb2hucyBIb3BraW5zIFVuaXZlcnNpdHksIEJhbHRpbW9yZSwgTWFy
eWxhbmQsIFVTQS48L2F1dGgtYWRkcmVzcz48dGl0bGVzPjx0aXRsZT5UcmVuZHMgaW4gSElWIGFj
cXVpc2l0aW9uLCByaXNrIGZhY3RvcnMgYW5kIHByZXZlbnRpb24gcG9saWNpZXMgYW1vbmcgeW91
dGggaW4gVWdhbmRhLCAxOTk5LTIwMTE8L3RpdGxlPjxzZWNvbmRhcnktdGl0bGU+QWlkczwvc2Vj
b25kYXJ5LXRpdGxlPjxhbHQtdGl0bGU+QUlEUyAoTG9uZG9uLCBFbmdsYW5kKTwvYWx0LXRpdGxl
PjwvdGl0bGVzPjxwZXJpb2RpY2FsPjxmdWxsLXRpdGxlPkFJRFM8L2Z1bGwtdGl0bGU+PGFiYnIt
MT5BaWRzPC9hYmJyLTE+PC9wZXJpb2RpY2FsPjxwYWdlcz4yMTEtOTwvcGFnZXM+PHZvbHVtZT4y
OTwvdm9sdW1lPjxudW1iZXI+MjwvbnVtYmVyPjxlZGl0aW9uPjIwMTQvMTIvMjQ8L2VkaXRpb24+
PGtleXdvcmRzPjxrZXl3b3JkPkFkb2xlc2NlbnQ8L2tleXdvcmQ+PGtleXdvcmQ+QWR1bHQ8L2tl
eXdvcmQ+PGtleXdvcmQ+QW50aXJldHJvdmlyYWwgVGhlcmFweSwgSGlnaGx5IEFjdGl2ZTwva2V5
d29yZD48a2V5d29yZD5DaXJjdW1jaXNpb24sIE1hbGU8L2tleXdvcmQ+PGtleXdvcmQ+RmVtYWxl
PC9rZXl3b3JkPjxrZXl3b3JkPkhJViBJbmZlY3Rpb25zLyplcGlkZW1pb2xvZ3kvKnByZXZlbnRp
b24gJmFtcDsgY29udHJvbDwva2V5d29yZD48a2V5d29yZD5ISVYgU2Vyb3Bvc2l0aXZpdHkvZXBp
ZGVtaW9sb2d5PC9rZXl3b3JkPjxrZXl3b3JkPipIZWFsdGggUG9saWN5PC9rZXl3b3JkPjxrZXl3
b3JkPkh1bWFuczwva2V5d29yZD48a2V5d29yZD5JbmNpZGVuY2U8L2tleXdvcmQ+PGtleXdvcmQ+
TG9uZ2l0dWRpbmFsIFN0dWRpZXM8L2tleXdvcmQ+PGtleXdvcmQ+TWFsZTwva2V5d29yZD48a2V5
d29yZD5NYXJyaWFnZTwva2V5d29yZD48a2V5d29yZD5Qcm9zcGVjdGl2ZSBTdHVkaWVzPC9rZXl3
b3JkPjxrZXl3b3JkPlJpc2sgRmFjdG9yczwva2V5d29yZD48a2V5d29yZD4qU2V4dWFsIEJlaGF2
aW9yPC9rZXl3b3JkPjxrZXl3b3JkPlNleHVhbCBQYXJ0bmVyczwva2V5d29yZD48a2V5d29yZD5V
Z2FuZGEvZXBpZGVtaW9sb2d5PC9rZXl3b3JkPjxrZXl3b3JkPllvdW5nIEFkdWx0PC9rZXl3b3Jk
Pjwva2V5d29yZHM+PGRhdGVzPjx5ZWFyPjIwMTU8L3llYXI+PHB1Yi1kYXRlcz48ZGF0ZT5KYW4g
MTQ8L2RhdGU+PC9wdWItZGF0ZXM+PC9kYXRlcz48aXNibj4wMjY5LTkzNzA8L2lzYm4+PGFjY2Vz
c2lvbi1udW0+MjU1MzU3NTM8L2FjY2Vzc2lvbi1udW0+PHVybHM+PHJlbGF0ZWQtdXJscz48dXJs
Pmh0dHA6Ly9ncmFwaGljcy50eC5vdmlkLmNvbS9vdmZ0cGRmcy9GUERETkNKQ01HUE9KSDAwL2Zz
MDQ2L292ZnQvbGl2ZS9ndjAyMy8wMDAwMjAzMC8wMDAwMjAzMC0yMDE1MDExNDAtMDAwMDkucGRm
PC91cmw+PC9yZWxhdGVkLXVybHM+PC91cmxzPjxlbGVjdHJvbmljLXJlc291cmNlLW51bT4xMC4x
MDk3L3FhZC4wMDAwMDAwMDAwMDAwNTMzPC9lbGVjdHJvbmljLXJlc291cmNlLW51bT48cmVtb3Rl
LWRhdGFiYXNlLXByb3ZpZGVyPk5sbTwvcmVtb3RlLWRhdGFiYXNlLXByb3ZpZGVyPjxsYW5ndWFn
ZT5lbmc8L2xhbmd1YWdlPjwvcmVjb3JkPjwvQ2l0ZT48Q2l0ZT48QXV0aG9yPlphYmxvdHNrYTwv
QXV0aG9yPjxZZWFyPjIwMDY8L1llYXI+PFJlY051bT40NTwvUmVjTnVtPjxyZWNvcmQ+PHJlYy1u
dW1iZXI+NDU8L3JlYy1udW1iZXI+PGZvcmVpZ24ta2V5cz48a2V5IGFwcD0iRU4iIGRiLWlkPSI1
ZXR2MnNyczh0ZndwcmUyMmZsNTJ4OTl3dHBkc3phenN6ZWQiIHRpbWVzdGFtcD0iMTcyNjUxMTAy
NSI+NDU8L2tleT48L2ZvcmVpZ24ta2V5cz48cmVmLXR5cGUgbmFtZT0iSm91cm5hbCBBcnRpY2xl
Ij4xNzwvcmVmLXR5cGU+PGNvbnRyaWJ1dG9ycz48YXV0aG9ycz48YXV0aG9yPlphYmxvdHNrYSwg
SS4gQi48L2F1dGhvcj48YXV0aG9yPkdyYXksIFIuIEguPC9hdXRob3I+PGF1dGhvcj5TZXJ3YWRk
YSwgRC48L2F1dGhvcj48YXV0aG9yPk5hbHVnb2RhLCBGLjwvYXV0aG9yPjxhdXRob3I+S2lnb3pp
LCBHLjwvYXV0aG9yPjxhdXRob3I+U2V3YW5rYW1ibywgTi48L2F1dGhvcj48YXV0aG9yPkx1dGFs
bywgVC48L2F1dGhvcj48YXV0aG9yPk1hbmdlbiwgRi4gVy48L2F1dGhvcj48YXV0aG9yPldhd2Vy
LCBNLjwvYXV0aG9yPjwvYXV0aG9ycz48L2NvbnRyaWJ1dG9ycz48YXV0aC1hZGRyZXNzPkRlcGFy
dG1lbnQgb2YgUG9wdWxhdGlvbiBhbmQgRmFtaWx5IEhlYWx0aCBTY2llbmNlcywgQmxvb21iZXJn
IFNjaG9vbCBvZiBQdWJsaWMgSGVhbHRoLCBUaGUgSm9obnMgSG9wa2lucyBVbml2ZXJzaXR5LCA2
MTUgTi4gV29sZmUgU3RyZWV0LCBCYWx0aW1vcmUsIE1EIDIxMjE4LCBVU0EuIGl6YWJsbUB5YWhv
by5jb208L2F1dGgtYWRkcmVzcz48dGl0bGVzPjx0aXRsZT5BbGNvaG9sIHVzZSBiZWZvcmUgc2V4
IGFuZCBISVYgYWNxdWlzaXRpb246IGEgbG9uZ2l0dWRpbmFsIHN0dWR5IGluIFJha2FpLCBVZ2Fu
ZGE8L3RpdGxlPjxzZWNvbmRhcnktdGl0bGU+QWlkczwvc2Vjb25kYXJ5LXRpdGxlPjxhbHQtdGl0
bGU+QUlEUyAoTG9uZG9uLCBFbmdsYW5kKTwvYWx0LXRpdGxlPjwvdGl0bGVzPjxwZXJpb2RpY2Fs
PjxmdWxsLXRpdGxlPkFJRFM8L2Z1bGwtdGl0bGU+PGFiYnItMT5BaWRzPC9hYmJyLTE+PC9wZXJp
b2RpY2FsPjxwYWdlcz4xMTkxLTY8L3BhZ2VzPjx2b2x1bWU+MjA8L3ZvbHVtZT48bnVtYmVyPjg8
L251bWJlcj48ZWRpdGlvbj4yMDA2LzA1LzEzPC9lZGl0aW9uPjxrZXl3b3Jkcz48a2V5d29yZD5B
ZG9sZXNjZW50PC9rZXl3b3JkPjxrZXl3b3JkPkFkdWx0PC9rZXl3b3JkPjxrZXl3b3JkPkFsY29o
b2wgRHJpbmtpbmcvKmFkdmVyc2UgZWZmZWN0cy9lcGlkZW1pb2xvZ3k8L2tleXdvcmQ+PGtleXdv
cmQ+Q29uZG9tcy91dGlsaXphdGlvbjwva2V5d29yZD48a2V5d29yZD5EZXZlbG9waW5nIENvdW50
cmllczwva2V5d29yZD48a2V5d29yZD5FcGlkZW1pb2xvZ2ljIE1ldGhvZHM8L2tleXdvcmQ+PGtl
eXdvcmQ+RmVtYWxlPC9rZXl3b3JkPjxrZXl3b3JkPkhJViBJbmZlY3Rpb25zL2VwaWRlbWlvbG9n
eS9wcmV2ZW50aW9uICZhbXA7IGNvbnRyb2wvKnRyYW5zbWlzc2lvbjwva2V5d29yZD48a2V5d29y
ZD5IdW1hbnM8L2tleXdvcmQ+PGtleXdvcmQ+TWFsZTwva2V5d29yZD48a2V5d29yZD5NaWRkbGUg
QWdlZDwva2V5d29yZD48a2V5d29yZD5SaXNrLVRha2luZzwva2V5d29yZD48a2V5d29yZD5TZXh1
YWwgQmVoYXZpb3IvKnBzeWNob2xvZ3k8L2tleXdvcmQ+PGtleXdvcmQ+VWdhbmRhL2VwaWRlbWlv
bG9neTwva2V5d29yZD48L2tleXdvcmRzPjxkYXRlcz48eWVhcj4yMDA2PC95ZWFyPjxwdWItZGF0
ZXM+PGRhdGU+TWF5IDEyPC9kYXRlPjwvcHViLWRhdGVzPjwvZGF0ZXM+PGlzYm4+MDI2OS05Mzcw
IChQcmludCkmI3hEOzAyNjktOTM3MDwvaXNibj48YWNjZXNzaW9uLW51bT4xNjY5MTA3MTwvYWNj
ZXNzaW9uLW51bT48dXJscz48cmVsYXRlZC11cmxzPjx1cmw+aHR0cDovL2dyYXBoaWNzLnR4Lm92
aWQuY29tL292ZnRwZGZzL0ZQREROQ0ZCUERNRkNEMDAvZnMwNDYvb3ZmdC9saXZlL2d2MDIzLzAw
MDAyMDMwLzAwMDAyMDMwLTIwMDYwNTEyMC0wMDAxMy5wZGY8L3VybD48L3JlbGF0ZWQtdXJscz48
L3VybHM+PGVsZWN0cm9uaWMtcmVzb3VyY2UtbnVtPjEwLjEwOTcvMDEuYWlkcy4wMDAwMjI2OTYw
LjI1NTg5LjcyPC9lbGVjdHJvbmljLXJlc291cmNlLW51bT48cmVtb3RlLWRhdGFiYXNlLXByb3Zp
ZGVyPk5sbTwvcmVtb3RlLWRhdGFiYXNlLXByb3ZpZGVyPjxsYW5ndWFnZT5lbmc8L2xhbmd1YWdl
PjwvcmVjb3JkPjwvQ2l0ZT48L0VuZE5vdGU+
</w:fldData>
        </w:fldChar>
      </w:r>
      <w:r w:rsidR="00DC1BCC">
        <w:instrText xml:space="preserve"> ADDIN EN.CITE.DATA </w:instrText>
      </w:r>
      <w:r w:rsidR="00DC1BCC">
        <w:fldChar w:fldCharType="end"/>
      </w:r>
      <w:r w:rsidR="005F326B">
        <w:fldChar w:fldCharType="separate"/>
      </w:r>
      <w:r w:rsidR="00DC1BCC" w:rsidRPr="00DC1BCC">
        <w:rPr>
          <w:noProof/>
          <w:vertAlign w:val="superscript"/>
        </w:rPr>
        <w:t>6,11,15,20,21,26,33</w:t>
      </w:r>
      <w:r w:rsidR="005F326B">
        <w:fldChar w:fldCharType="end"/>
      </w:r>
      <w:r w:rsidR="0008212D">
        <w:t xml:space="preserve"> </w:t>
      </w:r>
      <w:r w:rsidR="004E779A">
        <w:t xml:space="preserve"> (s</w:t>
      </w:r>
      <w:r w:rsidR="0008212D">
        <w:t>ee</w:t>
      </w:r>
      <w:r w:rsidR="003D6024">
        <w:t xml:space="preserve"> Supplementary Material</w:t>
      </w:r>
      <w:r w:rsidR="0008212D">
        <w:t xml:space="preserve"> </w:t>
      </w:r>
      <w:r w:rsidR="003D6024">
        <w:t>A</w:t>
      </w:r>
      <w:r w:rsidR="0008212D">
        <w:t>ppendix 1 for detailed description of literature review</w:t>
      </w:r>
      <w:r w:rsidR="004E779A">
        <w:t>)</w:t>
      </w:r>
      <w:r w:rsidR="0008212D">
        <w:t xml:space="preserve">. However, comparison of risk factors across different populations is hampered by </w:t>
      </w:r>
      <w:r w:rsidR="005D6A2B">
        <w:t>d</w:t>
      </w:r>
      <w:r w:rsidR="0008212D">
        <w:t>ifferences in analytical approaches between the studies</w:t>
      </w:r>
      <w:r w:rsidR="004E779A">
        <w:t>,</w:t>
      </w:r>
      <w:r w:rsidR="0008212D">
        <w:t xml:space="preserve"> in risk factors evaluated, period of study and the age ranges. </w:t>
      </w:r>
    </w:p>
    <w:p w14:paraId="0CE93F94" w14:textId="79F807DF" w:rsidR="00524B26" w:rsidRDefault="00921613" w:rsidP="00634340">
      <w:r>
        <w:t xml:space="preserve">Understanding drivers of new infections is essential </w:t>
      </w:r>
      <w:r w:rsidR="0006181C">
        <w:t xml:space="preserve">for </w:t>
      </w:r>
      <w:r>
        <w:t xml:space="preserve">effective prevention. Structural determinants </w:t>
      </w:r>
      <w:r w:rsidR="0006181C">
        <w:t>and</w:t>
      </w:r>
      <w:r>
        <w:t xml:space="preserve"> more proximate</w:t>
      </w:r>
      <w:r w:rsidR="004E6984">
        <w:t xml:space="preserve"> individual-level</w:t>
      </w:r>
      <w:r>
        <w:t xml:space="preserve"> factors are relevant and </w:t>
      </w:r>
      <w:r w:rsidR="00FF5DD2">
        <w:t xml:space="preserve">some will be </w:t>
      </w:r>
      <w:r>
        <w:t>ame</w:t>
      </w:r>
      <w:r w:rsidR="0008212D">
        <w:t>n</w:t>
      </w:r>
      <w:r>
        <w:t>able to change</w:t>
      </w:r>
      <w:r w:rsidR="0006181C">
        <w:t xml:space="preserve">.  </w:t>
      </w:r>
      <w:r w:rsidR="00DB2B53">
        <w:t xml:space="preserve">  </w:t>
      </w:r>
      <w:r w:rsidR="003157C9">
        <w:t xml:space="preserve">To identify potential risk factors </w:t>
      </w:r>
      <w:r w:rsidR="0006181C">
        <w:t>for</w:t>
      </w:r>
      <w:r w:rsidR="00DB2B53">
        <w:t xml:space="preserve"> this analysis </w:t>
      </w:r>
      <w:r w:rsidR="003157C9">
        <w:t>w</w:t>
      </w:r>
      <w:r w:rsidR="002045B3">
        <w:t>e devised a</w:t>
      </w:r>
      <w:r w:rsidR="00A60F83">
        <w:t>n analytical</w:t>
      </w:r>
      <w:r w:rsidR="002045B3">
        <w:t xml:space="preserve"> framework</w:t>
      </w:r>
      <w:r w:rsidR="001938DF">
        <w:t xml:space="preserve"> (</w:t>
      </w:r>
      <w:r w:rsidR="005F326B">
        <w:t>Supplementary Figure 1</w:t>
      </w:r>
      <w:r w:rsidR="001938DF">
        <w:t>)</w:t>
      </w:r>
      <w:r w:rsidR="002045B3">
        <w:t xml:space="preserve">, </w:t>
      </w:r>
      <w:r w:rsidR="00F373F0">
        <w:t xml:space="preserve">initially </w:t>
      </w:r>
      <w:r w:rsidR="002045B3">
        <w:t>based on the proximate determinants framework set out by Boerma</w:t>
      </w:r>
      <w:r w:rsidR="00171562">
        <w:t xml:space="preserve"> and Weir</w:t>
      </w:r>
      <w:r w:rsidR="00600572">
        <w:fldChar w:fldCharType="begin"/>
      </w:r>
      <w:r w:rsidR="005F326B">
        <w:instrText xml:space="preserve"> ADDIN EN.CITE &lt;EndNote&gt;&lt;Cite&gt;&lt;Author&gt;Boerma&lt;/Author&gt;&lt;Year&gt;2005&lt;/Year&gt;&lt;RecNum&gt;48&lt;/RecNum&gt;&lt;DisplayText&gt;&lt;style face="superscript"&gt;34&lt;/style&gt;&lt;/DisplayText&gt;&lt;record&gt;&lt;rec-number&gt;48&lt;/rec-number&gt;&lt;foreign-keys&gt;&lt;key app="EN" db-id="5etv2srs8tfwpre22fl52x99wtpdszazszed" timestamp="1726511501"&gt;48&lt;/key&gt;&lt;/foreign-keys&gt;&lt;ref-type name="Journal Article"&gt;17&lt;/ref-type&gt;&lt;contributors&gt;&lt;authors&gt;&lt;author&gt;Boerma, J. T.&lt;/author&gt;&lt;author&gt;Weir, S. S.&lt;/author&gt;&lt;/authors&gt;&lt;/contributors&gt;&lt;auth-address&gt;Department of Epidemiology and Carolina Population Center, University of North Carolina at Chapel Hill, NC, USA. boermat@who.int&lt;/auth-address&gt;&lt;titles&gt;&lt;title&gt;Integrating demographic and epidemiological approaches to research on HIV/AIDS: the proximate-determinants framework&lt;/title&gt;&lt;secondary-title&gt;J Infect Dis&lt;/secondary-title&gt;&lt;/titles&gt;&lt;periodical&gt;&lt;full-title&gt;J Infect Dis&lt;/full-title&gt;&lt;/periodical&gt;&lt;pages&gt;S61-7&lt;/pages&gt;&lt;volume&gt;191 Suppl 1&lt;/volume&gt;&lt;keywords&gt;&lt;keyword&gt;Child, Preschool&lt;/keyword&gt;&lt;keyword&gt;Demography&lt;/keyword&gt;&lt;keyword&gt;*Fertility&lt;/keyword&gt;&lt;keyword&gt;HIV Infections/epidemiology/*mortality/*transmission&lt;/keyword&gt;&lt;keyword&gt;Humans&lt;/keyword&gt;&lt;keyword&gt;Infant&lt;/keyword&gt;&lt;keyword&gt;Infant, Newborn&lt;/keyword&gt;&lt;keyword&gt;Models, Statistical&lt;/keyword&gt;&lt;keyword&gt;*Research Design&lt;/keyword&gt;&lt;keyword&gt;Risk Factors&lt;/keyword&gt;&lt;keyword&gt;Socioeconomic Factors&lt;/keyword&gt;&lt;/keywords&gt;&lt;dates&gt;&lt;year&gt;2005&lt;/year&gt;&lt;pub-dates&gt;&lt;date&gt;Feb 1&lt;/date&gt;&lt;/pub-dates&gt;&lt;/dates&gt;&lt;isbn&gt;0022-1899 (Print)&amp;#xD;0022-1899 (Linking)&lt;/isbn&gt;&lt;accession-num&gt;15627232&lt;/accession-num&gt;&lt;urls&gt;&lt;related-urls&gt;&lt;url&gt;https://www.ncbi.nlm.nih.gov/pubmed/15627232&lt;/url&gt;&lt;/related-urls&gt;&lt;/urls&gt;&lt;electronic-resource-num&gt;10.1086/425282&lt;/electronic-resource-num&gt;&lt;remote-database-name&gt;Medline&lt;/remote-database-name&gt;&lt;remote-database-provider&gt;NLM&lt;/remote-database-provider&gt;&lt;/record&gt;&lt;/Cite&gt;&lt;/EndNote&gt;</w:instrText>
      </w:r>
      <w:r w:rsidR="00600572">
        <w:fldChar w:fldCharType="separate"/>
      </w:r>
      <w:r w:rsidR="005F326B" w:rsidRPr="005F326B">
        <w:rPr>
          <w:noProof/>
          <w:vertAlign w:val="superscript"/>
        </w:rPr>
        <w:t>34</w:t>
      </w:r>
      <w:r w:rsidR="00600572">
        <w:fldChar w:fldCharType="end"/>
      </w:r>
      <w:r w:rsidR="00524B26">
        <w:t xml:space="preserve"> </w:t>
      </w:r>
      <w:r w:rsidR="00863791">
        <w:t xml:space="preserve">adapted for </w:t>
      </w:r>
      <w:r w:rsidR="00907BCE">
        <w:t xml:space="preserve">an individual-based risk factor analysis </w:t>
      </w:r>
      <w:r w:rsidR="00524B26">
        <w:t xml:space="preserve">and </w:t>
      </w:r>
      <w:r w:rsidR="00AC308E">
        <w:t xml:space="preserve">supported </w:t>
      </w:r>
      <w:r w:rsidR="006E0E0F">
        <w:t>by our</w:t>
      </w:r>
      <w:r w:rsidR="001D6617">
        <w:t xml:space="preserve"> </w:t>
      </w:r>
      <w:r w:rsidR="0006181C">
        <w:t xml:space="preserve">literature </w:t>
      </w:r>
      <w:r w:rsidR="001D6617">
        <w:t>review</w:t>
      </w:r>
      <w:r w:rsidR="006E0E0F">
        <w:t>.</w:t>
      </w:r>
      <w:r w:rsidR="00634340">
        <w:t xml:space="preserve"> We start with</w:t>
      </w:r>
      <w:r w:rsidR="00524B26">
        <w:t xml:space="preserve"> the </w:t>
      </w:r>
      <w:r w:rsidR="00F373F0">
        <w:t xml:space="preserve">sequence of events needed for a susceptible person to become infected with HIV </w:t>
      </w:r>
      <w:r w:rsidR="0035251D">
        <w:t>followed by</w:t>
      </w:r>
      <w:r w:rsidR="00F373F0">
        <w:t xml:space="preserve"> </w:t>
      </w:r>
      <w:r w:rsidR="00524B26">
        <w:t>a representation</w:t>
      </w:r>
      <w:r w:rsidR="0035251D">
        <w:t xml:space="preserve"> </w:t>
      </w:r>
      <w:r w:rsidR="00E16C6A">
        <w:t xml:space="preserve">of </w:t>
      </w:r>
      <w:r w:rsidR="00524B26">
        <w:t xml:space="preserve">how both the </w:t>
      </w:r>
      <w:r w:rsidR="001938DF">
        <w:t>proximate</w:t>
      </w:r>
      <w:r w:rsidR="00F373F0">
        <w:t xml:space="preserve"> </w:t>
      </w:r>
      <w:r w:rsidR="00524B26">
        <w:t xml:space="preserve">and more distal risk </w:t>
      </w:r>
      <w:r w:rsidR="00F373F0">
        <w:t>factors influence different stages in that sequence.</w:t>
      </w:r>
      <w:r w:rsidR="001938DF">
        <w:t xml:space="preserve">  </w:t>
      </w:r>
      <w:r w:rsidR="004E779A">
        <w:t>A</w:t>
      </w:r>
      <w:r w:rsidR="00524B26">
        <w:t xml:space="preserve"> risk factor may exert a </w:t>
      </w:r>
      <w:r w:rsidR="00E16C6A">
        <w:t>differing</w:t>
      </w:r>
      <w:r w:rsidR="00524B26">
        <w:t xml:space="preserve"> degree of influence on different stages </w:t>
      </w:r>
      <w:r w:rsidR="002E20B0">
        <w:t xml:space="preserve">which </w:t>
      </w:r>
      <w:r w:rsidR="00E16C6A">
        <w:t>might</w:t>
      </w:r>
      <w:r w:rsidR="002E20B0">
        <w:t xml:space="preserve"> partly</w:t>
      </w:r>
      <w:r w:rsidR="00524B26">
        <w:t xml:space="preserve"> explain the varying results obtained in different analyses.</w:t>
      </w:r>
    </w:p>
    <w:p w14:paraId="0FD2E26B" w14:textId="02E6B0BB" w:rsidR="00524B26" w:rsidRDefault="00524B26" w:rsidP="00171562">
      <w:r>
        <w:t xml:space="preserve">The sequence </w:t>
      </w:r>
      <w:r w:rsidR="004E779A">
        <w:t>b</w:t>
      </w:r>
      <w:r>
        <w:t xml:space="preserve">egins with </w:t>
      </w:r>
      <w:r w:rsidR="007C2D2D">
        <w:t xml:space="preserve">a susceptible index </w:t>
      </w:r>
      <w:r w:rsidR="001E5630">
        <w:t>person</w:t>
      </w:r>
      <w:r>
        <w:t xml:space="preserve"> seeking, then meeting</w:t>
      </w:r>
      <w:r w:rsidR="007C2D2D">
        <w:t>,</w:t>
      </w:r>
      <w:r>
        <w:t xml:space="preserve"> a</w:t>
      </w:r>
      <w:r w:rsidR="007C2D2D">
        <w:t xml:space="preserve"> potential</w:t>
      </w:r>
      <w:r>
        <w:t xml:space="preserve"> new sexual partner</w:t>
      </w:r>
      <w:r w:rsidR="007C2D2D">
        <w:t xml:space="preserve"> who</w:t>
      </w:r>
      <w:r>
        <w:t xml:space="preserve"> may have HIV and may be vir</w:t>
      </w:r>
      <w:r w:rsidR="008C3B97">
        <w:t>a</w:t>
      </w:r>
      <w:r>
        <w:t>emic</w:t>
      </w:r>
      <w:r w:rsidR="0006181C">
        <w:t xml:space="preserve">. </w:t>
      </w:r>
      <w:r w:rsidR="004E779A">
        <w:t>If they</w:t>
      </w:r>
      <w:r>
        <w:t xml:space="preserve"> have sex, and</w:t>
      </w:r>
      <w:r w:rsidR="0006181C">
        <w:t xml:space="preserve"> </w:t>
      </w:r>
      <w:r w:rsidR="007C2D2D">
        <w:t>do</w:t>
      </w:r>
      <w:r>
        <w:t xml:space="preserve"> not use a method of HIV prevention</w:t>
      </w:r>
      <w:r w:rsidR="00907BCE">
        <w:t xml:space="preserve">, </w:t>
      </w:r>
      <w:r>
        <w:t xml:space="preserve">the susceptible </w:t>
      </w:r>
      <w:r w:rsidR="007C2D2D">
        <w:t>person may</w:t>
      </w:r>
      <w:r>
        <w:t xml:space="preserve"> beco</w:t>
      </w:r>
      <w:r w:rsidR="007C2D2D">
        <w:t>me</w:t>
      </w:r>
      <w:r>
        <w:t xml:space="preserve"> infected. If this does not happen, and the person remains susceptible, they may continue the partnership and</w:t>
      </w:r>
      <w:r w:rsidR="008B37EF">
        <w:t xml:space="preserve"> the cycle will repeat. D</w:t>
      </w:r>
      <w:r>
        <w:t xml:space="preserve">uring the partnership the </w:t>
      </w:r>
      <w:r w:rsidR="0006181C">
        <w:t>partner</w:t>
      </w:r>
      <w:r>
        <w:t xml:space="preserve"> may become infectious for HIV and </w:t>
      </w:r>
      <w:r w:rsidR="001E5630">
        <w:t xml:space="preserve">place the </w:t>
      </w:r>
      <w:r w:rsidR="007C2D2D">
        <w:t>index</w:t>
      </w:r>
      <w:r w:rsidR="001E5630">
        <w:t xml:space="preserve"> person at risk</w:t>
      </w:r>
      <w:r>
        <w:t xml:space="preserve">. </w:t>
      </w:r>
      <w:r w:rsidR="0035251D">
        <w:t>Within our framework we have identified the</w:t>
      </w:r>
      <w:r w:rsidR="00532A77">
        <w:t xml:space="preserve"> distal and</w:t>
      </w:r>
      <w:r w:rsidR="0035251D">
        <w:t xml:space="preserve"> proximate, measurable factors</w:t>
      </w:r>
      <w:r w:rsidR="00532A77">
        <w:t xml:space="preserve"> and which events in the sequence they may influence.</w:t>
      </w:r>
    </w:p>
    <w:p w14:paraId="4852354F" w14:textId="680B8A83" w:rsidR="000B6CF5" w:rsidRDefault="00532A77" w:rsidP="000B6CF5">
      <w:r>
        <w:t>T</w:t>
      </w:r>
      <w:r w:rsidR="00BB3D8D">
        <w:t xml:space="preserve">he prevalence of </w:t>
      </w:r>
      <w:r w:rsidR="0066731F">
        <w:t>infectious individuals in the population and the chances of a susceptible person encountering an infectious one</w:t>
      </w:r>
      <w:r w:rsidR="00BB3D8D">
        <w:t xml:space="preserve"> will greatly modify the</w:t>
      </w:r>
      <w:r w:rsidR="00E16C6A">
        <w:t xml:space="preserve"> </w:t>
      </w:r>
      <w:r w:rsidR="00BB3D8D">
        <w:t xml:space="preserve">effects of </w:t>
      </w:r>
      <w:r w:rsidR="00E01DA6">
        <w:t>risk</w:t>
      </w:r>
      <w:r w:rsidR="001263E3">
        <w:t xml:space="preserve"> behaviours</w:t>
      </w:r>
      <w:r w:rsidR="00BB3D8D">
        <w:t>, such as sex without using a condom.</w:t>
      </w:r>
      <w:r w:rsidR="001263E3">
        <w:t xml:space="preserve">  The prevalence of infectious individuals depends on other people’s risk behaviour, </w:t>
      </w:r>
      <w:r w:rsidR="00614DC7">
        <w:t xml:space="preserve">treatment uptake and </w:t>
      </w:r>
      <w:r w:rsidR="001263E3">
        <w:t xml:space="preserve">adherence. </w:t>
      </w:r>
    </w:p>
    <w:p w14:paraId="03C13AFE" w14:textId="32602A4C" w:rsidR="00D360F4" w:rsidRDefault="00D360F4" w:rsidP="00D360F4">
      <w:r>
        <w:t xml:space="preserve">In this study, we investigated </w:t>
      </w:r>
      <w:r w:rsidR="00F063C2">
        <w:t xml:space="preserve">individual and community-level </w:t>
      </w:r>
      <w:r>
        <w:t>risk factors for incident HIV infections among adults in the general population in Kenya, Malawi, South Africa, Tanzania, Uganda and Zimbabwe.</w:t>
      </w:r>
      <w:r w:rsidR="00833196">
        <w:t xml:space="preserve"> </w:t>
      </w:r>
      <w:r w:rsidR="00966EA3">
        <w:t>Kenya, Malawi, Tanzania and Zimbabwe</w:t>
      </w:r>
      <w:r w:rsidR="00833196">
        <w:t xml:space="preserve"> are on track to achieve the UNAIDS 2030 target for reductions in incidence</w:t>
      </w:r>
      <w:r w:rsidR="00966EA3">
        <w:t xml:space="preserve"> whilst</w:t>
      </w:r>
      <w:r w:rsidR="00833196">
        <w:t xml:space="preserve"> South Africa has made moderate, and Uganda only limited progress towards this goal</w:t>
      </w:r>
      <w:r w:rsidR="00600572">
        <w:fldChar w:fldCharType="begin"/>
      </w:r>
      <w:r w:rsidR="005F326B">
        <w:instrText xml:space="preserve"> ADDIN EN.CITE &lt;EndNote&gt;&lt;Cite&gt;&lt;Author&gt;Joint United Nations Programme on HIV/AIDS&lt;/Author&gt;&lt;Year&gt;2023&lt;/Year&gt;&lt;RecNum&gt;58&lt;/RecNum&gt;&lt;DisplayText&gt;&lt;style face="superscript"&gt;35&lt;/style&gt;&lt;/DisplayText&gt;&lt;record&gt;&lt;rec-number&gt;58&lt;/rec-number&gt;&lt;foreign-keys&gt;&lt;key app="EN" db-id="5etv2srs8tfwpre22fl52x99wtpdszazszed" timestamp="1726571278"&gt;58&lt;/key&gt;&lt;/foreign-keys&gt;&lt;ref-type name="Report"&gt;27&lt;/ref-type&gt;&lt;contributors&gt;&lt;authors&gt;&lt;author&gt;Joint United Nations Programme on HIV/AIDS,&lt;/author&gt;&lt;/authors&gt;&lt;tertiary-authors&gt;&lt;author&gt;Licence: CC BY-NC-SA 3.0 IGO.&lt;/author&gt;&lt;/tertiary-authors&gt;&lt;/contributors&gt;&lt;titles&gt;&lt;title&gt;HIV Prevention:From Crisis to Opportunity. Key findings from the 2023 Global HIV Prevention Coalition scorecards&lt;/title&gt;&lt;/titles&gt;&lt;dates&gt;&lt;year&gt;2023&lt;/year&gt;&lt;/dates&gt;&lt;pub-location&gt;Geneva&lt;/pub-location&gt;&lt;urls&gt;&lt;/urls&gt;&lt;/record&gt;&lt;/Cite&gt;&lt;/EndNote&gt;</w:instrText>
      </w:r>
      <w:r w:rsidR="00600572">
        <w:fldChar w:fldCharType="separate"/>
      </w:r>
      <w:r w:rsidR="005F326B" w:rsidRPr="005F326B">
        <w:rPr>
          <w:noProof/>
          <w:vertAlign w:val="superscript"/>
        </w:rPr>
        <w:t>35</w:t>
      </w:r>
      <w:r w:rsidR="00600572">
        <w:fldChar w:fldCharType="end"/>
      </w:r>
      <w:r w:rsidR="00833196">
        <w:t>.</w:t>
      </w:r>
      <w:r>
        <w:t xml:space="preserve">  </w:t>
      </w:r>
    </w:p>
    <w:p w14:paraId="56EC0199" w14:textId="043A697C" w:rsidR="00FE2B99" w:rsidRDefault="00D360F4" w:rsidP="00171562">
      <w:r>
        <w:t xml:space="preserve">To understand the contribution of distinct, and ideally modifiable, behaviours and characteristics, we </w:t>
      </w:r>
      <w:r w:rsidR="007551F3">
        <w:t>created</w:t>
      </w:r>
      <w:r>
        <w:t xml:space="preserve"> variables that </w:t>
      </w:r>
      <w:r w:rsidR="009B483A">
        <w:t xml:space="preserve">aligned with our </w:t>
      </w:r>
      <w:r w:rsidR="00A60F83">
        <w:t>analytical</w:t>
      </w:r>
      <w:r w:rsidR="009B483A">
        <w:t xml:space="preserve"> framework and wer</w:t>
      </w:r>
      <w:r>
        <w:t>e</w:t>
      </w:r>
      <w:r w:rsidR="007551F3">
        <w:t xml:space="preserve"> i</w:t>
      </w:r>
      <w:r>
        <w:t xml:space="preserve">ndependent of other aspects of behaviour and individual circumstances.  </w:t>
      </w:r>
      <w:r w:rsidR="009B483A">
        <w:t>W</w:t>
      </w:r>
      <w:r>
        <w:t>e look</w:t>
      </w:r>
      <w:r w:rsidR="009B483A">
        <w:t>ed</w:t>
      </w:r>
      <w:r>
        <w:t xml:space="preserve"> for associations which </w:t>
      </w:r>
      <w:r w:rsidR="00C03261">
        <w:t>we</w:t>
      </w:r>
      <w:r>
        <w:t>re generalisable across settings in both the direction and magnitude of effect.</w:t>
      </w:r>
    </w:p>
    <w:p w14:paraId="30C1EB49" w14:textId="77777777" w:rsidR="00155ABF" w:rsidRDefault="00155ABF" w:rsidP="00171562">
      <w:pPr>
        <w:sectPr w:rsidR="00155ABF" w:rsidSect="002553DB">
          <w:headerReference w:type="default" r:id="rId8"/>
          <w:pgSz w:w="11906" w:h="16838"/>
          <w:pgMar w:top="1440" w:right="1440" w:bottom="1440" w:left="1440" w:header="708" w:footer="708" w:gutter="0"/>
          <w:lnNumType w:countBy="1" w:restart="continuous"/>
          <w:cols w:space="708"/>
          <w:docGrid w:linePitch="360"/>
        </w:sectPr>
      </w:pPr>
    </w:p>
    <w:p w14:paraId="6880AA00" w14:textId="306107D1" w:rsidR="00172E07" w:rsidRDefault="003800A0" w:rsidP="003F1731">
      <w:pPr>
        <w:pStyle w:val="Heading1"/>
      </w:pPr>
      <w:r>
        <w:t>Results</w:t>
      </w:r>
    </w:p>
    <w:p w14:paraId="15759D71" w14:textId="36A8320D" w:rsidR="00A8744B" w:rsidRPr="00A8744B" w:rsidRDefault="00A8744B" w:rsidP="00124602">
      <w:pPr>
        <w:pStyle w:val="Heading2"/>
      </w:pPr>
      <w:r>
        <w:t>Data available</w:t>
      </w:r>
    </w:p>
    <w:p w14:paraId="5D23B646" w14:textId="23A84945" w:rsidR="006762EC" w:rsidRDefault="00716344" w:rsidP="006762EC">
      <w:r>
        <w:t xml:space="preserve">Between 2005 and 2016, </w:t>
      </w:r>
      <w:r w:rsidR="004E466F" w:rsidRPr="004E466F">
        <w:t>99</w:t>
      </w:r>
      <w:r>
        <w:t>,</w:t>
      </w:r>
      <w:r w:rsidR="00AA2B5B">
        <w:t>353</w:t>
      </w:r>
      <w:r w:rsidR="004E466F" w:rsidRPr="004E466F">
        <w:t xml:space="preserve"> </w:t>
      </w:r>
      <w:r w:rsidR="004E466F">
        <w:t xml:space="preserve">initially HIV-negative individuals aged 15 to 49 </w:t>
      </w:r>
      <w:r>
        <w:t>were</w:t>
      </w:r>
      <w:r w:rsidR="004E466F">
        <w:t xml:space="preserve"> observed </w:t>
      </w:r>
      <w:r>
        <w:t xml:space="preserve">and </w:t>
      </w:r>
      <w:r w:rsidR="004E466F">
        <w:t xml:space="preserve">tested for HIV at least once </w:t>
      </w:r>
      <w:r>
        <w:t>following</w:t>
      </w:r>
      <w:r w:rsidR="004E466F">
        <w:t xml:space="preserve"> an initial negative HIV test </w:t>
      </w:r>
      <w:r w:rsidR="0014721F">
        <w:t>(43,</w:t>
      </w:r>
      <w:r w:rsidR="00AA2B5B">
        <w:t>434</w:t>
      </w:r>
      <w:r w:rsidR="0014721F">
        <w:t xml:space="preserve"> men and </w:t>
      </w:r>
      <w:r w:rsidR="0014721F" w:rsidRPr="004E466F">
        <w:t>55</w:t>
      </w:r>
      <w:r w:rsidR="0014721F">
        <w:t>,</w:t>
      </w:r>
      <w:r w:rsidR="00AA2B5B">
        <w:t>919</w:t>
      </w:r>
      <w:r w:rsidR="0014721F">
        <w:t xml:space="preserve"> women). </w:t>
      </w:r>
      <w:r w:rsidR="00384FEA">
        <w:t xml:space="preserve"> They contributed 34</w:t>
      </w:r>
      <w:r w:rsidR="00AA2B5B">
        <w:t>9</w:t>
      </w:r>
      <w:r w:rsidR="00384FEA">
        <w:t>,</w:t>
      </w:r>
      <w:r w:rsidR="00AA2B5B">
        <w:t>201</w:t>
      </w:r>
      <w:r w:rsidR="00384FEA">
        <w:t xml:space="preserve"> person years </w:t>
      </w:r>
      <w:r w:rsidR="0014721F">
        <w:t xml:space="preserve">(58% from women) </w:t>
      </w:r>
      <w:r w:rsidR="005864DA">
        <w:t>and there were</w:t>
      </w:r>
      <w:r w:rsidR="00384FEA">
        <w:t xml:space="preserve"> 4,6</w:t>
      </w:r>
      <w:r w:rsidR="0014721F">
        <w:t xml:space="preserve">12 </w:t>
      </w:r>
      <w:r w:rsidR="00384FEA">
        <w:t>seroconversions</w:t>
      </w:r>
      <w:r w:rsidR="0014721F">
        <w:t xml:space="preserve"> (72% among women)</w:t>
      </w:r>
      <w:r w:rsidR="00384FEA">
        <w:t>.  The largest</w:t>
      </w:r>
      <w:r w:rsidR="005B330E">
        <w:t xml:space="preserve"> study</w:t>
      </w:r>
      <w:r w:rsidR="00384FEA">
        <w:t xml:space="preserve">, </w:t>
      </w:r>
      <w:r w:rsidR="005864DA">
        <w:t xml:space="preserve">was </w:t>
      </w:r>
      <w:r w:rsidR="00384FEA">
        <w:t>uMkhanyakude</w:t>
      </w:r>
      <w:r w:rsidR="005864DA">
        <w:t xml:space="preserve"> (</w:t>
      </w:r>
      <w:r w:rsidR="002A5962">
        <w:t>23,794</w:t>
      </w:r>
      <w:r w:rsidR="00384FEA">
        <w:t xml:space="preserve"> people</w:t>
      </w:r>
      <w:r w:rsidR="0068047A">
        <w:t xml:space="preserve"> and </w:t>
      </w:r>
      <w:r w:rsidR="006E7F49">
        <w:t>2,876 serconversions</w:t>
      </w:r>
      <w:r w:rsidR="005864DA">
        <w:t xml:space="preserve">) and </w:t>
      </w:r>
      <w:r w:rsidR="00384FEA">
        <w:t>the smallest Ifakara</w:t>
      </w:r>
      <w:r w:rsidR="005864DA">
        <w:t xml:space="preserve"> (</w:t>
      </w:r>
      <w:r w:rsidR="002A5962">
        <w:t>1,451</w:t>
      </w:r>
      <w:r w:rsidR="00AA2B5B">
        <w:t xml:space="preserve"> </w:t>
      </w:r>
      <w:r w:rsidR="005864DA">
        <w:t>people)</w:t>
      </w:r>
      <w:r w:rsidR="006762EC">
        <w:t xml:space="preserve"> (Table </w:t>
      </w:r>
      <w:r w:rsidR="006A6824">
        <w:t>2</w:t>
      </w:r>
      <w:r w:rsidR="006762EC">
        <w:t>)</w:t>
      </w:r>
      <w:r w:rsidR="00384FEA">
        <w:t xml:space="preserve">. </w:t>
      </w:r>
    </w:p>
    <w:p w14:paraId="6A884787" w14:textId="29A9881B" w:rsidR="006762EC" w:rsidRDefault="006762EC" w:rsidP="006762EC">
      <w:r>
        <w:t xml:space="preserve">Data on sexual partners and recent behaviour was available for almost </w:t>
      </w:r>
      <w:r w:rsidR="00677A12">
        <w:t>9</w:t>
      </w:r>
      <w:r>
        <w:t>0,000 person years. Coverage was incomplete, because data were not sought for all periods in all studies, and around 90% of respondents contributed time to the unknown category for these variables.  There was less person time without behaviour data for men</w:t>
      </w:r>
      <w:r w:rsidR="00DE4C03">
        <w:t xml:space="preserve"> (</w:t>
      </w:r>
      <w:r w:rsidR="00503AF6">
        <w:t xml:space="preserve">e.g. </w:t>
      </w:r>
      <w:r w:rsidR="00DE4C03">
        <w:t>65% for number of partners) than</w:t>
      </w:r>
      <w:r>
        <w:t xml:space="preserve"> for women</w:t>
      </w:r>
      <w:r w:rsidR="00DE4C03">
        <w:t xml:space="preserve"> (72%).</w:t>
      </w:r>
    </w:p>
    <w:p w14:paraId="5CF7E56C" w14:textId="77777777" w:rsidR="000F7D1C" w:rsidRPr="00124602" w:rsidRDefault="000F7D1C" w:rsidP="000F7D1C">
      <w:pPr>
        <w:pStyle w:val="Heading2"/>
      </w:pPr>
      <w:r w:rsidRPr="00124602">
        <w:t>Prevalence of</w:t>
      </w:r>
      <w:r>
        <w:t xml:space="preserve"> potential</w:t>
      </w:r>
      <w:r w:rsidRPr="00124602">
        <w:t xml:space="preserve"> risk factors</w:t>
      </w:r>
    </w:p>
    <w:p w14:paraId="2D295413" w14:textId="77777777" w:rsidR="000F7D1C" w:rsidRDefault="000F7D1C" w:rsidP="000F7D1C">
      <w:r>
        <w:t xml:space="preserve">The distributions of </w:t>
      </w:r>
      <w:r w:rsidRPr="006762EC">
        <w:t>person</w:t>
      </w:r>
      <w:r>
        <w:t>-</w:t>
      </w:r>
      <w:r w:rsidRPr="006762EC">
        <w:t xml:space="preserve">years, by age and sex, for each of the </w:t>
      </w:r>
      <w:r>
        <w:t>potential risk factors</w:t>
      </w:r>
      <w:r w:rsidRPr="006762EC">
        <w:t xml:space="preserve"> </w:t>
      </w:r>
      <w:r>
        <w:t xml:space="preserve">are shown in </w:t>
      </w:r>
      <w:r w:rsidRPr="006762EC">
        <w:t xml:space="preserve">for the pooled cohort </w:t>
      </w:r>
      <w:r>
        <w:t>in Table 2</w:t>
      </w:r>
      <w:r w:rsidRPr="006762EC">
        <w:t xml:space="preserve"> and separately for each study</w:t>
      </w:r>
      <w:r>
        <w:t>, by sex, in Supplementary Tables 2 and 3. These are described in detail in Supplementary Material Appendix 3.</w:t>
      </w:r>
    </w:p>
    <w:p w14:paraId="258B2FB3" w14:textId="77777777" w:rsidR="000F7D1C" w:rsidRDefault="000F7D1C" w:rsidP="000F7D1C">
      <w:r>
        <w:t xml:space="preserve">Most respondents lived in rural areas, or in small urban or peri-urban areas within a predominantly rural setting.  Around a quarter of people reported moving house during the period of observation.  Primary education accounted for approximately 60% of person-time.  </w:t>
      </w:r>
    </w:p>
    <w:p w14:paraId="67B1B4DA" w14:textId="77777777" w:rsidR="000F7D1C" w:rsidRDefault="000F7D1C" w:rsidP="000F7D1C">
      <w:r>
        <w:t>Men and women differed in their behaviour and this also varied by age.</w:t>
      </w:r>
    </w:p>
    <w:p w14:paraId="2773EC55" w14:textId="77777777" w:rsidR="000F7D1C" w:rsidRPr="00792C74" w:rsidRDefault="000F7D1C" w:rsidP="000F7D1C">
      <w:r>
        <w:t>Y</w:t>
      </w:r>
      <w:r w:rsidRPr="001C1B98">
        <w:t xml:space="preserve">oung men </w:t>
      </w:r>
      <w:r>
        <w:t xml:space="preserve">spent </w:t>
      </w:r>
      <w:r w:rsidRPr="001C1B98">
        <w:t xml:space="preserve">60% of </w:t>
      </w:r>
      <w:r>
        <w:t xml:space="preserve">their </w:t>
      </w:r>
      <w:r w:rsidRPr="001C1B98">
        <w:t xml:space="preserve">time with no partner, 30% with one and 10% with multiple partners.  95% of </w:t>
      </w:r>
      <w:r>
        <w:t>their</w:t>
      </w:r>
      <w:r w:rsidRPr="001C1B98">
        <w:t xml:space="preserve"> time was prior to marriage.  </w:t>
      </w:r>
      <w:r w:rsidRPr="00F63933">
        <w:t>Young men</w:t>
      </w:r>
      <w:r>
        <w:t xml:space="preserve"> also</w:t>
      </w:r>
      <w:r w:rsidRPr="00F63933">
        <w:t xml:space="preserve"> spent the least time in age disparate partnerships</w:t>
      </w:r>
      <w:r>
        <w:t xml:space="preserve">: </w:t>
      </w:r>
      <w:r w:rsidRPr="00F63933">
        <w:t xml:space="preserve"> 73% of their time</w:t>
      </w:r>
      <w:r>
        <w:t xml:space="preserve"> in partnerships</w:t>
      </w:r>
      <w:r w:rsidRPr="00F63933">
        <w:t xml:space="preserve"> was with partners </w:t>
      </w:r>
      <w:r w:rsidRPr="0071143E">
        <w:t xml:space="preserve">aged within 5 years of their own age and less than 1% was spent with partners where the age gap was more than </w:t>
      </w:r>
      <w:r w:rsidRPr="001C1B98">
        <w:t xml:space="preserve">10 years. </w:t>
      </w:r>
      <w:r>
        <w:t xml:space="preserve"> </w:t>
      </w:r>
      <w:r w:rsidRPr="00F63933">
        <w:t xml:space="preserve">New partnerships were most common among </w:t>
      </w:r>
      <w:r w:rsidRPr="0071143E">
        <w:t>young men</w:t>
      </w:r>
      <w:r>
        <w:t xml:space="preserve"> who spent</w:t>
      </w:r>
      <w:r w:rsidRPr="00792C74">
        <w:t xml:space="preserve"> 23% of</w:t>
      </w:r>
      <w:r>
        <w:t xml:space="preserve"> their</w:t>
      </w:r>
      <w:r w:rsidRPr="00792C74">
        <w:t xml:space="preserve"> time </w:t>
      </w:r>
      <w:r>
        <w:t xml:space="preserve">in </w:t>
      </w:r>
      <w:r w:rsidRPr="00792C74">
        <w:t>partnerships</w:t>
      </w:r>
      <w:r>
        <w:t xml:space="preserve"> that were less than a year old </w:t>
      </w:r>
      <w:r w:rsidRPr="001C1B98">
        <w:t>(Table 2 and Supplementary Table 2)</w:t>
      </w:r>
    </w:p>
    <w:p w14:paraId="253E4A41" w14:textId="77777777" w:rsidR="000F7D1C" w:rsidRPr="001C1B98" w:rsidRDefault="000F7D1C" w:rsidP="000F7D1C">
      <w:r w:rsidRPr="001C1B98">
        <w:t>Older men spent the most time in partnerships, with only 10% of time without a partner</w:t>
      </w:r>
      <w:r>
        <w:t xml:space="preserve">, </w:t>
      </w:r>
      <w:r w:rsidRPr="001C1B98">
        <w:t>and the most in multiple partnerships</w:t>
      </w:r>
      <w:r>
        <w:t xml:space="preserve"> (</w:t>
      </w:r>
      <w:r w:rsidRPr="001C1B98">
        <w:t xml:space="preserve"> 27% of time</w:t>
      </w:r>
      <w:r>
        <w:t>)</w:t>
      </w:r>
      <w:r w:rsidRPr="001C1B98">
        <w:t xml:space="preserve">.  </w:t>
      </w:r>
      <w:r>
        <w:t xml:space="preserve">A quarter </w:t>
      </w:r>
      <w:r w:rsidRPr="001C1B98">
        <w:t>of their time was prior to first marriage or cohabitation</w:t>
      </w:r>
      <w:r>
        <w:t xml:space="preserve">.  </w:t>
      </w:r>
      <w:r w:rsidRPr="00F63933">
        <w:t>Of</w:t>
      </w:r>
      <w:r>
        <w:t xml:space="preserve"> their</w:t>
      </w:r>
      <w:r w:rsidRPr="00F63933">
        <w:t xml:space="preserve"> time spent in partnerships, 46% was with</w:t>
      </w:r>
      <w:r>
        <w:t xml:space="preserve"> a</w:t>
      </w:r>
      <w:r w:rsidRPr="00F63933">
        <w:t xml:space="preserve"> partner within 5 years of their own age</w:t>
      </w:r>
      <w:r>
        <w:t xml:space="preserve"> </w:t>
      </w:r>
      <w:r w:rsidRPr="00F63933">
        <w:t>and 21% was with partners where the age gap was more than 10 years.</w:t>
      </w:r>
      <w:r>
        <w:t xml:space="preserve">  </w:t>
      </w:r>
      <w:r w:rsidRPr="00F63933">
        <w:t>New</w:t>
      </w:r>
      <w:r w:rsidRPr="000E1874">
        <w:t xml:space="preserve"> partnerships </w:t>
      </w:r>
      <w:r w:rsidRPr="0071143E">
        <w:t>accounted for 20%</w:t>
      </w:r>
      <w:r w:rsidRPr="00792C74">
        <w:t xml:space="preserve"> of </w:t>
      </w:r>
      <w:r>
        <w:t>older men’s</w:t>
      </w:r>
      <w:r w:rsidRPr="00792C74">
        <w:t xml:space="preserve"> time in partnerships</w:t>
      </w:r>
      <w:r>
        <w:t xml:space="preserve"> </w:t>
      </w:r>
      <w:r w:rsidRPr="001C1B98">
        <w:t>(Table 2 and Supplementary Table 2)</w:t>
      </w:r>
    </w:p>
    <w:p w14:paraId="61B35D21" w14:textId="77777777" w:rsidR="000F7D1C" w:rsidRPr="002268C9" w:rsidRDefault="000F7D1C" w:rsidP="000F7D1C">
      <w:r>
        <w:t xml:space="preserve">Young women spent </w:t>
      </w:r>
      <w:r w:rsidRPr="00487B6F">
        <w:t xml:space="preserve">48% of </w:t>
      </w:r>
      <w:r>
        <w:t xml:space="preserve">their </w:t>
      </w:r>
      <w:r w:rsidRPr="00487B6F">
        <w:t xml:space="preserve">time without a partner and 51% was with one partner.  75% of time was spent unmarried and 22% with a married or cohabiting partner. </w:t>
      </w:r>
      <w:r w:rsidRPr="00792C74">
        <w:t>Age differences between partners were not universa</w:t>
      </w:r>
      <w:r>
        <w:t>l and</w:t>
      </w:r>
      <w:r w:rsidRPr="00792C74">
        <w:t xml:space="preserve"> </w:t>
      </w:r>
      <w:r>
        <w:t>for 54% of</w:t>
      </w:r>
      <w:r w:rsidRPr="00792C74">
        <w:t xml:space="preserve"> young women’s time in partnerships</w:t>
      </w:r>
      <w:r>
        <w:t>, the age gap was less than</w:t>
      </w:r>
      <w:r w:rsidRPr="00792C74">
        <w:t xml:space="preserve"> 5 years</w:t>
      </w:r>
      <w:r w:rsidRPr="002268C9">
        <w:t xml:space="preserve">.  11% of young women’s time was in the first 12 months of a partnership </w:t>
      </w:r>
      <w:r w:rsidRPr="00792C74">
        <w:t>(Table 2 and Supplementary Table 3)</w:t>
      </w:r>
      <w:r w:rsidRPr="002268C9">
        <w:t>.</w:t>
      </w:r>
    </w:p>
    <w:p w14:paraId="390899B3" w14:textId="77777777" w:rsidR="000F7D1C" w:rsidRPr="00792C74" w:rsidRDefault="000F7D1C" w:rsidP="000F7D1C">
      <w:r>
        <w:t xml:space="preserve">Older women spent </w:t>
      </w:r>
      <w:r w:rsidRPr="003615F4">
        <w:t xml:space="preserve">15% </w:t>
      </w:r>
      <w:r>
        <w:t xml:space="preserve">of their time </w:t>
      </w:r>
      <w:r w:rsidRPr="003615F4">
        <w:t>with no partners</w:t>
      </w:r>
      <w:r>
        <w:t xml:space="preserve">  and </w:t>
      </w:r>
      <w:r w:rsidRPr="00633C45">
        <w:t>84% with one partner</w:t>
      </w:r>
      <w:r>
        <w:t xml:space="preserve">. </w:t>
      </w:r>
      <w:r w:rsidRPr="003615F4">
        <w:t xml:space="preserve"> </w:t>
      </w:r>
      <w:r w:rsidRPr="00633C45">
        <w:t>Around 60% of time was spent married or cohabiting with a partner, except in uMkhanyakude where most of the time was spent unmarried.</w:t>
      </w:r>
      <w:r>
        <w:t xml:space="preserve"> </w:t>
      </w:r>
      <w:r w:rsidRPr="008A283A">
        <w:t xml:space="preserve"> </w:t>
      </w:r>
      <w:r>
        <w:t xml:space="preserve"> Althought much of the</w:t>
      </w:r>
      <w:r w:rsidRPr="00F63933">
        <w:t xml:space="preserve"> time spent in partnerships was with partners similar in age</w:t>
      </w:r>
      <w:r>
        <w:t xml:space="preserve"> (43%)</w:t>
      </w:r>
      <w:r w:rsidRPr="00F63933">
        <w:t>,</w:t>
      </w:r>
      <w:r>
        <w:t xml:space="preserve"> substantial portions were </w:t>
      </w:r>
      <w:r w:rsidRPr="00F63933">
        <w:t>with partners who had a 5 to 10 year age gap</w:t>
      </w:r>
      <w:r>
        <w:t xml:space="preserve"> (28%) and those </w:t>
      </w:r>
      <w:r w:rsidRPr="00F63933">
        <w:t>where the age gap was more than 10 years</w:t>
      </w:r>
      <w:r>
        <w:t xml:space="preserve"> (17%)</w:t>
      </w:r>
      <w:r w:rsidRPr="00F63933">
        <w:t>.</w:t>
      </w:r>
      <w:r>
        <w:t xml:space="preserve">  </w:t>
      </w:r>
      <w:r w:rsidRPr="00F63933">
        <w:t xml:space="preserve">Just </w:t>
      </w:r>
      <w:r w:rsidRPr="00792C74">
        <w:t>6% of older women’s time</w:t>
      </w:r>
      <w:r>
        <w:t xml:space="preserve"> was spent in the first year of a partnership </w:t>
      </w:r>
      <w:r w:rsidRPr="001C1B98">
        <w:t>(Table 2 and Supplementary Table 3</w:t>
      </w:r>
      <w:r>
        <w:t>)</w:t>
      </w:r>
      <w:r w:rsidRPr="00792C74">
        <w:t>.</w:t>
      </w:r>
    </w:p>
    <w:p w14:paraId="19FD3249" w14:textId="5F200698" w:rsidR="000F7D1C" w:rsidRDefault="000F7D1C" w:rsidP="000F7D1C">
      <w:r>
        <w:t xml:space="preserve">Information on partnership type was not regularly collected in every study. Where available, the proportion of time spent </w:t>
      </w:r>
      <w:r w:rsidR="00503AF6">
        <w:t>in</w:t>
      </w:r>
      <w:r>
        <w:t xml:space="preserve"> regular partners</w:t>
      </w:r>
      <w:r w:rsidR="00503AF6">
        <w:t>hips</w:t>
      </w:r>
      <w:r w:rsidRPr="00633C45">
        <w:t xml:space="preserve"> was similar by age and sex, ranging from 22% to 30% of person-time in the pooled data  (Table </w:t>
      </w:r>
      <w:r>
        <w:t>2</w:t>
      </w:r>
      <w:r w:rsidRPr="00633C45">
        <w:t xml:space="preserve"> and Supplementary Tables </w:t>
      </w:r>
      <w:r>
        <w:t>2</w:t>
      </w:r>
      <w:r w:rsidRPr="00633C45">
        <w:t xml:space="preserve">and </w:t>
      </w:r>
      <w:r>
        <w:t>3</w:t>
      </w:r>
      <w:r w:rsidRPr="00633C45">
        <w:t>).</w:t>
      </w:r>
      <w:r>
        <w:t xml:space="preserve">  Older men spent a similar amount of time with casual partners (21%) but women and younger men reported less </w:t>
      </w:r>
      <w:r w:rsidRPr="00633C45">
        <w:t xml:space="preserve">(10-12%). </w:t>
      </w:r>
    </w:p>
    <w:p w14:paraId="217ECE39" w14:textId="77777777" w:rsidR="000F7D1C" w:rsidRDefault="000F7D1C" w:rsidP="000F7D1C">
      <w:r>
        <w:t xml:space="preserve">Male circumcision status was also inconsistently collected but, where known, the proportion of young men’s person-time post-circumcision ranged from 6% in Masaka to 92% in Ifakara. In total, 14% of the time contributed by young men for this analysis was known to be post-circumcision, 45% of the time where status was known. For older men, 18% of time was post-circumcision, representing 63% of the time for which status was known.  </w:t>
      </w:r>
    </w:p>
    <w:p w14:paraId="18BA20EC" w14:textId="77777777" w:rsidR="000F7D1C" w:rsidRDefault="000F7D1C" w:rsidP="000F7D1C">
      <w:r>
        <w:t>Differences between the studies were observed in marital status, numbers of partners, types of partner, new partnerships, and condom use (see Supplementary Tables 2 and 3).  The variation observed across the studies was not predictable, in that these aspects of behaviour did not differ in the same way between studies.</w:t>
      </w:r>
    </w:p>
    <w:p w14:paraId="378DCAC3" w14:textId="77777777" w:rsidR="000F7D1C" w:rsidRPr="00124602" w:rsidRDefault="000F7D1C" w:rsidP="000F7D1C">
      <w:pPr>
        <w:pStyle w:val="Heading2"/>
      </w:pPr>
      <w:r>
        <w:t>A</w:t>
      </w:r>
      <w:r w:rsidRPr="00124602">
        <w:t>ssociation</w:t>
      </w:r>
      <w:r>
        <w:t>s</w:t>
      </w:r>
      <w:r w:rsidRPr="00124602">
        <w:t xml:space="preserve"> with HIV </w:t>
      </w:r>
      <w:r>
        <w:t>acquisition in pooled data</w:t>
      </w:r>
    </w:p>
    <w:p w14:paraId="55A86A30" w14:textId="77777777" w:rsidR="000F7D1C" w:rsidRDefault="000F7D1C" w:rsidP="000F7D1C">
      <w:r>
        <w:t xml:space="preserve">Table 3 gives the incidence rates (per thousand person years) derived from multiple imputation and crude hazard ratios (HR). </w:t>
      </w:r>
    </w:p>
    <w:p w14:paraId="38FE9AFD" w14:textId="77777777" w:rsidR="000F7D1C" w:rsidRDefault="000F7D1C" w:rsidP="000F7D1C">
      <w:r>
        <w:t xml:space="preserve">The </w:t>
      </w:r>
      <w:r w:rsidRPr="00883D16">
        <w:t>adjusted</w:t>
      </w:r>
      <w:r w:rsidRPr="00CA1393">
        <w:t xml:space="preserve"> </w:t>
      </w:r>
      <w:r>
        <w:t xml:space="preserve">HR from the preferred multivariate models are shown in Table 4 and </w:t>
      </w:r>
      <w:r w:rsidRPr="00CA1393">
        <w:t>Supplementary Tables 8-11</w:t>
      </w:r>
      <w:r>
        <w:t xml:space="preserve"> present the comparison multivariate models.  The different versions of the models gave broadly similar results.  Models including the prevalence of untreated infection and calendar year did not show an effect of both; we opted to include untreated prevalence in our preferred model, since it is the more proximate determinant of infection.  For each sex and age group,  this was model 4 in Supplementary Tables 8-11, which included a fixed effect for study, the prevalence of untreated infection and the other risk factors but did not include age and calendar year.</w:t>
      </w:r>
    </w:p>
    <w:p w14:paraId="1A8CB6CD" w14:textId="30DAE5C8" w:rsidR="000F7D1C" w:rsidRDefault="000F7D1C" w:rsidP="000F7D1C">
      <w:r>
        <w:t xml:space="preserve">In the crude analysis, </w:t>
      </w:r>
      <w:bookmarkStart w:id="11" w:name="_Hlk210738923"/>
      <w:r>
        <w:t xml:space="preserve">associations </w:t>
      </w:r>
      <w:r w:rsidR="00CC081B">
        <w:t xml:space="preserve">with calendar year, prevalence of untreated infection, having a regular partner and having a new partner </w:t>
      </w:r>
      <w:r>
        <w:t xml:space="preserve">were seen for men and women in both age groups. </w:t>
      </w:r>
      <w:bookmarkEnd w:id="11"/>
      <w:r>
        <w:t>Incidence was lower</w:t>
      </w:r>
      <w:r w:rsidRPr="002E2D16">
        <w:rPr>
          <w:rFonts w:cstheme="minorHAnsi"/>
        </w:rPr>
        <w:t xml:space="preserve"> in 2013-16 compared to 2005-08 with crude HR ranging from 0.60 (95% CI  0.46-0.79) in older women to 0.70 (95% CI 0.61-0.81) in</w:t>
      </w:r>
      <w:r>
        <w:t xml:space="preserve"> younger women (Table 3). Having new, regular or casual partnerships compared to all other partnership configurations (including no partner), were risks for HIV acquisition.</w:t>
      </w:r>
      <w:r w:rsidRPr="0001499F">
        <w:t xml:space="preserve"> </w:t>
      </w:r>
      <w:r>
        <w:t xml:space="preserve">There was strong evidence that the community prevalence of untreated HIV infection was associated with higher incidence hazards in all groups and this was the only association that remained apparent for men and women in both age groups in the adjusted for analysis (Table 4). The effect was strongest for young men where a one percentage point increase in this prevalence was associated with a 7% increase in the hazards of HIV acquisition (Adj. HR </w:t>
      </w:r>
      <w:r w:rsidRPr="0066266A">
        <w:t>1.0</w:t>
      </w:r>
      <w:r>
        <w:t xml:space="preserve">7, 95% CI </w:t>
      </w:r>
      <w:r w:rsidRPr="0066266A">
        <w:t>1.0</w:t>
      </w:r>
      <w:r>
        <w:t>5</w:t>
      </w:r>
      <w:r w:rsidRPr="0066266A">
        <w:t>-1.09</w:t>
      </w:r>
      <w:r>
        <w:t xml:space="preserve">).   The association with the prevalence of untreated infection was not seen in the models which included age and calendar time (Supplementary Tables 9 to 12). It is correlated both with age and with calendar time and, when included in the same models, these variables more efficiently explain the variation in the outcome. </w:t>
      </w:r>
    </w:p>
    <w:p w14:paraId="234D969D" w14:textId="7BE36AE5" w:rsidR="000F7D1C" w:rsidRDefault="000F7D1C" w:rsidP="000F7D1C">
      <w:r>
        <w:t>In the crude analysis, characteristics of partnerships were consistently associated with acquisition risk for men and women in both age groups but once adjusted for other factors these associations differed by sex and by age.  In the crude, there was strong evidence for an association with regular partners in all groups with HR ranging from 1.75 to 3.17. For casual partners the strongest evidence was for young women (crude HR 1.57 95% CI 1.22-2.02) and older women and men had only weak evidence for a more modest association (crude HR range 1.27-1.42).   Strong evidence for associations with new partnerships were seen in all groups with HR ranging from 1.5 for men to 2.5 for older women</w:t>
      </w:r>
      <w:r w:rsidR="00A6763C">
        <w:t xml:space="preserve"> (Table 3)</w:t>
      </w:r>
      <w:r>
        <w:t>.</w:t>
      </w:r>
      <w:r w:rsidRPr="00CA1393">
        <w:t xml:space="preserve"> </w:t>
      </w:r>
      <w:r>
        <w:t xml:space="preserve">  </w:t>
      </w:r>
    </w:p>
    <w:p w14:paraId="7297CB17" w14:textId="77777777" w:rsidR="000F7D1C" w:rsidRDefault="000F7D1C" w:rsidP="000F7D1C">
      <w:pPr>
        <w:pStyle w:val="Heading3"/>
      </w:pPr>
      <w:r>
        <w:t>Young men</w:t>
      </w:r>
    </w:p>
    <w:p w14:paraId="44572B30" w14:textId="77777777" w:rsidR="000F7D1C" w:rsidRDefault="000F7D1C" w:rsidP="000F7D1C">
      <w:r>
        <w:t xml:space="preserve">For young men, having moved house in the last year was associated with increased risk of HIV acquisition (crude HR 1.68 95% CI 1.11-2.55) but this was not seen in the adjusted model after adjusting for partnership factors. </w:t>
      </w:r>
      <w:r w:rsidRPr="00C57DCB">
        <w:t xml:space="preserve"> </w:t>
      </w:r>
      <w:r>
        <w:t xml:space="preserve">In both crude and adjusted models there was weak evidence that secondary education was protective (HR 0.72 95% CI 0.49-1.06) (Table 4).   </w:t>
      </w:r>
    </w:p>
    <w:p w14:paraId="5F20B7C3" w14:textId="77777777" w:rsidR="000F7D1C" w:rsidRDefault="000F7D1C" w:rsidP="000F7D1C">
      <w:r>
        <w:t xml:space="preserve">The strong protective effects of being unmarried (adj HR </w:t>
      </w:r>
      <w:r w:rsidRPr="0072685C">
        <w:t>0.38</w:t>
      </w:r>
      <w:r>
        <w:t xml:space="preserve"> 95% CI </w:t>
      </w:r>
      <w:r w:rsidRPr="0072685C">
        <w:t>0.23-0.61</w:t>
      </w:r>
      <w:r>
        <w:t xml:space="preserve">) and being circumcised (adj HR </w:t>
      </w:r>
      <w:r w:rsidRPr="00747ADC">
        <w:t>0.38</w:t>
      </w:r>
      <w:r>
        <w:t xml:space="preserve"> 95% CI </w:t>
      </w:r>
      <w:r w:rsidRPr="00747ADC">
        <w:t>0.21-0.70</w:t>
      </w:r>
      <w:r>
        <w:t>) were the only individual-level factors for which strong evidence of association with HIV acquisition was seen in the crude and adjusted analysis.</w:t>
      </w:r>
    </w:p>
    <w:p w14:paraId="0536A031" w14:textId="59FFBD28" w:rsidR="000F7D1C" w:rsidRDefault="000F7D1C" w:rsidP="000F7D1C">
      <w:r>
        <w:t xml:space="preserve">In the crude analysis, young men with no partners experienced a lower hazard of HIV acquisition </w:t>
      </w:r>
      <w:bookmarkStart w:id="12" w:name="_Hlk210739386"/>
      <w:r w:rsidR="00F53274">
        <w:t xml:space="preserve">than men with one partner </w:t>
      </w:r>
      <w:bookmarkEnd w:id="12"/>
      <w:r>
        <w:t xml:space="preserve">(crude HR 0.62 95% CI 0.43-0.91)  while those who had multiple partners (crude HR 2.32 95% CI </w:t>
      </w:r>
      <w:r w:rsidRPr="002E2D16">
        <w:t>1.46-3.70</w:t>
      </w:r>
      <w:r>
        <w:t>) had higher risk.  There was no evidence for an association with the age gap between partners.   After adjustment, there was no evidence for the association of partner type with acquisition of HIV by young men with the adjusted HR</w:t>
      </w:r>
      <w:r w:rsidR="00F53274">
        <w:t>s</w:t>
      </w:r>
      <w:r>
        <w:t xml:space="preserve"> tending towards 1.  There was weak evidence for a diminished association with multiple partners (Supplementary Table 10).   </w:t>
      </w:r>
    </w:p>
    <w:p w14:paraId="1BAC1DF1" w14:textId="77777777" w:rsidR="000F7D1C" w:rsidRDefault="000F7D1C" w:rsidP="000F7D1C">
      <w:pPr>
        <w:pStyle w:val="Heading3"/>
      </w:pPr>
      <w:r>
        <w:t>Older men</w:t>
      </w:r>
    </w:p>
    <w:p w14:paraId="35056B7C" w14:textId="77777777" w:rsidR="000F7D1C" w:rsidRDefault="000F7D1C" w:rsidP="000F7D1C">
      <w:r>
        <w:t xml:space="preserve">For older men, in the crude analysis there was weak evidence for increased risk of HIV acquisition following a house move (crude HR 1.30 95% CI 0.94-1.81) but, after adjustment, this could have been due to chance.  A lower hazard of HIV acquisition among men with primary education in the crude analysis reversed, following adjustment, to a declining trend with increasing education but these associations may have been due to chance. </w:t>
      </w:r>
    </w:p>
    <w:p w14:paraId="2BF95215" w14:textId="066DB9D9" w:rsidR="000F7D1C" w:rsidRDefault="000F7D1C" w:rsidP="000F7D1C">
      <w:r>
        <w:t>In the crude analysis, current marriage was protective</w:t>
      </w:r>
      <w:r w:rsidR="00733B1E">
        <w:t xml:space="preserve"> for older men</w:t>
      </w:r>
      <w:r>
        <w:t xml:space="preserve">, with increased risks for the never and formerly married men but, once adjusted for having a partner, only the formerly married had higher risk of HIV acquisition (adj HR </w:t>
      </w:r>
      <w:r w:rsidRPr="0008771A">
        <w:t>1.41</w:t>
      </w:r>
      <w:r>
        <w:t xml:space="preserve"> 95% CI </w:t>
      </w:r>
      <w:r w:rsidRPr="0008771A">
        <w:t>1.06-1.86</w:t>
      </w:r>
      <w:r>
        <w:t>). The HR for having multiple partners were positively associated with HIV acquisition but ths may have been due to chance</w:t>
      </w:r>
      <w:r w:rsidR="00C9349D">
        <w:t xml:space="preserve"> </w:t>
      </w:r>
      <w:r>
        <w:t>(Supplementary Table 11).  HIV acquisition hazard decreased as the age gap with partners increased, but this may also have been a chance finding (Table 3).  Among older men, inconsistent condom use was associated with higher hazard of HIV acquisition in the crude analysis (HR 1.91 95% CI 1.35-2.69) but not in the adjusted. Unlike for younger men, there was no evidence for an association with male circumcision.</w:t>
      </w:r>
    </w:p>
    <w:p w14:paraId="16CEC7E6" w14:textId="339DE504" w:rsidR="000F7D1C" w:rsidRDefault="000F7D1C" w:rsidP="000F7D1C">
      <w:r>
        <w:t>In the adjusted model having a regular partnership remained associated with risk</w:t>
      </w:r>
      <w:r w:rsidR="00733B1E">
        <w:t xml:space="preserve"> for older men</w:t>
      </w:r>
      <w:r>
        <w:t xml:space="preserve"> (Adj. HR </w:t>
      </w:r>
      <w:r w:rsidRPr="005F759D">
        <w:t>1.82</w:t>
      </w:r>
      <w:r>
        <w:t xml:space="preserve"> 95% CI </w:t>
      </w:r>
      <w:r w:rsidRPr="005F759D">
        <w:t>1.24-2.68</w:t>
      </w:r>
      <w:r>
        <w:t xml:space="preserve">, Table 4) but the effect of new partnerships was diminished and the confidence intervals were wide (Supplementary Table 11).  </w:t>
      </w:r>
    </w:p>
    <w:p w14:paraId="15D774FC" w14:textId="77777777" w:rsidR="000F7D1C" w:rsidRDefault="000F7D1C" w:rsidP="000F7D1C">
      <w:pPr>
        <w:pStyle w:val="Heading3"/>
      </w:pPr>
    </w:p>
    <w:p w14:paraId="05AFA464" w14:textId="77777777" w:rsidR="000F7D1C" w:rsidRDefault="000F7D1C" w:rsidP="000F7D1C">
      <w:pPr>
        <w:pStyle w:val="Heading3"/>
      </w:pPr>
      <w:r>
        <w:t>Young women</w:t>
      </w:r>
    </w:p>
    <w:p w14:paraId="3E4256B0" w14:textId="77777777" w:rsidR="000F7D1C" w:rsidRDefault="000F7D1C" w:rsidP="000F7D1C">
      <w:r>
        <w:t xml:space="preserve">For young women, having moved house in the last year showed a crude association with increased risk of HIV acquisition (crude HR 1.29 95% CI </w:t>
      </w:r>
      <w:r w:rsidRPr="002E2D16">
        <w:rPr>
          <w:rFonts w:cstheme="minorHAnsi"/>
        </w:rPr>
        <w:t>1.04-1.60)</w:t>
      </w:r>
      <w:r>
        <w:rPr>
          <w:rFonts w:cstheme="minorHAnsi"/>
        </w:rPr>
        <w:t xml:space="preserve"> which disappeared once adjusted for other factors</w:t>
      </w:r>
      <w:r>
        <w:t>. Secondary education was protective when compared with primary (adj. HR 0.74 95% CI 0.59-0.92).</w:t>
      </w:r>
      <w:r w:rsidRPr="0044307C">
        <w:t xml:space="preserve"> </w:t>
      </w:r>
      <w:r>
        <w:t xml:space="preserve">Being formerly married was associated with increased risk of HIV acquisition compared with current marriage (adj. HR </w:t>
      </w:r>
      <w:r w:rsidRPr="00272E1F">
        <w:t>2.7</w:t>
      </w:r>
      <w:r>
        <w:t xml:space="preserve">1 95% CI </w:t>
      </w:r>
      <w:r w:rsidRPr="0072685C">
        <w:t>1.63-4.50</w:t>
      </w:r>
      <w:r>
        <w:t xml:space="preserve">).   Young women in casual partnerships had higher HIV incidence compared to young women with other partnership types (including no partner) (adj.  </w:t>
      </w:r>
      <w:r w:rsidRPr="005F759D">
        <w:t>1.82</w:t>
      </w:r>
      <w:r>
        <w:t xml:space="preserve"> 95% CI </w:t>
      </w:r>
      <w:r w:rsidRPr="005F759D">
        <w:t>1.38-2.39</w:t>
      </w:r>
      <w:r>
        <w:t xml:space="preserve">). Regular partners were  also a risk for young women (adj. HR </w:t>
      </w:r>
      <w:r w:rsidRPr="005F759D">
        <w:t>1.70</w:t>
      </w:r>
      <w:r>
        <w:t xml:space="preserve"> 95% CI </w:t>
      </w:r>
      <w:r w:rsidRPr="005F759D">
        <w:t>1.39-2.08</w:t>
      </w:r>
      <w:r>
        <w:t xml:space="preserve">).  The association with new partnerships remained for young women (adj. HR </w:t>
      </w:r>
      <w:r w:rsidRPr="00CA1393">
        <w:t>1.3</w:t>
      </w:r>
      <w:r>
        <w:t xml:space="preserve">5 95% CI </w:t>
      </w:r>
      <w:r w:rsidRPr="00CA1393">
        <w:t>1.07-1.7</w:t>
      </w:r>
      <w:r>
        <w:t>2) but the increase in risk with higher number of partners that was seen in the crude did not persist in the adjusted analysis.  In the crude analysis there was a suggestion that HIV acquisition hazard increased as the age gaps between partners increased but this may have been due to chance and there was no evidence for this association in the adjusted model.</w:t>
      </w:r>
    </w:p>
    <w:p w14:paraId="120466EC" w14:textId="77777777" w:rsidR="000F7D1C" w:rsidRDefault="000F7D1C" w:rsidP="000F7D1C">
      <w:pPr>
        <w:pStyle w:val="Heading3"/>
      </w:pPr>
      <w:r>
        <w:t>Older women</w:t>
      </w:r>
    </w:p>
    <w:p w14:paraId="4DED1C10" w14:textId="77777777" w:rsidR="000F7D1C" w:rsidRDefault="000F7D1C" w:rsidP="000F7D1C">
      <w:r>
        <w:t xml:space="preserve">For older women, having moved house in the last year was associated with increased risk of HIV acquisition (adj HR 1.50 95% CI 1.19-1.88).  Unlike for younger people, among older women secondary education was associated with a higher chance of HIV acquisition (adj HR 1.25 95% CI 1.01-1.53).  The risk of HIV acquisition in older women who were married was around half that experienced by those never or formerly married.  The association with new partnerships remained for older women (adj HR </w:t>
      </w:r>
      <w:r w:rsidRPr="00CA1393">
        <w:t>1.87</w:t>
      </w:r>
      <w:r>
        <w:t xml:space="preserve"> 95% CI </w:t>
      </w:r>
      <w:r w:rsidRPr="00CA1393">
        <w:t>1.29-2.7</w:t>
      </w:r>
      <w:r>
        <w:t>1). Inconsistent condom use was associated with acquisition of infection among older wome</w:t>
      </w:r>
      <w:r w:rsidRPr="0002546D">
        <w:t>n (</w:t>
      </w:r>
      <w:r>
        <w:t xml:space="preserve">adj </w:t>
      </w:r>
      <w:r w:rsidRPr="0002546D">
        <w:t>HR 2.0</w:t>
      </w:r>
      <w:r>
        <w:t>6, 95% CI 1.59-2.67</w:t>
      </w:r>
      <w:r w:rsidRPr="0002546D">
        <w:t>)</w:t>
      </w:r>
      <w:r>
        <w:t xml:space="preserve">.  </w:t>
      </w:r>
    </w:p>
    <w:p w14:paraId="1C5A71B9" w14:textId="77777777" w:rsidR="000F7D1C" w:rsidRDefault="000F7D1C" w:rsidP="000F7D1C">
      <w:r>
        <w:t xml:space="preserve">In the crude analysis, there was a trend of increasing HIV acquisition hazard with higher number of partners which was not seen in the adjusted model.   There was weak evidence that older women with a larger age gap between their partners had lower hazards of HIV acquisition (crude HR 0.65 95% CI 0.41-1.01), the opposite effect to that observed among young women, but this did not persist after adjustment for other characteristics of the partners. </w:t>
      </w:r>
    </w:p>
    <w:p w14:paraId="54C98CDD" w14:textId="77777777" w:rsidR="000F7D1C" w:rsidRPr="00124602" w:rsidRDefault="000F7D1C" w:rsidP="000F7D1C">
      <w:pPr>
        <w:pStyle w:val="Heading2"/>
      </w:pPr>
      <w:r w:rsidRPr="00124602">
        <w:t>Associations between community level factors and HIV incidence</w:t>
      </w:r>
    </w:p>
    <w:p w14:paraId="532DDF23" w14:textId="77777777" w:rsidR="000F7D1C" w:rsidRDefault="000F7D1C" w:rsidP="000F7D1C">
      <w:r>
        <w:t xml:space="preserve">Community rates of partner acquisition (CPAR) were available in Karonga, Kisesa and Rakai, and were highest for young men, and higher for men than for women. Community partner loss rates (CPLR) were lower than acquisition rates, except for older men (Table 2) and were not associated with incidence.   CPAR among peers showed a crude association with incidence for men and older women (Table 3) and men’s PAR was associated with risk for older women. In the adjusted models, men’s PAR remained associated with HIV acquisition for older men and older women (Supplementary Tables 13 and 14).  The effect of a one percentage point in the men’s partner acquisition rate was a 3% increase in the HIV </w:t>
      </w:r>
      <w:r w:rsidRPr="00380784">
        <w:t xml:space="preserve">incidence hazard for </w:t>
      </w:r>
      <w:r>
        <w:t xml:space="preserve">both </w:t>
      </w:r>
      <w:r w:rsidRPr="00380784">
        <w:t>older women and older men (adjusted HRs 1.03, 95% CI 1.004-1.05 and 1.03, 95% CI 1.01-1.0</w:t>
      </w:r>
      <w:r>
        <w:t>4</w:t>
      </w:r>
      <w:r w:rsidRPr="00380784">
        <w:t>, respectively).</w:t>
      </w:r>
    </w:p>
    <w:p w14:paraId="21D62E4A" w14:textId="77777777" w:rsidR="000F7D1C" w:rsidRDefault="000F7D1C" w:rsidP="000F7D1C"/>
    <w:p w14:paraId="4AE76E69" w14:textId="77777777" w:rsidR="00E91AB7" w:rsidRDefault="00E91AB7" w:rsidP="00A46F8E">
      <w:bookmarkStart w:id="13" w:name="_Hlk208938483"/>
    </w:p>
    <w:bookmarkEnd w:id="13"/>
    <w:p w14:paraId="5DA6BDDB" w14:textId="14131A91" w:rsidR="00124602" w:rsidRPr="00124602" w:rsidRDefault="00124602" w:rsidP="00124602">
      <w:pPr>
        <w:pStyle w:val="Heading2"/>
      </w:pPr>
      <w:r w:rsidRPr="00124602">
        <w:t>Sensitivity analys</w:t>
      </w:r>
      <w:r>
        <w:t>e</w:t>
      </w:r>
      <w:r w:rsidRPr="00124602">
        <w:t>s</w:t>
      </w:r>
    </w:p>
    <w:p w14:paraId="7CBB7799" w14:textId="62CC86D2" w:rsidR="00384FEA" w:rsidRDefault="00384FEA" w:rsidP="00384FEA">
      <w:r>
        <w:t>To assess whether the results were unduly influenced by any one study, we repeated the models above for each study and did a meta-analysis to combine the estimates leaving</w:t>
      </w:r>
      <w:r w:rsidR="0061366A">
        <w:t xml:space="preserve"> </w:t>
      </w:r>
      <w:r>
        <w:t>one study</w:t>
      </w:r>
      <w:r w:rsidR="0061366A">
        <w:t xml:space="preserve"> out</w:t>
      </w:r>
      <w:r>
        <w:t xml:space="preserve"> each time. The results in </w:t>
      </w:r>
      <w:r w:rsidR="001A0F88">
        <w:t>Supplementary Table</w:t>
      </w:r>
      <w:r w:rsidRPr="00F4093E">
        <w:t xml:space="preserve"> 1</w:t>
      </w:r>
      <w:r w:rsidR="00934167">
        <w:t>2</w:t>
      </w:r>
      <w:r w:rsidRPr="00F4093E">
        <w:t xml:space="preserve"> s</w:t>
      </w:r>
      <w:r>
        <w:t xml:space="preserve">how the estimates obtained are not determined by any single study. </w:t>
      </w:r>
    </w:p>
    <w:p w14:paraId="6AB3C14D" w14:textId="007B4276" w:rsidR="00384FEA" w:rsidRDefault="005C33D6" w:rsidP="00384FEA">
      <w:r>
        <w:t>To see if the risk factors were different in the most recent period we repeated the preferred models for data from 2013-16 only</w:t>
      </w:r>
      <w:r w:rsidR="00787CC1">
        <w:t xml:space="preserve"> and restricted to the studies which had data for this period: Kisesa, Masaka, Rakai, uMkhanyakude and Kisumu</w:t>
      </w:r>
      <w:r w:rsidR="00B970EF">
        <w:t xml:space="preserve"> (results not shown)</w:t>
      </w:r>
      <w:r>
        <w:t>.  For older men</w:t>
      </w:r>
      <w:r w:rsidR="003872D5">
        <w:t>,</w:t>
      </w:r>
      <w:r>
        <w:t xml:space="preserve"> the HR were similar to the model using all years but the confidence intervals were wider. </w:t>
      </w:r>
      <w:r w:rsidR="00787CC1">
        <w:t>N</w:t>
      </w:r>
      <w:r w:rsidR="003872D5">
        <w:t>ew partners did not show an association for older women</w:t>
      </w:r>
      <w:r w:rsidR="00787CC1">
        <w:t xml:space="preserve"> but other results were similar. F</w:t>
      </w:r>
      <w:r w:rsidR="003872D5">
        <w:t xml:space="preserve">or young men and women the </w:t>
      </w:r>
      <w:r w:rsidR="00787CC1">
        <w:t>only difference was that</w:t>
      </w:r>
      <w:r w:rsidR="0061366A">
        <w:t xml:space="preserve"> the confidence </w:t>
      </w:r>
      <w:r w:rsidR="00934167">
        <w:t xml:space="preserve">intervals </w:t>
      </w:r>
      <w:r w:rsidR="0061366A">
        <w:t xml:space="preserve">for </w:t>
      </w:r>
      <w:r w:rsidR="003872D5">
        <w:t>casual and regular partner</w:t>
      </w:r>
      <w:r w:rsidR="0061366A">
        <w:t xml:space="preserve"> estimates</w:t>
      </w:r>
      <w:r w:rsidR="003872D5">
        <w:t xml:space="preserve"> </w:t>
      </w:r>
      <w:r w:rsidR="0061366A">
        <w:t>widened to include one</w:t>
      </w:r>
      <w:r w:rsidR="003872D5">
        <w:t>.</w:t>
      </w:r>
    </w:p>
    <w:p w14:paraId="50045C30" w14:textId="77777777" w:rsidR="00E1062D" w:rsidRDefault="00E1062D">
      <w:pPr>
        <w:rPr>
          <w:rFonts w:asciiTheme="majorHAnsi" w:eastAsiaTheme="majorEastAsia" w:hAnsiTheme="majorHAnsi" w:cstheme="majorBidi"/>
          <w:color w:val="2E74B5" w:themeColor="accent1" w:themeShade="BF"/>
          <w:sz w:val="32"/>
          <w:szCs w:val="32"/>
        </w:rPr>
      </w:pPr>
      <w:r>
        <w:br w:type="page"/>
      </w:r>
    </w:p>
    <w:p w14:paraId="198D1648" w14:textId="0D5469E9" w:rsidR="001F3080" w:rsidRDefault="00D03FF8" w:rsidP="00696917">
      <w:pPr>
        <w:pStyle w:val="Heading1"/>
      </w:pPr>
      <w:r>
        <w:t>Discussion</w:t>
      </w:r>
    </w:p>
    <w:p w14:paraId="35B0792C" w14:textId="72E7D6A1" w:rsidR="00BF5928" w:rsidRDefault="00BF5928" w:rsidP="009C3C97">
      <w:r>
        <w:t>This multi-country study</w:t>
      </w:r>
      <w:r w:rsidR="00D241DE">
        <w:t xml:space="preserve"> followed almost 100,000 people for 349,140 person years, observed 4,617 new infections and collected detailed demographic and behavioural data.  This large dataset</w:t>
      </w:r>
      <w:r>
        <w:t xml:space="preserve"> facilitated an extensive exploration of risk factors for HIV incidence in the general population. </w:t>
      </w:r>
    </w:p>
    <w:p w14:paraId="0931F0E5" w14:textId="1F29993E" w:rsidR="000A61FB" w:rsidRDefault="000A61FB" w:rsidP="009C3C97">
      <w:r>
        <w:t>For young women, former marriage</w:t>
      </w:r>
      <w:r w:rsidR="00A868E6">
        <w:t xml:space="preserve"> and</w:t>
      </w:r>
      <w:r>
        <w:t xml:space="preserve"> </w:t>
      </w:r>
      <w:r w:rsidR="00A868E6">
        <w:t xml:space="preserve">having </w:t>
      </w:r>
      <w:r>
        <w:t>regular</w:t>
      </w:r>
      <w:r w:rsidR="001C019B">
        <w:t>,</w:t>
      </w:r>
      <w:r>
        <w:t xml:space="preserve"> casual </w:t>
      </w:r>
      <w:r w:rsidR="001C019B">
        <w:t>and</w:t>
      </w:r>
      <w:r>
        <w:t xml:space="preserve"> new partners were associated with increased risk of acquiring HIV </w:t>
      </w:r>
      <w:r w:rsidR="00A868E6">
        <w:t>while</w:t>
      </w:r>
      <w:r>
        <w:t xml:space="preserve"> secondary education was protective. For older women, being unmarried, having changed residence in the last year, having a new partner and inconsistent condom use were associated with risk and tertiary education was protective. For young men, never being married and being circumcised were associated with lower risk and no behavioural risk factors were identified. In contrast, there were </w:t>
      </w:r>
      <w:r w:rsidR="00D241DE">
        <w:t>few</w:t>
      </w:r>
      <w:r>
        <w:t xml:space="preserve"> protective factors for older men, among whom former marriage and having a regular partner increased the risk.</w:t>
      </w:r>
      <w:r w:rsidR="00B80AA8">
        <w:t xml:space="preserve"> The community prevalence of untreated HIV infection was associated with HIV </w:t>
      </w:r>
      <w:r w:rsidR="00A2554A">
        <w:t xml:space="preserve">acquisition </w:t>
      </w:r>
      <w:r w:rsidR="00B80AA8">
        <w:t>among men and women in both age groups.</w:t>
      </w:r>
      <w:r>
        <w:t xml:space="preserve"> The rate of partner acquisition by men in the community increased the risk of HIV acquisition among older men and women.</w:t>
      </w:r>
      <w:r w:rsidR="00E33C4F">
        <w:t xml:space="preserve">  The relative paucity of identified risk factors for men compared to women suggests that there</w:t>
      </w:r>
      <w:r w:rsidR="009311BA">
        <w:t xml:space="preserve"> were</w:t>
      </w:r>
      <w:r w:rsidR="00E33C4F">
        <w:t xml:space="preserve"> </w:t>
      </w:r>
      <w:r w:rsidR="00D241DE">
        <w:t>either</w:t>
      </w:r>
      <w:r w:rsidR="00E33C4F">
        <w:t xml:space="preserve"> unmeasured factors which affect HIV incidence among men</w:t>
      </w:r>
      <w:r w:rsidR="00D241DE">
        <w:t xml:space="preserve"> or the correlation between reported behaviour and risk was weaker among men</w:t>
      </w:r>
      <w:r w:rsidR="00E33C4F">
        <w:t>.</w:t>
      </w:r>
      <w:r w:rsidR="001758F2">
        <w:t xml:space="preserve"> For young men, the </w:t>
      </w:r>
      <w:r w:rsidR="00135A55">
        <w:t xml:space="preserve">strong </w:t>
      </w:r>
      <w:r w:rsidR="001758F2">
        <w:t xml:space="preserve">association with </w:t>
      </w:r>
      <w:r w:rsidR="00135A55">
        <w:t xml:space="preserve">the </w:t>
      </w:r>
      <w:r w:rsidR="001758F2">
        <w:t>prevalence of untreated infection, combined with the lack of behavioural risk factors may indicate that their risk is affected by characteristics</w:t>
      </w:r>
      <w:r w:rsidR="009311BA">
        <w:t xml:space="preserve"> of partners</w:t>
      </w:r>
      <w:r w:rsidR="001758F2">
        <w:t xml:space="preserve"> besides the</w:t>
      </w:r>
      <w:r w:rsidR="009311BA">
        <w:t>ir</w:t>
      </w:r>
      <w:r w:rsidR="001758F2">
        <w:t xml:space="preserve"> number and relationship.</w:t>
      </w:r>
      <w:r w:rsidR="00FB5803">
        <w:t xml:space="preserve"> A similar pattern of assocation by sex was observed in the PopART trial in Zambia and South Africa</w:t>
      </w:r>
      <w:r w:rsidR="00FB5803">
        <w:fldChar w:fldCharType="begin"/>
      </w:r>
      <w:r w:rsidR="00FB5803">
        <w:instrText xml:space="preserve"> ADDIN EN.CITE &lt;EndNote&gt;&lt;Cite&gt;&lt;Author&gt;Skalland&lt;/Author&gt;&lt;Year&gt;2023&lt;/Year&gt;&lt;RecNum&gt;66&lt;/RecNum&gt;&lt;DisplayText&gt;&lt;style face="superscript"&gt;36&lt;/style&gt;&lt;/DisplayText&gt;&lt;record&gt;&lt;rec-number&gt;66&lt;/rec-number&gt;&lt;foreign-keys&gt;&lt;key app="EN" db-id="5etv2srs8tfwpre22fl52x99wtpdszazszed" timestamp="1754309717"&gt;66&lt;/key&gt;&lt;/foreign-keys&gt;&lt;ref-type name="Journal Article"&gt;17&lt;/ref-type&gt;&lt;contributors&gt;&lt;authors&gt;&lt;author&gt;Skalland, Timothy&lt;/author&gt;&lt;author&gt;Ayles, Helen&lt;/author&gt;&lt;author&gt;Bock, Peter&lt;/author&gt;&lt;author&gt;Bwalya, Justin&lt;/author&gt;&lt;author&gt;Shanaube, Kwame&lt;/author&gt;&lt;author&gt;Kasese, Nkatya&lt;/author&gt;&lt;author&gt;Dupré, Michelle&lt;/author&gt;&lt;author&gt;Kosloff, Barry&lt;/author&gt;&lt;author&gt;Floyd, Sian&lt;/author&gt;&lt;author&gt;Wilson, Ethan&lt;/author&gt;&lt;author&gt;Moore, Ayana&lt;/author&gt;&lt;author&gt;Eshleman, Susan&lt;/author&gt;&lt;author&gt;Fidler, Sarah&lt;/author&gt;&lt;author&gt;Hayes, Richard&lt;/author&gt;&lt;author&gt;Donnell, Deborah&lt;/author&gt;&lt;author&gt;the, Hptn Study Team&lt;/author&gt;&lt;/authors&gt;&lt;/contributors&gt;&lt;titles&gt;&lt;title&gt;Community- and individual-level correlates of HIV incidence in HPTN 071 (PopART)&lt;/title&gt;&lt;secondary-title&gt;Journal of the International AIDS Society&lt;/secondary-title&gt;&lt;/titles&gt;&lt;periodical&gt;&lt;full-title&gt;Journal of the International AIDS Society&lt;/full-title&gt;&lt;/periodical&gt;&lt;pages&gt;e26155&lt;/pages&gt;&lt;volume&gt;26&lt;/volume&gt;&lt;number&gt;8&lt;/number&gt;&lt;keywords&gt;&lt;keyword&gt;PopART, HIV, incidence, cluster trial, PDV, correlates&lt;/keyword&gt;&lt;/keywords&gt;&lt;dates&gt;&lt;year&gt;2023&lt;/year&gt;&lt;/dates&gt;&lt;urls&gt;&lt;related-urls&gt;&lt;url&gt;https://onlinelibrary.wiley.com/doi/abs/10.1002/jia2.26155 ,eprint = https://onlinelibrary.wiley.com/doi/pdf/10.1002/jia2.26155&lt;/url&gt;&lt;url&gt;https://onlinelibrary.wiley.com/doi/pdfdirect/10.1002/jia2.26155?download=true&lt;/url&gt;&lt;/related-urls&gt;&lt;/urls&gt;&lt;electronic-resource-num&gt;https://doi.org/10.1002/jia2.26155&lt;/electronic-resource-num&gt;&lt;/record&gt;&lt;/Cite&gt;&lt;/EndNote&gt;</w:instrText>
      </w:r>
      <w:r w:rsidR="00FB5803">
        <w:fldChar w:fldCharType="separate"/>
      </w:r>
      <w:r w:rsidR="00FB5803" w:rsidRPr="00FB5803">
        <w:rPr>
          <w:noProof/>
          <w:vertAlign w:val="superscript"/>
        </w:rPr>
        <w:t>36</w:t>
      </w:r>
      <w:r w:rsidR="00FB5803">
        <w:fldChar w:fldCharType="end"/>
      </w:r>
    </w:p>
    <w:p w14:paraId="08D96685" w14:textId="2F8FC722" w:rsidR="00FC34B3" w:rsidRDefault="000A61FB" w:rsidP="009C3C97">
      <w:r w:rsidRPr="000F6E83">
        <w:t xml:space="preserve">We found associations that were consistent across the different studies and </w:t>
      </w:r>
      <w:r w:rsidR="000F6E83">
        <w:t>also observed</w:t>
      </w:r>
      <w:r w:rsidRPr="000F6E83">
        <w:t xml:space="preserve"> variations, by sex, age and study in the prevalence of risk factors.  </w:t>
      </w:r>
      <w:r w:rsidR="00B6060B" w:rsidRPr="000F6E83">
        <w:t xml:space="preserve">We have added information for populations in </w:t>
      </w:r>
      <w:r w:rsidR="00562F96" w:rsidRPr="000F6E83">
        <w:t>Malawi</w:t>
      </w:r>
      <w:r w:rsidR="00B6060B" w:rsidRPr="000F6E83">
        <w:t xml:space="preserve"> where risk factors in the general population have not previously been described. </w:t>
      </w:r>
      <w:r w:rsidR="005A09CD" w:rsidRPr="000F6E83">
        <w:t>All of these had been identified as risks by other studies</w:t>
      </w:r>
      <w:r w:rsidR="00540FB4" w:rsidRPr="000F6E83">
        <w:t>, and many have</w:t>
      </w:r>
      <w:r w:rsidR="00540FB4">
        <w:t xml:space="preserve"> been used as components of HIV risk scoring algorithms</w:t>
      </w:r>
      <w:r w:rsidR="005A09CD">
        <w:t xml:space="preserve"> but this is the first time they have been</w:t>
      </w:r>
      <w:r w:rsidR="00225F11">
        <w:t xml:space="preserve"> compared in a single analysis </w:t>
      </w:r>
      <w:r w:rsidR="005A09CD">
        <w:t>and</w:t>
      </w:r>
      <w:r w:rsidR="00225F11">
        <w:t xml:space="preserve"> shown</w:t>
      </w:r>
      <w:r w:rsidR="005A09CD">
        <w:t xml:space="preserve"> to be consistently associated with risk in different populations.</w:t>
      </w:r>
      <w:r w:rsidR="0041486B" w:rsidRPr="0041486B">
        <w:t xml:space="preserve"> </w:t>
      </w:r>
      <w:r w:rsidR="0041486B">
        <w:fldChar w:fldCharType="begin"/>
      </w:r>
      <w:r w:rsidR="00FB5803">
        <w:instrText xml:space="preserve"> ADDIN EN.CITE &lt;EndNote&gt;&lt;Cite&gt;&lt;Author&gt;Jia&lt;/Author&gt;&lt;Year&gt;2022&lt;/Year&gt;&lt;RecNum&gt;61&lt;/RecNum&gt;&lt;DisplayText&gt;&lt;style face="superscript"&gt;37&lt;/style&gt;&lt;/DisplayText&gt;&lt;record&gt;&lt;rec-number&gt;61&lt;/rec-number&gt;&lt;foreign-keys&gt;&lt;key app="EN" db-id="5etv2srs8tfwpre22fl52x99wtpdszazszed" timestamp="1727180985"&gt;61&lt;/key&gt;&lt;/foreign-keys&gt;&lt;ref-type name="Journal Article"&gt;17&lt;/ref-type&gt;&lt;contributors&gt;&lt;authors&gt;&lt;author&gt;Jia, Katherine M.&lt;/author&gt;&lt;author&gt;Eilerts, Hallie&lt;/author&gt;&lt;author&gt;Edun, Olanrewaju&lt;/author&gt;&lt;author&gt;Lam, Kevin&lt;/author&gt;&lt;author&gt;Howes, Adam&lt;/author&gt;&lt;author&gt;Thomas, Matthew L.&lt;/author&gt;&lt;author&gt;Eaton, Jeffrey W.&lt;/author&gt;&lt;/authors&gt;&lt;/contributors&gt;&lt;titles&gt;&lt;title&gt;Risk scores for predicting HIV incidence among adult heterosexual populations in sub-Saharan Africa: a systematic review and meta-analysis&lt;/title&gt;&lt;secondary-title&gt;Journal of the International AIDS Society&lt;/secondary-title&gt;&lt;/titles&gt;&lt;periodical&gt;&lt;full-title&gt;Journal of the International AIDS Society&lt;/full-title&gt;&lt;/periodical&gt;&lt;pages&gt;e25861&lt;/pages&gt;&lt;volume&gt;25&lt;/volume&gt;&lt;number&gt;1&lt;/number&gt;&lt;keywords&gt;&lt;keyword&gt;risk scores, HIV incidence, sub-Saharan Africa, adolescent girls and young women, risk factors for HIV incidence&lt;/keyword&gt;&lt;/keywords&gt;&lt;dates&gt;&lt;year&gt;2022&lt;/year&gt;&lt;/dates&gt;&lt;urls&gt;&lt;related-urls&gt;&lt;url&gt;https://onlinelibrary.wiley.com/doi/abs/10.1002/jia2.25861 ,eprint = https://onlinelibrary.wiley.com/doi/pdf/10.1002/jia2.25861&lt;/url&gt;&lt;url&gt;https://www.ncbi.nlm.nih.gov/pmc/articles/PMC8743366/pdf/JIA2-25-e25861.pdf&lt;/url&gt;&lt;/related-urls&gt;&lt;/urls&gt;&lt;electronic-resource-num&gt;https://doi.org/10.1002/jia2.25861&lt;/electronic-resource-num&gt;&lt;/record&gt;&lt;/Cite&gt;&lt;/EndNote&gt;</w:instrText>
      </w:r>
      <w:r w:rsidR="0041486B">
        <w:fldChar w:fldCharType="separate"/>
      </w:r>
      <w:r w:rsidR="00FB5803" w:rsidRPr="00FB5803">
        <w:rPr>
          <w:noProof/>
          <w:vertAlign w:val="superscript"/>
        </w:rPr>
        <w:t>37</w:t>
      </w:r>
      <w:r w:rsidR="0041486B">
        <w:fldChar w:fldCharType="end"/>
      </w:r>
      <w:r w:rsidR="00AC0992">
        <w:t xml:space="preserve"> </w:t>
      </w:r>
      <w:r w:rsidR="00A868E6">
        <w:t xml:space="preserve">  </w:t>
      </w:r>
      <w:r w:rsidR="00B80AA8">
        <w:t>T</w:t>
      </w:r>
      <w:r w:rsidR="00460A11">
        <w:t>he effects of some</w:t>
      </w:r>
      <w:r w:rsidR="00FC34B3">
        <w:t xml:space="preserve"> risk factors varied by age and/or sex</w:t>
      </w:r>
      <w:r w:rsidR="0099460A">
        <w:t>,</w:t>
      </w:r>
      <w:r w:rsidR="003D782F">
        <w:t xml:space="preserve"> which </w:t>
      </w:r>
      <w:r w:rsidR="0099460A">
        <w:t>matters where</w:t>
      </w:r>
      <w:r w:rsidR="008D0E8E">
        <w:t xml:space="preserve"> </w:t>
      </w:r>
      <w:r w:rsidR="00FC34B3">
        <w:t>prevention activities are targeted</w:t>
      </w:r>
      <w:r w:rsidR="00FC34B3" w:rsidRPr="00985E03">
        <w:rPr>
          <w:i/>
        </w:rPr>
        <w:t xml:space="preserve"> a priori</w:t>
      </w:r>
      <w:r w:rsidR="00FC34B3">
        <w:t xml:space="preserve"> by age and sex.</w:t>
      </w:r>
      <w:r w:rsidR="00460A11">
        <w:t xml:space="preserve"> </w:t>
      </w:r>
      <w:r w:rsidR="000C6496">
        <w:t>Former marriage was a risk for all except young men</w:t>
      </w:r>
      <w:r w:rsidR="00611549">
        <w:t xml:space="preserve">.  </w:t>
      </w:r>
      <w:r w:rsidR="00B80AA8">
        <w:t>Only the prevalence of untreated infection was</w:t>
      </w:r>
      <w:r w:rsidR="00FC34B3">
        <w:t xml:space="preserve"> associat</w:t>
      </w:r>
      <w:r w:rsidR="00B80AA8">
        <w:t xml:space="preserve">ed with </w:t>
      </w:r>
      <w:r w:rsidR="00C20493">
        <w:t xml:space="preserve">acquiring infections </w:t>
      </w:r>
      <w:r w:rsidR="00B80AA8">
        <w:t>for</w:t>
      </w:r>
      <w:r w:rsidR="00FC34B3">
        <w:t xml:space="preserve"> both men and women and for both age groups</w:t>
      </w:r>
      <w:r w:rsidR="0099460A">
        <w:t xml:space="preserve">, </w:t>
      </w:r>
      <w:r w:rsidR="00B530F0">
        <w:t>as seen elsewhere</w:t>
      </w:r>
      <w:r w:rsidR="009448ED">
        <w:fldChar w:fldCharType="begin">
          <w:fldData xml:space="preserve">PEVuZE5vdGU+PENpdGU+PEF1dGhvcj5DdWk8L0F1dGhvcj48WWVhcj4yMDI1PC9ZZWFyPjxSZWNO
dW0+Njg8L1JlY051bT48RGlzcGxheVRleHQ+PHN0eWxlIGZhY2U9InN1cGVyc2NyaXB0Ij4zOCwz
OTwvc3R5bGU+PC9EaXNwbGF5VGV4dD48cmVjb3JkPjxyZWMtbnVtYmVyPjY4PC9yZWMtbnVtYmVy
Pjxmb3JlaWduLWtleXM+PGtleSBhcHA9IkVOIiBkYi1pZD0iNWV0djJzcnM4dGZ3cHJlMjJmbDUy
eDk5d3RwZHN6YXpzemVkIiB0aW1lc3RhbXA9IjE3NTQzMTAxMTciPjY4PC9rZXk+PC9mb3JlaWdu
LWtleXM+PHJlZi10eXBlIG5hbWU9IkpvdXJuYWwgQXJ0aWNsZSI+MTc8L3JlZi10eXBlPjxjb250
cmlidXRvcnM+PGF1dGhvcnM+PGF1dGhvcj5DdWksIFlpZmFuPC9hdXRob3I+PGF1dGhvcj5Nb3lv
LCBTaWtodWxpbGU8L2F1dGhvcj48YXV0aG9yPlByZXRvcml1cyBIb2xtZSwgTW9sbHk8L2F1dGhv
cj48YXV0aG9yPkh1cndpdHosIEthdGhsZWVuIEUuPC9hdXRob3I+PGF1dGhvcj5DaG9nYSwgV29u
ZGVyZnVsPC9hdXRob3I+PGF1dGhvcj5CZW5uZXR0LCBLYXJhPC9hdXRob3I+PGF1dGhvcj5DaGFr
YWxpc2EsIFVub2RhPC9hdXRob3I+PGF1dGhvcj5TYW4sIEphbWVzIEVtbWFudWVsPC9hdXRob3I+
PGF1dGhvcj5NYW55YWtlLCBLdXRsbzwvYXV0aG9yPjxhdXRob3I+S2dhdGhpLCBDb3Vsc29uPC9h
dXRob3I+PGF1dGhvcj5EaXBob2tvLCBBbWU8L2F1dGhvcj48YXV0aG9yPkdhc2VpdHNpd2UsIFNp
bWFuaTwvYXV0aG9yPjxhdXRob3I+R2FvbGF0aGUsIFRlbmRhbmk8L2F1dGhvcj48YXV0aG9yPkVz
c2V4LCBNLjwvYXV0aG9yPjxhdXRob3I+VGNoZXRnZW4gVGNoZXRnZW4sIEVyaWM8L2F1dGhvcj48
YXV0aG9yPk1ha2hlbWEsIEpvc2VwaCBNLjwvYXV0aG9yPjxhdXRob3I+TG9ja21hbiwgU2hhaGlu
PC9hdXRob3I+PC9hdXRob3JzPjwvY29udHJpYnV0b3JzPjx0aXRsZXM+PHRpdGxlPlByZWRpY3Rv
cnMgb2YgSElWIHNlcm9jb252ZXJzaW9uIGluIEJvdHN3YW5hPC90aXRsZT48c2Vjb25kYXJ5LXRp
dGxlPkFJRFM8L3NlY29uZGFyeS10aXRsZT48L3RpdGxlcz48cGVyaW9kaWNhbD48ZnVsbC10aXRs
ZT5BSURTPC9mdWxsLXRpdGxlPjxhYmJyLTE+QWlkczwvYWJici0xPjwvcGVyaW9kaWNhbD48dm9s
dW1lPjM5PC92b2x1bWU+PG51bWJlcj4zPC9udW1iZXI+PGtleXdvcmRzPjxrZXl3b3JkPkFmcmlj
YTwva2V5d29yZD48a2V5d29yZD5Cb3Rzd2FuYSBDb21iaW5hdGlvbiBQcmV2ZW50aW9uIFByb2pl
Y3Q8L2tleXdvcmQ+PGtleXdvcmQ+Qm90c3dhbmE8L2tleXdvcmQ+PGtleXdvcmQ+SElWIGluY2lk
ZW5jZTwva2V5d29yZD48a2V5d29yZD5ISVYgcmlzayBmYWN0b3JzPC9rZXl3b3JkPjxrZXl3b3Jk
Pm1hY2hpbmUgbGVhcm5pbmc8L2tleXdvcmQ+PGtleXdvcmQ+WWEgVHNpZSBTdHVkeTwva2V5d29y
ZD48L2tleXdvcmRzPjxkYXRlcz48eWVhcj4yMDI1PC95ZWFyPjwvZGF0ZXM+PGlzYm4+MDI2OS05
MzcwPC9pc2JuPjx1cmxzPjxyZWxhdGVkLXVybHM+PHVybD5odHRwczovL2pvdXJuYWxzLmx3dy5j
b20vYWlkc29ubGluZS9mdWxsdGV4dC8yMDI1LzAzMDEwL3ByZWRpY3RvcnNfb2ZfaGl2X3Nlcm9j
b252ZXJzaW9uX2luX2JvdHN3YW5hLjEwLmFzcHg8L3VybD48L3JlbGF0ZWQtdXJscz48L3VybHM+
PC9yZWNvcmQ+PC9DaXRlPjxDaXRlPjxBdXRob3I+TGFybWFyYW5nZTwvQXV0aG9yPjxZZWFyPjIw
MjM8L1llYXI+PFJlY051bT42NzwvUmVjTnVtPjxyZWNvcmQ+PHJlYy1udW1iZXI+Njc8L3JlYy1u
dW1iZXI+PGZvcmVpZ24ta2V5cz48a2V5IGFwcD0iRU4iIGRiLWlkPSI1ZXR2MnNyczh0ZndwcmUy
MmZsNTJ4OTl3dHBkc3phenN6ZWQiIHRpbWVzdGFtcD0iMTc1NDMwOTkxNiI+Njc8L2tleT48L2Zv
cmVpZ24ta2V5cz48cmVmLXR5cGUgbmFtZT0iSm91cm5hbCBBcnRpY2xlIj4xNzwvcmVmLXR5cGU+
PGNvbnRyaWJ1dG9ycz48YXV0aG9ycz48YXV0aG9yPkxhcm1hcmFuZ2UsIEpvc2VwaDwvYXV0aG9y
PjxhdXRob3I+QmFjaGFuYXMsIFBhbWVsYTwvYXV0aG9yPjxhdXRob3I+U2thbGxhbmQsIFRpbW90
aHk8L2F1dGhvcj48YXV0aG9yPkJhbHplciwgTGF1cmEgQi48L2F1dGhvcj48YXV0aG9yPkl3dWpp
LCBDb2xsaW5zPC9hdXRob3I+PGF1dGhvcj5GbG95ZCwgU2lhbjwvYXV0aG9yPjxhdXRob3I+TWls
bHMsIExpc2EgQS48L2F1dGhvcj48YXV0aG9yPlBpbGxheSwgRGVlbmFuPC9hdXRob3I+PGF1dGhv
cj5IYXZsaXIsIERpYW5lPC9hdXRob3I+PGF1dGhvcj5LYW15YSwgTW9zZXMgUi48L2F1dGhvcj48
YXV0aG9yPkF5bGVzLCBIZWxlbjwvYXV0aG9yPjxhdXRob3I+V2lydGgsIEthdGhsZWVuPC9hdXRo
b3I+PGF1dGhvcj5EYWJpcywgRnJhbsOnb2lzPC9hdXRob3I+PGF1dGhvcj5IYXllcywgUmljaGFy
ZDwvYXV0aG9yPjxhdXRob3I+UGV0ZXJzZW4sIE1heWE8L2F1dGhvcj48YXV0aG9yPmZvciB0aGUs
IFV0wrNDIGNvbnNvcnRpdW08L2F1dGhvcj48L2F1dGhvcnM+PC9jb250cmlidXRvcnM+PHRpdGxl
cz48dGl0bGU+UG9wdWxhdGlvbi1sZXZlbCB2aXJlbWlhIHByZWRpY3RzIEhJViBpbmNpZGVuY2Ug
YXQgdGhlIGNvbW11bml0eSBsZXZlbCBhY3Jvc3MgdGhlIFVuaXZlcnNhbCBUZXN0aW5nIGFuZCBU
cmVhdG1lbnQgVHJpYWxzIGluIGVhc3Rlcm4gYW5kIHNvdXRoZXJuIEFmcmljYTwvdGl0bGU+PHNl
Y29uZGFyeS10aXRsZT5QTE9TIEdsb2JhbCBQdWJsaWMgSGVhbHRoPC9zZWNvbmRhcnktdGl0bGU+
PC90aXRsZXM+PHBlcmlvZGljYWw+PGZ1bGwtdGl0bGU+UExPUyBHbG9iYWwgUHVibGljIEhlYWx0
aDwvZnVsbC10aXRsZT48L3BlcmlvZGljYWw+PHBhZ2VzPmUwMDAyMTU3PC9wYWdlcz48dm9sdW1l
PjM8L3ZvbHVtZT48bnVtYmVyPjc8L251bWJlcj48ZGF0ZXM+PHllYXI+MjAyMzwveWVhcj48L2Rh
dGVzPjxwdWJsaXNoZXI+UHVibGljIExpYnJhcnkgb2YgU2NpZW5jZTwvcHVibGlzaGVyPjx1cmxz
PjxyZWxhdGVkLXVybHM+PHVybD5odHRwczovL2RvaS5vcmcvMTAuMTM3MS9qb3VybmFsLnBncGgu
MDAwMjE1NzwvdXJsPjx1cmw+aHR0cHM6Ly9qb3VybmFscy5wbG9zLm9yZy9nbG9iYWxwdWJsaWNo
ZWFsdGgvYXJ0aWNsZS9maWxlP2lkPTEwLjEzNzEvam91cm5hbC5wZ3BoLjAwMDIxNTcmYW1wO3R5
cGU9cHJpbnRhYmxlPC91cmw+PC9yZWxhdGVkLXVybHM+PC91cmxzPjxlbGVjdHJvbmljLXJlc291
cmNlLW51bT4xMC4xMzcxL2pvdXJuYWwucGdwaC4wMDAyMTU3PC9lbGVjdHJvbmljLXJlc291cmNl
LW51bT48L3JlY29yZD48L0NpdGU+PC9FbmROb3RlPn==
</w:fldData>
        </w:fldChar>
      </w:r>
      <w:r w:rsidR="009448ED">
        <w:instrText xml:space="preserve"> ADDIN EN.CITE </w:instrText>
      </w:r>
      <w:r w:rsidR="009448ED">
        <w:fldChar w:fldCharType="begin">
          <w:fldData xml:space="preserve">PEVuZE5vdGU+PENpdGU+PEF1dGhvcj5DdWk8L0F1dGhvcj48WWVhcj4yMDI1PC9ZZWFyPjxSZWNO
dW0+Njg8L1JlY051bT48RGlzcGxheVRleHQ+PHN0eWxlIGZhY2U9InN1cGVyc2NyaXB0Ij4zOCwz
OTwvc3R5bGU+PC9EaXNwbGF5VGV4dD48cmVjb3JkPjxyZWMtbnVtYmVyPjY4PC9yZWMtbnVtYmVy
Pjxmb3JlaWduLWtleXM+PGtleSBhcHA9IkVOIiBkYi1pZD0iNWV0djJzcnM4dGZ3cHJlMjJmbDUy
eDk5d3RwZHN6YXpzemVkIiB0aW1lc3RhbXA9IjE3NTQzMTAxMTciPjY4PC9rZXk+PC9mb3JlaWdu
LWtleXM+PHJlZi10eXBlIG5hbWU9IkpvdXJuYWwgQXJ0aWNsZSI+MTc8L3JlZi10eXBlPjxjb250
cmlidXRvcnM+PGF1dGhvcnM+PGF1dGhvcj5DdWksIFlpZmFuPC9hdXRob3I+PGF1dGhvcj5Nb3lv
LCBTaWtodWxpbGU8L2F1dGhvcj48YXV0aG9yPlByZXRvcml1cyBIb2xtZSwgTW9sbHk8L2F1dGhv
cj48YXV0aG9yPkh1cndpdHosIEthdGhsZWVuIEUuPC9hdXRob3I+PGF1dGhvcj5DaG9nYSwgV29u
ZGVyZnVsPC9hdXRob3I+PGF1dGhvcj5CZW5uZXR0LCBLYXJhPC9hdXRob3I+PGF1dGhvcj5DaGFr
YWxpc2EsIFVub2RhPC9hdXRob3I+PGF1dGhvcj5TYW4sIEphbWVzIEVtbWFudWVsPC9hdXRob3I+
PGF1dGhvcj5NYW55YWtlLCBLdXRsbzwvYXV0aG9yPjxhdXRob3I+S2dhdGhpLCBDb3Vsc29uPC9h
dXRob3I+PGF1dGhvcj5EaXBob2tvLCBBbWU8L2F1dGhvcj48YXV0aG9yPkdhc2VpdHNpd2UsIFNp
bWFuaTwvYXV0aG9yPjxhdXRob3I+R2FvbGF0aGUsIFRlbmRhbmk8L2F1dGhvcj48YXV0aG9yPkVz
c2V4LCBNLjwvYXV0aG9yPjxhdXRob3I+VGNoZXRnZW4gVGNoZXRnZW4sIEVyaWM8L2F1dGhvcj48
YXV0aG9yPk1ha2hlbWEsIEpvc2VwaCBNLjwvYXV0aG9yPjxhdXRob3I+TG9ja21hbiwgU2hhaGlu
PC9hdXRob3I+PC9hdXRob3JzPjwvY29udHJpYnV0b3JzPjx0aXRsZXM+PHRpdGxlPlByZWRpY3Rv
cnMgb2YgSElWIHNlcm9jb252ZXJzaW9uIGluIEJvdHN3YW5hPC90aXRsZT48c2Vjb25kYXJ5LXRp
dGxlPkFJRFM8L3NlY29uZGFyeS10aXRsZT48L3RpdGxlcz48cGVyaW9kaWNhbD48ZnVsbC10aXRs
ZT5BSURTPC9mdWxsLXRpdGxlPjxhYmJyLTE+QWlkczwvYWJici0xPjwvcGVyaW9kaWNhbD48dm9s
dW1lPjM5PC92b2x1bWU+PG51bWJlcj4zPC9udW1iZXI+PGtleXdvcmRzPjxrZXl3b3JkPkFmcmlj
YTwva2V5d29yZD48a2V5d29yZD5Cb3Rzd2FuYSBDb21iaW5hdGlvbiBQcmV2ZW50aW9uIFByb2pl
Y3Q8L2tleXdvcmQ+PGtleXdvcmQ+Qm90c3dhbmE8L2tleXdvcmQ+PGtleXdvcmQ+SElWIGluY2lk
ZW5jZTwva2V5d29yZD48a2V5d29yZD5ISVYgcmlzayBmYWN0b3JzPC9rZXl3b3JkPjxrZXl3b3Jk
Pm1hY2hpbmUgbGVhcm5pbmc8L2tleXdvcmQ+PGtleXdvcmQ+WWEgVHNpZSBTdHVkeTwva2V5d29y
ZD48L2tleXdvcmRzPjxkYXRlcz48eWVhcj4yMDI1PC95ZWFyPjwvZGF0ZXM+PGlzYm4+MDI2OS05
MzcwPC9pc2JuPjx1cmxzPjxyZWxhdGVkLXVybHM+PHVybD5odHRwczovL2pvdXJuYWxzLmx3dy5j
b20vYWlkc29ubGluZS9mdWxsdGV4dC8yMDI1LzAzMDEwL3ByZWRpY3RvcnNfb2ZfaGl2X3Nlcm9j
b252ZXJzaW9uX2luX2JvdHN3YW5hLjEwLmFzcHg8L3VybD48L3JlbGF0ZWQtdXJscz48L3VybHM+
PC9yZWNvcmQ+PC9DaXRlPjxDaXRlPjxBdXRob3I+TGFybWFyYW5nZTwvQXV0aG9yPjxZZWFyPjIw
MjM8L1llYXI+PFJlY051bT42NzwvUmVjTnVtPjxyZWNvcmQ+PHJlYy1udW1iZXI+Njc8L3JlYy1u
dW1iZXI+PGZvcmVpZ24ta2V5cz48a2V5IGFwcD0iRU4iIGRiLWlkPSI1ZXR2MnNyczh0ZndwcmUy
MmZsNTJ4OTl3dHBkc3phenN6ZWQiIHRpbWVzdGFtcD0iMTc1NDMwOTkxNiI+Njc8L2tleT48L2Zv
cmVpZ24ta2V5cz48cmVmLXR5cGUgbmFtZT0iSm91cm5hbCBBcnRpY2xlIj4xNzwvcmVmLXR5cGU+
PGNvbnRyaWJ1dG9ycz48YXV0aG9ycz48YXV0aG9yPkxhcm1hcmFuZ2UsIEpvc2VwaDwvYXV0aG9y
PjxhdXRob3I+QmFjaGFuYXMsIFBhbWVsYTwvYXV0aG9yPjxhdXRob3I+U2thbGxhbmQsIFRpbW90
aHk8L2F1dGhvcj48YXV0aG9yPkJhbHplciwgTGF1cmEgQi48L2F1dGhvcj48YXV0aG9yPkl3dWpp
LCBDb2xsaW5zPC9hdXRob3I+PGF1dGhvcj5GbG95ZCwgU2lhbjwvYXV0aG9yPjxhdXRob3I+TWls
bHMsIExpc2EgQS48L2F1dGhvcj48YXV0aG9yPlBpbGxheSwgRGVlbmFuPC9hdXRob3I+PGF1dGhv
cj5IYXZsaXIsIERpYW5lPC9hdXRob3I+PGF1dGhvcj5LYW15YSwgTW9zZXMgUi48L2F1dGhvcj48
YXV0aG9yPkF5bGVzLCBIZWxlbjwvYXV0aG9yPjxhdXRob3I+V2lydGgsIEthdGhsZWVuPC9hdXRo
b3I+PGF1dGhvcj5EYWJpcywgRnJhbsOnb2lzPC9hdXRob3I+PGF1dGhvcj5IYXllcywgUmljaGFy
ZDwvYXV0aG9yPjxhdXRob3I+UGV0ZXJzZW4sIE1heWE8L2F1dGhvcj48YXV0aG9yPmZvciB0aGUs
IFV0wrNDIGNvbnNvcnRpdW08L2F1dGhvcj48L2F1dGhvcnM+PC9jb250cmlidXRvcnM+PHRpdGxl
cz48dGl0bGU+UG9wdWxhdGlvbi1sZXZlbCB2aXJlbWlhIHByZWRpY3RzIEhJViBpbmNpZGVuY2Ug
YXQgdGhlIGNvbW11bml0eSBsZXZlbCBhY3Jvc3MgdGhlIFVuaXZlcnNhbCBUZXN0aW5nIGFuZCBU
cmVhdG1lbnQgVHJpYWxzIGluIGVhc3Rlcm4gYW5kIHNvdXRoZXJuIEFmcmljYTwvdGl0bGU+PHNl
Y29uZGFyeS10aXRsZT5QTE9TIEdsb2JhbCBQdWJsaWMgSGVhbHRoPC9zZWNvbmRhcnktdGl0bGU+
PC90aXRsZXM+PHBlcmlvZGljYWw+PGZ1bGwtdGl0bGU+UExPUyBHbG9iYWwgUHVibGljIEhlYWx0
aDwvZnVsbC10aXRsZT48L3BlcmlvZGljYWw+PHBhZ2VzPmUwMDAyMTU3PC9wYWdlcz48dm9sdW1l
PjM8L3ZvbHVtZT48bnVtYmVyPjc8L251bWJlcj48ZGF0ZXM+PHllYXI+MjAyMzwveWVhcj48L2Rh
dGVzPjxwdWJsaXNoZXI+UHVibGljIExpYnJhcnkgb2YgU2NpZW5jZTwvcHVibGlzaGVyPjx1cmxz
PjxyZWxhdGVkLXVybHM+PHVybD5odHRwczovL2RvaS5vcmcvMTAuMTM3MS9qb3VybmFsLnBncGgu
MDAwMjE1NzwvdXJsPjx1cmw+aHR0cHM6Ly9qb3VybmFscy5wbG9zLm9yZy9nbG9iYWxwdWJsaWNo
ZWFsdGgvYXJ0aWNsZS9maWxlP2lkPTEwLjEzNzEvam91cm5hbC5wZ3BoLjAwMDIxNTcmYW1wO3R5
cGU9cHJpbnRhYmxlPC91cmw+PC9yZWxhdGVkLXVybHM+PC91cmxzPjxlbGVjdHJvbmljLXJlc291
cmNlLW51bT4xMC4xMzcxL2pvdXJuYWwucGdwaC4wMDAyMTU3PC9lbGVjdHJvbmljLXJlc291cmNl
LW51bT48L3JlY29yZD48L0NpdGU+PC9FbmROb3RlPn==
</w:fldData>
        </w:fldChar>
      </w:r>
      <w:r w:rsidR="009448ED">
        <w:instrText xml:space="preserve"> ADDIN EN.CITE.DATA </w:instrText>
      </w:r>
      <w:r w:rsidR="009448ED">
        <w:fldChar w:fldCharType="end"/>
      </w:r>
      <w:r w:rsidR="009448ED">
        <w:fldChar w:fldCharType="separate"/>
      </w:r>
      <w:r w:rsidR="009448ED" w:rsidRPr="009448ED">
        <w:rPr>
          <w:noProof/>
          <w:vertAlign w:val="superscript"/>
        </w:rPr>
        <w:t>38,39</w:t>
      </w:r>
      <w:r w:rsidR="009448ED">
        <w:fldChar w:fldCharType="end"/>
      </w:r>
      <w:r w:rsidR="00FC34B3">
        <w:t xml:space="preserve">. New partnerships were a risk for women </w:t>
      </w:r>
      <w:r w:rsidR="00A868E6">
        <w:t>but not men.</w:t>
      </w:r>
    </w:p>
    <w:p w14:paraId="4FA11A00" w14:textId="0230F4AA" w:rsidR="008D0E8E" w:rsidRDefault="00B80AA8" w:rsidP="009C3C97">
      <w:r>
        <w:t xml:space="preserve">The effect of </w:t>
      </w:r>
      <w:r w:rsidR="00D241DE">
        <w:t>CPAR</w:t>
      </w:r>
      <w:r>
        <w:t xml:space="preserve"> on incidence shows</w:t>
      </w:r>
      <w:r w:rsidR="00FC34B3">
        <w:t xml:space="preserve"> that </w:t>
      </w:r>
      <w:r w:rsidR="003D782F">
        <w:t>other people’s behaviour</w:t>
      </w:r>
      <w:r w:rsidR="00FC34B3">
        <w:t xml:space="preserve"> </w:t>
      </w:r>
      <w:r>
        <w:t>can have</w:t>
      </w:r>
      <w:r w:rsidR="00FC34B3">
        <w:t xml:space="preserve"> a </w:t>
      </w:r>
      <w:r w:rsidR="00A37FD5">
        <w:t>demonstrable</w:t>
      </w:r>
      <w:r w:rsidR="00FC34B3">
        <w:t xml:space="preserve"> effect on individual risk.</w:t>
      </w:r>
      <w:r w:rsidR="008D0E8E">
        <w:t xml:space="preserve">  This has also been reported elsewhere with a correlation between </w:t>
      </w:r>
      <w:r w:rsidR="005A09CD">
        <w:t>C</w:t>
      </w:r>
      <w:r w:rsidR="008D0E8E">
        <w:t>PAR and HIV prevalence seen using national level data</w:t>
      </w:r>
      <w:r w:rsidR="00FB5803">
        <w:t xml:space="preserve"> and results from the PopART trial showed men’s behaviour at the community level to be predictive of incidence among women</w:t>
      </w:r>
      <w:r w:rsidR="0041486B">
        <w:t>.</w:t>
      </w:r>
      <w:r w:rsidR="00600572">
        <w:fldChar w:fldCharType="begin">
          <w:fldData xml:space="preserve">PEVuZE5vdGU+PENpdGU+PEF1dGhvcj5DYWx2ZXJ0PC9BdXRob3I+PFllYXI+MjAyNDwvWWVhcj48
UmVjTnVtPjQ5PC9SZWNOdW0+PERpc3BsYXlUZXh0PjxzdHlsZSBmYWNlPSJzdXBlcnNjcmlwdCI+
MzYsNDA8L3N0eWxlPjwvRGlzcGxheVRleHQ+PHJlY29yZD48cmVjLW51bWJlcj40OTwvcmVjLW51
bWJlcj48Zm9yZWlnbi1rZXlzPjxrZXkgYXBwPSJFTiIgZGItaWQ9IjVldHYyc3JzOHRmd3ByZTIy
Zmw1Mng5OXd0cGRzemF6c3plZCIgdGltZXN0YW1wPSIxNzI2NTExNjgyIj40OTwva2V5PjwvZm9y
ZWlnbi1rZXlzPjxyZWYtdHlwZSBuYW1lPSJKb3VybmFsIEFydGljbGUiPjE3PC9yZWYtdHlwZT48
Y29udHJpYnV0b3JzPjxhdXRob3JzPjxhdXRob3I+Q2FsdmVydCwgQy48L2F1dGhvcj48YXV0aG9y
PlNjb3R0LCBSLjwvYXV0aG9yPjxhdXRob3I+UGFsbWVyLCBNLjwvYXV0aG9yPjxhdXRob3I+RHVi
ZSwgQS48L2F1dGhvcj48YXV0aG9yPk1hcnN0b24sIE0uPC9hdXRob3I+PGF1dGhvcj5XZWxsaW5n
cywgSy48L2F1dGhvcj48YXV0aG9yPlNsYXltYWtlciwgRS48L2F1dGhvcj48L2F1dGhvcnM+PC9j
b250cmlidXRvcnM+PGF1dGgtYWRkcmVzcz5GYWN1bHR5IG9mIEVwaWRlbWlvbG9neSBhbmQgUG9w
dWxhdGlvbiBIZWFsdGgsIExvbmRvbiBTY2hvb2wgb2YgSHlnaWVuZSBhbmQgVHJvcGljYWwgTWVk
aWNpbmUsIExvbmRvbiwgVUs7IGFuZCBVc2hlciBJbnN0aXR1dGUsIFVuaXZlcnNpdHkgb2YgRWRp
bmJ1cmdoLCBFZGluYnVyZ2gsIFVLLiYjeEQ7RmFjdWx0eSBvZiBFcGlkZW1pb2xvZ3kgYW5kIFBv
cHVsYXRpb24gSGVhbHRoLCBMb25kb24gU2Nob29sIG9mIEh5Z2llbmUgYW5kIFRyb3BpY2FsIE1l
ZGljaW5lLCBMb25kb24sIFVLLiYjeEQ7TWFsYXdpIEVwaWRlbWlvbG9naWNhbCBhbmQgSW50ZXJ2
ZW50aW9uIFJlc2VhcmNoIFVuaXQsIExpbG9uZ3dlLCBNYWxhd2kuJiN4RDtGYWN1bHR5IG9mIFB1
YmxpYyBIZWFsdGggYW5kIFBvbGljeSwgTG9uZG9uIFNjaG9vbCBvZiBIeWdpZW5lIGFuZCBUcm9w
aWNhbCBNZWRpY2luZSwgTG9uZG9uLCBVSy48L2F1dGgtYWRkcmVzcz48dGl0bGVzPjx0aXRsZT5S
YXRlcyBvZiBzZXh1YWwgcGFydG5lciBhY3F1aXNpdGlvbiBmcm9tIG5hdGlvbmFsbHkgcmVwcmVz
ZW50YXRpdmUgc3VydmV5czogdmFyaWF0aW9uIGJldHdlZW4gY291bnRyaWVzIGFuZCBieSBhZ2Us
IHNleCwgd2VhbHRoLCBwYXJ0bmVyIGFuZCBISVYgc3RhdHVzPC90aXRsZT48c2Vjb25kYXJ5LXRp
dGxlPlNleCBIZWFsdGg8L3NlY29uZGFyeS10aXRsZT48L3RpdGxlcz48cGVyaW9kaWNhbD48ZnVs
bC10aXRsZT5TZXggSGVhbHRoPC9mdWxsLXRpdGxlPjwvcGVyaW9kaWNhbD48cGFnZXM+TlVMTDwv
cGFnZXM+PHZvbHVtZT4yMTwvdm9sdW1lPjxudW1iZXI+MTwvbnVtYmVyPjxrZXl3b3Jkcz48a2V5
d29yZD5NYWxlPC9rZXl3b3JkPjxrZXl3b3JkPkh1bWFuczwva2V5d29yZD48a2V5d29yZD5GZW1h
bGU8L2tleXdvcmQ+PGtleXdvcmQ+U2V4dWFsIFBhcnRuZXJzPC9rZXl3b3JkPjxrZXl3b3JkPlNl
eHVhbCBCZWhhdmlvcjwva2V5d29yZD48a2V5d29yZD4qSElWIEluZmVjdGlvbnMvZXBpZGVtaW9s
b2d5PC9rZXl3b3JkPjxrZXl3b3JkPkNyb3NzLVNlY3Rpb25hbCBTdHVkaWVzPC9rZXl3b3JkPjxr
ZXl3b3JkPipTZXh1YWxseSBUcmFuc21pdHRlZCBEaXNlYXNlcy9lcGlkZW1pb2xvZ3k8L2tleXdv
cmQ+PC9rZXl3b3Jkcz48ZGF0ZXM+PHllYXI+MjAyNDwveWVhcj48cHViLWRhdGVzPjxkYXRlPkZl
YjwvZGF0ZT48L3B1Yi1kYXRlcz48L2RhdGVzPjxpc2JuPjE0NDktODk4NyAoRWxlY3Ryb25pYykm
I3hEOzE0NDgtNTAyOCAoTGlua2luZyk8L2lzYm4+PGFjY2Vzc2lvbi1udW0+MzgxMDUyMzc8L2Fj
Y2Vzc2lvbi1udW0+PHVybHM+PHJlbGF0ZWQtdXJscz48dXJsPmh0dHBzOi8vd3d3Lm5jYmkubmxt
Lm5paC5nb3YvcHVibWVkLzM4MTA1MjM3PC91cmw+PHVybD5odHRwczovL3d3dy5wdWJsaXNoLmNz
aXJvLmF1L3NoL3BkZi9TSDIzMTM0PC91cmw+PC9yZWxhdGVkLXVybHM+PC91cmxzPjxlbGVjdHJv
bmljLXJlc291cmNlLW51bT4xMC4xMDcxL1NIMjMxMzQ8L2VsZWN0cm9uaWMtcmVzb3VyY2UtbnVt
PjxyZW1vdGUtZGF0YWJhc2UtbmFtZT5NZWRsaW5lPC9yZW1vdGUtZGF0YWJhc2UtbmFtZT48cmVt
b3RlLWRhdGFiYXNlLXByb3ZpZGVyPk5MTTwvcmVtb3RlLWRhdGFiYXNlLXByb3ZpZGVyPjwvcmVj
b3JkPjwvQ2l0ZT48Q2l0ZT48QXV0aG9yPlNrYWxsYW5kPC9BdXRob3I+PFllYXI+MjAyMzwvWWVh
cj48UmVjTnVtPjY2PC9SZWNOdW0+PHJlY29yZD48cmVjLW51bWJlcj42NjwvcmVjLW51bWJlcj48
Zm9yZWlnbi1rZXlzPjxrZXkgYXBwPSJFTiIgZGItaWQ9IjVldHYyc3JzOHRmd3ByZTIyZmw1Mng5
OXd0cGRzemF6c3plZCIgdGltZXN0YW1wPSIxNzU0MzA5NzE3Ij42Njwva2V5PjwvZm9yZWlnbi1r
ZXlzPjxyZWYtdHlwZSBuYW1lPSJKb3VybmFsIEFydGljbGUiPjE3PC9yZWYtdHlwZT48Y29udHJp
YnV0b3JzPjxhdXRob3JzPjxhdXRob3I+U2thbGxhbmQsIFRpbW90aHk8L2F1dGhvcj48YXV0aG9y
PkF5bGVzLCBIZWxlbjwvYXV0aG9yPjxhdXRob3I+Qm9jaywgUGV0ZXI8L2F1dGhvcj48YXV0aG9y
PkJ3YWx5YSwgSnVzdGluPC9hdXRob3I+PGF1dGhvcj5TaGFuYXViZSwgS3dhbWU8L2F1dGhvcj48
YXV0aG9yPkthc2VzZSwgTmthdHlhPC9hdXRob3I+PGF1dGhvcj5EdXByw6ksIE1pY2hlbGxlPC9h
dXRob3I+PGF1dGhvcj5Lb3Nsb2ZmLCBCYXJyeTwvYXV0aG9yPjxhdXRob3I+RmxveWQsIFNpYW48
L2F1dGhvcj48YXV0aG9yPldpbHNvbiwgRXRoYW48L2F1dGhvcj48YXV0aG9yPk1vb3JlLCBBeWFu
YTwvYXV0aG9yPjxhdXRob3I+RXNobGVtYW4sIFN1c2FuPC9hdXRob3I+PGF1dGhvcj5GaWRsZXIs
IFNhcmFoPC9hdXRob3I+PGF1dGhvcj5IYXllcywgUmljaGFyZDwvYXV0aG9yPjxhdXRob3I+RG9u
bmVsbCwgRGVib3JhaDwvYXV0aG9yPjxhdXRob3I+dGhlLCBIcHRuIFN0dWR5IFRlYW08L2F1dGhv
cj48L2F1dGhvcnM+PC9jb250cmlidXRvcnM+PHRpdGxlcz48dGl0bGU+Q29tbXVuaXR5LSBhbmQg
aW5kaXZpZHVhbC1sZXZlbCBjb3JyZWxhdGVzIG9mIEhJViBpbmNpZGVuY2UgaW4gSFBUTiAwNzEg
KFBvcEFSVCk8L3RpdGxlPjxzZWNvbmRhcnktdGl0bGU+Sm91cm5hbCBvZiB0aGUgSW50ZXJuYXRp
b25hbCBBSURTIFNvY2lldHk8L3NlY29uZGFyeS10aXRsZT48L3RpdGxlcz48cGVyaW9kaWNhbD48
ZnVsbC10aXRsZT5Kb3VybmFsIG9mIHRoZSBJbnRlcm5hdGlvbmFsIEFJRFMgU29jaWV0eTwvZnVs
bC10aXRsZT48L3BlcmlvZGljYWw+PHBhZ2VzPmUyNjE1NTwvcGFnZXM+PHZvbHVtZT4yNjwvdm9s
dW1lPjxudW1iZXI+ODwvbnVtYmVyPjxrZXl3b3Jkcz48a2V5d29yZD5Qb3BBUlQsIEhJViwgaW5j
aWRlbmNlLCBjbHVzdGVyIHRyaWFsLCBQRFYsIGNvcnJlbGF0ZXM8L2tleXdvcmQ+PC9rZXl3b3Jk
cz48ZGF0ZXM+PHllYXI+MjAyMzwveWVhcj48L2RhdGVzPjx1cmxzPjxyZWxhdGVkLXVybHM+PHVy
bD5odHRwczovL29ubGluZWxpYnJhcnkud2lsZXkuY29tL2RvaS9hYnMvMTAuMTAwMi9qaWEyLjI2
MTU1ICxlcHJpbnQgPSBodHRwczovL29ubGluZWxpYnJhcnkud2lsZXkuY29tL2RvaS9wZGYvMTAu
MTAwMi9qaWEyLjI2MTU1PC91cmw+PHVybD5odHRwczovL29ubGluZWxpYnJhcnkud2lsZXkuY29t
L2RvaS9wZGZkaXJlY3QvMTAuMTAwMi9qaWEyLjI2MTU1P2Rvd25sb2FkPXRydWU8L3VybD48L3Jl
bGF0ZWQtdXJscz48L3VybHM+PGVsZWN0cm9uaWMtcmVzb3VyY2UtbnVtPmh0dHBzOi8vZG9pLm9y
Zy8xMC4xMDAyL2ppYTIuMjYxNTU8L2VsZWN0cm9uaWMtcmVzb3VyY2UtbnVtPjwvcmVjb3JkPjwv
Q2l0ZT48L0VuZE5vdGU+AG==
</w:fldData>
        </w:fldChar>
      </w:r>
      <w:r w:rsidR="009448ED">
        <w:instrText xml:space="preserve"> ADDIN EN.CITE </w:instrText>
      </w:r>
      <w:r w:rsidR="009448ED">
        <w:fldChar w:fldCharType="begin">
          <w:fldData xml:space="preserve">PEVuZE5vdGU+PENpdGU+PEF1dGhvcj5DYWx2ZXJ0PC9BdXRob3I+PFllYXI+MjAyNDwvWWVhcj48
UmVjTnVtPjQ5PC9SZWNOdW0+PERpc3BsYXlUZXh0PjxzdHlsZSBmYWNlPSJzdXBlcnNjcmlwdCI+
MzYsNDA8L3N0eWxlPjwvRGlzcGxheVRleHQ+PHJlY29yZD48cmVjLW51bWJlcj40OTwvcmVjLW51
bWJlcj48Zm9yZWlnbi1rZXlzPjxrZXkgYXBwPSJFTiIgZGItaWQ9IjVldHYyc3JzOHRmd3ByZTIy
Zmw1Mng5OXd0cGRzemF6c3plZCIgdGltZXN0YW1wPSIxNzI2NTExNjgyIj40OTwva2V5PjwvZm9y
ZWlnbi1rZXlzPjxyZWYtdHlwZSBuYW1lPSJKb3VybmFsIEFydGljbGUiPjE3PC9yZWYtdHlwZT48
Y29udHJpYnV0b3JzPjxhdXRob3JzPjxhdXRob3I+Q2FsdmVydCwgQy48L2F1dGhvcj48YXV0aG9y
PlNjb3R0LCBSLjwvYXV0aG9yPjxhdXRob3I+UGFsbWVyLCBNLjwvYXV0aG9yPjxhdXRob3I+RHVi
ZSwgQS48L2F1dGhvcj48YXV0aG9yPk1hcnN0b24sIE0uPC9hdXRob3I+PGF1dGhvcj5XZWxsaW5n
cywgSy48L2F1dGhvcj48YXV0aG9yPlNsYXltYWtlciwgRS48L2F1dGhvcj48L2F1dGhvcnM+PC9j
b250cmlidXRvcnM+PGF1dGgtYWRkcmVzcz5GYWN1bHR5IG9mIEVwaWRlbWlvbG9neSBhbmQgUG9w
dWxhdGlvbiBIZWFsdGgsIExvbmRvbiBTY2hvb2wgb2YgSHlnaWVuZSBhbmQgVHJvcGljYWwgTWVk
aWNpbmUsIExvbmRvbiwgVUs7IGFuZCBVc2hlciBJbnN0aXR1dGUsIFVuaXZlcnNpdHkgb2YgRWRp
bmJ1cmdoLCBFZGluYnVyZ2gsIFVLLiYjeEQ7RmFjdWx0eSBvZiBFcGlkZW1pb2xvZ3kgYW5kIFBv
cHVsYXRpb24gSGVhbHRoLCBMb25kb24gU2Nob29sIG9mIEh5Z2llbmUgYW5kIFRyb3BpY2FsIE1l
ZGljaW5lLCBMb25kb24sIFVLLiYjeEQ7TWFsYXdpIEVwaWRlbWlvbG9naWNhbCBhbmQgSW50ZXJ2
ZW50aW9uIFJlc2VhcmNoIFVuaXQsIExpbG9uZ3dlLCBNYWxhd2kuJiN4RDtGYWN1bHR5IG9mIFB1
YmxpYyBIZWFsdGggYW5kIFBvbGljeSwgTG9uZG9uIFNjaG9vbCBvZiBIeWdpZW5lIGFuZCBUcm9w
aWNhbCBNZWRpY2luZSwgTG9uZG9uLCBVSy48L2F1dGgtYWRkcmVzcz48dGl0bGVzPjx0aXRsZT5S
YXRlcyBvZiBzZXh1YWwgcGFydG5lciBhY3F1aXNpdGlvbiBmcm9tIG5hdGlvbmFsbHkgcmVwcmVz
ZW50YXRpdmUgc3VydmV5czogdmFyaWF0aW9uIGJldHdlZW4gY291bnRyaWVzIGFuZCBieSBhZ2Us
IHNleCwgd2VhbHRoLCBwYXJ0bmVyIGFuZCBISVYgc3RhdHVzPC90aXRsZT48c2Vjb25kYXJ5LXRp
dGxlPlNleCBIZWFsdGg8L3NlY29uZGFyeS10aXRsZT48L3RpdGxlcz48cGVyaW9kaWNhbD48ZnVs
bC10aXRsZT5TZXggSGVhbHRoPC9mdWxsLXRpdGxlPjwvcGVyaW9kaWNhbD48cGFnZXM+TlVMTDwv
cGFnZXM+PHZvbHVtZT4yMTwvdm9sdW1lPjxudW1iZXI+MTwvbnVtYmVyPjxrZXl3b3Jkcz48a2V5
d29yZD5NYWxlPC9rZXl3b3JkPjxrZXl3b3JkPkh1bWFuczwva2V5d29yZD48a2V5d29yZD5GZW1h
bGU8L2tleXdvcmQ+PGtleXdvcmQ+U2V4dWFsIFBhcnRuZXJzPC9rZXl3b3JkPjxrZXl3b3JkPlNl
eHVhbCBCZWhhdmlvcjwva2V5d29yZD48a2V5d29yZD4qSElWIEluZmVjdGlvbnMvZXBpZGVtaW9s
b2d5PC9rZXl3b3JkPjxrZXl3b3JkPkNyb3NzLVNlY3Rpb25hbCBTdHVkaWVzPC9rZXl3b3JkPjxr
ZXl3b3JkPipTZXh1YWxseSBUcmFuc21pdHRlZCBEaXNlYXNlcy9lcGlkZW1pb2xvZ3k8L2tleXdv
cmQ+PC9rZXl3b3Jkcz48ZGF0ZXM+PHllYXI+MjAyNDwveWVhcj48cHViLWRhdGVzPjxkYXRlPkZl
YjwvZGF0ZT48L3B1Yi1kYXRlcz48L2RhdGVzPjxpc2JuPjE0NDktODk4NyAoRWxlY3Ryb25pYykm
I3hEOzE0NDgtNTAyOCAoTGlua2luZyk8L2lzYm4+PGFjY2Vzc2lvbi1udW0+MzgxMDUyMzc8L2Fj
Y2Vzc2lvbi1udW0+PHVybHM+PHJlbGF0ZWQtdXJscz48dXJsPmh0dHBzOi8vd3d3Lm5jYmkubmxt
Lm5paC5nb3YvcHVibWVkLzM4MTA1MjM3PC91cmw+PHVybD5odHRwczovL3d3dy5wdWJsaXNoLmNz
aXJvLmF1L3NoL3BkZi9TSDIzMTM0PC91cmw+PC9yZWxhdGVkLXVybHM+PC91cmxzPjxlbGVjdHJv
bmljLXJlc291cmNlLW51bT4xMC4xMDcxL1NIMjMxMzQ8L2VsZWN0cm9uaWMtcmVzb3VyY2UtbnVt
PjxyZW1vdGUtZGF0YWJhc2UtbmFtZT5NZWRsaW5lPC9yZW1vdGUtZGF0YWJhc2UtbmFtZT48cmVt
b3RlLWRhdGFiYXNlLXByb3ZpZGVyPk5MTTwvcmVtb3RlLWRhdGFiYXNlLXByb3ZpZGVyPjwvcmVj
b3JkPjwvQ2l0ZT48Q2l0ZT48QXV0aG9yPlNrYWxsYW5kPC9BdXRob3I+PFllYXI+MjAyMzwvWWVh
cj48UmVjTnVtPjY2PC9SZWNOdW0+PHJlY29yZD48cmVjLW51bWJlcj42NjwvcmVjLW51bWJlcj48
Zm9yZWlnbi1rZXlzPjxrZXkgYXBwPSJFTiIgZGItaWQ9IjVldHYyc3JzOHRmd3ByZTIyZmw1Mng5
OXd0cGRzemF6c3plZCIgdGltZXN0YW1wPSIxNzU0MzA5NzE3Ij42Njwva2V5PjwvZm9yZWlnbi1r
ZXlzPjxyZWYtdHlwZSBuYW1lPSJKb3VybmFsIEFydGljbGUiPjE3PC9yZWYtdHlwZT48Y29udHJp
YnV0b3JzPjxhdXRob3JzPjxhdXRob3I+U2thbGxhbmQsIFRpbW90aHk8L2F1dGhvcj48YXV0aG9y
PkF5bGVzLCBIZWxlbjwvYXV0aG9yPjxhdXRob3I+Qm9jaywgUGV0ZXI8L2F1dGhvcj48YXV0aG9y
PkJ3YWx5YSwgSnVzdGluPC9hdXRob3I+PGF1dGhvcj5TaGFuYXViZSwgS3dhbWU8L2F1dGhvcj48
YXV0aG9yPkthc2VzZSwgTmthdHlhPC9hdXRob3I+PGF1dGhvcj5EdXByw6ksIE1pY2hlbGxlPC9h
dXRob3I+PGF1dGhvcj5Lb3Nsb2ZmLCBCYXJyeTwvYXV0aG9yPjxhdXRob3I+RmxveWQsIFNpYW48
L2F1dGhvcj48YXV0aG9yPldpbHNvbiwgRXRoYW48L2F1dGhvcj48YXV0aG9yPk1vb3JlLCBBeWFu
YTwvYXV0aG9yPjxhdXRob3I+RXNobGVtYW4sIFN1c2FuPC9hdXRob3I+PGF1dGhvcj5GaWRsZXIs
IFNhcmFoPC9hdXRob3I+PGF1dGhvcj5IYXllcywgUmljaGFyZDwvYXV0aG9yPjxhdXRob3I+RG9u
bmVsbCwgRGVib3JhaDwvYXV0aG9yPjxhdXRob3I+dGhlLCBIcHRuIFN0dWR5IFRlYW08L2F1dGhv
cj48L2F1dGhvcnM+PC9jb250cmlidXRvcnM+PHRpdGxlcz48dGl0bGU+Q29tbXVuaXR5LSBhbmQg
aW5kaXZpZHVhbC1sZXZlbCBjb3JyZWxhdGVzIG9mIEhJViBpbmNpZGVuY2UgaW4gSFBUTiAwNzEg
KFBvcEFSVCk8L3RpdGxlPjxzZWNvbmRhcnktdGl0bGU+Sm91cm5hbCBvZiB0aGUgSW50ZXJuYXRp
b25hbCBBSURTIFNvY2lldHk8L3NlY29uZGFyeS10aXRsZT48L3RpdGxlcz48cGVyaW9kaWNhbD48
ZnVsbC10aXRsZT5Kb3VybmFsIG9mIHRoZSBJbnRlcm5hdGlvbmFsIEFJRFMgU29jaWV0eTwvZnVs
bC10aXRsZT48L3BlcmlvZGljYWw+PHBhZ2VzPmUyNjE1NTwvcGFnZXM+PHZvbHVtZT4yNjwvdm9s
dW1lPjxudW1iZXI+ODwvbnVtYmVyPjxrZXl3b3Jkcz48a2V5d29yZD5Qb3BBUlQsIEhJViwgaW5j
aWRlbmNlLCBjbHVzdGVyIHRyaWFsLCBQRFYsIGNvcnJlbGF0ZXM8L2tleXdvcmQ+PC9rZXl3b3Jk
cz48ZGF0ZXM+PHllYXI+MjAyMzwveWVhcj48L2RhdGVzPjx1cmxzPjxyZWxhdGVkLXVybHM+PHVy
bD5odHRwczovL29ubGluZWxpYnJhcnkud2lsZXkuY29tL2RvaS9hYnMvMTAuMTAwMi9qaWEyLjI2
MTU1ICxlcHJpbnQgPSBodHRwczovL29ubGluZWxpYnJhcnkud2lsZXkuY29tL2RvaS9wZGYvMTAu
MTAwMi9qaWEyLjI2MTU1PC91cmw+PHVybD5odHRwczovL29ubGluZWxpYnJhcnkud2lsZXkuY29t
L2RvaS9wZGZkaXJlY3QvMTAuMTAwMi9qaWEyLjI2MTU1P2Rvd25sb2FkPXRydWU8L3VybD48L3Jl
bGF0ZWQtdXJscz48L3VybHM+PGVsZWN0cm9uaWMtcmVzb3VyY2UtbnVtPmh0dHBzOi8vZG9pLm9y
Zy8xMC4xMDAyL2ppYTIuMjYxNTU8L2VsZWN0cm9uaWMtcmVzb3VyY2UtbnVtPjwvcmVjb3JkPjwv
Q2l0ZT48L0VuZE5vdGU+AG==
</w:fldData>
        </w:fldChar>
      </w:r>
      <w:r w:rsidR="009448ED">
        <w:instrText xml:space="preserve"> ADDIN EN.CITE.DATA </w:instrText>
      </w:r>
      <w:r w:rsidR="009448ED">
        <w:fldChar w:fldCharType="end"/>
      </w:r>
      <w:r w:rsidR="00600572">
        <w:fldChar w:fldCharType="separate"/>
      </w:r>
      <w:r w:rsidR="009448ED" w:rsidRPr="009448ED">
        <w:rPr>
          <w:noProof/>
          <w:vertAlign w:val="superscript"/>
        </w:rPr>
        <w:t>36,40</w:t>
      </w:r>
      <w:r w:rsidR="00600572">
        <w:fldChar w:fldCharType="end"/>
      </w:r>
      <w:r w:rsidR="008D0E8E">
        <w:t xml:space="preserve"> Communities with higher </w:t>
      </w:r>
      <w:r w:rsidR="005A09CD">
        <w:t>C</w:t>
      </w:r>
      <w:r w:rsidR="008D0E8E">
        <w:t>PAR will have a denser sexual network, with new partnerships more closely spaced in time,</w:t>
      </w:r>
      <w:r w:rsidR="00A37FD5">
        <w:t xml:space="preserve"> </w:t>
      </w:r>
      <w:r w:rsidR="008D0E8E">
        <w:t>increasing STI risk</w:t>
      </w:r>
      <w:r w:rsidR="0041486B">
        <w:t>.</w:t>
      </w:r>
      <w:r w:rsidR="00600572">
        <w:fldChar w:fldCharType="begin">
          <w:fldData xml:space="preserve">PEVuZE5vdGU+PENpdGU+PEF1dGhvcj5NZXJjZXI8L0F1dGhvcj48WWVhcj4yMDE4PC9ZZWFyPjxS
ZWNOdW0+NTI8L1JlY051bT48RGlzcGxheVRleHQ+PHN0eWxlIGZhY2U9InN1cGVyc2NyaXB0Ij40
MSw0Mjwvc3R5bGU+PC9EaXNwbGF5VGV4dD48cmVjb3JkPjxyZWMtbnVtYmVyPjUyPC9yZWMtbnVt
YmVyPjxmb3JlaWduLWtleXM+PGtleSBhcHA9IkVOIiBkYi1pZD0iNWV0djJzcnM4dGZ3cHJlMjJm
bDUyeDk5d3RwZHN6YXpzemVkIiB0aW1lc3RhbXA9IjE3MjY1MTgyNzQiPjUyPC9rZXk+PC9mb3Jl
aWduLWtleXM+PHJlZi10eXBlIG5hbWU9IkpvdXJuYWwgQXJ0aWNsZSI+MTc8L3JlZi10eXBlPjxj
b250cmlidXRvcnM+PGF1dGhvcnM+PGF1dGhvcj5NZXJjZXIsIENhdGhlcmluZSBILjwvYXV0aG9y
PjxhdXRob3I+Sm9uZXMsIEt5bGUgRy48L2F1dGhvcj48YXV0aG9yPkdlYXJ5LCBSZWJlY2NhIFMu
PC9hdXRob3I+PGF1dGhvcj5GaWVsZCwgTmlnZWw8L2F1dGhvcj48YXV0aG9yPlRhbnRvbiwgQ2xh
cmU8L2F1dGhvcj48YXV0aG9yPkJ1cmtpbGwsIFNhcmFoPC9hdXRob3I+PGF1dGhvcj5DbGlmdG9u
LCBTb2F6aWc8L2F1dGhvcj48YXV0aG9yPlNvbm5lbmJlcmcsIFBhbTwvYXV0aG9yPjxhdXRob3I+
TWl0Y2hlbGwsIEtpcnN0aW4gUi48L2F1dGhvcj48YXV0aG9yPkdyYXZuaW5nZW4sIEtpcnN0ZW48
L2F1dGhvcj48YXV0aG9yPkpvaG5zb24sIEFubmUgTS48L2F1dGhvcj48L2F1dGhvcnM+PC9jb250
cmlidXRvcnM+PHRpdGxlcz48dGl0bGU+QXNzb2NpYXRpb24gb2YgVGltaW5nIG9mIFNleHVhbCBQ
YXJ0bmVyc2hpcHMgYW5kIFBlcmNlcHRpb25zIG9mIFBhcnRuZXJzJmFwb3M7IENvbmN1cnJlbmN5
IFdpdGggUmVwb3J0aW5nIG9mIFNleHVhbGx5IFRyYW5zbWl0dGVkIEluZmVjdGlvbiBEaWFnbm9z
aXM8L3RpdGxlPjxzZWNvbmRhcnktdGl0bGU+SkFNQSBOZXR3b3JrIE9wZW48L3NlY29uZGFyeS10
aXRsZT48L3RpdGxlcz48cGVyaW9kaWNhbD48ZnVsbC10aXRsZT5KQU1BIE5ldHdvcmsgT3Blbjwv
ZnVsbC10aXRsZT48L3BlcmlvZGljYWw+PHBhZ2VzPmUxODU5NTctZTE4NTk1NzwvcGFnZXM+PHZv
bHVtZT4xPC92b2x1bWU+PG51bWJlcj44PC9udW1iZXI+PGRhdGVzPjx5ZWFyPjIwMTg8L3llYXI+
PC9kYXRlcz48aXNibj4yNTc0LTM4MDU8L2lzYm4+PHVybHM+PHJlbGF0ZWQtdXJscz48dXJsPmh0
dHBzOi8vZG9pLm9yZy8xMC4xMDAxL2phbWFuZXR3b3Jrb3Blbi4yMDE4LjU5NTc8L3VybD48dXJs
Pmh0dHBzOi8vd2F0ZXJtYXJrLnNpbHZlcmNoYWlyLmNvbS9tZXJjZXJfMjAxOF9vaV8xODAyNTEu
cGRmP3Rva2VuPUFRRUNBSGkyMDhCRTQ5T29hbjlra2hXX0VyY3k3RG0zWkxfOUNmM3FmS0FjNDg1
eXNnQUFBMG93Z2dOR0Jna3Foa2lHOXcwQkJ3YWdnZ00zTUlJRE13SUJBRENDQXl3R0NTcUdTSWIz
RFFFSEFUQWVCZ2xnaGtnQlpRTUVBUzR3RVFRTWpHOUFIRmsxRkRiYmxCZk1BZ0VRZ0lJQ19ienlr
dld5NUtvSnpqQ25ibTZrRWtMdVZLY0FOUGx0Q1FDV1VFazR6S0NrQjdkeF9EWUFOeVVGbHYtVnVP
SUdYTklTTXhYT2NQTU10UnhhN0gwa2ZxQTBzdGN0WGpoZkwwTmFtVG9qWl9uX05SWTh5VFh2N0NY
ejk0YkkzeTdjLXRfanIxUEswWkd2czNkeTMtdTVhRnVad1NxYTJFcm52VmJXWTF0cjVCMFBYS1Z1
dmpiaGZ0TDF6d0o2YVE5V0RNV1Q5MWpUZ21HWW13eFVWV0dlOVJ1VXVrNldLd3czUFFxY1NXVnhJ
R2lscXhCbUUwdmJaSlRTZFpjRzN2MnB5YkFSM2xjNVhtZEN6ZEtvUHZISVBYdG1yOEU3enlfXzhw
b21OM1l4Z0w2QlZNZmVFWHUzb2FLWlFJdUxTbW5uZ3ZPYXNOMG9aUkI5Qm5jN0FQbC03a3dwLWFY
di1DYkU0Z2R1ZzRMdHZObXpBSk9MWTBlU1dhbXJkRXJHMGIyT1FKUnA2VWY0SnFTcU9iQUlKTVZU
VXFNdnJ0ZDBOUWlLd0FvQWR6Y1Bhc293X1pWOW9HQ0p6VmJQbWhYdHNtR1ZFRmtvN0lqc3lZLXNm
SENKU1pXRHVaNnNNOTVxLWxxMFRrMmhoZ21ZZ2pBa0c2a1lOdE1xR1A5OGxRdjdQMlJ0T2c0QUVD
R01zT05SZ1o2NF9VUDBOSGhfMEpXV0hHTk5ORVMzUnpqdE9kdm9ZekRDY0drRW41RFdEN21ac21x
cThKTHNYLTNrSDZzZEt5eEhFNTJpYy1paVZUamhrQ3hUbldtTDRPTTZvQ0Y5ZlpKbGswMUF1Vm8w
S0tmTlU3bGxTb3VDZjlWQnV2cUZWUnk3eWhzUXp0ZlBWSFlULWhzekU0ay1HbF9qeW5yR001YXFq
NjI0UDNNWnRka005eWtjOWU3ekZ6STNuYWpmdGoyaXNBMUFmNXF5WEYwOWV0WDhRQnJnSWFlOW9P
NHJZZWRPbDBTNDR4RzR1Zk1qUGdtc0dXMFBaRWVyRzBRMmQzNm82bkQ2eXJ6UDdUeFl0TVJLOXFL
dEltOEVTT0N4TDZibzR4cGhkT1YzbFVEVk5qR0tkRllPTHZFZW0zdk00SC05ZUVXT2lKZThHM0Zh
UVF4a2xsTUJVOWpVaG9TZXhtUlhzclRlZHhNOElHUlE4eGMxVnpWVnJhdG9vald1cjV1bnY1WjZI
NkpWY0otbUVsYno4NE5JcFpSTzV3aTlUVndRQWFmdWIzNzNJQnZkaUI3TWhJWkVQRmlEakx1c2V4
RzBtUTlCQWtDbElTZXhnMmtoaGFRNkN5cE5VOWRXVEFZX3VJSENmWncwbXNqNGxRPC91cmw+PHVy
bD5odHRwczovL3dhdGVybWFyay5zaWx2ZXJjaGFpci5jb20vbWVyY2VyXzIwMThfb2lfMTgwMjUx
LnBkZj90b2tlbj1BUUVDQUhpMjA4QkU0OU9vYW45a2toV19FcmN5N0RtM1pMXzlDZjNxZktBYzQ4
NXlzZ0FBQTBvd2dnTkdCZ2txaGtpRzl3MEJCd2FnZ2dNM01JSURNd0lCQURDQ0F5d0dDU3FHU0li
M0RRRUhBVEFlQmdsZ2hrZ0JaUU1FQVM0d0VRUU1uSHJYZmViYTFxTG5HTHMwQWdFUWdJSUNfY3V6
R0hOU3JiNm1MU1NjdHhwSzk4dU1mb29FVU1Yd2FhR2NwS0lUNG1kYnIzZ3A2RkFjb2ZRSXRCeC1y
MGhJekxTa25ydklLdmZJWndYTGRNREF5WGpiMVhtUnBIX0V6OTdVeGJkUlFOSXczUDIzWlNsUVd5
TTY5RWN4clVZTnlxWlZqaFhVdnlrd05MOWVDRlF4SDdydHhEbUlvVXptVWE1VGhpeVp5SmdNQUcz
ek1Sek5OZWRQcnhxa3E4REdvdGRRaXJKM0EzQk5SS0JXd0JkRUZ3RVR6QlVtdTFfcE01czd2QkRr
RTZrbTMwZGpFdl9yaFI2Q3l1Y05zeHQwbFhIV21UZURlM1RqdFltLWIxN2FSWGRIckZlclZnN3VR
MTF1UVhPLWR5MXJDRklTNHBOMDNmeW9NQ2RUeDdaVENtSWJLdVUyVDZrZ2lqTUpxQjlHWVBFcjJi
X0VsTExRTmxTc2l1ZDctVlA4WFZBYnJTX29CMTdwUUlscUVJc19rWWh5Mm5hZ0I0eDRUYnJiRFhM
ZHItbjFHX2hwRHVrNzlpUnEzUzFnWEo2S2IyY2tKLWdfRGsyUm1RakQxcGRMSmFhQUE2T1k2My1R
T0xldXZ5M1g3RUNuWTdiTlhEN3Q0SE1UZHJmSjBUNG1CV1NqLUppU0hMbUZxY0xvOUJob3Vzbk01
a3p1S2JIRVhkelEyMlBaYmZlVkwtTGk2Mm1UU2h6V1FXc01Gd3pRYzJOdlJubkpRZnNrVXgxTjlh
dHktTXpaUTRFdzIzOENubkJJNGU3REhiZ25ESXRCLWVrQjFJbnN5QWh0NzVYX0xwdHdHb2U2VnZn
emF5b0g1Y1FQSHFwMUt2TDdBcHBFUGtPeHoxbjY0Y21rZDJsOXM0Sk9DMjJDeEVxdGdTRWNVVVVq
S2dLUmhLc0Mta29uMERrcW5kbHdkTVpfM25RbUJaMlpWdUpzd0lhV1FpLUFTVXlHZ1IwcWI0cTRF
TE1NVU9TemNuUGlZZUtEMUtjdUFtM3dHVDQ2d3F0bEh1bVFLdmluODZWeTdUTnBMbW1PaFRBTUdS
eUE3UE1XMXVfbW0yS0RvN29tdE84bnRwX2hLRXRMdFVuRDg5SDVMSmFraVh5V2pzWUZCeVU4el9E
Q0JrX1FMOVlIVzNXczJRTFRqM29zbDQyY2JYZjhBMk9GeFduazFrMTZtamZ5WHdielJ0bVJ0Qmhu
a0lGLVVxN21JdXkxZmNCOWpkR1R2UnBNUlB0Vkp5YVVhZ1ZaU0RjQTFpdlNtNTBZYjg5X0dGOXFT
SHdPOTc1dm1KQVhxWlZhZEhLSGNsQVFzUG1SNzdOLTNsWm1seDBPbHhIdlZUWi1rUTwvdXJsPjwv
cmVsYXRlZC11cmxzPjwvdXJscz48ZWxlY3Ryb25pYy1yZXNvdXJjZS1udW0+MTAuMTAwMS9qYW1h
bmV0d29ya29wZW4uMjAxOC41OTU3PC9lbGVjdHJvbmljLXJlc291cmNlLW51bT48YWNjZXNzLWRh
dGU+Ni8xNy8yMDI0PC9hY2Nlc3MtZGF0ZT48L3JlY29yZD48L0NpdGU+PENpdGU+PEF1dGhvcj5E
aSBMYXVybzwvQXV0aG9yPjxZZWFyPjIwMjU8L1llYXI+PFJlY051bT42OTwvUmVjTnVtPjxyZWNv
cmQ+PHJlYy1udW1iZXI+Njk8L3JlYy1udW1iZXI+PGZvcmVpZ24ta2V5cz48a2V5IGFwcD0iRU4i
IGRiLWlkPSI1ZXR2MnNyczh0ZndwcmUyMmZsNTJ4OTl3dHBkc3phenN6ZWQiIHRpbWVzdGFtcD0i
MTc1OTc3MzE0MCI+Njk8L2tleT48L2ZvcmVpZ24ta2V5cz48cmVmLXR5cGUgbmFtZT0iSm91cm5h
bCBBcnRpY2xlIj4xNzwvcmVmLXR5cGU+PGNvbnRyaWJ1dG9ycz48YXV0aG9ycz48YXV0aG9yPkRp
IExhdXJvLCBGLjwvYXV0aG9yPjxhdXRob3I+UHJvYmVydCwgVy4gSi4gTS48L2F1dGhvcj48YXV0
aG9yPlBpY2tsZXMsIE0uPC9hdXRob3I+PGF1dGhvcj5Db3JpLCBBLjwvYXV0aG9yPjxhdXRob3I+
SGluY2gsIFIuPC9hdXRob3I+PGF1dGhvcj5GZXJyZXR0aSwgTC48L2F1dGhvcj48YXV0aG9yPlBh
bm92c2thLUdyaWZmaXRocywgSi48L2F1dGhvcj48YXV0aG9yPkFiZWxlci1Eb3JuZXIsIEwuPC9h
dXRob3I+PGF1dGhvcj5EdW5iYXIsIFIuPC9hdXRob3I+PGF1dGhvcj5Cb2NrLCBQLjwvYXV0aG9y
PjxhdXRob3I+RG9ubmVsbCwgRC4gSi48L2F1dGhvcj48YXV0aG9yPkF5bGVzLCBILjwvYXV0aG9y
PjxhdXRob3I+RmlkbGVyLCBTLjwvYXV0aG9yPjxhdXRob3I+SGF5ZXMsIFIuPC9hdXRob3I+PGF1
dGhvcj5GcmFzZXIsIEMuPC9hdXRob3I+PGF1dGhvcj5QQU5HRUEgQ29uc29ydGl1bTwvYXV0aG9y
PjwvYXV0aG9ycz48L2NvbnRyaWJ1dG9ycz48YXV0aC1hZGRyZXNzPlVuaXYgT3hmb3JkLCBQYW5k
ZW0gU2NpIEluc3QsIE51ZmZpZWxkIERlcHQgTWVkLCBPeGZvcmQsIEVuZ2xhbmQmI3hEO0ltcGVy
aWFsIENvbGwsIFNjaCBQdWJsIEhsdGgsIExvbmRvbiwgRW5nbGFuZCYjeEQ7VW5pdiBPeGZvcmQs
IFF1ZWVucyBDb2xsLCBPeGZvcmQsIEVuZ2xhbmQmI3hEO1N0ZWxsZW5ib3NjaCBVbml2LCBGYWMg
TWVkICZhbXA7IEhsdGggU2NpLCBEZXNtb25kIFR1dHUgVEIgQ3RyLCBEZXB0IFBhZWRpYXQgJmFt
cDsgQ2hpbGQgSGx0aCwgQ2FwZSBUb3duLCBTb3V0aCBBZnJpY2EmI3hEO0ZyZWQgSHV0Y2hpbnNv
biBDYW5jIFJlcyBDdHIsIFNlYXR0bGUsIFdBIFVTQSYjeEQ7WmFtYmFydCwgTHVzYWthLCBaYW1i
aWEmI3hEO0xvbmRvbiBTY2ggSHlnICZhbXA7IFRyb3AgTWVkLCBMb25kb24sIEVuZ2xhbmQmI3hE
O0ltcGVyaWFsIENvbGwgTG9uZG9uLCBEZXB0IEluZmVjdCBEaXMsIExvbmRvbiwgRW5nbGFuZDwv
YXV0aC1hZGRyZXNzPjx0aXRsZXM+PHRpdGxlPkxhcmdlIGNvbm5lY3RlZCBjb21wb25lbnRzIGlu
IHNleHVhbCBuZXR3b3JrcyBhbmQgdGhlaXIgcm9sZSBpbiBISVYgdHJhbnNtaXNzaW9uIGluIFN1
Yi1TYWhhcmFuIEFmcmljYTogQSBtb2RlbC1iYXNlZCBhbmFseXNpcyBvZiBIUFROIDA3MSAoUG9w
QVJUKSBkYXRhPC90aXRsZT48c2Vjb25kYXJ5LXRpdGxlPkpvdXJuYWwgb2YgVGhlb3JldGljYWwg
QmlvbG9neTwvc2Vjb25kYXJ5LXRpdGxlPjxhbHQtdGl0bGU+SiBUaGVvciBCaW9sPC9hbHQtdGl0
bGU+PC90aXRsZXM+PHBlcmlvZGljYWw+PGZ1bGwtdGl0bGU+Sm91cm5hbCBvZiBUaGVvcmV0aWNh
bCBCaW9sb2d5PC9mdWxsLXRpdGxlPjxhYmJyLTE+SiBUaGVvciBCaW9sPC9hYmJyLTE+PC9wZXJp
b2RpY2FsPjxhbHQtcGVyaW9kaWNhbD48ZnVsbC10aXRsZT5Kb3VybmFsIG9mIFRoZW9yZXRpY2Fs
IEJpb2xvZ3k8L2Z1bGwtdGl0bGU+PGFiYnItMT5KIFRoZW9yIEJpb2w8L2FiYnItMT48L2FsdC1w
ZXJpb2RpY2FsPjx2b2x1bWU+NjEzPC92b2x1bWU+PGtleXdvcmRzPjxrZXl3b3JkPmluZmVjdGlv
dXMgZGlzZWFzZSBtb2RlbDwva2V5d29yZD48a2V5d29yZD5ISVYgbW9kZWw8L2tleXdvcmQ+PGtl
eXdvcmQ+cG9wYXJ0IHRyaWFsPC9rZXl3b3JkPjxrZXl3b3JkPnNleHVhbCBuZXR3b3Jrczwva2V5
d29yZD48a2V5d29yZD5wb3B1bGF0aW9uPC9rZXl3b3JkPjxrZXl3b3JkPnBhcnRuZXJzaGlwczwv
a2V5d29yZD48a2V5d29yZD5lcGlkZW1pY3M8L2tleXdvcmQ+PGtleXdvcmQ+ZXZvbHV0aW9uPC9r
ZXl3b3JkPjxrZXl3b3JkPmR5bmFtaWNzPC9rZXl3b3JkPjxrZXl3b3JkPnBhdHRlcm5zPC9rZXl3
b3JkPjxrZXl3b3JkPmJyaXRhaW48L2tleXdvcmQ+PGtleXdvcmQ+c3ByZWFkPC9rZXl3b3JkPjxr
ZXl3b3JkPmltcGFjdDwva2V5d29yZD48L2tleXdvcmRzPjxkYXRlcz48eWVhcj4yMDI1PC95ZWFy
PjxwdWItZGF0ZXM+PGRhdGU+T2N0IDc8L2RhdGU+PC9wdWItZGF0ZXM+PC9kYXRlcz48aXNibj4w
MDIyLTUxOTM8L2lzYm4+PGFjY2Vzc2lvbi1udW0+V09TOjAwMTU1ODcyMzIwMDAwMTwvYWNjZXNz
aW9uLW51bT48dXJscz48cmVsYXRlZC11cmxzPjx1cmw+Jmx0O0dvIHRvIElTSSZndDs6Ly9XT1M6
MDAxNTU4NzIzMjAwMDAxPC91cmw+PHVybD5odHRwczovL3d3dy5zY2llbmNlZGlyZWN0LmNvbS9z
Y2llbmNlL2FydGljbGUvcGlpL1MwMDIyNTE5MzI1MDAxODQ1P3ZpYSUzRGlodWI8L3VybD48L3Jl
bGF0ZWQtdXJscz48L3VybHM+PGVsZWN0cm9uaWMtcmVzb3VyY2UtbnVtPkFSVE4gMTEyMjE4JiN4
RDsxMC4xMDE2L2ouanRiaS4yMDI1LjExMjIxODwvZWxlY3Ryb25pYy1yZXNvdXJjZS1udW0+PGxh
bmd1YWdlPkVuZ2xpc2g8L2xhbmd1YWdlPjwvcmVjb3JkPjwvQ2l0ZT48L0VuZE5vdGU+
</w:fldData>
        </w:fldChar>
      </w:r>
      <w:r w:rsidR="009448ED">
        <w:instrText xml:space="preserve"> ADDIN EN.CITE </w:instrText>
      </w:r>
      <w:r w:rsidR="009448ED">
        <w:fldChar w:fldCharType="begin">
          <w:fldData xml:space="preserve">PEVuZE5vdGU+PENpdGU+PEF1dGhvcj5NZXJjZXI8L0F1dGhvcj48WWVhcj4yMDE4PC9ZZWFyPjxS
ZWNOdW0+NTI8L1JlY051bT48RGlzcGxheVRleHQ+PHN0eWxlIGZhY2U9InN1cGVyc2NyaXB0Ij40
MSw0Mjwvc3R5bGU+PC9EaXNwbGF5VGV4dD48cmVjb3JkPjxyZWMtbnVtYmVyPjUyPC9yZWMtbnVt
YmVyPjxmb3JlaWduLWtleXM+PGtleSBhcHA9IkVOIiBkYi1pZD0iNWV0djJzcnM4dGZ3cHJlMjJm
bDUyeDk5d3RwZHN6YXpzemVkIiB0aW1lc3RhbXA9IjE3MjY1MTgyNzQiPjUyPC9rZXk+PC9mb3Jl
aWduLWtleXM+PHJlZi10eXBlIG5hbWU9IkpvdXJuYWwgQXJ0aWNsZSI+MTc8L3JlZi10eXBlPjxj
b250cmlidXRvcnM+PGF1dGhvcnM+PGF1dGhvcj5NZXJjZXIsIENhdGhlcmluZSBILjwvYXV0aG9y
PjxhdXRob3I+Sm9uZXMsIEt5bGUgRy48L2F1dGhvcj48YXV0aG9yPkdlYXJ5LCBSZWJlY2NhIFMu
PC9hdXRob3I+PGF1dGhvcj5GaWVsZCwgTmlnZWw8L2F1dGhvcj48YXV0aG9yPlRhbnRvbiwgQ2xh
cmU8L2F1dGhvcj48YXV0aG9yPkJ1cmtpbGwsIFNhcmFoPC9hdXRob3I+PGF1dGhvcj5DbGlmdG9u
LCBTb2F6aWc8L2F1dGhvcj48YXV0aG9yPlNvbm5lbmJlcmcsIFBhbTwvYXV0aG9yPjxhdXRob3I+
TWl0Y2hlbGwsIEtpcnN0aW4gUi48L2F1dGhvcj48YXV0aG9yPkdyYXZuaW5nZW4sIEtpcnN0ZW48
L2F1dGhvcj48YXV0aG9yPkpvaG5zb24sIEFubmUgTS48L2F1dGhvcj48L2F1dGhvcnM+PC9jb250
cmlidXRvcnM+PHRpdGxlcz48dGl0bGU+QXNzb2NpYXRpb24gb2YgVGltaW5nIG9mIFNleHVhbCBQ
YXJ0bmVyc2hpcHMgYW5kIFBlcmNlcHRpb25zIG9mIFBhcnRuZXJzJmFwb3M7IENvbmN1cnJlbmN5
IFdpdGggUmVwb3J0aW5nIG9mIFNleHVhbGx5IFRyYW5zbWl0dGVkIEluZmVjdGlvbiBEaWFnbm9z
aXM8L3RpdGxlPjxzZWNvbmRhcnktdGl0bGU+SkFNQSBOZXR3b3JrIE9wZW48L3NlY29uZGFyeS10
aXRsZT48L3RpdGxlcz48cGVyaW9kaWNhbD48ZnVsbC10aXRsZT5KQU1BIE5ldHdvcmsgT3Blbjwv
ZnVsbC10aXRsZT48L3BlcmlvZGljYWw+PHBhZ2VzPmUxODU5NTctZTE4NTk1NzwvcGFnZXM+PHZv
bHVtZT4xPC92b2x1bWU+PG51bWJlcj44PC9udW1iZXI+PGRhdGVzPjx5ZWFyPjIwMTg8L3llYXI+
PC9kYXRlcz48aXNibj4yNTc0LTM4MDU8L2lzYm4+PHVybHM+PHJlbGF0ZWQtdXJscz48dXJsPmh0
dHBzOi8vZG9pLm9yZy8xMC4xMDAxL2phbWFuZXR3b3Jrb3Blbi4yMDE4LjU5NTc8L3VybD48dXJs
Pmh0dHBzOi8vd2F0ZXJtYXJrLnNpbHZlcmNoYWlyLmNvbS9tZXJjZXJfMjAxOF9vaV8xODAyNTEu
cGRmP3Rva2VuPUFRRUNBSGkyMDhCRTQ5T29hbjlra2hXX0VyY3k3RG0zWkxfOUNmM3FmS0FjNDg1
eXNnQUFBMG93Z2dOR0Jna3Foa2lHOXcwQkJ3YWdnZ00zTUlJRE13SUJBRENDQXl3R0NTcUdTSWIz
RFFFSEFUQWVCZ2xnaGtnQlpRTUVBUzR3RVFRTWpHOUFIRmsxRkRiYmxCZk1BZ0VRZ0lJQ19ienlr
dld5NUtvSnpqQ25ibTZrRWtMdVZLY0FOUGx0Q1FDV1VFazR6S0NrQjdkeF9EWUFOeVVGbHYtVnVP
SUdYTklTTXhYT2NQTU10UnhhN0gwa2ZxQTBzdGN0WGpoZkwwTmFtVG9qWl9uX05SWTh5VFh2N0NY
ejk0YkkzeTdjLXRfanIxUEswWkd2czNkeTMtdTVhRnVad1NxYTJFcm52VmJXWTF0cjVCMFBYS1Z1
dmpiaGZ0TDF6d0o2YVE5V0RNV1Q5MWpUZ21HWW13eFVWV0dlOVJ1VXVrNldLd3czUFFxY1NXVnhJ
R2lscXhCbUUwdmJaSlRTZFpjRzN2MnB5YkFSM2xjNVhtZEN6ZEtvUHZISVBYdG1yOEU3enlfXzhw
b21OM1l4Z0w2QlZNZmVFWHUzb2FLWlFJdUxTbW5uZ3ZPYXNOMG9aUkI5Qm5jN0FQbC03a3dwLWFY
di1DYkU0Z2R1ZzRMdHZObXpBSk9MWTBlU1dhbXJkRXJHMGIyT1FKUnA2VWY0SnFTcU9iQUlKTVZU
VXFNdnJ0ZDBOUWlLd0FvQWR6Y1Bhc293X1pWOW9HQ0p6VmJQbWhYdHNtR1ZFRmtvN0lqc3lZLXNm
SENKU1pXRHVaNnNNOTVxLWxxMFRrMmhoZ21ZZ2pBa0c2a1lOdE1xR1A5OGxRdjdQMlJ0T2c0QUVD
R01zT05SZ1o2NF9VUDBOSGhfMEpXV0hHTk5ORVMzUnpqdE9kdm9ZekRDY0drRW41RFdEN21ac21x
cThKTHNYLTNrSDZzZEt5eEhFNTJpYy1paVZUamhrQ3hUbldtTDRPTTZvQ0Y5ZlpKbGswMUF1Vm8w
S0tmTlU3bGxTb3VDZjlWQnV2cUZWUnk3eWhzUXp0ZlBWSFlULWhzekU0ay1HbF9qeW5yR001YXFq
NjI0UDNNWnRka005eWtjOWU3ekZ6STNuYWpmdGoyaXNBMUFmNXF5WEYwOWV0WDhRQnJnSWFlOW9P
NHJZZWRPbDBTNDR4RzR1Zk1qUGdtc0dXMFBaRWVyRzBRMmQzNm82bkQ2eXJ6UDdUeFl0TVJLOXFL
dEltOEVTT0N4TDZibzR4cGhkT1YzbFVEVk5qR0tkRllPTHZFZW0zdk00SC05ZUVXT2lKZThHM0Zh
UVF4a2xsTUJVOWpVaG9TZXhtUlhzclRlZHhNOElHUlE4eGMxVnpWVnJhdG9vald1cjV1bnY1WjZI
NkpWY0otbUVsYno4NE5JcFpSTzV3aTlUVndRQWFmdWIzNzNJQnZkaUI3TWhJWkVQRmlEakx1c2V4
RzBtUTlCQWtDbElTZXhnMmtoaGFRNkN5cE5VOWRXVEFZX3VJSENmWncwbXNqNGxRPC91cmw+PHVy
bD5odHRwczovL3dhdGVybWFyay5zaWx2ZXJjaGFpci5jb20vbWVyY2VyXzIwMThfb2lfMTgwMjUx
LnBkZj90b2tlbj1BUUVDQUhpMjA4QkU0OU9vYW45a2toV19FcmN5N0RtM1pMXzlDZjNxZktBYzQ4
NXlzZ0FBQTBvd2dnTkdCZ2txaGtpRzl3MEJCd2FnZ2dNM01JSURNd0lCQURDQ0F5d0dDU3FHU0li
M0RRRUhBVEFlQmdsZ2hrZ0JaUU1FQVM0d0VRUU1uSHJYZmViYTFxTG5HTHMwQWdFUWdJSUNfY3V6
R0hOU3JiNm1MU1NjdHhwSzk4dU1mb29FVU1Yd2FhR2NwS0lUNG1kYnIzZ3A2RkFjb2ZRSXRCeC1y
MGhJekxTa25ydklLdmZJWndYTGRNREF5WGpiMVhtUnBIX0V6OTdVeGJkUlFOSXczUDIzWlNsUVd5
TTY5RWN4clVZTnlxWlZqaFhVdnlrd05MOWVDRlF4SDdydHhEbUlvVXptVWE1VGhpeVp5SmdNQUcz
ek1Sek5OZWRQcnhxa3E4REdvdGRRaXJKM0EzQk5SS0JXd0JkRUZ3RVR6QlVtdTFfcE01czd2QkRr
RTZrbTMwZGpFdl9yaFI2Q3l1Y05zeHQwbFhIV21UZURlM1RqdFltLWIxN2FSWGRIckZlclZnN3VR
MTF1UVhPLWR5MXJDRklTNHBOMDNmeW9NQ2RUeDdaVENtSWJLdVUyVDZrZ2lqTUpxQjlHWVBFcjJi
X0VsTExRTmxTc2l1ZDctVlA4WFZBYnJTX29CMTdwUUlscUVJc19rWWh5Mm5hZ0I0eDRUYnJiRFhM
ZHItbjFHX2hwRHVrNzlpUnEzUzFnWEo2S2IyY2tKLWdfRGsyUm1RakQxcGRMSmFhQUE2T1k2My1R
T0xldXZ5M1g3RUNuWTdiTlhEN3Q0SE1UZHJmSjBUNG1CV1NqLUppU0hMbUZxY0xvOUJob3Vzbk01
a3p1S2JIRVhkelEyMlBaYmZlVkwtTGk2Mm1UU2h6V1FXc01Gd3pRYzJOdlJubkpRZnNrVXgxTjlh
dHktTXpaUTRFdzIzOENubkJJNGU3REhiZ25ESXRCLWVrQjFJbnN5QWh0NzVYX0xwdHdHb2U2VnZn
emF5b0g1Y1FQSHFwMUt2TDdBcHBFUGtPeHoxbjY0Y21rZDJsOXM0Sk9DMjJDeEVxdGdTRWNVVVVq
S2dLUmhLc0Mta29uMERrcW5kbHdkTVpfM25RbUJaMlpWdUpzd0lhV1FpLUFTVXlHZ1IwcWI0cTRF
TE1NVU9TemNuUGlZZUtEMUtjdUFtM3dHVDQ2d3F0bEh1bVFLdmluODZWeTdUTnBMbW1PaFRBTUdS
eUE3UE1XMXVfbW0yS0RvN29tdE84bnRwX2hLRXRMdFVuRDg5SDVMSmFraVh5V2pzWUZCeVU4el9E
Q0JrX1FMOVlIVzNXczJRTFRqM29zbDQyY2JYZjhBMk9GeFduazFrMTZtamZ5WHdielJ0bVJ0Qmhu
a0lGLVVxN21JdXkxZmNCOWpkR1R2UnBNUlB0Vkp5YVVhZ1ZaU0RjQTFpdlNtNTBZYjg5X0dGOXFT
SHdPOTc1dm1KQVhxWlZhZEhLSGNsQVFzUG1SNzdOLTNsWm1seDBPbHhIdlZUWi1rUTwvdXJsPjwv
cmVsYXRlZC11cmxzPjwvdXJscz48ZWxlY3Ryb25pYy1yZXNvdXJjZS1udW0+MTAuMTAwMS9qYW1h
bmV0d29ya29wZW4uMjAxOC41OTU3PC9lbGVjdHJvbmljLXJlc291cmNlLW51bT48YWNjZXNzLWRh
dGU+Ni8xNy8yMDI0PC9hY2Nlc3MtZGF0ZT48L3JlY29yZD48L0NpdGU+PENpdGU+PEF1dGhvcj5E
aSBMYXVybzwvQXV0aG9yPjxZZWFyPjIwMjU8L1llYXI+PFJlY051bT42OTwvUmVjTnVtPjxyZWNv
cmQ+PHJlYy1udW1iZXI+Njk8L3JlYy1udW1iZXI+PGZvcmVpZ24ta2V5cz48a2V5IGFwcD0iRU4i
IGRiLWlkPSI1ZXR2MnNyczh0ZndwcmUyMmZsNTJ4OTl3dHBkc3phenN6ZWQiIHRpbWVzdGFtcD0i
MTc1OTc3MzE0MCI+Njk8L2tleT48L2ZvcmVpZ24ta2V5cz48cmVmLXR5cGUgbmFtZT0iSm91cm5h
bCBBcnRpY2xlIj4xNzwvcmVmLXR5cGU+PGNvbnRyaWJ1dG9ycz48YXV0aG9ycz48YXV0aG9yPkRp
IExhdXJvLCBGLjwvYXV0aG9yPjxhdXRob3I+UHJvYmVydCwgVy4gSi4gTS48L2F1dGhvcj48YXV0
aG9yPlBpY2tsZXMsIE0uPC9hdXRob3I+PGF1dGhvcj5Db3JpLCBBLjwvYXV0aG9yPjxhdXRob3I+
SGluY2gsIFIuPC9hdXRob3I+PGF1dGhvcj5GZXJyZXR0aSwgTC48L2F1dGhvcj48YXV0aG9yPlBh
bm92c2thLUdyaWZmaXRocywgSi48L2F1dGhvcj48YXV0aG9yPkFiZWxlci1Eb3JuZXIsIEwuPC9h
dXRob3I+PGF1dGhvcj5EdW5iYXIsIFIuPC9hdXRob3I+PGF1dGhvcj5Cb2NrLCBQLjwvYXV0aG9y
PjxhdXRob3I+RG9ubmVsbCwgRC4gSi48L2F1dGhvcj48YXV0aG9yPkF5bGVzLCBILjwvYXV0aG9y
PjxhdXRob3I+RmlkbGVyLCBTLjwvYXV0aG9yPjxhdXRob3I+SGF5ZXMsIFIuPC9hdXRob3I+PGF1
dGhvcj5GcmFzZXIsIEMuPC9hdXRob3I+PGF1dGhvcj5QQU5HRUEgQ29uc29ydGl1bTwvYXV0aG9y
PjwvYXV0aG9ycz48L2NvbnRyaWJ1dG9ycz48YXV0aC1hZGRyZXNzPlVuaXYgT3hmb3JkLCBQYW5k
ZW0gU2NpIEluc3QsIE51ZmZpZWxkIERlcHQgTWVkLCBPeGZvcmQsIEVuZ2xhbmQmI3hEO0ltcGVy
aWFsIENvbGwsIFNjaCBQdWJsIEhsdGgsIExvbmRvbiwgRW5nbGFuZCYjeEQ7VW5pdiBPeGZvcmQs
IFF1ZWVucyBDb2xsLCBPeGZvcmQsIEVuZ2xhbmQmI3hEO1N0ZWxsZW5ib3NjaCBVbml2LCBGYWMg
TWVkICZhbXA7IEhsdGggU2NpLCBEZXNtb25kIFR1dHUgVEIgQ3RyLCBEZXB0IFBhZWRpYXQgJmFt
cDsgQ2hpbGQgSGx0aCwgQ2FwZSBUb3duLCBTb3V0aCBBZnJpY2EmI3hEO0ZyZWQgSHV0Y2hpbnNv
biBDYW5jIFJlcyBDdHIsIFNlYXR0bGUsIFdBIFVTQSYjeEQ7WmFtYmFydCwgTHVzYWthLCBaYW1i
aWEmI3hEO0xvbmRvbiBTY2ggSHlnICZhbXA7IFRyb3AgTWVkLCBMb25kb24sIEVuZ2xhbmQmI3hE
O0ltcGVyaWFsIENvbGwgTG9uZG9uLCBEZXB0IEluZmVjdCBEaXMsIExvbmRvbiwgRW5nbGFuZDwv
YXV0aC1hZGRyZXNzPjx0aXRsZXM+PHRpdGxlPkxhcmdlIGNvbm5lY3RlZCBjb21wb25lbnRzIGlu
IHNleHVhbCBuZXR3b3JrcyBhbmQgdGhlaXIgcm9sZSBpbiBISVYgdHJhbnNtaXNzaW9uIGluIFN1
Yi1TYWhhcmFuIEFmcmljYTogQSBtb2RlbC1iYXNlZCBhbmFseXNpcyBvZiBIUFROIDA3MSAoUG9w
QVJUKSBkYXRhPC90aXRsZT48c2Vjb25kYXJ5LXRpdGxlPkpvdXJuYWwgb2YgVGhlb3JldGljYWwg
QmlvbG9neTwvc2Vjb25kYXJ5LXRpdGxlPjxhbHQtdGl0bGU+SiBUaGVvciBCaW9sPC9hbHQtdGl0
bGU+PC90aXRsZXM+PHBlcmlvZGljYWw+PGZ1bGwtdGl0bGU+Sm91cm5hbCBvZiBUaGVvcmV0aWNh
bCBCaW9sb2d5PC9mdWxsLXRpdGxlPjxhYmJyLTE+SiBUaGVvciBCaW9sPC9hYmJyLTE+PC9wZXJp
b2RpY2FsPjxhbHQtcGVyaW9kaWNhbD48ZnVsbC10aXRsZT5Kb3VybmFsIG9mIFRoZW9yZXRpY2Fs
IEJpb2xvZ3k8L2Z1bGwtdGl0bGU+PGFiYnItMT5KIFRoZW9yIEJpb2w8L2FiYnItMT48L2FsdC1w
ZXJpb2RpY2FsPjx2b2x1bWU+NjEzPC92b2x1bWU+PGtleXdvcmRzPjxrZXl3b3JkPmluZmVjdGlv
dXMgZGlzZWFzZSBtb2RlbDwva2V5d29yZD48a2V5d29yZD5ISVYgbW9kZWw8L2tleXdvcmQ+PGtl
eXdvcmQ+cG9wYXJ0IHRyaWFsPC9rZXl3b3JkPjxrZXl3b3JkPnNleHVhbCBuZXR3b3Jrczwva2V5
d29yZD48a2V5d29yZD5wb3B1bGF0aW9uPC9rZXl3b3JkPjxrZXl3b3JkPnBhcnRuZXJzaGlwczwv
a2V5d29yZD48a2V5d29yZD5lcGlkZW1pY3M8L2tleXdvcmQ+PGtleXdvcmQ+ZXZvbHV0aW9uPC9r
ZXl3b3JkPjxrZXl3b3JkPmR5bmFtaWNzPC9rZXl3b3JkPjxrZXl3b3JkPnBhdHRlcm5zPC9rZXl3
b3JkPjxrZXl3b3JkPmJyaXRhaW48L2tleXdvcmQ+PGtleXdvcmQ+c3ByZWFkPC9rZXl3b3JkPjxr
ZXl3b3JkPmltcGFjdDwva2V5d29yZD48L2tleXdvcmRzPjxkYXRlcz48eWVhcj4yMDI1PC95ZWFy
PjxwdWItZGF0ZXM+PGRhdGU+T2N0IDc8L2RhdGU+PC9wdWItZGF0ZXM+PC9kYXRlcz48aXNibj4w
MDIyLTUxOTM8L2lzYm4+PGFjY2Vzc2lvbi1udW0+V09TOjAwMTU1ODcyMzIwMDAwMTwvYWNjZXNz
aW9uLW51bT48dXJscz48cmVsYXRlZC11cmxzPjx1cmw+Jmx0O0dvIHRvIElTSSZndDs6Ly9XT1M6
MDAxNTU4NzIzMjAwMDAxPC91cmw+PHVybD5odHRwczovL3d3dy5zY2llbmNlZGlyZWN0LmNvbS9z
Y2llbmNlL2FydGljbGUvcGlpL1MwMDIyNTE5MzI1MDAxODQ1P3ZpYSUzRGlodWI8L3VybD48L3Jl
bGF0ZWQtdXJscz48L3VybHM+PGVsZWN0cm9uaWMtcmVzb3VyY2UtbnVtPkFSVE4gMTEyMjE4JiN4
RDsxMC4xMDE2L2ouanRiaS4yMDI1LjExMjIxODwvZWxlY3Ryb25pYy1yZXNvdXJjZS1udW0+PGxh
bmd1YWdlPkVuZ2xpc2g8L2xhbmd1YWdlPjwvcmVjb3JkPjwvQ2l0ZT48L0VuZE5vdGU+
</w:fldData>
        </w:fldChar>
      </w:r>
      <w:r w:rsidR="009448ED">
        <w:instrText xml:space="preserve"> ADDIN EN.CITE.DATA </w:instrText>
      </w:r>
      <w:r w:rsidR="009448ED">
        <w:fldChar w:fldCharType="end"/>
      </w:r>
      <w:r w:rsidR="00600572">
        <w:fldChar w:fldCharType="separate"/>
      </w:r>
      <w:r w:rsidR="009448ED" w:rsidRPr="009448ED">
        <w:rPr>
          <w:noProof/>
          <w:vertAlign w:val="superscript"/>
        </w:rPr>
        <w:t>41,42</w:t>
      </w:r>
      <w:r w:rsidR="00600572">
        <w:fldChar w:fldCharType="end"/>
      </w:r>
      <w:r w:rsidR="005823B0">
        <w:t xml:space="preserve"> </w:t>
      </w:r>
    </w:p>
    <w:p w14:paraId="1C338ABC" w14:textId="22789F4B" w:rsidR="00255379" w:rsidRDefault="00255379" w:rsidP="009C3C97">
      <w:r>
        <w:t>We did not find associations with multiple partners, which had been seen in other studies</w:t>
      </w:r>
      <w:r w:rsidR="009448ED">
        <w:fldChar w:fldCharType="begin">
          <w:fldData xml:space="preserve">PEVuZE5vdGU+PENpdGU+PEF1dGhvcj5OeWFidXRpPC9BdXRob3I+PFllYXI+MjAyMTwvWWVhcj48
UmVjTnVtPjY1PC9SZWNOdW0+PERpc3BsYXlUZXh0PjxzdHlsZSBmYWNlPSJzdXBlcnNjcmlwdCI+
Niw5LDE0LDE4LDIwLTIyLDI2LDI4LDQzPC9zdHlsZT48L0Rpc3BsYXlUZXh0PjxyZWNvcmQ+PHJl
Yy1udW1iZXI+NjU8L3JlYy1udW1iZXI+PGZvcmVpZ24ta2V5cz48a2V5IGFwcD0iRU4iIGRiLWlk
PSI1ZXR2MnNyczh0ZndwcmUyMmZsNTJ4OTl3dHBkc3phenN6ZWQiIHRpbWVzdGFtcD0iMTc1NDMw
OTU3NiI+NjU8L2tleT48L2ZvcmVpZ24ta2V5cz48cmVmLXR5cGUgbmFtZT0iSm91cm5hbCBBcnRp
Y2xlIj4xNzwvcmVmLXR5cGU+PGNvbnRyaWJ1dG9ycz48YXV0aG9ycz48YXV0aG9yPk55YWJ1dGks
IE1hcmlseW4gTi48L2F1dGhvcj48YXV0aG9yPlBldGVyc2VuLCBNYXlhIEwuPC9hdXRob3I+PGF1
dGhvcj5CdWt1c2ksIEVsaXphYmV0aCBBLjwvYXV0aG9yPjxhdXRob3I+S2FteWEsIE1vc2VzIFIu
PC9hdXRob3I+PGF1dGhvcj5Nd2FuZ3dhLCBGbG9yZW5jZTwvYXV0aG9yPjxhdXRob3I+S2FiYW1p
LCBKYW5lPC9hdXRob3I+PGF1dGhvcj5TYW5nLCBOb3J0b248L2F1dGhvcj48YXV0aG9yPkNoYXJs
ZWJvaXMsIEVkd2luIEQuPC9hdXRob3I+PGF1dGhvcj5CYWx6ZXIsIExhdXJhIEIuPC9hdXRob3I+
PGF1dGhvcj5TY2h3YWIsIEpvc2h1YSBELjwvYXV0aG9yPjxhdXRob3I+Q2FtbGluLCBDYXJvbCBT
LjwvYXV0aG9yPjxhdXRob3I+QmxhY2ssIERvdWdsYXM8L2F1dGhvcj48YXV0aG9yPkNsYXJrLCBU
YW1hcmEgRC48L2F1dGhvcj48YXV0aG9yPkNoYW1pZSwgR2FicmllbDwvYXV0aG9yPjxhdXRob3I+
SGF2bGlyLCBEaWFuZSBWLjwvYXV0aG9yPjxhdXRob3I+QXlpZWtvLCBKYW1lczwvYXV0aG9yPjwv
YXV0aG9ycz48L2NvbnRyaWJ1dG9ycz48dGl0bGVzPjx0aXRsZT5DaGFyYWN0ZXJpc3RpY3Mgb2Yg
SElWIHNlcm9jb252ZXJ0ZXJzIGluIHRoZSBzZXR0aW5nIG9mIHVuaXZlcnNhbCB0ZXN0IGFuZCB0
cmVhdDogUmVzdWx0cyBmcm9tIHRoZSBTRUFSQ0ggdHJpYWwgaW4gcnVyYWwgVWdhbmRhIGFuZCBL
ZW55YTwvdGl0bGU+PHNlY29uZGFyeS10aXRsZT5QTE9TIE9ORTwvc2Vjb25kYXJ5LXRpdGxlPjwv
dGl0bGVzPjxwZXJpb2RpY2FsPjxmdWxsLXRpdGxlPlBMb1MgT25lPC9mdWxsLXRpdGxlPjxhYmJy
LTE+UGxvUyBvbmU8L2FiYnItMT48L3BlcmlvZGljYWw+PHBhZ2VzPmUwMjQzMTY3PC9wYWdlcz48
dm9sdW1lPjE2PC92b2x1bWU+PG51bWJlcj4yPC9udW1iZXI+PGRhdGVzPjx5ZWFyPjIwMjE8L3ll
YXI+PC9kYXRlcz48cHVibGlzaGVyPlB1YmxpYyBMaWJyYXJ5IG9mIFNjaWVuY2U8L3B1Ymxpc2hl
cj48dXJscz48cmVsYXRlZC11cmxzPjx1cmw+aHR0cHM6Ly9kb2kub3JnLzEwLjEzNzEvam91cm5h
bC5wb25lLjAyNDMxNjc8L3VybD48dXJsPmh0dHBzOi8vam91cm5hbHMucGxvcy5vcmcvcGxvc29u
ZS9hcnRpY2xlL2ZpbGU/aWQ9MTAuMTM3MS9qb3VybmFsLnBvbmUuMDI0MzE2NyZhbXA7dHlwZT1w
cmludGFibGU8L3VybD48L3JlbGF0ZWQtdXJscz48L3VybHM+PGVsZWN0cm9uaWMtcmVzb3VyY2Ut
bnVtPjEwLjEzNzEvam91cm5hbC5wb25lLjAyNDMxNjc8L2VsZWN0cm9uaWMtcmVzb3VyY2UtbnVt
PjwvcmVjb3JkPjwvQ2l0ZT48Q2l0ZT48QXV0aG9yPkVkZWxzdGVpbjwvQXV0aG9yPjxZZWFyPjIw
MTU8L1llYXI+PFJlY051bT4xNzwvUmVjTnVtPjxyZWNvcmQ+PHJlYy1udW1iZXI+MTc8L3JlYy1u
dW1iZXI+PGZvcmVpZ24ta2V5cz48a2V5IGFwcD0iRU4iIGRiLWlkPSI1ZXR2MnNyczh0ZndwcmUy
MmZsNTJ4OTl3dHBkc3phenN6ZWQiIHRpbWVzdGFtcD0iMTcyNjUxMTAyNSI+MTc8L2tleT48L2Zv
cmVpZ24ta2V5cz48cmVmLXR5cGUgbmFtZT0iSm91cm5hbCBBcnRpY2xlIj4xNzwvcmVmLXR5cGU+
PGNvbnRyaWJ1dG9ycz48YXV0aG9ycz48YXV0aG9yPkVkZWxzdGVpbiwgWi4gUi48L2F1dGhvcj48
YXV0aG9yPlNhbnRlbGxpLCBKLiBTLjwvYXV0aG9yPjxhdXRob3I+SGVsbGVyaW5nZXIsIFMuPC9h
dXRob3I+PGF1dGhvcj5TY2h1eWxlciwgQS4gQy48L2F1dGhvcj48YXV0aG9yPldlaSwgWS48L2F1
dGhvcj48YXV0aG9yPk1hdGh1ciwgUy48L2F1dGhvcj48YXV0aG9yPlNvbmcsIFguPC9hdXRob3I+
PGF1dGhvcj5MdXRhbG8sIFQuPC9hdXRob3I+PGF1dGhvcj5OYWx1Z29kYSwgRi48L2F1dGhvcj48
YXV0aG9yPkdyYXksIFIuIEguPC9hdXRob3I+PGF1dGhvcj5XYXdlciwgTS4gSi48L2F1dGhvcj48
YXV0aG9yPlNlcndhZGRhLCBELiBNLjwvYXV0aG9yPjwvYXV0aG9ycz48L2NvbnRyaWJ1dG9ycz48
YXV0aC1hZGRyZXNzPkhJViBDZW50ZXIgZm9yIENsaW5pY2FsIGFuZCBCZWhhdmlvcmFsIFN0dWRp
ZXMsIE5ldyBZb3JrIFN0YXRlIFBzeWNoaWF0cmljIEluc3RpdHV0ZSBhbmQgQ29sdW1iaWEgVW5p
dmVyc2l0eSwgMTA1MSBSaXZlcnNpZGUgRHIuLCBOZXcgWW9yaywgTlksIFVTQS4gRWxlY3Ryb25p
YyBhZGRyZXNzOiB6b2UuZWRlbHN0ZWluQGdtYWlsLmNvbS4mI3hEO0NvbHVtYmlhIFVuaXZlcnNp
dHkgTWFpbG1hbiBTY2hvb2wgb2YgUHVibGljIEhlYWx0aCwgNzIyIFcuIDE2OHRoIFN0LiwgTmV3
IFlvcmssIE5ZLCBVU0EuJiN4RDtSYWthaSBIZWFsdGggU2NpZW5jZXMgUHJvZ3JhbSwgVWdhbmRh
IFZpcnVzIFJlc2VhcmNoIEluc3RpdHV0ZSwgRW50ZWJiZSwgVWdhbmRhLiYjeEQ7Sm9obnMgSG9w
a2lucyBCbG9vbWJlcmcgU2Nob29sIG9mIFB1YmxpYyBIZWFsdGgsIDYxNSBOLiBXb2xmZSBTdC4s
IEJhbHRpbW9yZSwgTUQsIFVTQS48L2F1dGgtYWRkcmVzcz48dGl0bGVzPjx0aXRsZT5GYWN0b3Jz
IGFzc29jaWF0ZWQgd2l0aCBpbmNpZGVudCBISVYgaW5mZWN0aW9uIHZlcnN1cyBwcmV2YWxlbnQg
aW5mZWN0aW9uIGFtb25nIHlvdXRoIGluIFJha2FpLCBVZ2FuZGE8L3RpdGxlPjxzZWNvbmRhcnkt
dGl0bGU+SiBFcGlkZW1pb2wgR2xvYiBIZWFsdGg8L3NlY29uZGFyeS10aXRsZT48YWx0LXRpdGxl
PkpvdXJuYWwgb2YgZXBpZGVtaW9sb2d5IGFuZCBnbG9iYWwgaGVhbHRoPC9hbHQtdGl0bGU+PC90
aXRsZXM+PHBlcmlvZGljYWw+PGZ1bGwtdGl0bGU+SiBFcGlkZW1pb2wgR2xvYiBIZWFsdGg8L2Z1
bGwtdGl0bGU+PGFiYnItMT5Kb3VybmFsIG9mIGVwaWRlbWlvbG9neSBhbmQgZ2xvYmFsIGhlYWx0
aDwvYWJici0xPjwvcGVyaW9kaWNhbD48YWx0LXBlcmlvZGljYWw+PGZ1bGwtdGl0bGU+SiBFcGlk
ZW1pb2wgR2xvYiBIZWFsdGg8L2Z1bGwtdGl0bGU+PGFiYnItMT5Kb3VybmFsIG9mIGVwaWRlbWlv
bG9neSBhbmQgZ2xvYmFsIGhlYWx0aDwvYWJici0xPjwvYWx0LXBlcmlvZGljYWw+PHBhZ2VzPjg1
LTkxPC9wYWdlcz48dm9sdW1lPjU8L3ZvbHVtZT48bnVtYmVyPjE8L251bWJlcj48ZWRpdGlvbj4y
MDE1LzAyLzI0PC9lZGl0aW9uPjxrZXl3b3Jkcz48a2V5d29yZD5BZG9sZXNjZW50PC9rZXl3b3Jk
PjxrZXl3b3JkPkFkdWx0PC9rZXl3b3JkPjxrZXl3b3JkPkZlbWFsZTwva2V5d29yZD48a2V5d29y
ZD5ISVYgSW5mZWN0aW9ucy8qZXBpZGVtaW9sb2d5PC9rZXl3b3JkPjxrZXl3b3JkPkh1bWFuczwv
a2V5d29yZD48a2V5d29yZD5JbmNpZGVuY2U8L2tleXdvcmQ+PGtleXdvcmQ+TG9uZ2l0dWRpbmFs
IFN0dWRpZXM8L2tleXdvcmQ+PGtleXdvcmQ+TWFsZTwva2V5d29yZD48a2V5d29yZD5NYXJyaWFn
ZS9zdGF0aXN0aWNzICZhbXA7IG51bWVyaWNhbCBkYXRhPC9rZXl3b3JkPjxrZXl3b3JkPlByZXZh
bGVuY2U8L2tleXdvcmQ+PGtleXdvcmQ+UHJvc3BlY3RpdmUgU3R1ZGllczwva2V5d29yZD48a2V5
d29yZD5SaXNrIEZhY3RvcnM8L2tleXdvcmQ+PGtleXdvcmQ+U2V4dWFsIEJlaGF2aW9yL3N0YXRp
c3RpY3MgJmFtcDsgbnVtZXJpY2FsIGRhdGE8L2tleXdvcmQ+PGtleXdvcmQ+VWdhbmRhL2VwaWRl
bWlvbG9neTwva2V5d29yZD48a2V5d29yZD5Zb3VuZyBBZHVsdDwva2V5d29yZD48L2tleXdvcmRz
PjxkYXRlcz48eWVhcj4yMDE1PC95ZWFyPjxwdWItZGF0ZXM+PGRhdGU+TWFyPC9kYXRlPjwvcHVi
LWRhdGVzPjwvZGF0ZXM+PGlzYm4+MjIxMC02MDA2PC9pc2JuPjxhY2Nlc3Npb24tbnVtPjI1NzAw
OTI3PC9hY2Nlc3Npb24tbnVtPjx1cmxzPjxyZWxhdGVkLXVybHM+PHVybD5odHRwOi8vYWMuZWxz
LWNkbi5jb20vUzIyMTA2MDA2MTQwMDA4MjMvMS1zMi4wLVMyMjEwNjAwNjE0MDAwODIzLW1haW4u
cGRmP190aWQ9NzhhOTA3YmUtZDE5Yi0xMWU1LWJlMzctMDAwMDBhYWIwZjZjJmFtcDthY2RuYXQ9
MTQ1NTI5MDMxOF8wYWNjY2RhZDY2YjI0NDk2Y2JiM2Y5ZDhiZGY5NDRhZTwvdXJsPjwvcmVsYXRl
ZC11cmxzPjwvdXJscz48ZWxlY3Ryb25pYy1yZXNvdXJjZS1udW0+MTAuMTAxNi9qLmplZ2guMjAx
NC4wOS4wMDM8L2VsZWN0cm9uaWMtcmVzb3VyY2UtbnVtPjxyZW1vdGUtZGF0YWJhc2UtcHJvdmlk
ZXI+TmxtPC9yZW1vdGUtZGF0YWJhc2UtcHJvdmlkZXI+PGxhbmd1YWdlPmVuZzwvbGFuZ3VhZ2U+
PC9yZWNvcmQ+PC9DaXRlPjxDaXRlPjxBdXRob3I+R3JlZ3NvbjwvQXV0aG9yPjxZZWFyPjIwMTE8
L1llYXI+PFJlY051bT4yMTwvUmVjTnVtPjxyZWNvcmQ+PHJlYy1udW1iZXI+MjE8L3JlYy1udW1i
ZXI+PGZvcmVpZ24ta2V5cz48a2V5IGFwcD0iRU4iIGRiLWlkPSI1ZXR2MnNyczh0ZndwcmUyMmZs
NTJ4OTl3dHBkc3phenN6ZWQiIHRpbWVzdGFtcD0iMTcyNjUxMTAyNSI+MjE8L2tleT48L2ZvcmVp
Z24ta2V5cz48cmVmLXR5cGUgbmFtZT0iSm91cm5hbCBBcnRpY2xlIj4xNzwvcmVmLXR5cGU+PGNv
bnRyaWJ1dG9ycz48YXV0aG9ycz48YXV0aG9yPkdyZWdzb24sIFMuPC9hdXRob3I+PGF1dGhvcj5O
eWFtdWthcGEsIEMuPC9hdXRob3I+PGF1dGhvcj5TY2h1bWFjaGVyLCBDLjwvYXV0aG9yPjxhdXRo
b3I+TXVndXJ1bmdpLCBPLjwvYXV0aG9yPjxhdXRob3I+QmVuZWRpa3QsIEMuPC9hdXRob3I+PGF1
dGhvcj5NdXNoYXRpLCBQLjwvYXV0aG9yPjxhdXRob3I+Q2FtcGJlbGwsIEMuPC9hdXRob3I+PGF1
dGhvcj5HYXJuZXR0LCBHLiBQLjwvYXV0aG9yPjwvYXV0aG9ycz48L2NvbnRyaWJ1dG9ycz48YXV0
aC1hZGRyZXNzPk1hbmljYWxhbmQgSElWL1NURCBQcmV2ZW50aW9uIFByb2plY3QsIEJpb21lZGlj
YWwgUmVzZWFyY2ggYW5kIFRyYWluaW5nIEluc3RpdHV0ZSwgSGFyYXJlLCBaaW1iYWJ3ZS48L2F1
dGgtYWRkcmVzcz48dGl0bGVzPjx0aXRsZT5EaWQgbmF0aW9uYWwgSElWIHByZXZlbnRpb24gcHJv
Z3JhbXMgY29udHJpYnV0ZSB0byBISVYgZGVjbGluZSBpbiBFYXN0ZXJuIFppbWJhYndlPyBFdmlk
ZW5jZSBmcm9tIGEgcHJvc3BlY3RpdmUgY29tbXVuaXR5IHN1cnZleTwvdGl0bGU+PHNlY29uZGFy
eS10aXRsZT5TZXggVHJhbnNtIERpczwvc2Vjb25kYXJ5LXRpdGxlPjxhbHQtdGl0bGU+U2V4dWFs
bHkgdHJhbnNtaXR0ZWQgZGlzZWFzZXM8L2FsdC10aXRsZT48L3RpdGxlcz48cGVyaW9kaWNhbD48
ZnVsbC10aXRsZT5TZXggVHJhbnNtIERpczwvZnVsbC10aXRsZT48YWJici0xPlNleHVhbGx5IHRy
YW5zbWl0dGVkIGRpc2Vhc2VzPC9hYmJyLTE+PC9wZXJpb2RpY2FsPjxhbHQtcGVyaW9kaWNhbD48
ZnVsbC10aXRsZT5TZXggVHJhbnNtIERpczwvZnVsbC10aXRsZT48YWJici0xPlNleHVhbGx5IHRy
YW5zbWl0dGVkIGRpc2Vhc2VzPC9hYmJyLTE+PC9hbHQtcGVyaW9kaWNhbD48cGFnZXM+NDc1LTgy
PC9wYWdlcz48dm9sdW1lPjM4PC92b2x1bWU+PG51bWJlcj42PC9udW1iZXI+PGVkaXRpb24+MjAx
MS8wMi8wMTwvZWRpdGlvbj48a2V5d29yZHM+PGtleXdvcmQ+QWRvbGVzY2VudDwva2V5d29yZD48
a2V5d29yZD5BZHVsdDwva2V5d29yZD48a2V5d29yZD5Db2hvcnQgU3R1ZGllczwva2V5d29yZD48
a2V5d29yZD5Db21tdW5pdHkgSGVhbHRoIFNlcnZpY2VzL21ldGhvZHM8L2tleXdvcmQ+PGtleXdv
cmQ+RmVtYWxlPC9rZXl3b3JkPjxrZXl3b3JkPkhJViBJbmZlY3Rpb25zLyplcGlkZW1pb2xvZ3kv
KnByZXZlbnRpb24gJmFtcDsgY29udHJvbDwva2V5d29yZD48a2V5d29yZD5IdW1hbnM8L2tleXdv
cmQ+PGtleXdvcmQ+SW5jaWRlbmNlPC9rZXl3b3JkPjxrZXl3b3JkPkludGVydmlld3MgYXMgVG9w
aWM8L2tleXdvcmQ+PGtleXdvcmQ+TWFsZTwva2V5d29yZD48a2V5d29yZD5NaWRkbGUgQWdlZDwv
a2V5d29yZD48a2V5d29yZD4qTmF0aW9uYWwgSGVhbHRoIFByb2dyYW1zPC9rZXl3b3JkPjxrZXl3
b3JkPipQcm9ncmFtIEV2YWx1YXRpb248L2tleXdvcmQ+PGtleXdvcmQ+UHJvc3BlY3RpdmUgU3R1
ZGllczwva2V5d29yZD48a2V5d29yZD5SaXNrLVRha2luZzwva2V5d29yZD48a2V5d29yZD5SdXJh
bCBQb3B1bGF0aW9uPC9rZXl3b3JkPjxrZXl3b3JkPlNleHVhbCBCZWhhdmlvci9wc3ljaG9sb2d5
L3N0YXRpc3RpY3MgJmFtcDsgbnVtZXJpY2FsIGRhdGE8L2tleXdvcmQ+PGtleXdvcmQ+U29jaW9l
Y29ub21pYyBGYWN0b3JzPC9rZXl3b3JkPjxrZXl3b3JkPllvdW5nIEFkdWx0PC9rZXl3b3JkPjxr
ZXl3b3JkPlppbWJhYndlL2VwaWRlbWlvbG9neTwva2V5d29yZD48L2tleXdvcmRzPjxkYXRlcz48
eWVhcj4yMDExPC95ZWFyPjxwdWItZGF0ZXM+PGRhdGU+SnVuPC9kYXRlPjwvcHViLWRhdGVzPjwv
ZGF0ZXM+PGlzYm4+MDE0OC01NzE3PC9pc2JuPjxhY2Nlc3Npb24tbnVtPjIxMjc4NjI3PC9hY2Nl
c3Npb24tbnVtPjx1cmxzPjxyZWxhdGVkLXVybHM+PHVybD5odHRwOi8vZ3JhcGhpY3MudHgub3Zp
ZC5jb20vb3ZmdHBkZnMvRlBERE5DT0JJRElGQ04wMC9mczA0Ni9vdmZ0L2xpdmUvZ3YwMjMvMDAw
MDc0MzUvMDAwMDc0MzUtMjAxMTA2MDAwLTAwMDAzLnBkZjwvdXJsPjwvcmVsYXRlZC11cmxzPjwv
dXJscz48Y3VzdG9tMj5QbWMzNTE0NzUxPC9jdXN0b20yPjxjdXN0b202PkVtczUwNjg2PC9jdXN0
b202PjxlbGVjdHJvbmljLXJlc291cmNlLW51bT4xMC4xMDk3L09MUS4wYjAxM2UzMTgyMDgwODc3
PC9lbGVjdHJvbmljLXJlc291cmNlLW51bT48cmVtb3RlLWRhdGFiYXNlLXByb3ZpZGVyPk5sbTwv
cmVtb3RlLWRhdGFiYXNlLXByb3ZpZGVyPjxsYW5ndWFnZT5lbmc8L2xhbmd1YWdlPjwvcmVjb3Jk
PjwvQ2l0ZT48Q2l0ZT48QXV0aG9yPkxvcG1hbjwvQXV0aG9yPjxZZWFyPjIwMDg8L1llYXI+PFJl
Y051bT4yOTwvUmVjTnVtPjxyZWNvcmQ+PHJlYy1udW1iZXI+Mjk8L3JlYy1udW1iZXI+PGZvcmVp
Z24ta2V5cz48a2V5IGFwcD0iRU4iIGRiLWlkPSI1ZXR2MnNyczh0ZndwcmUyMmZsNTJ4OTl3dHBk
c3phenN6ZWQiIHRpbWVzdGFtcD0iMTcyNjUxMTAyNSI+Mjk8L2tleT48L2ZvcmVpZ24ta2V5cz48
cmVmLXR5cGUgbmFtZT0iSm91cm5hbCBBcnRpY2xlIj4xNzwvcmVmLXR5cGU+PGNvbnRyaWJ1dG9y
cz48YXV0aG9ycz48YXV0aG9yPkxvcG1hbiwgQi48L2F1dGhvcj48YXV0aG9yPk55YW11a2FwYSwg
Qy48L2F1dGhvcj48YXV0aG9yPk11c2hhdGksIFAuPC9hdXRob3I+PGF1dGhvcj5NdXBhbWJpcmV5
aSwgWi48L2F1dGhvcj48YXV0aG9yPk1hc29uLCBQLjwvYXV0aG9yPjxhdXRob3I+R2FybmV0dCwg
Ry4gUC48L2F1dGhvcj48YXV0aG9yPkdyZWdzb24sIFMuPC9hdXRob3I+PC9hdXRob3JzPjwvY29u
dHJpYnV0b3JzPjxhdXRoLWFkZHJlc3M+RGVwYXJ0bWVudCBvZiBJbmZlY3Rpb3VzIERpc2Vhc2Ug
RXBpZGVtaW9sb2d5LCBJbXBlcmlhbCBDb2xsZWdlIExvbmRvbiwgVUsuPC9hdXRoLWFkZHJlc3M+
PHRpdGxlcz48dGl0bGU+SElWIGluY2lkZW5jZSBpbiAzIHllYXJzIG9mIGZvbGxvdy11cCBvZiBh
IFppbWJhYndlIGNvaG9ydC0tMTk5OC0yMDAwIHRvIDIwMDEtMDM6IGNvbnRyaWJ1dGlvbnMgb2Yg
cHJveGltYXRlIGFuZCB1bmRlcmx5aW5nIGRldGVybWluYW50cyB0byB0cmFuc21pc3Npb248L3Rp
dGxlPjxzZWNvbmRhcnktdGl0bGU+SW50IEogRXBpZGVtaW9sPC9zZWNvbmRhcnktdGl0bGU+PC90
aXRsZXM+PHBlcmlvZGljYWw+PGZ1bGwtdGl0bGU+SW50IEogRXBpZGVtaW9sPC9mdWxsLXRpdGxl
PjwvcGVyaW9kaWNhbD48cGFnZXM+ODgtMTA1PC9wYWdlcz48dm9sdW1lPjM3PC92b2x1bWU+PG51
bWJlcj4xPC9udW1iZXI+PGVkaXRpb24+MjAwODAxMTg8L2VkaXRpb24+PGtleXdvcmRzPjxrZXl3
b3JkPkFkb2xlc2NlbnQ8L2tleXdvcmQ+PGtleXdvcmQ+QWR1bHQ8L2tleXdvcmQ+PGtleXdvcmQ+
QWdlIERpc3RyaWJ1dGlvbjwva2V5d29yZD48a2V5d29yZD5BdHRpdHVkZSB0byBIZWFsdGg8L2tl
eXdvcmQ+PGtleXdvcmQ+Q29ob3J0IFN0dWRpZXM8L2tleXdvcmQ+PGtleXdvcmQ+Q29uZmlkZW5j
ZSBJbnRlcnZhbHM8L2tleXdvcmQ+PGtleXdvcmQ+RGV2ZWxvcGluZyBDb3VudHJpZXM8L2tleXdv
cmQ+PGtleXdvcmQ+RGlzZWFzZSBUcmFuc21pc3Npb24sIEluZmVjdGlvdXMvKnN0YXRpc3RpY3Mg
JmFtcDsgbnVtZXJpY2FsIGRhdGE8L2tleXdvcmQ+PGtleXdvcmQ+RmVtYWxlPC9rZXl3b3JkPjxr
ZXl3b3JkPkZvbGxvdy1VcCBTdHVkaWVzPC9rZXl3b3JkPjxrZXl3b3JkPkhJViBJbmZlY3Rpb25z
LyplcGlkZW1pb2xvZ3kvKnRyYW5zbWlzc2lvbjwva2V5d29yZD48a2V5d29yZD5ISVYgU2Vyb25l
Z2F0aXZpdHk8L2tleXdvcmQ+PGtleXdvcmQ+SHVtYW5zPC9rZXl3b3JkPjxrZXl3b3JkPkluY2lk
ZW5jZTwva2V5d29yZD48a2V5d29yZD5NYWxlPC9rZXl3b3JkPjxrZXl3b3JkPk1pZGRsZSBBZ2Vk
PC9rZXl3b3JkPjxrZXl3b3JkPlBvaXNzb24gRGlzdHJpYnV0aW9uPC9rZXl3b3JkPjxrZXl3b3Jk
PlBvcHVsYXRpb24gU3VydmVpbGxhbmNlPC9rZXl3b3JkPjxrZXl3b3JkPlByb2JhYmlsaXR5PC9r
ZXl3b3JkPjxrZXl3b3JkPlJldHJvc3BlY3RpdmUgU3R1ZGllczwva2V5d29yZD48a2V5d29yZD5S
aXNrIEFzc2Vzc21lbnQ8L2tleXdvcmQ+PGtleXdvcmQ+KlJpc2stVGFraW5nPC9rZXl3b3JkPjxr
ZXl3b3JkPlNleCBEaXN0cmlidXRpb248L2tleXdvcmQ+PGtleXdvcmQ+KlNleHVhbCBQYXJ0bmVy
czwva2V5d29yZD48a2V5d29yZD5aaW1iYWJ3ZS9lcGlkZW1pb2xvZ3k8L2tleXdvcmQ+PC9rZXl3
b3Jkcz48ZGF0ZXM+PHllYXI+MjAwODwveWVhcj48cHViLWRhdGVzPjxkYXRlPkZlYjwvZGF0ZT48
L3B1Yi1kYXRlcz48L2RhdGVzPjxpc2JuPjE0NjQtMzY4NSAoRWxlY3Ryb25pYykmI3hEOzAzMDAt
NTc3MSAoUHJpbnQpJiN4RDswMzAwLTU3NzEgKExpbmtpbmcpPC9pc2JuPjxhY2Nlc3Npb24tbnVt
PjE4MjAzNzc0PC9hY2Nlc3Npb24tbnVtPjx1cmxzPjxyZWxhdGVkLXVybHM+PHVybD5odHRwczov
L3d3dy5uY2JpLm5sbS5uaWguZ292L3B1Ym1lZC8xODIwMzc3NDwvdXJsPjx1cmw+aHR0cHM6Ly93
d3cubmNiaS5ubG0ubmloLmdvdi9wbWMvYXJ0aWNsZXMvUE1DNTc5Mzk5NS9wZGYvZW1zcy0zMzIz
My5wZGY8L3VybD48L3JlbGF0ZWQtdXJscz48L3VybHM+PGN1c3RvbTE+Q29uZmxpY3Qgb2YgaW50
ZXJlc3Q6IE5vbmUgZGVjbGFyZWQuPC9jdXN0b20xPjxjdXN0b20yPlBNQzU3OTM5OTU8L2N1c3Rv
bTI+PGVsZWN0cm9uaWMtcmVzb3VyY2UtbnVtPjEwLjEwOTMvaWplL2R5bTI1NTwvZWxlY3Ryb25p
Yy1yZXNvdXJjZS1udW0+PHJlbW90ZS1kYXRhYmFzZS1uYW1lPk1lZGxpbmU8L3JlbW90ZS1kYXRh
YmFzZS1uYW1lPjxyZW1vdGUtZGF0YWJhc2UtcHJvdmlkZXI+TkxNPC9yZW1vdGUtZGF0YWJhc2Ut
cHJvdmlkZXI+PC9yZWNvcmQ+PC9DaXRlPjxDaXRlPjxBdXRob3I+TWVybWluPC9BdXRob3I+PFll
YXI+MjAwODwvWWVhcj48UmVjTnVtPjMyPC9SZWNOdW0+PHJlY29yZD48cmVjLW51bWJlcj4zMjwv
cmVjLW51bWJlcj48Zm9yZWlnbi1rZXlzPjxrZXkgYXBwPSJFTiIgZGItaWQ9IjVldHYyc3JzOHRm
d3ByZTIyZmw1Mng5OXd0cGRzemF6c3plZCIgdGltZXN0YW1wPSIxNzI2NTExMDI1Ij4zMjwva2V5
PjwvZm9yZWlnbi1rZXlzPjxyZWYtdHlwZSBuYW1lPSJKb3VybmFsIEFydGljbGUiPjE3PC9yZWYt
dHlwZT48Y29udHJpYnV0b3JzPjxhdXRob3JzPjxhdXRob3I+TWVybWluLCBKLjwvYXV0aG9yPjxh
dXRob3I+TXVzaW5ndXppLCBKLjwvYXV0aG9yPjxhdXRob3I+T3BpbywgQS48L2F1dGhvcj48YXV0
aG9yPktpcnVuZ2ksIFcuPC9hdXRob3I+PGF1dGhvcj5Fa3dhcnUsIEouIFAuPC9hdXRob3I+PGF1
dGhvcj5IbGFkaWssIFcuPC9hdXRob3I+PGF1dGhvcj5LYWhhcnV6YSwgRi48L2F1dGhvcj48YXV0
aG9yPkRvd25pbmcsIFIuPC9hdXRob3I+PGF1dGhvcj5CdW5uZWxsLCBSLjwvYXV0aG9yPjwvYXV0
aG9ycz48L2NvbnRyaWJ1dG9ycz48YXV0aC1hZGRyZXNzPkdsb2JhbCBBSURTIFByb2dyYW0sIE5h
dGlvbmFsIENlbnRlciBmb3IgSElWLCBWaXJhbCBIZXBhdGl0aXMsIFNURCBhbmQgVEIgUHJldmVu
dGlvbiwgQ2VudGVycyBmb3IgRGlzZWFzZSBDb250cm9sIGFuZCBQcmV2ZW50aW9uLVVnYW5kYSwg
RW50ZWJiZSwgVWdhbmRhLiBqaG03QGNkYy5nb3YuPC9hdXRoLWFkZHJlc3M+PHRpdGxlcz48dGl0
bGU+UmlzayBmYWN0b3JzIGZvciByZWNlbnQgSElWIGluZmVjdGlvbiBpbiBVZ2FuZGE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U0MC05PC9wYWdlcz48dm9sdW1lPjMwMDwvdm9sdW1lPjxudW1iZXI+NTwv
bnVtYmVyPjxlZGl0aW9uPjIwMDgvMDgvMDU8L2VkaXRpb24+PGtleXdvcmRzPjxrZXl3b3JkPkFJ
RFMgU2Vyb2RpYWdub3Npczwva2V5d29yZD48a2V5d29yZD5BZG9sZXNjZW50PC9rZXl3b3JkPjxr
ZXl3b3JkPkFkdWx0PC9rZXl3b3JkPjxrZXl3b3JkPkNyb3NzLVNlY3Rpb25hbCBTdHVkaWVzPC9r
ZXl3b3JkPjxrZXl3b3JkPkZlbWFsZTwva2V5d29yZD48a2V5d29yZD5ISVYgSW5mZWN0aW9ucy9k
aWFnbm9zaXMvKmVwaWRlbWlvbG9neTwva2V5d29yZD48a2V5d29yZD5ISVYgU2Vyb3ByZXZhbGVu
Y2U8L2tleXdvcmQ+PGtleXdvcmQ+SGVhbHRoIFN1cnZleXM8L2tleXdvcmQ+PGtleXdvcmQ+SHVt
YW5zPC9rZXl3b3JkPjxrZXl3b3JkPk1hbGU8L2tleXdvcmQ+PGtleXdvcmQ+TWlkZGxlIEFnZWQ8
L2tleXdvcmQ+PGtleXdvcmQ+UmlzayBGYWN0b3JzPC9rZXl3b3JkPjxrZXl3b3JkPlVnYW5kYS9l
cGlkZW1pb2xvZ3k8L2tleXdvcmQ+PC9rZXl3b3Jkcz48ZGF0ZXM+PHllYXI+MjAwODwveWVhcj48
cHViLWRhdGVzPjxkYXRlPkF1ZyA2PC9kYXRlPjwvcHViLWRhdGVzPjwvZGF0ZXM+PGlzYm4+MDA5
OC03NDg0PC9pc2JuPjxhY2Nlc3Npb24tbnVtPjE4Njc3MDI2PC9hY2Nlc3Npb24tbnVtPjx1cmxz
PjxyZWxhdGVkLXVybHM+PHVybD5odHRwOi8vamFtYS5qYW1hbmV0d29yay5jb20vZGF0YS9Kb3Vy
bmFscy9KQU1BLzQ0MjYvam9jODAwNjRfNTQwXzU0OS5wZGY8L3VybD48L3JlbGF0ZWQtdXJscz48
L3VybHM+PGVsZWN0cm9uaWMtcmVzb3VyY2UtbnVtPjEwLjEwMDEvamFtYS4zMDAuNS41NDA8L2Vs
ZWN0cm9uaWMtcmVzb3VyY2UtbnVtPjxyZW1vdGUtZGF0YWJhc2UtcHJvdmlkZXI+TmxtPC9yZW1v
dGUtZGF0YWJhc2UtcHJvdmlkZXI+PGxhbmd1YWdlPmVuZzwvbGFuZ3VhZ2U+PC9yZWNvcmQ+PC9D
aXRlPjxDaXRlPjxBdXRob3I+TmFsdWdvZGE8L0F1dGhvcj48WWVhcj4yMDE0PC9ZZWFyPjxSZWNO
dW0+MzQ8L1JlY051bT48cmVjb3JkPjxyZWMtbnVtYmVyPjM0PC9yZWMtbnVtYmVyPjxmb3JlaWdu
LWtleXM+PGtleSBhcHA9IkVOIiBkYi1pZD0iNWV0djJzcnM4dGZ3cHJlMjJmbDUyeDk5d3RwZHN6
YXpzemVkIiB0aW1lc3RhbXA9IjE3MjY1MTEwMjUiPjM0PC9rZXk+PC9mb3JlaWduLWtleXM+PHJl
Zi10eXBlIG5hbWU9IkpvdXJuYWwgQXJ0aWNsZSI+MTc8L3JlZi10eXBlPjxjb250cmlidXRvcnM+
PGF1dGhvcnM+PGF1dGhvcj5OYWx1Z29kYSwgRi48L2F1dGhvcj48YXV0aG9yPkd1d2F0dWRkZSwg
RC48L2F1dGhvcj48YXV0aG9yPkJ3YW5pbmthLCBKLiBCLjwvYXV0aG9yPjxhdXRob3I+TWFrdW1i
aSwgRi4gRS48L2F1dGhvcj48YXV0aG9yPkx1dGFsbywgVC48L2F1dGhvcj48YXV0aG9yPkthZ2Fh
eWksIEouPC9hdXRob3I+PGF1dGhvcj5TZXdhbmthbWJvLCBOLiBLLjwvYXV0aG9yPjxhdXRob3I+
S2lnb3ppLCBHLjwvYXV0aG9yPjxhdXRob3I+U2Vyd2FkZGEsIEQuIE0uPC9hdXRob3I+PGF1dGhv
cj5Lb25nLCBYLjwvYXV0aG9yPjxhdXRob3I+V2F3ZXIsIE0uIEouPC9hdXRob3I+PGF1dGhvcj5X
YWJ3aXJlLU1hbmdlbiwgRi48L2F1dGhvcj48YXV0aG9yPkdyYXksIFIuIEguPC9hdXRob3I+PC9h
dXRob3JzPjwvY29udHJpYnV0b3JzPjxhdXRoLWFkZHJlc3M+KlJha2FpIEhlYWx0aCBTY2llbmNl
cyBQcm9ncmFtLCBFbnRlYmJlLCBVZ2FuZGE7IGRhZ2dlck1ha2VyZXJlIFVuaXZlcnNpdHkgU2No
b29sIG9mIFB1YmxpYyBIZWFsdGgsIEthbXBhbGEsIFVnYW5kYTsgZG91YmxlIGRhZ2dlclVnYW5k
YSBWaXJ1cyBSZXNlYXJjaCBJbnN0aXR1dGUsIEVudGViYmUsIFVnYW5kYTsgc2VjdGlvbiBzaWdu
TWFrZXJlcmUgVW5pdmVyc2l0eSBDb2xsZWdlIG9mIEhlYWx0aCBTY2llbmNlcywgS2FtcGFsYSwg
VWdhbmRhOyBhbmQgfHxEZXBhcnRtZW50IG9mIEVwaWRlbWlvbG9neSwgSm9obnMgSG9wa2lucyBC
bG9vbWJlcmcgU2Nob29sIG9mIFB1YmxpYyBIZWFsdGgsIEJhbHRpbW9yZSwgTUQuPC9hdXRoLWFk
ZHJlc3M+PHRpdGxlcz48dGl0bGU+TWFycmlhZ2UgYW5kIHRoZSByaXNrIG9mIGluY2lkZW50IEhJ
ViBpbmZlY3Rpb24gaW4gUmFrYWksIFVnYW5kYTwvdGl0bGU+PHNlY29uZGFyeS10aXRsZT5KIEFj
cXVpciBJbW11bmUgRGVmaWMgU3luZHI8L3NlY29uZGFyeS10aXRsZT48YWx0LXRpdGxlPkpvdXJu
YWwgb2YgYWNxdWlyZWQgaW1tdW5lIGRlZmljaWVuY3kgc3luZHJvbWVzICgxOTk5KT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OTEtODwvcGFnZXM+PHZvbHVt
ZT42NTwvdm9sdW1lPjxudW1iZXI+MTwvbnVtYmVyPjxlZGl0aW9uPjIwMTQvMDEvMTU8L2VkaXRp
b24+PGtleXdvcmRzPjxrZXl3b3JkPkFkb2xlc2NlbnQ8L2tleXdvcmQ+PGtleXdvcmQ+QWR1bHQ8
L2tleXdvcmQ+PGtleXdvcmQ+RmVtYWxlPC9rZXl3b3JkPjxrZXl3b3JkPkhJViBJbmZlY3Rpb25z
LyplcGlkZW1pb2xvZ3k8L2tleXdvcmQ+PGtleXdvcmQ+SHVtYW5zPC9rZXl3b3JkPjxrZXl3b3Jk
PkluY2lkZW5jZTwva2V5d29yZD48a2V5d29yZD5NYWxlPC9rZXl3b3JkPjxrZXl3b3JkPk1hcnJp
YWdlLypzdGF0aXN0aWNzICZhbXA7IG51bWVyaWNhbCBkYXRhPC9rZXl3b3JkPjxrZXl3b3JkPk1p
ZGRsZSBBZ2VkPC9rZXl3b3JkPjxrZXl3b3JkPlJpc2sgRmFjdG9yczwva2V5d29yZD48a2V5d29y
ZD5TZXggRmFjdG9yczwva2V5d29yZD48a2V5d29yZD5TZXh1YWwgQmVoYXZpb3Ivc3RhdGlzdGlj
cyAmYW1wOyBudW1lcmljYWwgZGF0YTwva2V5d29yZD48a2V5d29yZD5TZXh1YWwgUGFydG5lcnM8
L2tleXdvcmQ+PGtleXdvcmQ+VWdhbmRhL2VwaWRlbWlvbG9neTwva2V5d29yZD48a2V5d29yZD5Z
b3VuZyBBZHVsdDwva2V5d29yZD48L2tleXdvcmRzPjxkYXRlcz48eWVhcj4yMDE0PC95ZWFyPjxw
dWItZGF0ZXM+PGRhdGU+SmFuIDE8L2RhdGU+PC9wdWItZGF0ZXM+PC9kYXRlcz48aXNibj4xNTI1
LTQxMzU8L2lzYm4+PGFjY2Vzc2lvbi1udW0+MjQ0MTkwNjY8L2FjY2Vzc2lvbi1udW0+PHVybHM+
PHJlbGF0ZWQtdXJscz48dXJsPmh0dHA6Ly9ncmFwaGljcy50eC5vdmlkLmNvbS9vdmZ0cGRmcy9G
UERETkNKQ01HUE9KSDAwL2ZzMDQ3L292ZnQvbGl2ZS9ndjAyNC8wMDEyNjMzNC8wMDEyNjMzNC0y
MDE0MDEwMTAtMDAwMTQucGRmPC91cmw+PC9yZWxhdGVkLXVybHM+PC91cmxzPjxjdXN0b20yPlBt
YzM4OTc3ODY8L2N1c3RvbTI+PGN1c3RvbTY+TmlobXM1MjExNTc8L2N1c3RvbTY+PGVsZWN0cm9u
aWMtcmVzb3VyY2UtbnVtPjEwLjEwOTcvUUFJLjBiMDEzZTMxODJhN2YwOGE8L2VsZWN0cm9uaWMt
cmVzb3VyY2UtbnVtPjxyZW1vdGUtZGF0YWJhc2UtcHJvdmlkZXI+TmxtPC9yZW1vdGUtZGF0YWJh
c2UtcHJvdmlkZXI+PGxhbmd1YWdlPmVuZzwvbGFuZ3VhZ2U+PC9yZWNvcmQ+PC9DaXRlPjxDaXRl
PjxBdXRob3I+U2FudGVsbGk8L0F1dGhvcj48WWVhcj4yMDEzPC9ZZWFyPjxSZWNOdW0+Mzc8L1Jl
Y051bT48cmVjb3JkPjxyZWMtbnVtYmVyPjM3PC9yZWMtbnVtYmVyPjxmb3JlaWduLWtleXM+PGtl
eSBhcHA9IkVOIiBkYi1pZD0iNWV0djJzcnM4dGZ3cHJlMjJmbDUyeDk5d3RwZHN6YXpzemVkIiB0
aW1lc3RhbXA9IjE3MjY1MTEwMjUiPjM3PC9rZXk+PC9mb3JlaWduLWtleXM+PHJlZi10eXBlIG5h
bWU9IkpvdXJuYWwgQXJ0aWNsZSI+MTc8L3JlZi10eXBlPjxjb250cmlidXRvcnM+PGF1dGhvcnM+
PGF1dGhvcj5TYW50ZWxsaSwgSi4gUy48L2F1dGhvcj48YXV0aG9yPkVkZWxzdGVpbiwgWi4gUi48
L2F1dGhvcj48YXV0aG9yPk1hdGh1ciwgUy48L2F1dGhvcj48YXV0aG9yPldlaSwgWS48L2F1dGhv
cj48YXV0aG9yPlpoYW5nLCBXLjwvYXV0aG9yPjxhdXRob3I+T3JyLCBNLiBHLjwvYXV0aG9yPjxh
dXRob3I+SGlnZ2lucywgSi4gQS48L2F1dGhvcj48YXV0aG9yPk5hbHVnb2RhLCBGLjwvYXV0aG9y
PjxhdXRob3I+R3JheSwgUi4gSC48L2F1dGhvcj48YXV0aG9yPldhd2VyLCBNLiBKLjwvYXV0aG9y
PjxhdXRob3I+U2Vyd2FkZGEsIEQuIE0uPC9hdXRob3I+PC9hdXRob3JzPjwvY29udHJpYnV0b3Jz
PjxhdXRoLWFkZHJlc3M+SGVpbGJydW5uIERlcGFydG1lbnQgb2YgUG9wdWxhdGlvbiBhbmQgRmFt
aWx5IEhlYWx0aCwgTWFpbG1hbiBTY2hvb2wgb2YgUHVibGljIEhlYWx0aCwgQ29sdW1iaWEgVW5p
dmVyc2l0eSwgTmV3IFlvcmssIE5ZIDEwMDMyLCBVU0EuIGpzMjYzN0Bjb2x1bWJpYS5lZHU8L2F1
dGgtYWRkcmVzcz48dGl0bGVzPjx0aXRsZT5CZWhhdmlvcmFsLCBiaW9sb2dpY2FsLCBhbmQgZGVt
b2dyYXBoaWMgcmlzayBhbmQgcHJvdGVjdGl2ZSBmYWN0b3JzIGZvciBuZXcgSElWIGluZmVjdGlv
bnMgYW1vbmcgeW91dGggaW4gUmFrYWksIFVnYW5kYTwvdGl0bGU+PHNlY29uZGFyeS10aXRsZT5K
IEFjcXVpciBJbW11bmUgRGVmaWMgU3luZHI8L3NlY29uZGFyeS10aXRsZT48YWx0LXRpdGxlPkpv
dXJuYWwgb2YgYWNxdWlyZWQgaW1tdW5lIGRlZmljaWVuY3kgc3luZHJvbWVzICgxOTk5KTwvYWx0
LXRpdGxlPjwvdGl0bGVzPjxwZXJpb2RpY2FsPjxmdWxsLXRpdGxlPkogQWNxdWlyIEltbXVuZSBE
ZWZpYyBTeW5kcjwvZnVsbC10aXRsZT48YWJici0xPkpvdXJuYWwgb2YgYWNxdWlyZWQgaW1tdW5l
IGRlZmljaWVuY3kgc3luZHJvbWVzICgxOTk5KTwvYWJici0xPjwvcGVyaW9kaWNhbD48YWx0LXBl
cmlvZGljYWw+PGZ1bGwtdGl0bGU+SiBBY3F1aXIgSW1tdW5lIERlZmljIFN5bmRyPC9mdWxsLXRp
dGxlPjxhYmJyLTE+Sm91cm5hbCBvZiBhY3F1aXJlZCBpbW11bmUgZGVmaWNpZW5jeSBzeW5kcm9t
ZXMgKDE5OTkpPC9hYmJyLTE+PC9hbHQtcGVyaW9kaWNhbD48cGFnZXM+MzkzLTQwMDwvcGFnZXM+
PHZvbHVtZT42Mzwvdm9sdW1lPjxudW1iZXI+MzwvbnVtYmVyPjxlZGl0aW9uPjIwMTMvMDMvMjk8
L2VkaXRpb24+PGtleXdvcmRzPjxrZXl3b3JkPkFkb2xlc2NlbnQ8L2tleXdvcmQ+PGtleXdvcmQ+
QWxjb2hvbCBEcmlua2luZy8qZXBpZGVtaW9sb2d5PC9rZXl3b3JkPjxrZXl3b3JkPkNvaG9ydCBT
dHVkaWVzPC9rZXl3b3JkPjxrZXl3b3JkPkZlbWFsZTwva2V5d29yZD48a2V5d29yZD5ISVYgSW5m
ZWN0aW9ucy8qZXBpZGVtaW9sb2d5L3RyYW5zbWlzc2lvbjwva2V5d29yZD48a2V5d29yZD5IdW1h
bnM8L2tleXdvcmQ+PGtleXdvcmQ+SW5jaWRlbmNlPC9rZXl3b3JkPjxrZXl3b3JkPk1hbGU8L2tl
eXdvcmQ+PGtleXdvcmQ+TWFycmlhZ2U8L2tleXdvcmQ+PGtleXdvcmQ+UHJldmFsZW5jZTwva2V5
d29yZD48a2V5d29yZD5SaXNrPC9rZXl3b3JkPjxrZXl3b3JkPlJpc2sgRmFjdG9yczwva2V5d29y
ZD48a2V5d29yZD5SdXJhbCBIZWFsdGg8L2tleXdvcmQ+PGtleXdvcmQ+KlNleHVhbCBCZWhhdmlv
cjwva2V5d29yZD48a2V5d29yZD5TZXh1YWwgUGFydG5lcnM8L2tleXdvcmQ+PGtleXdvcmQ+U2V4
dWFsbHkgVHJhbnNtaXR0ZWQgRGlzZWFzZXMvZXBpZGVtaW9sb2d5PC9rZXl3b3JkPjxrZXl3b3Jk
PlVnYW5kYS9lcGlkZW1pb2xvZ3k8L2tleXdvcmQ+PGtleXdvcmQ+WW91bmcgQWR1bHQ8L2tleXdv
cmQ+PC9rZXl3b3Jkcz48ZGF0ZXM+PHllYXI+MjAxMzwveWVhcj48cHViLWRhdGVzPjxkYXRlPkp1
bCAxPC9kYXRlPjwvcHViLWRhdGVzPjwvZGF0ZXM+PGlzYm4+MTUyNS00MTM1PC9pc2JuPjxhY2Nl
c3Npb24tbnVtPjIzNTM1MjkzPC9hY2Nlc3Npb24tbnVtPjx1cmxzPjxyZWxhdGVkLXVybHM+PHVy
bD5odHRwOi8vZ3JhcGhpY3MudHgub3ZpZC5jb20vb3ZmdHBkZnMvRlBERE5DT0JJRElGQ04wMC9m
czA0Ni9vdmZ0L2xpdmUvZ3YwMjMvMDAxMjYzMzQvMDAxMjYzMzQtMjAxMzA3MDEwLTAwMDIwLnBk
ZjwvdXJsPjwvcmVsYXRlZC11cmxzPjwvdXJscz48Y3VzdG9tMj5QbWM0MTMxODQxPC9jdXN0b20y
PjxjdXN0b202Pk5paG1zNDY4ODY5PC9jdXN0b202PjxlbGVjdHJvbmljLXJlc291cmNlLW51bT4x
MC4xMDk3L1FBSS4wYjAxM2UzMTgyOTI2Nzk1PC9lbGVjdHJvbmljLXJlc291cmNlLW51bT48cmVt
b3RlLWRhdGFiYXNlLXByb3ZpZGVyPk5sbTwvcmVtb3RlLWRhdGFiYXNlLXByb3ZpZGVyPjxsYW5n
dWFnZT5lbmc8L2xhbmd1YWdlPjwvcmVjb3JkPjwvQ2l0ZT48Q2l0ZT48QXV0aG9yPlNhbnRlbGxp
PC9BdXRob3I+PFllYXI+MjAxNTwvWWVhcj48UmVjTnVtPjM4PC9SZWNOdW0+PHJlY29yZD48cmVj
LW51bWJlcj4zODwvcmVjLW51bWJlcj48Zm9yZWlnbi1rZXlzPjxrZXkgYXBwPSJFTiIgZGItaWQ9
IjVldHYyc3JzOHRmd3ByZTIyZmw1Mng5OXd0cGRzemF6c3plZCIgdGltZXN0YW1wPSIxNzI2NTEx
MDI1Ij4zODwva2V5PjwvZm9yZWlnbi1rZXlzPjxyZWYtdHlwZSBuYW1lPSJKb3VybmFsIEFydGlj
bGUiPjE3PC9yZWYtdHlwZT48Y29udHJpYnV0b3JzPjxhdXRob3JzPjxhdXRob3I+U2FudGVsbGks
IEouIFMuPC9hdXRob3I+PGF1dGhvcj5FZGVsc3RlaW4sIFouIFIuPC9hdXRob3I+PGF1dGhvcj5X
ZWksIFkuPC9hdXRob3I+PGF1dGhvcj5NYXRodXIsIFMuPC9hdXRob3I+PGF1dGhvcj5Tb25nLCBY
LjwvYXV0aG9yPjxhdXRob3I+U2NodXlsZXIsIEEuPC9hdXRob3I+PGF1dGhvcj5OYWx1Z29kYSwg
Ri48L2F1dGhvcj48YXV0aG9yPkx1dGFsbywgVC48L2F1dGhvcj48YXV0aG9yPkdyYXksIFIuPC9h
dXRob3I+PGF1dGhvcj5XYXdlciwgTS48L2F1dGhvcj48YXV0aG9yPlNlcndhZGRhLCBELjwvYXV0
aG9yPjwvYXV0aG9ycz48L2NvbnRyaWJ1dG9ycz48YXV0aC1hZGRyZXNzPmFDb2x1bWJpYSBVbml2
ZXJzaXR5IE1haWxtYW4gU2Nob29sIG9mIFB1YmxpYyBIZWFsdGggYkhJViBDZW50ZXIgZm9yIENs
aW5pY2FsIGFuZCBCZWhhdmlvcmFsIFN0dWRpZXMsIENvbHVtYmlhIFVuaXZlcnNpdHksIE5ldyBZ
b3JrLCBOZXcgWW9yaywgVVNBIGNSYWthaSBIZWFsdGggU2NpZW5jZXMgUHJvZ3JhbSwgVWdhbmRh
IFZpcnVzIFJlc2VhcmNoIEluc3RpdHV0ZSwgRW50ZWJiZSwgVWdhbmRhIGRCbG9vbWJlcmcgU2No
b29sIG9mIFB1YmxpYyBIZWFsdGgsIEpvaG5zIEhvcGtpbnMgVW5pdmVyc2l0eSwgQmFsdGltb3Jl
LCBNYXJ5bGFuZCwgVVNBLjwvYXV0aC1hZGRyZXNzPjx0aXRsZXM+PHRpdGxlPlRyZW5kcyBpbiBI
SVYgYWNxdWlzaXRpb24sIHJpc2sgZmFjdG9ycyBhbmQgcHJldmVudGlvbiBwb2xpY2llcyBhbW9u
ZyB5b3V0aCBpbiBVZ2FuZGEsIDE5OTktMjAxMTwvdGl0bGU+PHNlY29uZGFyeS10aXRsZT5BaWRz
PC9zZWNvbmRhcnktdGl0bGU+PGFsdC10aXRsZT5BSURTIChMb25kb24sIEVuZ2xhbmQpPC9hbHQt
dGl0bGU+PC90aXRsZXM+PHBlcmlvZGljYWw+PGZ1bGwtdGl0bGU+QUlEUzwvZnVsbC10aXRsZT48
YWJici0xPkFpZHM8L2FiYnItMT48L3BlcmlvZGljYWw+PHBhZ2VzPjIxMS05PC9wYWdlcz48dm9s
dW1lPjI5PC92b2x1bWU+PG51bWJlcj4yPC9udW1iZXI+PGVkaXRpb24+MjAxNC8xMi8yNDwvZWRp
dGlvbj48a2V5d29yZHM+PGtleXdvcmQ+QWRvbGVzY2VudDwva2V5d29yZD48a2V5d29yZD5BZHVs
dDwva2V5d29yZD48a2V5d29yZD5BbnRpcmV0cm92aXJhbCBUaGVyYXB5LCBIaWdobHkgQWN0aXZl
PC9rZXl3b3JkPjxrZXl3b3JkPkNpcmN1bWNpc2lvbiwgTWFsZTwva2V5d29yZD48a2V5d29yZD5G
ZW1hbGU8L2tleXdvcmQ+PGtleXdvcmQ+SElWIEluZmVjdGlvbnMvKmVwaWRlbWlvbG9neS8qcHJl
dmVudGlvbiAmYW1wOyBjb250cm9sPC9rZXl3b3JkPjxrZXl3b3JkPkhJViBTZXJvcG9zaXRpdml0
eS9lcGlkZW1pb2xvZ3k8L2tleXdvcmQ+PGtleXdvcmQ+KkhlYWx0aCBQb2xpY3k8L2tleXdvcmQ+
PGtleXdvcmQ+SHVtYW5zPC9rZXl3b3JkPjxrZXl3b3JkPkluY2lkZW5jZTwva2V5d29yZD48a2V5
d29yZD5Mb25naXR1ZGluYWwgU3R1ZGllczwva2V5d29yZD48a2V5d29yZD5NYWxlPC9rZXl3b3Jk
PjxrZXl3b3JkPk1hcnJpYWdlPC9rZXl3b3JkPjxrZXl3b3JkPlByb3NwZWN0aXZlIFN0dWRpZXM8
L2tleXdvcmQ+PGtleXdvcmQ+UmlzayBGYWN0b3JzPC9rZXl3b3JkPjxrZXl3b3JkPipTZXh1YWwg
QmVoYXZpb3I8L2tleXdvcmQ+PGtleXdvcmQ+U2V4dWFsIFBhcnRuZXJzPC9rZXl3b3JkPjxrZXl3
b3JkPlVnYW5kYS9lcGlkZW1pb2xvZ3k8L2tleXdvcmQ+PGtleXdvcmQ+WW91bmcgQWR1bHQ8L2tl
eXdvcmQ+PC9rZXl3b3Jkcz48ZGF0ZXM+PHllYXI+MjAxNTwveWVhcj48cHViLWRhdGVzPjxkYXRl
PkphbiAxNDwvZGF0ZT48L3B1Yi1kYXRlcz48L2RhdGVzPjxpc2JuPjAyNjktOTM3MDwvaXNibj48
YWNjZXNzaW9uLW51bT4yNTUzNTc1MzwvYWNjZXNzaW9uLW51bT48dXJscz48cmVsYXRlZC11cmxz
Pjx1cmw+aHR0cDovL2dyYXBoaWNzLnR4Lm92aWQuY29tL292ZnRwZGZzL0ZQREROQ0pDTUdQT0pI
MDAvZnMwNDYvb3ZmdC9saXZlL2d2MDIzLzAwMDAyMDMwLzAwMDAyMDMwLTIwMTUwMTE0MC0wMDAw
OS5wZGY8L3VybD48L3JlbGF0ZWQtdXJscz48L3VybHM+PGVsZWN0cm9uaWMtcmVzb3VyY2UtbnVt
PjEwLjEwOTcvcWFkLjAwMDAwMDAwMDAwMDA1MzM8L2VsZWN0cm9uaWMtcmVzb3VyY2UtbnVtPjxy
ZW1vdGUtZGF0YWJhc2UtcHJvdmlkZXI+TmxtPC9yZW1vdGUtZGF0YWJhc2UtcHJvdmlkZXI+PGxh
bmd1YWdlPmVuZzwvbGFuZ3VhZ2U+PC9yZWNvcmQ+PC9DaXRlPjxDaXRlPjxBdXRob3I+VGFuc2Vy
PC9BdXRob3I+PFllYXI+MjAxMTwvWWVhcj48UmVjTnVtPjQwPC9SZWNOdW0+PHJlY29yZD48cmVj
LW51bWJlcj40MDwvcmVjLW51bWJlcj48Zm9yZWlnbi1rZXlzPjxrZXkgYXBwPSJFTiIgZGItaWQ9
IjVldHYyc3JzOHRmd3ByZTIyZmw1Mng5OXd0cGRzemF6c3plZCIgdGltZXN0YW1wPSIxNzI2NTEx
MDI1Ij40MDwva2V5PjwvZm9yZWlnbi1rZXlzPjxyZWYtdHlwZSBuYW1lPSJKb3VybmFsIEFydGlj
bGUiPjE3PC9yZWYtdHlwZT48Y29udHJpYnV0b3JzPjxhdXRob3JzPjxhdXRob3I+VGFuc2VyLCBG
LjwvYXV0aG9yPjxhdXRob3I+QmFybmlnaGF1c2VuLCBULjwvYXV0aG9yPjxhdXRob3I+SHVuZCwg
TC48L2F1dGhvcj48YXV0aG9yPkdhcm5ldHQsIEcuIFAuPC9hdXRob3I+PGF1dGhvcj5NY0dyYXRo
LCBOLjwvYXV0aG9yPjxhdXRob3I+TmV3ZWxsLCBNLiBMLjwvYXV0aG9yPjwvYXV0aG9ycz48L2Nv
bnRyaWJ1dG9ycz48YXV0aC1hZGRyZXNzPkFmcmljYSBDZW50cmUgZm9yIEhlYWx0aCBhbmQgUG9w
dWxhdGlvbiBTdHVkaWVzLCBVbml2ZXJzaXR5IG9mIEt3YVp1bHUtTmF0YWwsIE10dWJhdHViYSwg
U291dGggQWZyaWNhLiB0YW5zZXJmQGFmcmljYWNlbnRyZS5hYy56YTwvYXV0aC1hZGRyZXNzPjx0
aXRsZXM+PHRpdGxlPkVmZmVjdCBvZiBjb25jdXJyZW50IHNleHVhbCBwYXJ0bmVyc2hpcHMgb24g
cmF0ZSBvZiBuZXcgSElWIGluZmVjdGlvbnMgaW4gYSBoaWdoLXByZXZhbGVuY2UsIHJ1cmFsIFNv
dXRoIEFmcmljYW4gcG9wdWxhdGlvbjogYSBjb2hvcnQ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I0Ny01NTwvcGFnZXM+PHZvbHVtZT4zNzg8L3ZvbHVtZT48bnVtYmVyPjk3ODc8
L251bWJlcj48ZWRpdGlvbj4yMDExLzA3LzE5PC9lZGl0aW9uPjxrZXl3b3Jkcz48a2V5d29yZD5B
ZG9sZXNjZW50PC9rZXl3b3JkPjxrZXl3b3JkPkFkdWx0PC9rZXl3b3JkPjxrZXl3b3JkPkFnZSBE
aXN0cmlidXRpb248L2tleXdvcmQ+PGtleXdvcmQ+Q29ob3J0IFN0dWRpZXM8L2tleXdvcmQ+PGtl
eXdvcmQ+RWR1Y2F0aW9uYWwgU3RhdHVzPC9rZXl3b3JkPjxrZXl3b3JkPkZlbWFsZTwva2V5d29y
ZD48a2V5d29yZD5ISVYgSW5mZWN0aW9ucy8qZXBpZGVtaW9sb2d5Lyp0cmFuc21pc3Npb248L2tl
eXdvcmQ+PGtleXdvcmQ+SElWIFNlcm9wb3NpdGl2aXR5PC9rZXl3b3JkPjxrZXl3b3JkPkh1bWFu
czwva2V5d29yZD48a2V5d29yZD5JbmNpZGVuY2U8L2tleXdvcmQ+PGtleXdvcmQ+TWFsZTwva2V5
d29yZD48a2V5d29yZD5NYXJyaWFnZS8qc3RhdGlzdGljcyAmYW1wOyBudW1lcmljYWwgZGF0YTwv
a2V5d29yZD48a2V5d29yZD5NaWRkbGUgQWdlZDwva2V5d29yZD48a2V5d29yZD5NdWx0aXZhcmlh
dGUgQW5hbHlzaXM8L2tleXdvcmQ+PGtleXdvcmQ+Tm9ybWFsIERpc3RyaWJ1dGlvbjwva2V5d29y
ZD48a2V5d29yZD5PZGRzIFJhdGlvPC9rZXl3b3JkPjxrZXl3b3JkPipQb3B1bGF0aW9uIFN1cnZl
aWxsYW5jZTwva2V5d29yZD48a2V5d29yZD5QcmV2YWxlbmNlPC9rZXl3b3JkPjxrZXl3b3JkPlBy
aW1hcnkgUHJldmVudGlvbjwva2V5d29yZD48a2V5d29yZD5SZXNpZGVuY2UgQ2hhcmFjdGVyaXN0
aWNzPC9rZXl3b3JkPjxrZXl3b3JkPipSaXNrLVRha2luZzwva2V5d29yZD48a2V5d29yZD5SdXJh
bCBQb3B1bGF0aW9uLypzdGF0aXN0aWNzICZhbXA7IG51bWVyaWNhbCBkYXRhPC9rZXl3b3JkPjxr
ZXl3b3JkPipTZXh1YWwgQmVoYXZpb3I8L2tleXdvcmQ+PGtleXdvcmQ+KlNleHVhbCBQYXJ0bmVy
czwva2V5d29yZD48a2V5d29yZD5Tb3V0aCBBZnJpY2EvZXBpZGVtaW9sb2d5PC9rZXl3b3JkPjxr
ZXl3b3JkPlN1cnZleXMgYW5kIFF1ZXN0aW9ubmFpcmVzPC9rZXl3b3JkPjxrZXl3b3JkPlRpbWUg
RmFjdG9yczwva2V5d29yZD48L2tleXdvcmRzPjxkYXRlcz48eWVhcj4yMDExPC95ZWFyPjxwdWIt
ZGF0ZXM+PGRhdGU+SnVsIDE2PC9kYXRlPjwvcHViLWRhdGVzPjwvZGF0ZXM+PGlzYm4+MDE0MC02
NzM2PC9pc2JuPjxhY2Nlc3Npb24tbnVtPjIxNzYzOTM3PC9hY2Nlc3Npb24tbnVtPjx1cmxzPjxy
ZWxhdGVkLXVybHM+PHVybD5odHRwOi8vYWMuZWxzLWNkbi5jb20vUzAxNDA2NzM2MTE2MDc3OTQv
MS1zMi4wLVMwMTQwNjczNjExNjA3Nzk0LW1haW4ucGRmP190aWQ9OGQ5ZTVlNjItZDE5Yi0xMWU1
LWIzMjQtMDAwMDBhYWIwZjZiJmFtcDthY2RuYXQ9MTQ1NTI5MDM1M18xMTg1MDk0ZTJhY2U4ZTU0
Nzc3ZTQ3ZWI0ZDNlNWRiMTwvdXJsPjwvcmVsYXRlZC11cmxzPjwvdXJscz48Y3VzdG9tMj5QbWMz
MTQxMTQyPC9jdXN0b20yPjxlbGVjdHJvbmljLXJlc291cmNlLW51bT4xMC4xMDE2L3MwMTQwLTY3
MzYoMTEpNjA3NzktNDwvZWxlY3Ryb25pYy1yZXNvdXJjZS1udW0+PHJlbW90ZS1kYXRhYmFzZS1w
cm92aWRlcj5ObG08L3JlbW90ZS1kYXRhYmFzZS1wcm92aWRlcj48bGFuZ3VhZ2U+ZW5nPC9sYW5n
dWFnZT48L3JlY29yZD48L0NpdGU+PENpdGU+PEF1dGhvcj5aYWJsb3Rza2E8L0F1dGhvcj48WWVh
cj4yMDA2PC9ZZWFyPjxSZWNOdW0+NDU8L1JlY051bT48cmVjb3JkPjxyZWMtbnVtYmVyPjQ1PC9y
ZWMtbnVtYmVyPjxmb3JlaWduLWtleXM+PGtleSBhcHA9IkVOIiBkYi1pZD0iNWV0djJzcnM4dGZ3
cHJlMjJmbDUyeDk5d3RwZHN6YXpzemVkIiB0aW1lc3RhbXA9IjE3MjY1MTEwMjUiPjQ1PC9rZXk+
PC9mb3JlaWduLWtleXM+PHJlZi10eXBlIG5hbWU9IkpvdXJuYWwgQXJ0aWNsZSI+MTc8L3JlZi10
eXBlPjxjb250cmlidXRvcnM+PGF1dGhvcnM+PGF1dGhvcj5aYWJsb3Rza2EsIEkuIEIuPC9hdXRo
b3I+PGF1dGhvcj5HcmF5LCBSLiBILjwvYXV0aG9yPjxhdXRob3I+U2Vyd2FkZGEsIEQuPC9hdXRo
b3I+PGF1dGhvcj5OYWx1Z29kYSwgRi48L2F1dGhvcj48YXV0aG9yPktpZ296aSwgRy48L2F1dGhv
cj48YXV0aG9yPlNld2Fua2FtYm8sIE4uPC9hdXRob3I+PGF1dGhvcj5MdXRhbG8sIFQuPC9hdXRo
b3I+PGF1dGhvcj5NYW5nZW4sIEYuIFcuPC9hdXRob3I+PGF1dGhvcj5XYXdlciwgTS48L2F1dGhv
cj48L2F1dGhvcnM+PC9jb250cmlidXRvcnM+PGF1dGgtYWRkcmVzcz5EZXBhcnRtZW50IG9mIFBv
cHVsYXRpb24gYW5kIEZhbWlseSBIZWFsdGggU2NpZW5jZXMsIEJsb29tYmVyZyBTY2hvb2wgb2Yg
UHVibGljIEhlYWx0aCwgVGhlIEpvaG5zIEhvcGtpbnMgVW5pdmVyc2l0eSwgNjE1IE4uIFdvbGZl
IFN0cmVldCwgQmFsdGltb3JlLCBNRCAyMTIxOCwgVVNBLiBpemFibG1AeWFob28uY29tPC9hdXRo
LWFkZHJlc3M+PHRpdGxlcz48dGl0bGU+QWxjb2hvbCB1c2UgYmVmb3JlIHNleCBhbmQgSElWIGFj
cXVpc2l0aW9uOiBhIGxvbmdpdHVkaW5hbCBzdHVkeSBpbiBSYWthaSwgVWdhbmRhPC90aXRsZT48
c2Vjb25kYXJ5LXRpdGxlPkFpZHM8L3NlY29uZGFyeS10aXRsZT48YWx0LXRpdGxlPkFJRFMgKExv
bmRvbiwgRW5nbGFuZCk8L2FsdC10aXRsZT48L3RpdGxlcz48cGVyaW9kaWNhbD48ZnVsbC10aXRs
ZT5BSURTPC9mdWxsLXRpdGxlPjxhYmJyLTE+QWlkczwvYWJici0xPjwvcGVyaW9kaWNhbD48cGFn
ZXM+MTE5MS02PC9wYWdlcz48dm9sdW1lPjIwPC92b2x1bWU+PG51bWJlcj44PC9udW1iZXI+PGVk
aXRpb24+MjAwNi8wNS8xMzwvZWRpdGlvbj48a2V5d29yZHM+PGtleXdvcmQ+QWRvbGVzY2VudDwv
a2V5d29yZD48a2V5d29yZD5BZHVsdDwva2V5d29yZD48a2V5d29yZD5BbGNvaG9sIERyaW5raW5n
LyphZHZlcnNlIGVmZmVjdHMvZXBpZGVtaW9sb2d5PC9rZXl3b3JkPjxrZXl3b3JkPkNvbmRvbXMv
dXRpbGl6YXRpb248L2tleXdvcmQ+PGtleXdvcmQ+RGV2ZWxvcGluZyBDb3VudHJpZXM8L2tleXdv
cmQ+PGtleXdvcmQ+RXBpZGVtaW9sb2dpYyBNZXRob2RzPC9rZXl3b3JkPjxrZXl3b3JkPkZlbWFs
ZTwva2V5d29yZD48a2V5d29yZD5ISVYgSW5mZWN0aW9ucy9lcGlkZW1pb2xvZ3kvcHJldmVudGlv
biAmYW1wOyBjb250cm9sLyp0cmFuc21pc3Npb248L2tleXdvcmQ+PGtleXdvcmQ+SHVtYW5zPC9r
ZXl3b3JkPjxrZXl3b3JkPk1hbGU8L2tleXdvcmQ+PGtleXdvcmQ+TWlkZGxlIEFnZWQ8L2tleXdv
cmQ+PGtleXdvcmQ+Umlzay1UYWtpbmc8L2tleXdvcmQ+PGtleXdvcmQ+U2V4dWFsIEJlaGF2aW9y
Lypwc3ljaG9sb2d5PC9rZXl3b3JkPjxrZXl3b3JkPlVnYW5kYS9lcGlkZW1pb2xvZ3k8L2tleXdv
cmQ+PC9rZXl3b3Jkcz48ZGF0ZXM+PHllYXI+MjAwNjwveWVhcj48cHViLWRhdGVzPjxkYXRlPk1h
eSAxMjwvZGF0ZT48L3B1Yi1kYXRlcz48L2RhdGVzPjxpc2JuPjAyNjktOTM3MCAoUHJpbnQpJiN4
RDswMjY5LTkzNzA8L2lzYm4+PGFjY2Vzc2lvbi1udW0+MTY2OTEwNzE8L2FjY2Vzc2lvbi1udW0+
PHVybHM+PHJlbGF0ZWQtdXJscz48dXJsPmh0dHA6Ly9ncmFwaGljcy50eC5vdmlkLmNvbS9vdmZ0
cGRmcy9GUERETkNGQlBETUZDRDAwL2ZzMDQ2L292ZnQvbGl2ZS9ndjAyMy8wMDAwMjAzMC8wMDAw
MjAzMC0yMDA2MDUxMjAtMDAwMTMucGRmPC91cmw+PC9yZWxhdGVkLXVybHM+PC91cmxzPjxlbGVj
dHJvbmljLXJlc291cmNlLW51bT4xMC4xMDk3LzAxLmFpZHMuMDAwMDIyNjk2MC4yNTU4OS43Mjwv
ZWxlY3Ryb25pYy1yZXNvdXJjZS1udW0+PHJlbW90ZS1kYXRhYmFzZS1wcm92aWRlcj5ObG08L3Jl
bW90ZS1kYXRhYmFzZS1wcm92aWRlcj48bGFuZ3VhZ2U+ZW5nPC9sYW5ndWFnZT48L3JlY29yZD48
L0NpdGU+PC9FbmROb3RlPn==
</w:fldData>
        </w:fldChar>
      </w:r>
      <w:r w:rsidR="009448ED">
        <w:instrText xml:space="preserve"> ADDIN EN.CITE </w:instrText>
      </w:r>
      <w:r w:rsidR="009448ED">
        <w:fldChar w:fldCharType="begin">
          <w:fldData xml:space="preserve">PEVuZE5vdGU+PENpdGU+PEF1dGhvcj5OeWFidXRpPC9BdXRob3I+PFllYXI+MjAyMTwvWWVhcj48
UmVjTnVtPjY1PC9SZWNOdW0+PERpc3BsYXlUZXh0PjxzdHlsZSBmYWNlPSJzdXBlcnNjcmlwdCI+
Niw5LDE0LDE4LDIwLTIyLDI2LDI4LDQzPC9zdHlsZT48L0Rpc3BsYXlUZXh0PjxyZWNvcmQ+PHJl
Yy1udW1iZXI+NjU8L3JlYy1udW1iZXI+PGZvcmVpZ24ta2V5cz48a2V5IGFwcD0iRU4iIGRiLWlk
PSI1ZXR2MnNyczh0ZndwcmUyMmZsNTJ4OTl3dHBkc3phenN6ZWQiIHRpbWVzdGFtcD0iMTc1NDMw
OTU3NiI+NjU8L2tleT48L2ZvcmVpZ24ta2V5cz48cmVmLXR5cGUgbmFtZT0iSm91cm5hbCBBcnRp
Y2xlIj4xNzwvcmVmLXR5cGU+PGNvbnRyaWJ1dG9ycz48YXV0aG9ycz48YXV0aG9yPk55YWJ1dGks
IE1hcmlseW4gTi48L2F1dGhvcj48YXV0aG9yPlBldGVyc2VuLCBNYXlhIEwuPC9hdXRob3I+PGF1
dGhvcj5CdWt1c2ksIEVsaXphYmV0aCBBLjwvYXV0aG9yPjxhdXRob3I+S2FteWEsIE1vc2VzIFIu
PC9hdXRob3I+PGF1dGhvcj5Nd2FuZ3dhLCBGbG9yZW5jZTwvYXV0aG9yPjxhdXRob3I+S2FiYW1p
LCBKYW5lPC9hdXRob3I+PGF1dGhvcj5TYW5nLCBOb3J0b248L2F1dGhvcj48YXV0aG9yPkNoYXJs
ZWJvaXMsIEVkd2luIEQuPC9hdXRob3I+PGF1dGhvcj5CYWx6ZXIsIExhdXJhIEIuPC9hdXRob3I+
PGF1dGhvcj5TY2h3YWIsIEpvc2h1YSBELjwvYXV0aG9yPjxhdXRob3I+Q2FtbGluLCBDYXJvbCBT
LjwvYXV0aG9yPjxhdXRob3I+QmxhY2ssIERvdWdsYXM8L2F1dGhvcj48YXV0aG9yPkNsYXJrLCBU
YW1hcmEgRC48L2F1dGhvcj48YXV0aG9yPkNoYW1pZSwgR2FicmllbDwvYXV0aG9yPjxhdXRob3I+
SGF2bGlyLCBEaWFuZSBWLjwvYXV0aG9yPjxhdXRob3I+QXlpZWtvLCBKYW1lczwvYXV0aG9yPjwv
YXV0aG9ycz48L2NvbnRyaWJ1dG9ycz48dGl0bGVzPjx0aXRsZT5DaGFyYWN0ZXJpc3RpY3Mgb2Yg
SElWIHNlcm9jb252ZXJ0ZXJzIGluIHRoZSBzZXR0aW5nIG9mIHVuaXZlcnNhbCB0ZXN0IGFuZCB0
cmVhdDogUmVzdWx0cyBmcm9tIHRoZSBTRUFSQ0ggdHJpYWwgaW4gcnVyYWwgVWdhbmRhIGFuZCBL
ZW55YTwvdGl0bGU+PHNlY29uZGFyeS10aXRsZT5QTE9TIE9ORTwvc2Vjb25kYXJ5LXRpdGxlPjwv
dGl0bGVzPjxwZXJpb2RpY2FsPjxmdWxsLXRpdGxlPlBMb1MgT25lPC9mdWxsLXRpdGxlPjxhYmJy
LTE+UGxvUyBvbmU8L2FiYnItMT48L3BlcmlvZGljYWw+PHBhZ2VzPmUwMjQzMTY3PC9wYWdlcz48
dm9sdW1lPjE2PC92b2x1bWU+PG51bWJlcj4yPC9udW1iZXI+PGRhdGVzPjx5ZWFyPjIwMjE8L3ll
YXI+PC9kYXRlcz48cHVibGlzaGVyPlB1YmxpYyBMaWJyYXJ5IG9mIFNjaWVuY2U8L3B1Ymxpc2hl
cj48dXJscz48cmVsYXRlZC11cmxzPjx1cmw+aHR0cHM6Ly9kb2kub3JnLzEwLjEzNzEvam91cm5h
bC5wb25lLjAyNDMxNjc8L3VybD48dXJsPmh0dHBzOi8vam91cm5hbHMucGxvcy5vcmcvcGxvc29u
ZS9hcnRpY2xlL2ZpbGU/aWQ9MTAuMTM3MS9qb3VybmFsLnBvbmUuMDI0MzE2NyZhbXA7dHlwZT1w
cmludGFibGU8L3VybD48L3JlbGF0ZWQtdXJscz48L3VybHM+PGVsZWN0cm9uaWMtcmVzb3VyY2Ut
bnVtPjEwLjEzNzEvam91cm5hbC5wb25lLjAyNDMxNjc8L2VsZWN0cm9uaWMtcmVzb3VyY2UtbnVt
PjwvcmVjb3JkPjwvQ2l0ZT48Q2l0ZT48QXV0aG9yPkVkZWxzdGVpbjwvQXV0aG9yPjxZZWFyPjIw
MTU8L1llYXI+PFJlY051bT4xNzwvUmVjTnVtPjxyZWNvcmQ+PHJlYy1udW1iZXI+MTc8L3JlYy1u
dW1iZXI+PGZvcmVpZ24ta2V5cz48a2V5IGFwcD0iRU4iIGRiLWlkPSI1ZXR2MnNyczh0ZndwcmUy
MmZsNTJ4OTl3dHBkc3phenN6ZWQiIHRpbWVzdGFtcD0iMTcyNjUxMTAyNSI+MTc8L2tleT48L2Zv
cmVpZ24ta2V5cz48cmVmLXR5cGUgbmFtZT0iSm91cm5hbCBBcnRpY2xlIj4xNzwvcmVmLXR5cGU+
PGNvbnRyaWJ1dG9ycz48YXV0aG9ycz48YXV0aG9yPkVkZWxzdGVpbiwgWi4gUi48L2F1dGhvcj48
YXV0aG9yPlNhbnRlbGxpLCBKLiBTLjwvYXV0aG9yPjxhdXRob3I+SGVsbGVyaW5nZXIsIFMuPC9h
dXRob3I+PGF1dGhvcj5TY2h1eWxlciwgQS4gQy48L2F1dGhvcj48YXV0aG9yPldlaSwgWS48L2F1
dGhvcj48YXV0aG9yPk1hdGh1ciwgUy48L2F1dGhvcj48YXV0aG9yPlNvbmcsIFguPC9hdXRob3I+
PGF1dGhvcj5MdXRhbG8sIFQuPC9hdXRob3I+PGF1dGhvcj5OYWx1Z29kYSwgRi48L2F1dGhvcj48
YXV0aG9yPkdyYXksIFIuIEguPC9hdXRob3I+PGF1dGhvcj5XYXdlciwgTS4gSi48L2F1dGhvcj48
YXV0aG9yPlNlcndhZGRhLCBELiBNLjwvYXV0aG9yPjwvYXV0aG9ycz48L2NvbnRyaWJ1dG9ycz48
YXV0aC1hZGRyZXNzPkhJViBDZW50ZXIgZm9yIENsaW5pY2FsIGFuZCBCZWhhdmlvcmFsIFN0dWRp
ZXMsIE5ldyBZb3JrIFN0YXRlIFBzeWNoaWF0cmljIEluc3RpdHV0ZSBhbmQgQ29sdW1iaWEgVW5p
dmVyc2l0eSwgMTA1MSBSaXZlcnNpZGUgRHIuLCBOZXcgWW9yaywgTlksIFVTQS4gRWxlY3Ryb25p
YyBhZGRyZXNzOiB6b2UuZWRlbHN0ZWluQGdtYWlsLmNvbS4mI3hEO0NvbHVtYmlhIFVuaXZlcnNp
dHkgTWFpbG1hbiBTY2hvb2wgb2YgUHVibGljIEhlYWx0aCwgNzIyIFcuIDE2OHRoIFN0LiwgTmV3
IFlvcmssIE5ZLCBVU0EuJiN4RDtSYWthaSBIZWFsdGggU2NpZW5jZXMgUHJvZ3JhbSwgVWdhbmRh
IFZpcnVzIFJlc2VhcmNoIEluc3RpdHV0ZSwgRW50ZWJiZSwgVWdhbmRhLiYjeEQ7Sm9obnMgSG9w
a2lucyBCbG9vbWJlcmcgU2Nob29sIG9mIFB1YmxpYyBIZWFsdGgsIDYxNSBOLiBXb2xmZSBTdC4s
IEJhbHRpbW9yZSwgTUQsIFVTQS48L2F1dGgtYWRkcmVzcz48dGl0bGVzPjx0aXRsZT5GYWN0b3Jz
IGFzc29jaWF0ZWQgd2l0aCBpbmNpZGVudCBISVYgaW5mZWN0aW9uIHZlcnN1cyBwcmV2YWxlbnQg
aW5mZWN0aW9uIGFtb25nIHlvdXRoIGluIFJha2FpLCBVZ2FuZGE8L3RpdGxlPjxzZWNvbmRhcnkt
dGl0bGU+SiBFcGlkZW1pb2wgR2xvYiBIZWFsdGg8L3NlY29uZGFyeS10aXRsZT48YWx0LXRpdGxl
PkpvdXJuYWwgb2YgZXBpZGVtaW9sb2d5IGFuZCBnbG9iYWwgaGVhbHRoPC9hbHQtdGl0bGU+PC90
aXRsZXM+PHBlcmlvZGljYWw+PGZ1bGwtdGl0bGU+SiBFcGlkZW1pb2wgR2xvYiBIZWFsdGg8L2Z1
bGwtdGl0bGU+PGFiYnItMT5Kb3VybmFsIG9mIGVwaWRlbWlvbG9neSBhbmQgZ2xvYmFsIGhlYWx0
aDwvYWJici0xPjwvcGVyaW9kaWNhbD48YWx0LXBlcmlvZGljYWw+PGZ1bGwtdGl0bGU+SiBFcGlk
ZW1pb2wgR2xvYiBIZWFsdGg8L2Z1bGwtdGl0bGU+PGFiYnItMT5Kb3VybmFsIG9mIGVwaWRlbWlv
bG9neSBhbmQgZ2xvYmFsIGhlYWx0aDwvYWJici0xPjwvYWx0LXBlcmlvZGljYWw+PHBhZ2VzPjg1
LTkxPC9wYWdlcz48dm9sdW1lPjU8L3ZvbHVtZT48bnVtYmVyPjE8L251bWJlcj48ZWRpdGlvbj4y
MDE1LzAyLzI0PC9lZGl0aW9uPjxrZXl3b3Jkcz48a2V5d29yZD5BZG9sZXNjZW50PC9rZXl3b3Jk
PjxrZXl3b3JkPkFkdWx0PC9rZXl3b3JkPjxrZXl3b3JkPkZlbWFsZTwva2V5d29yZD48a2V5d29y
ZD5ISVYgSW5mZWN0aW9ucy8qZXBpZGVtaW9sb2d5PC9rZXl3b3JkPjxrZXl3b3JkPkh1bWFuczwv
a2V5d29yZD48a2V5d29yZD5JbmNpZGVuY2U8L2tleXdvcmQ+PGtleXdvcmQ+TG9uZ2l0dWRpbmFs
IFN0dWRpZXM8L2tleXdvcmQ+PGtleXdvcmQ+TWFsZTwva2V5d29yZD48a2V5d29yZD5NYXJyaWFn
ZS9zdGF0aXN0aWNzICZhbXA7IG51bWVyaWNhbCBkYXRhPC9rZXl3b3JkPjxrZXl3b3JkPlByZXZh
bGVuY2U8L2tleXdvcmQ+PGtleXdvcmQ+UHJvc3BlY3RpdmUgU3R1ZGllczwva2V5d29yZD48a2V5
d29yZD5SaXNrIEZhY3RvcnM8L2tleXdvcmQ+PGtleXdvcmQ+U2V4dWFsIEJlaGF2aW9yL3N0YXRp
c3RpY3MgJmFtcDsgbnVtZXJpY2FsIGRhdGE8L2tleXdvcmQ+PGtleXdvcmQ+VWdhbmRhL2VwaWRl
bWlvbG9neTwva2V5d29yZD48a2V5d29yZD5Zb3VuZyBBZHVsdDwva2V5d29yZD48L2tleXdvcmRz
PjxkYXRlcz48eWVhcj4yMDE1PC95ZWFyPjxwdWItZGF0ZXM+PGRhdGU+TWFyPC9kYXRlPjwvcHVi
LWRhdGVzPjwvZGF0ZXM+PGlzYm4+MjIxMC02MDA2PC9pc2JuPjxhY2Nlc3Npb24tbnVtPjI1NzAw
OTI3PC9hY2Nlc3Npb24tbnVtPjx1cmxzPjxyZWxhdGVkLXVybHM+PHVybD5odHRwOi8vYWMuZWxz
LWNkbi5jb20vUzIyMTA2MDA2MTQwMDA4MjMvMS1zMi4wLVMyMjEwNjAwNjE0MDAwODIzLW1haW4u
cGRmP190aWQ9NzhhOTA3YmUtZDE5Yi0xMWU1LWJlMzctMDAwMDBhYWIwZjZjJmFtcDthY2RuYXQ9
MTQ1NTI5MDMxOF8wYWNjY2RhZDY2YjI0NDk2Y2JiM2Y5ZDhiZGY5NDRhZTwvdXJsPjwvcmVsYXRl
ZC11cmxzPjwvdXJscz48ZWxlY3Ryb25pYy1yZXNvdXJjZS1udW0+MTAuMTAxNi9qLmplZ2guMjAx
NC4wOS4wMDM8L2VsZWN0cm9uaWMtcmVzb3VyY2UtbnVtPjxyZW1vdGUtZGF0YWJhc2UtcHJvdmlk
ZXI+TmxtPC9yZW1vdGUtZGF0YWJhc2UtcHJvdmlkZXI+PGxhbmd1YWdlPmVuZzwvbGFuZ3VhZ2U+
PC9yZWNvcmQ+PC9DaXRlPjxDaXRlPjxBdXRob3I+R3JlZ3NvbjwvQXV0aG9yPjxZZWFyPjIwMTE8
L1llYXI+PFJlY051bT4yMTwvUmVjTnVtPjxyZWNvcmQ+PHJlYy1udW1iZXI+MjE8L3JlYy1udW1i
ZXI+PGZvcmVpZ24ta2V5cz48a2V5IGFwcD0iRU4iIGRiLWlkPSI1ZXR2MnNyczh0ZndwcmUyMmZs
NTJ4OTl3dHBkc3phenN6ZWQiIHRpbWVzdGFtcD0iMTcyNjUxMTAyNSI+MjE8L2tleT48L2ZvcmVp
Z24ta2V5cz48cmVmLXR5cGUgbmFtZT0iSm91cm5hbCBBcnRpY2xlIj4xNzwvcmVmLXR5cGU+PGNv
bnRyaWJ1dG9ycz48YXV0aG9ycz48YXV0aG9yPkdyZWdzb24sIFMuPC9hdXRob3I+PGF1dGhvcj5O
eWFtdWthcGEsIEMuPC9hdXRob3I+PGF1dGhvcj5TY2h1bWFjaGVyLCBDLjwvYXV0aG9yPjxhdXRo
b3I+TXVndXJ1bmdpLCBPLjwvYXV0aG9yPjxhdXRob3I+QmVuZWRpa3QsIEMuPC9hdXRob3I+PGF1
dGhvcj5NdXNoYXRpLCBQLjwvYXV0aG9yPjxhdXRob3I+Q2FtcGJlbGwsIEMuPC9hdXRob3I+PGF1
dGhvcj5HYXJuZXR0LCBHLiBQLjwvYXV0aG9yPjwvYXV0aG9ycz48L2NvbnRyaWJ1dG9ycz48YXV0
aC1hZGRyZXNzPk1hbmljYWxhbmQgSElWL1NURCBQcmV2ZW50aW9uIFByb2plY3QsIEJpb21lZGlj
YWwgUmVzZWFyY2ggYW5kIFRyYWluaW5nIEluc3RpdHV0ZSwgSGFyYXJlLCBaaW1iYWJ3ZS48L2F1
dGgtYWRkcmVzcz48dGl0bGVzPjx0aXRsZT5EaWQgbmF0aW9uYWwgSElWIHByZXZlbnRpb24gcHJv
Z3JhbXMgY29udHJpYnV0ZSB0byBISVYgZGVjbGluZSBpbiBFYXN0ZXJuIFppbWJhYndlPyBFdmlk
ZW5jZSBmcm9tIGEgcHJvc3BlY3RpdmUgY29tbXVuaXR5IHN1cnZleTwvdGl0bGU+PHNlY29uZGFy
eS10aXRsZT5TZXggVHJhbnNtIERpczwvc2Vjb25kYXJ5LXRpdGxlPjxhbHQtdGl0bGU+U2V4dWFs
bHkgdHJhbnNtaXR0ZWQgZGlzZWFzZXM8L2FsdC10aXRsZT48L3RpdGxlcz48cGVyaW9kaWNhbD48
ZnVsbC10aXRsZT5TZXggVHJhbnNtIERpczwvZnVsbC10aXRsZT48YWJici0xPlNleHVhbGx5IHRy
YW5zbWl0dGVkIGRpc2Vhc2VzPC9hYmJyLTE+PC9wZXJpb2RpY2FsPjxhbHQtcGVyaW9kaWNhbD48
ZnVsbC10aXRsZT5TZXggVHJhbnNtIERpczwvZnVsbC10aXRsZT48YWJici0xPlNleHVhbGx5IHRy
YW5zbWl0dGVkIGRpc2Vhc2VzPC9hYmJyLTE+PC9hbHQtcGVyaW9kaWNhbD48cGFnZXM+NDc1LTgy
PC9wYWdlcz48dm9sdW1lPjM4PC92b2x1bWU+PG51bWJlcj42PC9udW1iZXI+PGVkaXRpb24+MjAx
MS8wMi8wMTwvZWRpdGlvbj48a2V5d29yZHM+PGtleXdvcmQ+QWRvbGVzY2VudDwva2V5d29yZD48
a2V5d29yZD5BZHVsdDwva2V5d29yZD48a2V5d29yZD5Db2hvcnQgU3R1ZGllczwva2V5d29yZD48
a2V5d29yZD5Db21tdW5pdHkgSGVhbHRoIFNlcnZpY2VzL21ldGhvZHM8L2tleXdvcmQ+PGtleXdv
cmQ+RmVtYWxlPC9rZXl3b3JkPjxrZXl3b3JkPkhJViBJbmZlY3Rpb25zLyplcGlkZW1pb2xvZ3kv
KnByZXZlbnRpb24gJmFtcDsgY29udHJvbDwva2V5d29yZD48a2V5d29yZD5IdW1hbnM8L2tleXdv
cmQ+PGtleXdvcmQ+SW5jaWRlbmNlPC9rZXl3b3JkPjxrZXl3b3JkPkludGVydmlld3MgYXMgVG9w
aWM8L2tleXdvcmQ+PGtleXdvcmQ+TWFsZTwva2V5d29yZD48a2V5d29yZD5NaWRkbGUgQWdlZDwv
a2V5d29yZD48a2V5d29yZD4qTmF0aW9uYWwgSGVhbHRoIFByb2dyYW1zPC9rZXl3b3JkPjxrZXl3
b3JkPipQcm9ncmFtIEV2YWx1YXRpb248L2tleXdvcmQ+PGtleXdvcmQ+UHJvc3BlY3RpdmUgU3R1
ZGllczwva2V5d29yZD48a2V5d29yZD5SaXNrLVRha2luZzwva2V5d29yZD48a2V5d29yZD5SdXJh
bCBQb3B1bGF0aW9uPC9rZXl3b3JkPjxrZXl3b3JkPlNleHVhbCBCZWhhdmlvci9wc3ljaG9sb2d5
L3N0YXRpc3RpY3MgJmFtcDsgbnVtZXJpY2FsIGRhdGE8L2tleXdvcmQ+PGtleXdvcmQ+U29jaW9l
Y29ub21pYyBGYWN0b3JzPC9rZXl3b3JkPjxrZXl3b3JkPllvdW5nIEFkdWx0PC9rZXl3b3JkPjxr
ZXl3b3JkPlppbWJhYndlL2VwaWRlbWlvbG9neTwva2V5d29yZD48L2tleXdvcmRzPjxkYXRlcz48
eWVhcj4yMDExPC95ZWFyPjxwdWItZGF0ZXM+PGRhdGU+SnVuPC9kYXRlPjwvcHViLWRhdGVzPjwv
ZGF0ZXM+PGlzYm4+MDE0OC01NzE3PC9pc2JuPjxhY2Nlc3Npb24tbnVtPjIxMjc4NjI3PC9hY2Nl
c3Npb24tbnVtPjx1cmxzPjxyZWxhdGVkLXVybHM+PHVybD5odHRwOi8vZ3JhcGhpY3MudHgub3Zp
ZC5jb20vb3ZmdHBkZnMvRlBERE5DT0JJRElGQ04wMC9mczA0Ni9vdmZ0L2xpdmUvZ3YwMjMvMDAw
MDc0MzUvMDAwMDc0MzUtMjAxMTA2MDAwLTAwMDAzLnBkZjwvdXJsPjwvcmVsYXRlZC11cmxzPjwv
dXJscz48Y3VzdG9tMj5QbWMzNTE0NzUxPC9jdXN0b20yPjxjdXN0b202PkVtczUwNjg2PC9jdXN0
b202PjxlbGVjdHJvbmljLXJlc291cmNlLW51bT4xMC4xMDk3L09MUS4wYjAxM2UzMTgyMDgwODc3
PC9lbGVjdHJvbmljLXJlc291cmNlLW51bT48cmVtb3RlLWRhdGFiYXNlLXByb3ZpZGVyPk5sbTwv
cmVtb3RlLWRhdGFiYXNlLXByb3ZpZGVyPjxsYW5ndWFnZT5lbmc8L2xhbmd1YWdlPjwvcmVjb3Jk
PjwvQ2l0ZT48Q2l0ZT48QXV0aG9yPkxvcG1hbjwvQXV0aG9yPjxZZWFyPjIwMDg8L1llYXI+PFJl
Y051bT4yOTwvUmVjTnVtPjxyZWNvcmQ+PHJlYy1udW1iZXI+Mjk8L3JlYy1udW1iZXI+PGZvcmVp
Z24ta2V5cz48a2V5IGFwcD0iRU4iIGRiLWlkPSI1ZXR2MnNyczh0ZndwcmUyMmZsNTJ4OTl3dHBk
c3phenN6ZWQiIHRpbWVzdGFtcD0iMTcyNjUxMTAyNSI+Mjk8L2tleT48L2ZvcmVpZ24ta2V5cz48
cmVmLXR5cGUgbmFtZT0iSm91cm5hbCBBcnRpY2xlIj4xNzwvcmVmLXR5cGU+PGNvbnRyaWJ1dG9y
cz48YXV0aG9ycz48YXV0aG9yPkxvcG1hbiwgQi48L2F1dGhvcj48YXV0aG9yPk55YW11a2FwYSwg
Qy48L2F1dGhvcj48YXV0aG9yPk11c2hhdGksIFAuPC9hdXRob3I+PGF1dGhvcj5NdXBhbWJpcmV5
aSwgWi48L2F1dGhvcj48YXV0aG9yPk1hc29uLCBQLjwvYXV0aG9yPjxhdXRob3I+R2FybmV0dCwg
Ry4gUC48L2F1dGhvcj48YXV0aG9yPkdyZWdzb24sIFMuPC9hdXRob3I+PC9hdXRob3JzPjwvY29u
dHJpYnV0b3JzPjxhdXRoLWFkZHJlc3M+RGVwYXJ0bWVudCBvZiBJbmZlY3Rpb3VzIERpc2Vhc2Ug
RXBpZGVtaW9sb2d5LCBJbXBlcmlhbCBDb2xsZWdlIExvbmRvbiwgVUsuPC9hdXRoLWFkZHJlc3M+
PHRpdGxlcz48dGl0bGU+SElWIGluY2lkZW5jZSBpbiAzIHllYXJzIG9mIGZvbGxvdy11cCBvZiBh
IFppbWJhYndlIGNvaG9ydC0tMTk5OC0yMDAwIHRvIDIwMDEtMDM6IGNvbnRyaWJ1dGlvbnMgb2Yg
cHJveGltYXRlIGFuZCB1bmRlcmx5aW5nIGRldGVybWluYW50cyB0byB0cmFuc21pc3Npb248L3Rp
dGxlPjxzZWNvbmRhcnktdGl0bGU+SW50IEogRXBpZGVtaW9sPC9zZWNvbmRhcnktdGl0bGU+PC90
aXRsZXM+PHBlcmlvZGljYWw+PGZ1bGwtdGl0bGU+SW50IEogRXBpZGVtaW9sPC9mdWxsLXRpdGxl
PjwvcGVyaW9kaWNhbD48cGFnZXM+ODgtMTA1PC9wYWdlcz48dm9sdW1lPjM3PC92b2x1bWU+PG51
bWJlcj4xPC9udW1iZXI+PGVkaXRpb24+MjAwODAxMTg8L2VkaXRpb24+PGtleXdvcmRzPjxrZXl3
b3JkPkFkb2xlc2NlbnQ8L2tleXdvcmQ+PGtleXdvcmQ+QWR1bHQ8L2tleXdvcmQ+PGtleXdvcmQ+
QWdlIERpc3RyaWJ1dGlvbjwva2V5d29yZD48a2V5d29yZD5BdHRpdHVkZSB0byBIZWFsdGg8L2tl
eXdvcmQ+PGtleXdvcmQ+Q29ob3J0IFN0dWRpZXM8L2tleXdvcmQ+PGtleXdvcmQ+Q29uZmlkZW5j
ZSBJbnRlcnZhbHM8L2tleXdvcmQ+PGtleXdvcmQ+RGV2ZWxvcGluZyBDb3VudHJpZXM8L2tleXdv
cmQ+PGtleXdvcmQ+RGlzZWFzZSBUcmFuc21pc3Npb24sIEluZmVjdGlvdXMvKnN0YXRpc3RpY3Mg
JmFtcDsgbnVtZXJpY2FsIGRhdGE8L2tleXdvcmQ+PGtleXdvcmQ+RmVtYWxlPC9rZXl3b3JkPjxr
ZXl3b3JkPkZvbGxvdy1VcCBTdHVkaWVzPC9rZXl3b3JkPjxrZXl3b3JkPkhJViBJbmZlY3Rpb25z
LyplcGlkZW1pb2xvZ3kvKnRyYW5zbWlzc2lvbjwva2V5d29yZD48a2V5d29yZD5ISVYgU2Vyb25l
Z2F0aXZpdHk8L2tleXdvcmQ+PGtleXdvcmQ+SHVtYW5zPC9rZXl3b3JkPjxrZXl3b3JkPkluY2lk
ZW5jZTwva2V5d29yZD48a2V5d29yZD5NYWxlPC9rZXl3b3JkPjxrZXl3b3JkPk1pZGRsZSBBZ2Vk
PC9rZXl3b3JkPjxrZXl3b3JkPlBvaXNzb24gRGlzdHJpYnV0aW9uPC9rZXl3b3JkPjxrZXl3b3Jk
PlBvcHVsYXRpb24gU3VydmVpbGxhbmNlPC9rZXl3b3JkPjxrZXl3b3JkPlByb2JhYmlsaXR5PC9r
ZXl3b3JkPjxrZXl3b3JkPlJldHJvc3BlY3RpdmUgU3R1ZGllczwva2V5d29yZD48a2V5d29yZD5S
aXNrIEFzc2Vzc21lbnQ8L2tleXdvcmQ+PGtleXdvcmQ+KlJpc2stVGFraW5nPC9rZXl3b3JkPjxr
ZXl3b3JkPlNleCBEaXN0cmlidXRpb248L2tleXdvcmQ+PGtleXdvcmQ+KlNleHVhbCBQYXJ0bmVy
czwva2V5d29yZD48a2V5d29yZD5aaW1iYWJ3ZS9lcGlkZW1pb2xvZ3k8L2tleXdvcmQ+PC9rZXl3
b3Jkcz48ZGF0ZXM+PHllYXI+MjAwODwveWVhcj48cHViLWRhdGVzPjxkYXRlPkZlYjwvZGF0ZT48
L3B1Yi1kYXRlcz48L2RhdGVzPjxpc2JuPjE0NjQtMzY4NSAoRWxlY3Ryb25pYykmI3hEOzAzMDAt
NTc3MSAoUHJpbnQpJiN4RDswMzAwLTU3NzEgKExpbmtpbmcpPC9pc2JuPjxhY2Nlc3Npb24tbnVt
PjE4MjAzNzc0PC9hY2Nlc3Npb24tbnVtPjx1cmxzPjxyZWxhdGVkLXVybHM+PHVybD5odHRwczov
L3d3dy5uY2JpLm5sbS5uaWguZ292L3B1Ym1lZC8xODIwMzc3NDwvdXJsPjx1cmw+aHR0cHM6Ly93
d3cubmNiaS5ubG0ubmloLmdvdi9wbWMvYXJ0aWNsZXMvUE1DNTc5Mzk5NS9wZGYvZW1zcy0zMzIz
My5wZGY8L3VybD48L3JlbGF0ZWQtdXJscz48L3VybHM+PGN1c3RvbTE+Q29uZmxpY3Qgb2YgaW50
ZXJlc3Q6IE5vbmUgZGVjbGFyZWQuPC9jdXN0b20xPjxjdXN0b20yPlBNQzU3OTM5OTU8L2N1c3Rv
bTI+PGVsZWN0cm9uaWMtcmVzb3VyY2UtbnVtPjEwLjEwOTMvaWplL2R5bTI1NTwvZWxlY3Ryb25p
Yy1yZXNvdXJjZS1udW0+PHJlbW90ZS1kYXRhYmFzZS1uYW1lPk1lZGxpbmU8L3JlbW90ZS1kYXRh
YmFzZS1uYW1lPjxyZW1vdGUtZGF0YWJhc2UtcHJvdmlkZXI+TkxNPC9yZW1vdGUtZGF0YWJhc2Ut
cHJvdmlkZXI+PC9yZWNvcmQ+PC9DaXRlPjxDaXRlPjxBdXRob3I+TWVybWluPC9BdXRob3I+PFll
YXI+MjAwODwvWWVhcj48UmVjTnVtPjMyPC9SZWNOdW0+PHJlY29yZD48cmVjLW51bWJlcj4zMjwv
cmVjLW51bWJlcj48Zm9yZWlnbi1rZXlzPjxrZXkgYXBwPSJFTiIgZGItaWQ9IjVldHYyc3JzOHRm
d3ByZTIyZmw1Mng5OXd0cGRzemF6c3plZCIgdGltZXN0YW1wPSIxNzI2NTExMDI1Ij4zMjwva2V5
PjwvZm9yZWlnbi1rZXlzPjxyZWYtdHlwZSBuYW1lPSJKb3VybmFsIEFydGljbGUiPjE3PC9yZWYt
dHlwZT48Y29udHJpYnV0b3JzPjxhdXRob3JzPjxhdXRob3I+TWVybWluLCBKLjwvYXV0aG9yPjxh
dXRob3I+TXVzaW5ndXppLCBKLjwvYXV0aG9yPjxhdXRob3I+T3BpbywgQS48L2F1dGhvcj48YXV0
aG9yPktpcnVuZ2ksIFcuPC9hdXRob3I+PGF1dGhvcj5Fa3dhcnUsIEouIFAuPC9hdXRob3I+PGF1
dGhvcj5IbGFkaWssIFcuPC9hdXRob3I+PGF1dGhvcj5LYWhhcnV6YSwgRi48L2F1dGhvcj48YXV0
aG9yPkRvd25pbmcsIFIuPC9hdXRob3I+PGF1dGhvcj5CdW5uZWxsLCBSLjwvYXV0aG9yPjwvYXV0
aG9ycz48L2NvbnRyaWJ1dG9ycz48YXV0aC1hZGRyZXNzPkdsb2JhbCBBSURTIFByb2dyYW0sIE5h
dGlvbmFsIENlbnRlciBmb3IgSElWLCBWaXJhbCBIZXBhdGl0aXMsIFNURCBhbmQgVEIgUHJldmVu
dGlvbiwgQ2VudGVycyBmb3IgRGlzZWFzZSBDb250cm9sIGFuZCBQcmV2ZW50aW9uLVVnYW5kYSwg
RW50ZWJiZSwgVWdhbmRhLiBqaG03QGNkYy5nb3YuPC9hdXRoLWFkZHJlc3M+PHRpdGxlcz48dGl0
bGU+UmlzayBmYWN0b3JzIGZvciByZWNlbnQgSElWIGluZmVjdGlvbiBpbiBVZ2FuZGE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U0MC05PC9wYWdlcz48dm9sdW1lPjMwMDwvdm9sdW1lPjxudW1iZXI+NTwv
bnVtYmVyPjxlZGl0aW9uPjIwMDgvMDgvMDU8L2VkaXRpb24+PGtleXdvcmRzPjxrZXl3b3JkPkFJ
RFMgU2Vyb2RpYWdub3Npczwva2V5d29yZD48a2V5d29yZD5BZG9sZXNjZW50PC9rZXl3b3JkPjxr
ZXl3b3JkPkFkdWx0PC9rZXl3b3JkPjxrZXl3b3JkPkNyb3NzLVNlY3Rpb25hbCBTdHVkaWVzPC9r
ZXl3b3JkPjxrZXl3b3JkPkZlbWFsZTwva2V5d29yZD48a2V5d29yZD5ISVYgSW5mZWN0aW9ucy9k
aWFnbm9zaXMvKmVwaWRlbWlvbG9neTwva2V5d29yZD48a2V5d29yZD5ISVYgU2Vyb3ByZXZhbGVu
Y2U8L2tleXdvcmQ+PGtleXdvcmQ+SGVhbHRoIFN1cnZleXM8L2tleXdvcmQ+PGtleXdvcmQ+SHVt
YW5zPC9rZXl3b3JkPjxrZXl3b3JkPk1hbGU8L2tleXdvcmQ+PGtleXdvcmQ+TWlkZGxlIEFnZWQ8
L2tleXdvcmQ+PGtleXdvcmQ+UmlzayBGYWN0b3JzPC9rZXl3b3JkPjxrZXl3b3JkPlVnYW5kYS9l
cGlkZW1pb2xvZ3k8L2tleXdvcmQ+PC9rZXl3b3Jkcz48ZGF0ZXM+PHllYXI+MjAwODwveWVhcj48
cHViLWRhdGVzPjxkYXRlPkF1ZyA2PC9kYXRlPjwvcHViLWRhdGVzPjwvZGF0ZXM+PGlzYm4+MDA5
OC03NDg0PC9pc2JuPjxhY2Nlc3Npb24tbnVtPjE4Njc3MDI2PC9hY2Nlc3Npb24tbnVtPjx1cmxz
PjxyZWxhdGVkLXVybHM+PHVybD5odHRwOi8vamFtYS5qYW1hbmV0d29yay5jb20vZGF0YS9Kb3Vy
bmFscy9KQU1BLzQ0MjYvam9jODAwNjRfNTQwXzU0OS5wZGY8L3VybD48L3JlbGF0ZWQtdXJscz48
L3VybHM+PGVsZWN0cm9uaWMtcmVzb3VyY2UtbnVtPjEwLjEwMDEvamFtYS4zMDAuNS41NDA8L2Vs
ZWN0cm9uaWMtcmVzb3VyY2UtbnVtPjxyZW1vdGUtZGF0YWJhc2UtcHJvdmlkZXI+TmxtPC9yZW1v
dGUtZGF0YWJhc2UtcHJvdmlkZXI+PGxhbmd1YWdlPmVuZzwvbGFuZ3VhZ2U+PC9yZWNvcmQ+PC9D
aXRlPjxDaXRlPjxBdXRob3I+TmFsdWdvZGE8L0F1dGhvcj48WWVhcj4yMDE0PC9ZZWFyPjxSZWNO
dW0+MzQ8L1JlY051bT48cmVjb3JkPjxyZWMtbnVtYmVyPjM0PC9yZWMtbnVtYmVyPjxmb3JlaWdu
LWtleXM+PGtleSBhcHA9IkVOIiBkYi1pZD0iNWV0djJzcnM4dGZ3cHJlMjJmbDUyeDk5d3RwZHN6
YXpzemVkIiB0aW1lc3RhbXA9IjE3MjY1MTEwMjUiPjM0PC9rZXk+PC9mb3JlaWduLWtleXM+PHJl
Zi10eXBlIG5hbWU9IkpvdXJuYWwgQXJ0aWNsZSI+MTc8L3JlZi10eXBlPjxjb250cmlidXRvcnM+
PGF1dGhvcnM+PGF1dGhvcj5OYWx1Z29kYSwgRi48L2F1dGhvcj48YXV0aG9yPkd1d2F0dWRkZSwg
RC48L2F1dGhvcj48YXV0aG9yPkJ3YW5pbmthLCBKLiBCLjwvYXV0aG9yPjxhdXRob3I+TWFrdW1i
aSwgRi4gRS48L2F1dGhvcj48YXV0aG9yPkx1dGFsbywgVC48L2F1dGhvcj48YXV0aG9yPkthZ2Fh
eWksIEouPC9hdXRob3I+PGF1dGhvcj5TZXdhbmthbWJvLCBOLiBLLjwvYXV0aG9yPjxhdXRob3I+
S2lnb3ppLCBHLjwvYXV0aG9yPjxhdXRob3I+U2Vyd2FkZGEsIEQuIE0uPC9hdXRob3I+PGF1dGhv
cj5Lb25nLCBYLjwvYXV0aG9yPjxhdXRob3I+V2F3ZXIsIE0uIEouPC9hdXRob3I+PGF1dGhvcj5X
YWJ3aXJlLU1hbmdlbiwgRi48L2F1dGhvcj48YXV0aG9yPkdyYXksIFIuIEguPC9hdXRob3I+PC9h
dXRob3JzPjwvY29udHJpYnV0b3JzPjxhdXRoLWFkZHJlc3M+KlJha2FpIEhlYWx0aCBTY2llbmNl
cyBQcm9ncmFtLCBFbnRlYmJlLCBVZ2FuZGE7IGRhZ2dlck1ha2VyZXJlIFVuaXZlcnNpdHkgU2No
b29sIG9mIFB1YmxpYyBIZWFsdGgsIEthbXBhbGEsIFVnYW5kYTsgZG91YmxlIGRhZ2dlclVnYW5k
YSBWaXJ1cyBSZXNlYXJjaCBJbnN0aXR1dGUsIEVudGViYmUsIFVnYW5kYTsgc2VjdGlvbiBzaWdu
TWFrZXJlcmUgVW5pdmVyc2l0eSBDb2xsZWdlIG9mIEhlYWx0aCBTY2llbmNlcywgS2FtcGFsYSwg
VWdhbmRhOyBhbmQgfHxEZXBhcnRtZW50IG9mIEVwaWRlbWlvbG9neSwgSm9obnMgSG9wa2lucyBC
bG9vbWJlcmcgU2Nob29sIG9mIFB1YmxpYyBIZWFsdGgsIEJhbHRpbW9yZSwgTUQuPC9hdXRoLWFk
ZHJlc3M+PHRpdGxlcz48dGl0bGU+TWFycmlhZ2UgYW5kIHRoZSByaXNrIG9mIGluY2lkZW50IEhJ
ViBpbmZlY3Rpb24gaW4gUmFrYWksIFVnYW5kYTwvdGl0bGU+PHNlY29uZGFyeS10aXRsZT5KIEFj
cXVpciBJbW11bmUgRGVmaWMgU3luZHI8L3NlY29uZGFyeS10aXRsZT48YWx0LXRpdGxlPkpvdXJu
YWwgb2YgYWNxdWlyZWQgaW1tdW5lIGRlZmljaWVuY3kgc3luZHJvbWVzICgxOTk5KT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OTEtODwvcGFnZXM+PHZvbHVt
ZT42NTwvdm9sdW1lPjxudW1iZXI+MTwvbnVtYmVyPjxlZGl0aW9uPjIwMTQvMDEvMTU8L2VkaXRp
b24+PGtleXdvcmRzPjxrZXl3b3JkPkFkb2xlc2NlbnQ8L2tleXdvcmQ+PGtleXdvcmQ+QWR1bHQ8
L2tleXdvcmQ+PGtleXdvcmQ+RmVtYWxlPC9rZXl3b3JkPjxrZXl3b3JkPkhJViBJbmZlY3Rpb25z
LyplcGlkZW1pb2xvZ3k8L2tleXdvcmQ+PGtleXdvcmQ+SHVtYW5zPC9rZXl3b3JkPjxrZXl3b3Jk
PkluY2lkZW5jZTwva2V5d29yZD48a2V5d29yZD5NYWxlPC9rZXl3b3JkPjxrZXl3b3JkPk1hcnJp
YWdlLypzdGF0aXN0aWNzICZhbXA7IG51bWVyaWNhbCBkYXRhPC9rZXl3b3JkPjxrZXl3b3JkPk1p
ZGRsZSBBZ2VkPC9rZXl3b3JkPjxrZXl3b3JkPlJpc2sgRmFjdG9yczwva2V5d29yZD48a2V5d29y
ZD5TZXggRmFjdG9yczwva2V5d29yZD48a2V5d29yZD5TZXh1YWwgQmVoYXZpb3Ivc3RhdGlzdGlj
cyAmYW1wOyBudW1lcmljYWwgZGF0YTwva2V5d29yZD48a2V5d29yZD5TZXh1YWwgUGFydG5lcnM8
L2tleXdvcmQ+PGtleXdvcmQ+VWdhbmRhL2VwaWRlbWlvbG9neTwva2V5d29yZD48a2V5d29yZD5Z
b3VuZyBBZHVsdDwva2V5d29yZD48L2tleXdvcmRzPjxkYXRlcz48eWVhcj4yMDE0PC95ZWFyPjxw
dWItZGF0ZXM+PGRhdGU+SmFuIDE8L2RhdGU+PC9wdWItZGF0ZXM+PC9kYXRlcz48aXNibj4xNTI1
LTQxMzU8L2lzYm4+PGFjY2Vzc2lvbi1udW0+MjQ0MTkwNjY8L2FjY2Vzc2lvbi1udW0+PHVybHM+
PHJlbGF0ZWQtdXJscz48dXJsPmh0dHA6Ly9ncmFwaGljcy50eC5vdmlkLmNvbS9vdmZ0cGRmcy9G
UERETkNKQ01HUE9KSDAwL2ZzMDQ3L292ZnQvbGl2ZS9ndjAyNC8wMDEyNjMzNC8wMDEyNjMzNC0y
MDE0MDEwMTAtMDAwMTQucGRmPC91cmw+PC9yZWxhdGVkLXVybHM+PC91cmxzPjxjdXN0b20yPlBt
YzM4OTc3ODY8L2N1c3RvbTI+PGN1c3RvbTY+TmlobXM1MjExNTc8L2N1c3RvbTY+PGVsZWN0cm9u
aWMtcmVzb3VyY2UtbnVtPjEwLjEwOTcvUUFJLjBiMDEzZTMxODJhN2YwOGE8L2VsZWN0cm9uaWMt
cmVzb3VyY2UtbnVtPjxyZW1vdGUtZGF0YWJhc2UtcHJvdmlkZXI+TmxtPC9yZW1vdGUtZGF0YWJh
c2UtcHJvdmlkZXI+PGxhbmd1YWdlPmVuZzwvbGFuZ3VhZ2U+PC9yZWNvcmQ+PC9DaXRlPjxDaXRl
PjxBdXRob3I+U2FudGVsbGk8L0F1dGhvcj48WWVhcj4yMDEzPC9ZZWFyPjxSZWNOdW0+Mzc8L1Jl
Y051bT48cmVjb3JkPjxyZWMtbnVtYmVyPjM3PC9yZWMtbnVtYmVyPjxmb3JlaWduLWtleXM+PGtl
eSBhcHA9IkVOIiBkYi1pZD0iNWV0djJzcnM4dGZ3cHJlMjJmbDUyeDk5d3RwZHN6YXpzemVkIiB0
aW1lc3RhbXA9IjE3MjY1MTEwMjUiPjM3PC9rZXk+PC9mb3JlaWduLWtleXM+PHJlZi10eXBlIG5h
bWU9IkpvdXJuYWwgQXJ0aWNsZSI+MTc8L3JlZi10eXBlPjxjb250cmlidXRvcnM+PGF1dGhvcnM+
PGF1dGhvcj5TYW50ZWxsaSwgSi4gUy48L2F1dGhvcj48YXV0aG9yPkVkZWxzdGVpbiwgWi4gUi48
L2F1dGhvcj48YXV0aG9yPk1hdGh1ciwgUy48L2F1dGhvcj48YXV0aG9yPldlaSwgWS48L2F1dGhv
cj48YXV0aG9yPlpoYW5nLCBXLjwvYXV0aG9yPjxhdXRob3I+T3JyLCBNLiBHLjwvYXV0aG9yPjxh
dXRob3I+SGlnZ2lucywgSi4gQS48L2F1dGhvcj48YXV0aG9yPk5hbHVnb2RhLCBGLjwvYXV0aG9y
PjxhdXRob3I+R3JheSwgUi4gSC48L2F1dGhvcj48YXV0aG9yPldhd2VyLCBNLiBKLjwvYXV0aG9y
PjxhdXRob3I+U2Vyd2FkZGEsIEQuIE0uPC9hdXRob3I+PC9hdXRob3JzPjwvY29udHJpYnV0b3Jz
PjxhdXRoLWFkZHJlc3M+SGVpbGJydW5uIERlcGFydG1lbnQgb2YgUG9wdWxhdGlvbiBhbmQgRmFt
aWx5IEhlYWx0aCwgTWFpbG1hbiBTY2hvb2wgb2YgUHVibGljIEhlYWx0aCwgQ29sdW1iaWEgVW5p
dmVyc2l0eSwgTmV3IFlvcmssIE5ZIDEwMDMyLCBVU0EuIGpzMjYzN0Bjb2x1bWJpYS5lZHU8L2F1
dGgtYWRkcmVzcz48dGl0bGVzPjx0aXRsZT5CZWhhdmlvcmFsLCBiaW9sb2dpY2FsLCBhbmQgZGVt
b2dyYXBoaWMgcmlzayBhbmQgcHJvdGVjdGl2ZSBmYWN0b3JzIGZvciBuZXcgSElWIGluZmVjdGlv
bnMgYW1vbmcgeW91dGggaW4gUmFrYWksIFVnYW5kYTwvdGl0bGU+PHNlY29uZGFyeS10aXRsZT5K
IEFjcXVpciBJbW11bmUgRGVmaWMgU3luZHI8L3NlY29uZGFyeS10aXRsZT48YWx0LXRpdGxlPkpv
dXJuYWwgb2YgYWNxdWlyZWQgaW1tdW5lIGRlZmljaWVuY3kgc3luZHJvbWVzICgxOTk5KTwvYWx0
LXRpdGxlPjwvdGl0bGVzPjxwZXJpb2RpY2FsPjxmdWxsLXRpdGxlPkogQWNxdWlyIEltbXVuZSBE
ZWZpYyBTeW5kcjwvZnVsbC10aXRsZT48YWJici0xPkpvdXJuYWwgb2YgYWNxdWlyZWQgaW1tdW5l
IGRlZmljaWVuY3kgc3luZHJvbWVzICgxOTk5KTwvYWJici0xPjwvcGVyaW9kaWNhbD48YWx0LXBl
cmlvZGljYWw+PGZ1bGwtdGl0bGU+SiBBY3F1aXIgSW1tdW5lIERlZmljIFN5bmRyPC9mdWxsLXRp
dGxlPjxhYmJyLTE+Sm91cm5hbCBvZiBhY3F1aXJlZCBpbW11bmUgZGVmaWNpZW5jeSBzeW5kcm9t
ZXMgKDE5OTkpPC9hYmJyLTE+PC9hbHQtcGVyaW9kaWNhbD48cGFnZXM+MzkzLTQwMDwvcGFnZXM+
PHZvbHVtZT42Mzwvdm9sdW1lPjxudW1iZXI+MzwvbnVtYmVyPjxlZGl0aW9uPjIwMTMvMDMvMjk8
L2VkaXRpb24+PGtleXdvcmRzPjxrZXl3b3JkPkFkb2xlc2NlbnQ8L2tleXdvcmQ+PGtleXdvcmQ+
QWxjb2hvbCBEcmlua2luZy8qZXBpZGVtaW9sb2d5PC9rZXl3b3JkPjxrZXl3b3JkPkNvaG9ydCBT
dHVkaWVzPC9rZXl3b3JkPjxrZXl3b3JkPkZlbWFsZTwva2V5d29yZD48a2V5d29yZD5ISVYgSW5m
ZWN0aW9ucy8qZXBpZGVtaW9sb2d5L3RyYW5zbWlzc2lvbjwva2V5d29yZD48a2V5d29yZD5IdW1h
bnM8L2tleXdvcmQ+PGtleXdvcmQ+SW5jaWRlbmNlPC9rZXl3b3JkPjxrZXl3b3JkPk1hbGU8L2tl
eXdvcmQ+PGtleXdvcmQ+TWFycmlhZ2U8L2tleXdvcmQ+PGtleXdvcmQ+UHJldmFsZW5jZTwva2V5
d29yZD48a2V5d29yZD5SaXNrPC9rZXl3b3JkPjxrZXl3b3JkPlJpc2sgRmFjdG9yczwva2V5d29y
ZD48a2V5d29yZD5SdXJhbCBIZWFsdGg8L2tleXdvcmQ+PGtleXdvcmQ+KlNleHVhbCBCZWhhdmlv
cjwva2V5d29yZD48a2V5d29yZD5TZXh1YWwgUGFydG5lcnM8L2tleXdvcmQ+PGtleXdvcmQ+U2V4
dWFsbHkgVHJhbnNtaXR0ZWQgRGlzZWFzZXMvZXBpZGVtaW9sb2d5PC9rZXl3b3JkPjxrZXl3b3Jk
PlVnYW5kYS9lcGlkZW1pb2xvZ3k8L2tleXdvcmQ+PGtleXdvcmQ+WW91bmcgQWR1bHQ8L2tleXdv
cmQ+PC9rZXl3b3Jkcz48ZGF0ZXM+PHllYXI+MjAxMzwveWVhcj48cHViLWRhdGVzPjxkYXRlPkp1
bCAxPC9kYXRlPjwvcHViLWRhdGVzPjwvZGF0ZXM+PGlzYm4+MTUyNS00MTM1PC9pc2JuPjxhY2Nl
c3Npb24tbnVtPjIzNTM1MjkzPC9hY2Nlc3Npb24tbnVtPjx1cmxzPjxyZWxhdGVkLXVybHM+PHVy
bD5odHRwOi8vZ3JhcGhpY3MudHgub3ZpZC5jb20vb3ZmdHBkZnMvRlBERE5DT0JJRElGQ04wMC9m
czA0Ni9vdmZ0L2xpdmUvZ3YwMjMvMDAxMjYzMzQvMDAxMjYzMzQtMjAxMzA3MDEwLTAwMDIwLnBk
ZjwvdXJsPjwvcmVsYXRlZC11cmxzPjwvdXJscz48Y3VzdG9tMj5QbWM0MTMxODQxPC9jdXN0b20y
PjxjdXN0b202Pk5paG1zNDY4ODY5PC9jdXN0b202PjxlbGVjdHJvbmljLXJlc291cmNlLW51bT4x
MC4xMDk3L1FBSS4wYjAxM2UzMTgyOTI2Nzk1PC9lbGVjdHJvbmljLXJlc291cmNlLW51bT48cmVt
b3RlLWRhdGFiYXNlLXByb3ZpZGVyPk5sbTwvcmVtb3RlLWRhdGFiYXNlLXByb3ZpZGVyPjxsYW5n
dWFnZT5lbmc8L2xhbmd1YWdlPjwvcmVjb3JkPjwvQ2l0ZT48Q2l0ZT48QXV0aG9yPlNhbnRlbGxp
PC9BdXRob3I+PFllYXI+MjAxNTwvWWVhcj48UmVjTnVtPjM4PC9SZWNOdW0+PHJlY29yZD48cmVj
LW51bWJlcj4zODwvcmVjLW51bWJlcj48Zm9yZWlnbi1rZXlzPjxrZXkgYXBwPSJFTiIgZGItaWQ9
IjVldHYyc3JzOHRmd3ByZTIyZmw1Mng5OXd0cGRzemF6c3plZCIgdGltZXN0YW1wPSIxNzI2NTEx
MDI1Ij4zODwva2V5PjwvZm9yZWlnbi1rZXlzPjxyZWYtdHlwZSBuYW1lPSJKb3VybmFsIEFydGlj
bGUiPjE3PC9yZWYtdHlwZT48Y29udHJpYnV0b3JzPjxhdXRob3JzPjxhdXRob3I+U2FudGVsbGks
IEouIFMuPC9hdXRob3I+PGF1dGhvcj5FZGVsc3RlaW4sIFouIFIuPC9hdXRob3I+PGF1dGhvcj5X
ZWksIFkuPC9hdXRob3I+PGF1dGhvcj5NYXRodXIsIFMuPC9hdXRob3I+PGF1dGhvcj5Tb25nLCBY
LjwvYXV0aG9yPjxhdXRob3I+U2NodXlsZXIsIEEuPC9hdXRob3I+PGF1dGhvcj5OYWx1Z29kYSwg
Ri48L2F1dGhvcj48YXV0aG9yPkx1dGFsbywgVC48L2F1dGhvcj48YXV0aG9yPkdyYXksIFIuPC9h
dXRob3I+PGF1dGhvcj5XYXdlciwgTS48L2F1dGhvcj48YXV0aG9yPlNlcndhZGRhLCBELjwvYXV0
aG9yPjwvYXV0aG9ycz48L2NvbnRyaWJ1dG9ycz48YXV0aC1hZGRyZXNzPmFDb2x1bWJpYSBVbml2
ZXJzaXR5IE1haWxtYW4gU2Nob29sIG9mIFB1YmxpYyBIZWFsdGggYkhJViBDZW50ZXIgZm9yIENs
aW5pY2FsIGFuZCBCZWhhdmlvcmFsIFN0dWRpZXMsIENvbHVtYmlhIFVuaXZlcnNpdHksIE5ldyBZ
b3JrLCBOZXcgWW9yaywgVVNBIGNSYWthaSBIZWFsdGggU2NpZW5jZXMgUHJvZ3JhbSwgVWdhbmRh
IFZpcnVzIFJlc2VhcmNoIEluc3RpdHV0ZSwgRW50ZWJiZSwgVWdhbmRhIGRCbG9vbWJlcmcgU2No
b29sIG9mIFB1YmxpYyBIZWFsdGgsIEpvaG5zIEhvcGtpbnMgVW5pdmVyc2l0eSwgQmFsdGltb3Jl
LCBNYXJ5bGFuZCwgVVNBLjwvYXV0aC1hZGRyZXNzPjx0aXRsZXM+PHRpdGxlPlRyZW5kcyBpbiBI
SVYgYWNxdWlzaXRpb24sIHJpc2sgZmFjdG9ycyBhbmQgcHJldmVudGlvbiBwb2xpY2llcyBhbW9u
ZyB5b3V0aCBpbiBVZ2FuZGEsIDE5OTktMjAxMTwvdGl0bGU+PHNlY29uZGFyeS10aXRsZT5BaWRz
PC9zZWNvbmRhcnktdGl0bGU+PGFsdC10aXRsZT5BSURTIChMb25kb24sIEVuZ2xhbmQpPC9hbHQt
dGl0bGU+PC90aXRsZXM+PHBlcmlvZGljYWw+PGZ1bGwtdGl0bGU+QUlEUzwvZnVsbC10aXRsZT48
YWJici0xPkFpZHM8L2FiYnItMT48L3BlcmlvZGljYWw+PHBhZ2VzPjIxMS05PC9wYWdlcz48dm9s
dW1lPjI5PC92b2x1bWU+PG51bWJlcj4yPC9udW1iZXI+PGVkaXRpb24+MjAxNC8xMi8yNDwvZWRp
dGlvbj48a2V5d29yZHM+PGtleXdvcmQ+QWRvbGVzY2VudDwva2V5d29yZD48a2V5d29yZD5BZHVs
dDwva2V5d29yZD48a2V5d29yZD5BbnRpcmV0cm92aXJhbCBUaGVyYXB5LCBIaWdobHkgQWN0aXZl
PC9rZXl3b3JkPjxrZXl3b3JkPkNpcmN1bWNpc2lvbiwgTWFsZTwva2V5d29yZD48a2V5d29yZD5G
ZW1hbGU8L2tleXdvcmQ+PGtleXdvcmQ+SElWIEluZmVjdGlvbnMvKmVwaWRlbWlvbG9neS8qcHJl
dmVudGlvbiAmYW1wOyBjb250cm9sPC9rZXl3b3JkPjxrZXl3b3JkPkhJViBTZXJvcG9zaXRpdml0
eS9lcGlkZW1pb2xvZ3k8L2tleXdvcmQ+PGtleXdvcmQ+KkhlYWx0aCBQb2xpY3k8L2tleXdvcmQ+
PGtleXdvcmQ+SHVtYW5zPC9rZXl3b3JkPjxrZXl3b3JkPkluY2lkZW5jZTwva2V5d29yZD48a2V5
d29yZD5Mb25naXR1ZGluYWwgU3R1ZGllczwva2V5d29yZD48a2V5d29yZD5NYWxlPC9rZXl3b3Jk
PjxrZXl3b3JkPk1hcnJpYWdlPC9rZXl3b3JkPjxrZXl3b3JkPlByb3NwZWN0aXZlIFN0dWRpZXM8
L2tleXdvcmQ+PGtleXdvcmQ+UmlzayBGYWN0b3JzPC9rZXl3b3JkPjxrZXl3b3JkPipTZXh1YWwg
QmVoYXZpb3I8L2tleXdvcmQ+PGtleXdvcmQ+U2V4dWFsIFBhcnRuZXJzPC9rZXl3b3JkPjxrZXl3
b3JkPlVnYW5kYS9lcGlkZW1pb2xvZ3k8L2tleXdvcmQ+PGtleXdvcmQ+WW91bmcgQWR1bHQ8L2tl
eXdvcmQ+PC9rZXl3b3Jkcz48ZGF0ZXM+PHllYXI+MjAxNTwveWVhcj48cHViLWRhdGVzPjxkYXRl
PkphbiAxNDwvZGF0ZT48L3B1Yi1kYXRlcz48L2RhdGVzPjxpc2JuPjAyNjktOTM3MDwvaXNibj48
YWNjZXNzaW9uLW51bT4yNTUzNTc1MzwvYWNjZXNzaW9uLW51bT48dXJscz48cmVsYXRlZC11cmxz
Pjx1cmw+aHR0cDovL2dyYXBoaWNzLnR4Lm92aWQuY29tL292ZnRwZGZzL0ZQREROQ0pDTUdQT0pI
MDAvZnMwNDYvb3ZmdC9saXZlL2d2MDIzLzAwMDAyMDMwLzAwMDAyMDMwLTIwMTUwMTE0MC0wMDAw
OS5wZGY8L3VybD48L3JlbGF0ZWQtdXJscz48L3VybHM+PGVsZWN0cm9uaWMtcmVzb3VyY2UtbnVt
PjEwLjEwOTcvcWFkLjAwMDAwMDAwMDAwMDA1MzM8L2VsZWN0cm9uaWMtcmVzb3VyY2UtbnVtPjxy
ZW1vdGUtZGF0YWJhc2UtcHJvdmlkZXI+TmxtPC9yZW1vdGUtZGF0YWJhc2UtcHJvdmlkZXI+PGxh
bmd1YWdlPmVuZzwvbGFuZ3VhZ2U+PC9yZWNvcmQ+PC9DaXRlPjxDaXRlPjxBdXRob3I+VGFuc2Vy
PC9BdXRob3I+PFllYXI+MjAxMTwvWWVhcj48UmVjTnVtPjQwPC9SZWNOdW0+PHJlY29yZD48cmVj
LW51bWJlcj40MDwvcmVjLW51bWJlcj48Zm9yZWlnbi1rZXlzPjxrZXkgYXBwPSJFTiIgZGItaWQ9
IjVldHYyc3JzOHRmd3ByZTIyZmw1Mng5OXd0cGRzemF6c3plZCIgdGltZXN0YW1wPSIxNzI2NTEx
MDI1Ij40MDwva2V5PjwvZm9yZWlnbi1rZXlzPjxyZWYtdHlwZSBuYW1lPSJKb3VybmFsIEFydGlj
bGUiPjE3PC9yZWYtdHlwZT48Y29udHJpYnV0b3JzPjxhdXRob3JzPjxhdXRob3I+VGFuc2VyLCBG
LjwvYXV0aG9yPjxhdXRob3I+QmFybmlnaGF1c2VuLCBULjwvYXV0aG9yPjxhdXRob3I+SHVuZCwg
TC48L2F1dGhvcj48YXV0aG9yPkdhcm5ldHQsIEcuIFAuPC9hdXRob3I+PGF1dGhvcj5NY0dyYXRo
LCBOLjwvYXV0aG9yPjxhdXRob3I+TmV3ZWxsLCBNLiBMLjwvYXV0aG9yPjwvYXV0aG9ycz48L2Nv
bnRyaWJ1dG9ycz48YXV0aC1hZGRyZXNzPkFmcmljYSBDZW50cmUgZm9yIEhlYWx0aCBhbmQgUG9w
dWxhdGlvbiBTdHVkaWVzLCBVbml2ZXJzaXR5IG9mIEt3YVp1bHUtTmF0YWwsIE10dWJhdHViYSwg
U291dGggQWZyaWNhLiB0YW5zZXJmQGFmcmljYWNlbnRyZS5hYy56YTwvYXV0aC1hZGRyZXNzPjx0
aXRsZXM+PHRpdGxlPkVmZmVjdCBvZiBjb25jdXJyZW50IHNleHVhbCBwYXJ0bmVyc2hpcHMgb24g
cmF0ZSBvZiBuZXcgSElWIGluZmVjdGlvbnMgaW4gYSBoaWdoLXByZXZhbGVuY2UsIHJ1cmFsIFNv
dXRoIEFmcmljYW4gcG9wdWxhdGlvbjogYSBjb2hvcnQ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I0Ny01NTwvcGFnZXM+PHZvbHVtZT4zNzg8L3ZvbHVtZT48bnVtYmVyPjk3ODc8
L251bWJlcj48ZWRpdGlvbj4yMDExLzA3LzE5PC9lZGl0aW9uPjxrZXl3b3Jkcz48a2V5d29yZD5B
ZG9sZXNjZW50PC9rZXl3b3JkPjxrZXl3b3JkPkFkdWx0PC9rZXl3b3JkPjxrZXl3b3JkPkFnZSBE
aXN0cmlidXRpb248L2tleXdvcmQ+PGtleXdvcmQ+Q29ob3J0IFN0dWRpZXM8L2tleXdvcmQ+PGtl
eXdvcmQ+RWR1Y2F0aW9uYWwgU3RhdHVzPC9rZXl3b3JkPjxrZXl3b3JkPkZlbWFsZTwva2V5d29y
ZD48a2V5d29yZD5ISVYgSW5mZWN0aW9ucy8qZXBpZGVtaW9sb2d5Lyp0cmFuc21pc3Npb248L2tl
eXdvcmQ+PGtleXdvcmQ+SElWIFNlcm9wb3NpdGl2aXR5PC9rZXl3b3JkPjxrZXl3b3JkPkh1bWFu
czwva2V5d29yZD48a2V5d29yZD5JbmNpZGVuY2U8L2tleXdvcmQ+PGtleXdvcmQ+TWFsZTwva2V5
d29yZD48a2V5d29yZD5NYXJyaWFnZS8qc3RhdGlzdGljcyAmYW1wOyBudW1lcmljYWwgZGF0YTwv
a2V5d29yZD48a2V5d29yZD5NaWRkbGUgQWdlZDwva2V5d29yZD48a2V5d29yZD5NdWx0aXZhcmlh
dGUgQW5hbHlzaXM8L2tleXdvcmQ+PGtleXdvcmQ+Tm9ybWFsIERpc3RyaWJ1dGlvbjwva2V5d29y
ZD48a2V5d29yZD5PZGRzIFJhdGlvPC9rZXl3b3JkPjxrZXl3b3JkPipQb3B1bGF0aW9uIFN1cnZl
aWxsYW5jZTwva2V5d29yZD48a2V5d29yZD5QcmV2YWxlbmNlPC9rZXl3b3JkPjxrZXl3b3JkPlBy
aW1hcnkgUHJldmVudGlvbjwva2V5d29yZD48a2V5d29yZD5SZXNpZGVuY2UgQ2hhcmFjdGVyaXN0
aWNzPC9rZXl3b3JkPjxrZXl3b3JkPipSaXNrLVRha2luZzwva2V5d29yZD48a2V5d29yZD5SdXJh
bCBQb3B1bGF0aW9uLypzdGF0aXN0aWNzICZhbXA7IG51bWVyaWNhbCBkYXRhPC9rZXl3b3JkPjxr
ZXl3b3JkPipTZXh1YWwgQmVoYXZpb3I8L2tleXdvcmQ+PGtleXdvcmQ+KlNleHVhbCBQYXJ0bmVy
czwva2V5d29yZD48a2V5d29yZD5Tb3V0aCBBZnJpY2EvZXBpZGVtaW9sb2d5PC9rZXl3b3JkPjxr
ZXl3b3JkPlN1cnZleXMgYW5kIFF1ZXN0aW9ubmFpcmVzPC9rZXl3b3JkPjxrZXl3b3JkPlRpbWUg
RmFjdG9yczwva2V5d29yZD48L2tleXdvcmRzPjxkYXRlcz48eWVhcj4yMDExPC95ZWFyPjxwdWIt
ZGF0ZXM+PGRhdGU+SnVsIDE2PC9kYXRlPjwvcHViLWRhdGVzPjwvZGF0ZXM+PGlzYm4+MDE0MC02
NzM2PC9pc2JuPjxhY2Nlc3Npb24tbnVtPjIxNzYzOTM3PC9hY2Nlc3Npb24tbnVtPjx1cmxzPjxy
ZWxhdGVkLXVybHM+PHVybD5odHRwOi8vYWMuZWxzLWNkbi5jb20vUzAxNDA2NzM2MTE2MDc3OTQv
MS1zMi4wLVMwMTQwNjczNjExNjA3Nzk0LW1haW4ucGRmP190aWQ9OGQ5ZTVlNjItZDE5Yi0xMWU1
LWIzMjQtMDAwMDBhYWIwZjZiJmFtcDthY2RuYXQ9MTQ1NTI5MDM1M18xMTg1MDk0ZTJhY2U4ZTU0
Nzc3ZTQ3ZWI0ZDNlNWRiMTwvdXJsPjwvcmVsYXRlZC11cmxzPjwvdXJscz48Y3VzdG9tMj5QbWMz
MTQxMTQyPC9jdXN0b20yPjxlbGVjdHJvbmljLXJlc291cmNlLW51bT4xMC4xMDE2L3MwMTQwLTY3
MzYoMTEpNjA3NzktNDwvZWxlY3Ryb25pYy1yZXNvdXJjZS1udW0+PHJlbW90ZS1kYXRhYmFzZS1w
cm92aWRlcj5ObG08L3JlbW90ZS1kYXRhYmFzZS1wcm92aWRlcj48bGFuZ3VhZ2U+ZW5nPC9sYW5n
dWFnZT48L3JlY29yZD48L0NpdGU+PENpdGU+PEF1dGhvcj5aYWJsb3Rza2E8L0F1dGhvcj48WWVh
cj4yMDA2PC9ZZWFyPjxSZWNOdW0+NDU8L1JlY051bT48cmVjb3JkPjxyZWMtbnVtYmVyPjQ1PC9y
ZWMtbnVtYmVyPjxmb3JlaWduLWtleXM+PGtleSBhcHA9IkVOIiBkYi1pZD0iNWV0djJzcnM4dGZ3
cHJlMjJmbDUyeDk5d3RwZHN6YXpzemVkIiB0aW1lc3RhbXA9IjE3MjY1MTEwMjUiPjQ1PC9rZXk+
PC9mb3JlaWduLWtleXM+PHJlZi10eXBlIG5hbWU9IkpvdXJuYWwgQXJ0aWNsZSI+MTc8L3JlZi10
eXBlPjxjb250cmlidXRvcnM+PGF1dGhvcnM+PGF1dGhvcj5aYWJsb3Rza2EsIEkuIEIuPC9hdXRo
b3I+PGF1dGhvcj5HcmF5LCBSLiBILjwvYXV0aG9yPjxhdXRob3I+U2Vyd2FkZGEsIEQuPC9hdXRo
b3I+PGF1dGhvcj5OYWx1Z29kYSwgRi48L2F1dGhvcj48YXV0aG9yPktpZ296aSwgRy48L2F1dGhv
cj48YXV0aG9yPlNld2Fua2FtYm8sIE4uPC9hdXRob3I+PGF1dGhvcj5MdXRhbG8sIFQuPC9hdXRo
b3I+PGF1dGhvcj5NYW5nZW4sIEYuIFcuPC9hdXRob3I+PGF1dGhvcj5XYXdlciwgTS48L2F1dGhv
cj48L2F1dGhvcnM+PC9jb250cmlidXRvcnM+PGF1dGgtYWRkcmVzcz5EZXBhcnRtZW50IG9mIFBv
cHVsYXRpb24gYW5kIEZhbWlseSBIZWFsdGggU2NpZW5jZXMsIEJsb29tYmVyZyBTY2hvb2wgb2Yg
UHVibGljIEhlYWx0aCwgVGhlIEpvaG5zIEhvcGtpbnMgVW5pdmVyc2l0eSwgNjE1IE4uIFdvbGZl
IFN0cmVldCwgQmFsdGltb3JlLCBNRCAyMTIxOCwgVVNBLiBpemFibG1AeWFob28uY29tPC9hdXRo
LWFkZHJlc3M+PHRpdGxlcz48dGl0bGU+QWxjb2hvbCB1c2UgYmVmb3JlIHNleCBhbmQgSElWIGFj
cXVpc2l0aW9uOiBhIGxvbmdpdHVkaW5hbCBzdHVkeSBpbiBSYWthaSwgVWdhbmRhPC90aXRsZT48
c2Vjb25kYXJ5LXRpdGxlPkFpZHM8L3NlY29uZGFyeS10aXRsZT48YWx0LXRpdGxlPkFJRFMgKExv
bmRvbiwgRW5nbGFuZCk8L2FsdC10aXRsZT48L3RpdGxlcz48cGVyaW9kaWNhbD48ZnVsbC10aXRs
ZT5BSURTPC9mdWxsLXRpdGxlPjxhYmJyLTE+QWlkczwvYWJici0xPjwvcGVyaW9kaWNhbD48cGFn
ZXM+MTE5MS02PC9wYWdlcz48dm9sdW1lPjIwPC92b2x1bWU+PG51bWJlcj44PC9udW1iZXI+PGVk
aXRpb24+MjAwNi8wNS8xMzwvZWRpdGlvbj48a2V5d29yZHM+PGtleXdvcmQ+QWRvbGVzY2VudDwv
a2V5d29yZD48a2V5d29yZD5BZHVsdDwva2V5d29yZD48a2V5d29yZD5BbGNvaG9sIERyaW5raW5n
LyphZHZlcnNlIGVmZmVjdHMvZXBpZGVtaW9sb2d5PC9rZXl3b3JkPjxrZXl3b3JkPkNvbmRvbXMv
dXRpbGl6YXRpb248L2tleXdvcmQ+PGtleXdvcmQ+RGV2ZWxvcGluZyBDb3VudHJpZXM8L2tleXdv
cmQ+PGtleXdvcmQ+RXBpZGVtaW9sb2dpYyBNZXRob2RzPC9rZXl3b3JkPjxrZXl3b3JkPkZlbWFs
ZTwva2V5d29yZD48a2V5d29yZD5ISVYgSW5mZWN0aW9ucy9lcGlkZW1pb2xvZ3kvcHJldmVudGlv
biAmYW1wOyBjb250cm9sLyp0cmFuc21pc3Npb248L2tleXdvcmQ+PGtleXdvcmQ+SHVtYW5zPC9r
ZXl3b3JkPjxrZXl3b3JkPk1hbGU8L2tleXdvcmQ+PGtleXdvcmQ+TWlkZGxlIEFnZWQ8L2tleXdv
cmQ+PGtleXdvcmQ+Umlzay1UYWtpbmc8L2tleXdvcmQ+PGtleXdvcmQ+U2V4dWFsIEJlaGF2aW9y
Lypwc3ljaG9sb2d5PC9rZXl3b3JkPjxrZXl3b3JkPlVnYW5kYS9lcGlkZW1pb2xvZ3k8L2tleXdv
cmQ+PC9rZXl3b3Jkcz48ZGF0ZXM+PHllYXI+MjAwNjwveWVhcj48cHViLWRhdGVzPjxkYXRlPk1h
eSAxMjwvZGF0ZT48L3B1Yi1kYXRlcz48L2RhdGVzPjxpc2JuPjAyNjktOTM3MCAoUHJpbnQpJiN4
RDswMjY5LTkzNzA8L2lzYm4+PGFjY2Vzc2lvbi1udW0+MTY2OTEwNzE8L2FjY2Vzc2lvbi1udW0+
PHVybHM+PHJlbGF0ZWQtdXJscz48dXJsPmh0dHA6Ly9ncmFwaGljcy50eC5vdmlkLmNvbS9vdmZ0
cGRmcy9GUERETkNGQlBETUZDRDAwL2ZzMDQ2L292ZnQvbGl2ZS9ndjAyMy8wMDAwMjAzMC8wMDAw
MjAzMC0yMDA2MDUxMjAtMDAwMTMucGRmPC91cmw+PC9yZWxhdGVkLXVybHM+PC91cmxzPjxlbGVj
dHJvbmljLXJlc291cmNlLW51bT4xMC4xMDk3LzAxLmFpZHMuMDAwMDIyNjk2MC4yNTU4OS43Mjwv
ZWxlY3Ryb25pYy1yZXNvdXJjZS1udW0+PHJlbW90ZS1kYXRhYmFzZS1wcm92aWRlcj5ObG08L3Jl
bW90ZS1kYXRhYmFzZS1wcm92aWRlcj48bGFuZ3VhZ2U+ZW5nPC9sYW5ndWFnZT48L3JlY29yZD48
L0NpdGU+PC9FbmROb3RlPn==
</w:fldData>
        </w:fldChar>
      </w:r>
      <w:r w:rsidR="009448ED">
        <w:instrText xml:space="preserve"> ADDIN EN.CITE.DATA </w:instrText>
      </w:r>
      <w:r w:rsidR="009448ED">
        <w:fldChar w:fldCharType="end"/>
      </w:r>
      <w:r w:rsidR="009448ED">
        <w:fldChar w:fldCharType="separate"/>
      </w:r>
      <w:r w:rsidR="009448ED" w:rsidRPr="009448ED">
        <w:rPr>
          <w:noProof/>
          <w:vertAlign w:val="superscript"/>
        </w:rPr>
        <w:t>6,9,14,18,20-22,26,28,43</w:t>
      </w:r>
      <w:r w:rsidR="009448ED">
        <w:fldChar w:fldCharType="end"/>
      </w:r>
      <w:r w:rsidR="009311BA">
        <w:t>. This</w:t>
      </w:r>
      <w:r w:rsidR="0041486B">
        <w:t xml:space="preserve"> may be because the risk of multiple partnerships is experienced at the beginning of the most recently acquired partnership and we controlled for this with variables describing new and casual partnerships.</w:t>
      </w:r>
      <w:r w:rsidR="00D018BE">
        <w:fldChar w:fldCharType="begin">
          <w:fldData xml:space="preserve">PEVuZE5vdGU+PENpdGU+PEF1dGhvcj5HcmVnc29uPC9BdXRob3I+PFllYXI+MjAxMTwvWWVhcj48
UmVjTnVtPjE5PC9SZWNOdW0+PERpc3BsYXlUZXh0PjxzdHlsZSBmYWNlPSJzdXBlcnNjcmlwdCI+
MTEsMTQsMTgsMjAtMjIsMjYsMjgsMjk8L3N0eWxlPjwvRGlzcGxheVRleHQ+PHJlY29yZD48cmVj
LW51bWJlcj4xOTwvcmVjLW51bWJlcj48Zm9yZWlnbi1rZXlzPjxrZXkgYXBwPSJFTiIgZGItaWQ9
IjVldHYyc3JzOHRmd3ByZTIyZmw1Mng5OXd0cGRzemF6c3plZCIgdGltZXN0YW1wPSIxNzI2NTEx
MDI1Ij4xOTwva2V5PjwvZm9yZWlnbi1rZXlzPjxyZWYtdHlwZSBuYW1lPSJKb3VybmFsIEFydGlj
bGUiPjE3PC9yZWYtdHlwZT48Y29udHJpYnV0b3JzPjxhdXRob3JzPjxhdXRob3I+R3JlZ3Nvbiwg
Uy48L2F1dGhvcj48YXV0aG9yPk11c2hhdGksIFAuPC9hdXRob3I+PGF1dGhvcj5HcnVzaW4sIEgu
PC9hdXRob3I+PGF1dGhvcj5OaGFtbywgTS48L2F1dGhvcj48YXV0aG9yPlNjaHVtYWNoZXIsIEMu
PC9hdXRob3I+PGF1dGhvcj5Ta292ZGFsLCBNLjwvYXV0aG9yPjxhdXRob3I+TnlhbXVrYXBhLCBD
LjwvYXV0aG9yPjxhdXRob3I+Q2FtcGJlbGwsIEMuPC9hdXRob3I+PC9hdXRob3JzPjwvY29udHJp
YnV0b3JzPjxhdXRoLWFkZHJlc3M+SW1wZXJpYWwgQ29sbGVnZSBMb25kb247IGFuZCBEaXJlY3Rv
ciwgTWFuaWNhbGFuZCBISVYvU1REIFByZXZlbnRpb24gUHJvamVjdCwgQmlvbWVkaWNhbCBSZXNl
YXJjaCBhbmQgVHJhaW5pbmcgSW5zdGl0dXRlLCBIYXJhcmUsIFppbWJhYndlLjwvYXV0aC1hZGRy
ZXNzPjx0aXRsZXM+PHRpdGxlPlNvY2lhbCBjYXBpdGFsIGFuZCB3b21lbiZhcG9zO3MgcmVkdWNl
ZCB2dWxuZXJhYmlsaXR5IHRvIEhJViBpbmZlY3Rpb24gaW4gcnVyYWwgWmltYmFid2U8L3RpdGxl
PjxzZWNvbmRhcnktdGl0bGU+UG9wdWwgRGV2IFJldjwvc2Vjb25kYXJ5LXRpdGxlPjxhbHQtdGl0
bGU+UG9wdWxhdGlvbiBhbmQgZGV2ZWxvcG1lbnQgcmV2aWV3PC9hbHQtdGl0bGU+PC90aXRsZXM+
PHBlcmlvZGljYWw+PGZ1bGwtdGl0bGU+UG9wdWwgRGV2IFJldjwvZnVsbC10aXRsZT48YWJici0x
PlBvcHVsYXRpb24gYW5kIGRldmVsb3BtZW50IHJldmlldzwvYWJici0xPjwvcGVyaW9kaWNhbD48
YWx0LXBlcmlvZGljYWw+PGZ1bGwtdGl0bGU+UG9wdWwgRGV2IFJldjwvZnVsbC10aXRsZT48YWJi
ci0xPlBvcHVsYXRpb24gYW5kIGRldmVsb3BtZW50IHJldmlldzwvYWJici0xPjwvYWx0LXBlcmlv
ZGljYWw+PHBhZ2VzPjMzMy01OTwvcGFnZXM+PHZvbHVtZT4zNzwvdm9sdW1lPjxudW1iZXI+Mjwv
bnVtYmVyPjxlZGl0aW9uPjIwMTEvMTEvMDk8L2VkaXRpb24+PGtleXdvcmRzPjxrZXl3b3JkPipD
b21tdW5pdHkgSGVhbHRoIFNlcnZpY2VzL2Vjb25vbWljcy9oaXN0b3J5L2xlZ2lzbGF0aW9uICZh
bXA7IGp1cmlzcHJ1ZGVuY2U8L2tleXdvcmQ+PGtleXdvcmQ+KkNvbW11bml0eSBOZXR3b3Jrcy9l
Y29ub21pY3MvaGlzdG9yeS9sZWdpc2xhdGlvbiAmYW1wOyBqdXJpc3BydWRlbmNlPC9rZXl3b3Jk
PjxrZXl3b3JkPipISVYgSW5mZWN0aW9ucy9ldGhub2xvZ3kvaGlzdG9yeTwva2V5d29yZD48a2V5
d29yZD5IaXN0b3J5LCAyMHRoIENlbnR1cnk8L2tleXdvcmQ+PGtleXdvcmQ+SGlzdG9yeSwgMjFz
dCBDZW50dXJ5PC9rZXl3b3JkPjxrZXl3b3JkPlByZXZlbnRpdmUgTWVkaWNpbmUvZWNvbm9taWNz
L2VkdWNhdGlvbi9oaXN0b3J5PC9rZXl3b3JkPjxrZXl3b3JkPipSdXJhbCBIZWFsdGgvaGlzdG9y
eTwva2V5d29yZD48a2V5d29yZD4qUnVyYWwgUG9wdWxhdGlvbi9oaXN0b3J5PC9rZXl3b3JkPjxr
ZXl3b3JkPlNleHVhbCBCZWhhdmlvci9ldGhub2xvZ3kvaGlzdG9yeS9waHlzaW9sb2d5L3BzeWNo
b2xvZ3k8L2tleXdvcmQ+PGtleXdvcmQ+U29jaWFsIENoYW5nZS9oaXN0b3J5PC9rZXl3b3JkPjxr
ZXl3b3JkPlNvY2lhbCBDbGFzcy9oaXN0b3J5PC9rZXl3b3JkPjxrZXl3b3JkPlNvY2lvZWNvbm9t
aWMgRmFjdG9ycy9oaXN0b3J5PC9rZXl3b3JkPjxrZXl3b3JkPipXb21lbiZhcG9zO3MgSGVhbHRo
L2V0aG5vbG9neS9oaXN0b3J5PC9rZXl3b3JkPjxrZXl3b3JkPlppbWJhYndlL2V0aG5vbG9neTwv
a2V5d29yZD48L2tleXdvcmRzPjxkYXRlcz48eWVhcj4yMDExPC95ZWFyPjwvZGF0ZXM+PGlzYm4+
MDA5OC03OTIxIChQcmludCkmI3hEOzAwOTgtNzkyMTwvaXNibj48YWNjZXNzaW9uLW51bT4yMjA2
NjEyOTwvYWNjZXNzaW9uLW51bT48dXJscz48cmVsYXRlZC11cmxzPjx1cmw+aHR0cDovL3d3dy5u
Y2JpLm5sbS5uaWguZ292L3BtYy9hcnRpY2xlcy9QTUMzMzAyNjgyL3BkZi91a21zcy00NzA0MC5w
ZGY8L3VybD48L3JlbGF0ZWQtdXJscz48L3VybHM+PGN1c3RvbTI+UG1jMzMwMjY4MjwvY3VzdG9t
Mj48Y3VzdG9tNj5Va21zNDcwNDA8L2N1c3RvbTY+PHJlbW90ZS1kYXRhYmFzZS1wcm92aWRlcj5I
bWQ8L3JlbW90ZS1kYXRhYmFzZS1wcm92aWRlcj48bGFuZ3VhZ2U+ZW5nPC9sYW5ndWFnZT48L3Jl
Y29yZD48L0NpdGU+PENpdGU+PEF1dGhvcj5LYWdhYXlpPC9BdXRob3I+PFllYXI+MjAxNDwvWWVh
cj48UmVjTnVtPjI0PC9SZWNOdW0+PHJlY29yZD48cmVjLW51bWJlcj4yNDwvcmVjLW51bWJlcj48
Zm9yZWlnbi1rZXlzPjxrZXkgYXBwPSJFTiIgZGItaWQ9IjVldHYyc3JzOHRmd3ByZTIyZmw1Mng5
OXd0cGRzemF6c3plZCIgdGltZXN0YW1wPSIxNzI2NTExMDI1Ij4yNDwva2V5PjwvZm9yZWlnbi1r
ZXlzPjxyZWYtdHlwZSBuYW1lPSJKb3VybmFsIEFydGljbGUiPjE3PC9yZWYtdHlwZT48Y29udHJp
YnV0b3JzPjxhdXRob3JzPjxhdXRob3I+S2FnYWF5aSwgSi48L2F1dGhvcj48YXV0aG9yPkdyYXks
IFIuIEguPC9hdXRob3I+PGF1dGhvcj5XaGFsZW4sIEMuPC9hdXRob3I+PGF1dGhvcj5GdSwgUC48
L2F1dGhvcj48YXV0aG9yPk5ldWhhdXNlciwgRC48L2F1dGhvcj48YXV0aG9yPk1jR3JhdGgsIEou
IFcuPC9hdXRob3I+PGF1dGhvcj5TZXdhbmthbWJvLCBOLiBLLjwvYXV0aG9yPjxhdXRob3I+U2Vy
d2FkZGEsIEQuPC9hdXRob3I+PGF1dGhvcj5LaWdvemksIEcuPC9hdXRob3I+PGF1dGhvcj5OYWx1
Z29kYSwgRi48L2F1dGhvcj48YXV0aG9yPlJleW5vbGRzLCBTLiBKLjwvYXV0aG9yPjxhdXRob3I+
V2F3ZXIsIE0uIEouPC9hdXRob3I+PGF1dGhvcj5TaW5nZXIsIE0uIEUuPC9hdXRob3I+PC9hdXRo
b3JzPjwvY29udHJpYnV0b3JzPjxhdXRoLWFkZHJlc3M+UmFrYWkgSGVhbHRoIFNjaWVuY2VzIFBy
b2dyYW0sIEVudGViYmUsIFVnYW5kYTsgRGVwYXJtZW50IG9mIEVwaWRlbWlvbG9neSBhbmQgQmlv
c3RhdGlzdGljcywgQ2FzZSBXZXN0ZXJuIFJlc2VydmUgVW5pdmVyc2l0eSwgQ2xldmVsYW5kLCBP
aGlvLCBVbml0ZWQgU3RhdGVzIG9mIEFtZXJpY2EuJiN4RDtEZXBhcnRtZW50IG9mIEVwaWRlbWlv
bG9neSwgSm9obnMgSG9wa2lucyBCbG9vbWJlcmcgU2Nob29sIG9mIFB1YmxpYyBIZWFsdGgsIEJh
bHRpbW9yZSwgTWFyeWxhbmQsIFVuaXRlZCBTdGF0ZXMgb2YgQW1lcmljYS4mI3hEO0RlcGFydG1l
bnQgb2YgRXBpZGVtaW9sb2d5IGFuZCBCaW9zdGF0aXN0aWNzLCBVbml2ZXJzaXR5IG9mIEdlb3Jn
aWEsIEF0aGVucywgR2VvcmdpYSwgVW5pdGVkIFN0YXRlcyBvZiBBbWVyaWNhLiYjeEQ7RGVwYXJt
ZW50IG9mIEVwaWRlbWlvbG9neSBhbmQgQmlvc3RhdGlzdGljcywgQ2FzZSBXZXN0ZXJuIFJlc2Vy
dmUgVW5pdmVyc2l0eSwgQ2xldmVsYW5kLCBPaGlvLCBVbml0ZWQgU3RhdGVzIG9mIEFtZXJpY2Eu
JiN4RDtEZXBhcnRtZW50IG9mIEFudGhyb3BvbG9neSwgQ2FzZSBXZXN0ZXJuIFJlc2VydmUgVW5p
dmVyc2l0eSwgQ2xldmVsYW5kLCBPaGlvLCBVbml0ZWQgU3RhdGVzIG9mIEFtZXJpY2EuJiN4RDtN
YWtlcmVyZSBVbml2ZXJzaXR5IENvbGxlZ2Ugb2YgSGVhbHRoIFNjaWVuY2VzLCBLYW1wYWxhLCBV
Z2FuZGEuJiN4RDtEaXZpc2lvbiBvZiBJbnRyYW11cmFsIFJlc2VhcmNoLCBOYXRpb25hbCBJbnN0
aXR1dGUgb2YgQWxsZXJneSBhbmQgSW5mZWN0aW91cyBEaXNlYXNlcywgTmF0aW9uYWwgSW5zdGl0
dXRlcyBvZiBIZWFsdGgsIEJldGhlc2RhLCBNYXJ5bGFuZCwgVW5pdGVkIFN0YXRlcyBvZiBBbWVy
aWNhOyBKb2hucyBIb3BraW5zIFNjaG9vbCBvZiBNZWRpY2luZSwgQmFsdGltb3JlLCBNYXJ5bGFu
ZCwgVW5pdGVkIFN0YXRlcyBvZiBBbWVyaWNhLjwvYXV0aC1hZGRyZXNzPjx0aXRsZXM+PHRpdGxl
PkluZGljZXMgdG8gbWVhc3VyZSByaXNrIG9mIEhJViBhY3F1aXNpdGlvbiBpbiBSYWthaSwgVWdh
bmRh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TIwMTU8L3Bh
Z2VzPjx2b2x1bWU+OTwvdm9sdW1lPjxudW1iZXI+NDwvbnVtYmVyPjxlZGl0aW9uPjIwMTQvMDQv
MDg8L2VkaXRpb24+PGtleXdvcmRzPjxrZXl3b3JkPkFkb2xlc2NlbnQ8L2tleXdvcmQ+PGtleXdv
cmQ+QWR1bHQ8L2tleXdvcmQ+PGtleXdvcmQ+Q29ob3J0IFN0dWRpZXM8L2tleXdvcmQ+PGtleXdv
cmQ+RmVtYWxlPC9rZXl3b3JkPjxrZXl3b3JkPkhJViBJbmZlY3Rpb25zL2VwaWRlbWlvbG9neS8q
ZXRpb2xvZ3k8L2tleXdvcmQ+PGtleXdvcmQ+SGl2LTE8L2tleXdvcmQ+PGtleXdvcmQ+KkhlYWx0
aCBTdGF0dXMgSW5kaWNhdG9yczwva2V5d29yZD48a2V5d29yZD5IdW1hbnM8L2tleXdvcmQ+PGtl
eXdvcmQ+TWFsZTwva2V5d29yZD48a2V5d29yZD5NaWRkbGUgQWdlZDwva2V5d29yZD48a2V5d29y
ZD5SaXNrIEZhY3RvcnM8L2tleXdvcmQ+PGtleXdvcmQ+U2V4IEZhY3RvcnM8L2tleXdvcmQ+PGtl
eXdvcmQ+U2V4dWFsIEJlaGF2aW9yL3N0YXRpc3RpY3MgJmFtcDsgbnVtZXJpY2FsIGRhdGE8L2tl
eXdvcmQ+PGtleXdvcmQ+VWdhbmRhL2VwaWRlbWlvbG9neTwva2V5d29yZD48a2V5d29yZD5Zb3Vu
ZyBBZHVsdDwva2V5d29yZD48L2tleXdvcmRzPjxkYXRlcz48eWVhcj4yMDE0PC95ZWFyPjwvZGF0
ZXM+PGlzYm4+MTkzMi02MjAzPC9pc2JuPjxhY2Nlc3Npb24tbnVtPjI0NzA0Nzc4PC9hY2Nlc3Np
b24tbnVtPjx1cmxzPjxyZWxhdGVkLXVybHM+PHVybD5odHRwOi8vd3d3Lm5jYmkubmxtLm5paC5n
b3YvcG1jL2FydGljbGVzL1BNQzM5NzYyNjEvcGRmL3BvbmUuMDA5MjAxNS5wZGY8L3VybD48L3Jl
bGF0ZWQtdXJscz48L3VybHM+PGN1c3RvbTI+UG1jMzk3NjI2MTwvY3VzdG9tMj48ZWxlY3Ryb25p
Yy1yZXNvdXJjZS1udW0+MTAuMTM3MS9qb3VybmFsLnBvbmUuMDA5MjAxNTwvZWxlY3Ryb25pYy1y
ZXNvdXJjZS1udW0+PHJlbW90ZS1kYXRhYmFzZS1wcm92aWRlcj5ObG08L3JlbW90ZS1kYXRhYmFz
ZS1wcm92aWRlcj48bGFuZ3VhZ2U+ZW5nPC9sYW5ndWFnZT48L3JlY29yZD48L0NpdGU+PENpdGU+
PEF1dGhvcj5Mb3BtYW48L0F1dGhvcj48WWVhcj4yMDA4PC9ZZWFyPjxSZWNOdW0+Mjk8L1JlY051
bT48cmVjb3JkPjxyZWMtbnVtYmVyPjI5PC9yZWMtbnVtYmVyPjxmb3JlaWduLWtleXM+PGtleSBh
cHA9IkVOIiBkYi1pZD0iNWV0djJzcnM4dGZ3cHJlMjJmbDUyeDk5d3RwZHN6YXpzemVkIiB0aW1l
c3RhbXA9IjE3MjY1MTEwMjUiPjI5PC9rZXk+PC9mb3JlaWduLWtleXM+PHJlZi10eXBlIG5hbWU9
IkpvdXJuYWwgQXJ0aWNsZSI+MTc8L3JlZi10eXBlPjxjb250cmlidXRvcnM+PGF1dGhvcnM+PGF1
dGhvcj5Mb3BtYW4sIEIuPC9hdXRob3I+PGF1dGhvcj5OeWFtdWthcGEsIEMuPC9hdXRob3I+PGF1
dGhvcj5NdXNoYXRpLCBQLjwvYXV0aG9yPjxhdXRob3I+TXVwYW1iaXJleWksIFouPC9hdXRob3I+
PGF1dGhvcj5NYXNvbiwgUC48L2F1dGhvcj48YXV0aG9yPkdhcm5ldHQsIEcuIFAuPC9hdXRob3I+
PGF1dGhvcj5HcmVnc29uLCBTLjwvYXV0aG9yPjwvYXV0aG9ycz48L2NvbnRyaWJ1dG9ycz48YXV0
aC1hZGRyZXNzPkRlcGFydG1lbnQgb2YgSW5mZWN0aW91cyBEaXNlYXNlIEVwaWRlbWlvbG9neSwg
SW1wZXJpYWwgQ29sbGVnZSBMb25kb24sIFVLLjwvYXV0aC1hZGRyZXNzPjx0aXRsZXM+PHRpdGxl
PkhJViBpbmNpZGVuY2UgaW4gMyB5ZWFycyBvZiBmb2xsb3ctdXAgb2YgYSBaaW1iYWJ3ZSBjb2hv
cnQtLTE5OTgtMjAwMCB0byAyMDAxLTAzOiBjb250cmlidXRpb25zIG9mIHByb3hpbWF0ZSBhbmQg
dW5kZXJseWluZyBkZXRlcm1pbmFudHMgdG8gdHJhbnNtaXNzaW9uPC90aXRsZT48c2Vjb25kYXJ5
LXRpdGxlPkludCBKIEVwaWRlbWlvbDwvc2Vjb25kYXJ5LXRpdGxlPjwvdGl0bGVzPjxwZXJpb2Rp
Y2FsPjxmdWxsLXRpdGxlPkludCBKIEVwaWRlbWlvbDwvZnVsbC10aXRsZT48L3BlcmlvZGljYWw+
PHBhZ2VzPjg4LTEwNTwvcGFnZXM+PHZvbHVtZT4zNzwvdm9sdW1lPjxudW1iZXI+MTwvbnVtYmVy
PjxlZGl0aW9uPjIwMDgwMTE4PC9lZGl0aW9uPjxrZXl3b3Jkcz48a2V5d29yZD5BZG9sZXNjZW50
PC9rZXl3b3JkPjxrZXl3b3JkPkFkdWx0PC9rZXl3b3JkPjxrZXl3b3JkPkFnZSBEaXN0cmlidXRp
b248L2tleXdvcmQ+PGtleXdvcmQ+QXR0aXR1ZGUgdG8gSGVhbHRoPC9rZXl3b3JkPjxrZXl3b3Jk
PkNvaG9ydCBTdHVkaWVzPC9rZXl3b3JkPjxrZXl3b3JkPkNvbmZpZGVuY2UgSW50ZXJ2YWxzPC9r
ZXl3b3JkPjxrZXl3b3JkPkRldmVsb3BpbmcgQ291bnRyaWVzPC9rZXl3b3JkPjxrZXl3b3JkPkRp
c2Vhc2UgVHJhbnNtaXNzaW9uLCBJbmZlY3Rpb3VzLypzdGF0aXN0aWNzICZhbXA7IG51bWVyaWNh
bCBkYXRhPC9rZXl3b3JkPjxrZXl3b3JkPkZlbWFsZTwva2V5d29yZD48a2V5d29yZD5Gb2xsb3ct
VXAgU3R1ZGllczwva2V5d29yZD48a2V5d29yZD5ISVYgSW5mZWN0aW9ucy8qZXBpZGVtaW9sb2d5
Lyp0cmFuc21pc3Npb248L2tleXdvcmQ+PGtleXdvcmQ+SElWIFNlcm9uZWdhdGl2aXR5PC9rZXl3
b3JkPjxrZXl3b3JkPkh1bWFuczwva2V5d29yZD48a2V5d29yZD5JbmNpZGVuY2U8L2tleXdvcmQ+
PGtleXdvcmQ+TWFsZTwva2V5d29yZD48a2V5d29yZD5NaWRkbGUgQWdlZDwva2V5d29yZD48a2V5
d29yZD5Qb2lzc29uIERpc3RyaWJ1dGlvbjwva2V5d29yZD48a2V5d29yZD5Qb3B1bGF0aW9uIFN1
cnZlaWxsYW5jZTwva2V5d29yZD48a2V5d29yZD5Qcm9iYWJpbGl0eTwva2V5d29yZD48a2V5d29y
ZD5SZXRyb3NwZWN0aXZlIFN0dWRpZXM8L2tleXdvcmQ+PGtleXdvcmQ+UmlzayBBc3Nlc3NtZW50
PC9rZXl3b3JkPjxrZXl3b3JkPipSaXNrLVRha2luZzwva2V5d29yZD48a2V5d29yZD5TZXggRGlz
dHJpYnV0aW9uPC9rZXl3b3JkPjxrZXl3b3JkPipTZXh1YWwgUGFydG5lcnM8L2tleXdvcmQ+PGtl
eXdvcmQ+WmltYmFid2UvZXBpZGVtaW9sb2d5PC9rZXl3b3JkPjwva2V5d29yZHM+PGRhdGVzPjx5
ZWFyPjIwMDg8L3llYXI+PHB1Yi1kYXRlcz48ZGF0ZT5GZWI8L2RhdGU+PC9wdWItZGF0ZXM+PC9k
YXRlcz48aXNibj4xNDY0LTM2ODUgKEVsZWN0cm9uaWMpJiN4RDswMzAwLTU3NzEgKFByaW50KSYj
eEQ7MDMwMC01NzcxIChMaW5raW5nKTwvaXNibj48YWNjZXNzaW9uLW51bT4xODIwMzc3NDwvYWNj
ZXNzaW9uLW51bT48dXJscz48cmVsYXRlZC11cmxzPjx1cmw+aHR0cHM6Ly93d3cubmNiaS5ubG0u
bmloLmdvdi9wdWJtZWQvMTgyMDM3NzQ8L3VybD48dXJsPmh0dHBzOi8vd3d3Lm5jYmkubmxtLm5p
aC5nb3YvcG1jL2FydGljbGVzL1BNQzU3OTM5OTUvcGRmL2Vtc3MtMzMyMzMucGRmPC91cmw+PC9y
ZWxhdGVkLXVybHM+PC91cmxzPjxjdXN0b20xPkNvbmZsaWN0IG9mIGludGVyZXN0OiBOb25lIGRl
Y2xhcmVkLjwvY3VzdG9tMT48Y3VzdG9tMj5QTUM1NzkzOTk1PC9jdXN0b20yPjxlbGVjdHJvbmlj
LXJlc291cmNlLW51bT4xMC4xMDkzL2lqZS9keW0yNTU8L2VsZWN0cm9uaWMtcmVzb3VyY2UtbnVt
PjxyZW1vdGUtZGF0YWJhc2UtbmFtZT5NZWRsaW5lPC9yZW1vdGUtZGF0YWJhc2UtbmFtZT48cmVt
b3RlLWRhdGFiYXNlLXByb3ZpZGVyPk5MTTwvcmVtb3RlLWRhdGFiYXNlLXByb3ZpZGVyPjwvcmVj
b3JkPjwvQ2l0ZT48Q2l0ZT48QXV0aG9yPk1lcm1pbjwvQXV0aG9yPjxZZWFyPjIwMDg8L1llYXI+
PFJlY051bT4zMjwvUmVjTnVtPjxyZWNvcmQ+PHJlYy1udW1iZXI+MzI8L3JlYy1udW1iZXI+PGZv
cmVpZ24ta2V5cz48a2V5IGFwcD0iRU4iIGRiLWlkPSI1ZXR2MnNyczh0ZndwcmUyMmZsNTJ4OTl3
dHBkc3phenN6ZWQiIHRpbWVzdGFtcD0iMTcyNjUxMTAyNSI+MzI8L2tleT48L2ZvcmVpZ24ta2V5
cz48cmVmLXR5cGUgbmFtZT0iSm91cm5hbCBBcnRpY2xlIj4xNzwvcmVmLXR5cGU+PGNvbnRyaWJ1
dG9ycz48YXV0aG9ycz48YXV0aG9yPk1lcm1pbiwgSi48L2F1dGhvcj48YXV0aG9yPk11c2luZ3V6
aSwgSi48L2F1dGhvcj48YXV0aG9yPk9waW8sIEEuPC9hdXRob3I+PGF1dGhvcj5LaXJ1bmdpLCBX
LjwvYXV0aG9yPjxhdXRob3I+RWt3YXJ1LCBKLiBQLjwvYXV0aG9yPjxhdXRob3I+SGxhZGlrLCBX
LjwvYXV0aG9yPjxhdXRob3I+S2FoYXJ1emEsIEYuPC9hdXRob3I+PGF1dGhvcj5Eb3duaW5nLCBS
LjwvYXV0aG9yPjxhdXRob3I+QnVubmVsbCwgUi48L2F1dGhvcj48L2F1dGhvcnM+PC9jb250cmli
dXRvcnM+PGF1dGgtYWRkcmVzcz5HbG9iYWwgQUlEUyBQcm9ncmFtLCBOYXRpb25hbCBDZW50ZXIg
Zm9yIEhJViwgVmlyYWwgSGVwYXRpdGlzLCBTVEQgYW5kIFRCIFByZXZlbnRpb24sIENlbnRlcnMg
Zm9yIERpc2Vhc2UgQ29udHJvbCBhbmQgUHJldmVudGlvbi1VZ2FuZGEsIEVudGViYmUsIFVnYW5k
YS4gamhtN0BjZGMuZ292LjwvYXV0aC1hZGRyZXNzPjx0aXRsZXM+PHRpdGxlPlJpc2sgZmFjdG9y
cyBmb3IgcmVjZW50IEhJViBpbmZlY3Rpb24gaW4gVWdhbmRh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1
NDAtOTwvcGFnZXM+PHZvbHVtZT4zMDA8L3ZvbHVtZT48bnVtYmVyPjU8L251bWJlcj48ZWRpdGlv
bj4yMDA4LzA4LzA1PC9lZGl0aW9uPjxrZXl3b3Jkcz48a2V5d29yZD5BSURTIFNlcm9kaWFnbm9z
aXM8L2tleXdvcmQ+PGtleXdvcmQ+QWRvbGVzY2VudDwva2V5d29yZD48a2V5d29yZD5BZHVsdDwv
a2V5d29yZD48a2V5d29yZD5Dcm9zcy1TZWN0aW9uYWwgU3R1ZGllczwva2V5d29yZD48a2V5d29y
ZD5GZW1hbGU8L2tleXdvcmQ+PGtleXdvcmQ+SElWIEluZmVjdGlvbnMvZGlhZ25vc2lzLyplcGlk
ZW1pb2xvZ3k8L2tleXdvcmQ+PGtleXdvcmQ+SElWIFNlcm9wcmV2YWxlbmNlPC9rZXl3b3JkPjxr
ZXl3b3JkPkhlYWx0aCBTdXJ2ZXlzPC9rZXl3b3JkPjxrZXl3b3JkPkh1bWFuczwva2V5d29yZD48
a2V5d29yZD5NYWxlPC9rZXl3b3JkPjxrZXl3b3JkPk1pZGRsZSBBZ2VkPC9rZXl3b3JkPjxrZXl3
b3JkPlJpc2sgRmFjdG9yczwva2V5d29yZD48a2V5d29yZD5VZ2FuZGEvZXBpZGVtaW9sb2d5PC9r
ZXl3b3JkPjwva2V5d29yZHM+PGRhdGVzPjx5ZWFyPjIwMDg8L3llYXI+PHB1Yi1kYXRlcz48ZGF0
ZT5BdWcgNjwvZGF0ZT48L3B1Yi1kYXRlcz48L2RhdGVzPjxpc2JuPjAwOTgtNzQ4NDwvaXNibj48
YWNjZXNzaW9uLW51bT4xODY3NzAyNjwvYWNjZXNzaW9uLW51bT48dXJscz48cmVsYXRlZC11cmxz
Pjx1cmw+aHR0cDovL2phbWEuamFtYW5ldHdvcmsuY29tL2RhdGEvSm91cm5hbHMvSkFNQS80NDI2
L2pvYzgwMDY0XzU0MF81NDkucGRmPC91cmw+PC9yZWxhdGVkLXVybHM+PC91cmxzPjxlbGVjdHJv
bmljLXJlc291cmNlLW51bT4xMC4xMDAxL2phbWEuMzAwLjUuNTQwPC9lbGVjdHJvbmljLXJlc291
cmNlLW51bT48cmVtb3RlLWRhdGFiYXNlLXByb3ZpZGVyPk5sbTwvcmVtb3RlLWRhdGFiYXNlLXBy
b3ZpZGVyPjxsYW5ndWFnZT5lbmc8L2xhbmd1YWdlPjwvcmVjb3JkPjwvQ2l0ZT48Q2l0ZT48QXV0
aG9yPk5hbHVnb2RhPC9BdXRob3I+PFllYXI+MjAxNDwvWWVhcj48UmVjTnVtPjM0PC9SZWNOdW0+
PHJlY29yZD48cmVjLW51bWJlcj4zNDwvcmVjLW51bWJlcj48Zm9yZWlnbi1rZXlzPjxrZXkgYXBw
PSJFTiIgZGItaWQ9IjVldHYyc3JzOHRmd3ByZTIyZmw1Mng5OXd0cGRzemF6c3plZCIgdGltZXN0
YW1wPSIxNzI2NTExMDI1Ij4zNDwva2V5PjwvZm9yZWlnbi1rZXlzPjxyZWYtdHlwZSBuYW1lPSJK
b3VybmFsIEFydGljbGUiPjE3PC9yZWYtdHlwZT48Y29udHJpYnV0b3JzPjxhdXRob3JzPjxhdXRo
b3I+TmFsdWdvZGEsIEYuPC9hdXRob3I+PGF1dGhvcj5HdXdhdHVkZGUsIEQuPC9hdXRob3I+PGF1
dGhvcj5Cd2FuaW5rYSwgSi4gQi48L2F1dGhvcj48YXV0aG9yPk1ha3VtYmksIEYuIEUuPC9hdXRo
b3I+PGF1dGhvcj5MdXRhbG8sIFQuPC9hdXRob3I+PGF1dGhvcj5LYWdhYXlpLCBKLjwvYXV0aG9y
PjxhdXRob3I+U2V3YW5rYW1ibywgTi4gSy48L2F1dGhvcj48YXV0aG9yPktpZ296aSwgRy48L2F1
dGhvcj48YXV0aG9yPlNlcndhZGRhLCBELiBNLjwvYXV0aG9yPjxhdXRob3I+S29uZywgWC48L2F1
dGhvcj48YXV0aG9yPldhd2VyLCBNLiBKLjwvYXV0aG9yPjxhdXRob3I+V2Fid2lyZS1NYW5nZW4s
IEYuPC9hdXRob3I+PGF1dGhvcj5HcmF5LCBSLiBILjwvYXV0aG9yPjwvYXV0aG9ycz48L2NvbnRy
aWJ1dG9ycz48YXV0aC1hZGRyZXNzPipSYWthaSBIZWFsdGggU2NpZW5jZXMgUHJvZ3JhbSwgRW50
ZWJiZSwgVWdhbmRhOyBkYWdnZXJNYWtlcmVyZSBVbml2ZXJzaXR5IFNjaG9vbCBvZiBQdWJsaWMg
SGVhbHRoLCBLYW1wYWxhLCBVZ2FuZGE7IGRvdWJsZSBkYWdnZXJVZ2FuZGEgVmlydXMgUmVzZWFy
Y2ggSW5zdGl0dXRlLCBFbnRlYmJlLCBVZ2FuZGE7IHNlY3Rpb24gc2lnbk1ha2VyZXJlIFVuaXZl
cnNpdHkgQ29sbGVnZSBvZiBIZWFsdGggU2NpZW5jZXMsIEthbXBhbGEsIFVnYW5kYTsgYW5kIHx8
RGVwYXJ0bWVudCBvZiBFcGlkZW1pb2xvZ3ksIEpvaG5zIEhvcGtpbnMgQmxvb21iZXJnIFNjaG9v
bCBvZiBQdWJsaWMgSGVhbHRoLCBCYWx0aW1vcmUsIE1ELjwvYXV0aC1hZGRyZXNzPjx0aXRsZXM+
PHRpdGxlPk1hcnJpYWdlIGFuZCB0aGUgcmlzayBvZiBpbmNpZGVudCBISVYgaW5mZWN0aW9uIGlu
IFJha2FpLCBVZ2FuZGE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kxLTg8L3BhZ2VzPjx2b2x1bWU+NjU8L3ZvbHVtZT48
bnVtYmVyPjE8L251bWJlcj48ZWRpdGlvbj4yMDE0LzAxLzE1PC9lZGl0aW9uPjxrZXl3b3Jkcz48
a2V5d29yZD5BZG9sZXNjZW50PC9rZXl3b3JkPjxrZXl3b3JkPkFkdWx0PC9rZXl3b3JkPjxrZXl3
b3JkPkZlbWFsZTwva2V5d29yZD48a2V5d29yZD5ISVYgSW5mZWN0aW9ucy8qZXBpZGVtaW9sb2d5
PC9rZXl3b3JkPjxrZXl3b3JkPkh1bWFuczwva2V5d29yZD48a2V5d29yZD5JbmNpZGVuY2U8L2tl
eXdvcmQ+PGtleXdvcmQ+TWFsZTwva2V5d29yZD48a2V5d29yZD5NYXJyaWFnZS8qc3RhdGlzdGlj
cyAmYW1wOyBudW1lcmljYWwgZGF0YTwva2V5d29yZD48a2V5d29yZD5NaWRkbGUgQWdlZDwva2V5
d29yZD48a2V5d29yZD5SaXNrIEZhY3RvcnM8L2tleXdvcmQ+PGtleXdvcmQ+U2V4IEZhY3RvcnM8
L2tleXdvcmQ+PGtleXdvcmQ+U2V4dWFsIEJlaGF2aW9yL3N0YXRpc3RpY3MgJmFtcDsgbnVtZXJp
Y2FsIGRhdGE8L2tleXdvcmQ+PGtleXdvcmQ+U2V4dWFsIFBhcnRuZXJzPC9rZXl3b3JkPjxrZXl3
b3JkPlVnYW5kYS9lcGlkZW1pb2xvZ3k8L2tleXdvcmQ+PGtleXdvcmQ+WW91bmcgQWR1bHQ8L2tl
eXdvcmQ+PC9rZXl3b3Jkcz48ZGF0ZXM+PHllYXI+MjAxNDwveWVhcj48cHViLWRhdGVzPjxkYXRl
PkphbiAxPC9kYXRlPjwvcHViLWRhdGVzPjwvZGF0ZXM+PGlzYm4+MTUyNS00MTM1PC9pc2JuPjxh
Y2Nlc3Npb24tbnVtPjI0NDE5MDY2PC9hY2Nlc3Npb24tbnVtPjx1cmxzPjxyZWxhdGVkLXVybHM+
PHVybD5odHRwOi8vZ3JhcGhpY3MudHgub3ZpZC5jb20vb3ZmdHBkZnMvRlBERE5DSkNNR1BPSkgw
MC9mczA0Ny9vdmZ0L2xpdmUvZ3YwMjQvMDAxMjYzMzQvMDAxMjYzMzQtMjAxNDAxMDEwLTAwMDE0
LnBkZjwvdXJsPjwvcmVsYXRlZC11cmxzPjwvdXJscz48Y3VzdG9tMj5QbWMzODk3Nzg2PC9jdXN0
b20yPjxjdXN0b202Pk5paG1zNTIxMTU3PC9jdXN0b202PjxlbGVjdHJvbmljLXJlc291cmNlLW51
bT4xMC4xMDk3L1FBSS4wYjAxM2UzMTgyYTdmMDhhPC9lbGVjdHJvbmljLXJlc291cmNlLW51bT48
cmVtb3RlLWRhdGFiYXNlLXByb3ZpZGVyPk5sbTwvcmVtb3RlLWRhdGFiYXNlLXByb3ZpZGVyPjxs
YW5ndWFnZT5lbmc8L2xhbmd1YWdlPjwvcmVjb3JkPjwvQ2l0ZT48Q2l0ZT48QXV0aG9yPlNhbnRl
bGxpPC9BdXRob3I+PFllYXI+MjAxMzwvWWVhcj48UmVjTnVtPjM3PC9SZWNOdW0+PHJlY29yZD48
cmVjLW51bWJlcj4zNzwvcmVjLW51bWJlcj48Zm9yZWlnbi1rZXlzPjxrZXkgYXBwPSJFTiIgZGIt
aWQ9IjVldHYyc3JzOHRmd3ByZTIyZmw1Mng5OXd0cGRzemF6c3plZCIgdGltZXN0YW1wPSIxNzI2
NTExMDI1Ij4zNzwva2V5PjwvZm9yZWlnbi1rZXlzPjxyZWYtdHlwZSBuYW1lPSJKb3VybmFsIEFy
dGljbGUiPjE3PC9yZWYtdHlwZT48Y29udHJpYnV0b3JzPjxhdXRob3JzPjxhdXRob3I+U2FudGVs
bGksIEouIFMuPC9hdXRob3I+PGF1dGhvcj5FZGVsc3RlaW4sIFouIFIuPC9hdXRob3I+PGF1dGhv
cj5NYXRodXIsIFMuPC9hdXRob3I+PGF1dGhvcj5XZWksIFkuPC9hdXRob3I+PGF1dGhvcj5aaGFu
ZywgVy48L2F1dGhvcj48YXV0aG9yPk9yciwgTS4gRy48L2F1dGhvcj48YXV0aG9yPkhpZ2dpbnMs
IEouIEEuPC9hdXRob3I+PGF1dGhvcj5OYWx1Z29kYSwgRi48L2F1dGhvcj48YXV0aG9yPkdyYXks
IFIuIEguPC9hdXRob3I+PGF1dGhvcj5XYXdlciwgTS4gSi48L2F1dGhvcj48YXV0aG9yPlNlcndh
ZGRhLCBELiBNLjwvYXV0aG9yPjwvYXV0aG9ycz48L2NvbnRyaWJ1dG9ycz48YXV0aC1hZGRyZXNz
PkhlaWxicnVubiBEZXBhcnRtZW50IG9mIFBvcHVsYXRpb24gYW5kIEZhbWlseSBIZWFsdGgsIE1h
aWxtYW4gU2Nob29sIG9mIFB1YmxpYyBIZWFsdGgsIENvbHVtYmlhIFVuaXZlcnNpdHksIE5ldyBZ
b3JrLCBOWSAxMDAzMiwgVVNBLiBqczI2MzdAY29sdW1iaWEuZWR1PC9hdXRoLWFkZHJlc3M+PHRp
dGxlcz48dGl0bGU+QmVoYXZpb3JhbCwgYmlvbG9naWNhbCwgYW5kIGRlbW9ncmFwaGljIHJpc2sg
YW5kIHByb3RlY3RpdmUgZmFjdG9ycyBmb3IgbmV3IEhJViBpbmZlY3Rpb25zIGFtb25nIHlvdXRo
IGluIFJha2FpLCBVZ2FuZGE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GFiYnItMT5Kb3VybmFsIG9mIGFjcXVpcmVkIGltbXVuZSBkZWZpY2llbmN5IHN5
bmRyb21lcyAoMTk5OSk8L2FiYnItMT48L3BlcmlvZGljYWw+PGFsdC1wZXJpb2RpY2FsPjxmdWxs
LXRpdGxlPkogQWNxdWlyIEltbXVuZSBEZWZpYyBTeW5kcjwvZnVsbC10aXRsZT48YWJici0xPkpv
dXJuYWwgb2YgYWNxdWlyZWQgaW1tdW5lIGRlZmljaWVuY3kgc3luZHJvbWVzICgxOTk5KTwvYWJi
ci0xPjwvYWx0LXBlcmlvZGljYWw+PHBhZ2VzPjM5My00MDA8L3BhZ2VzPjx2b2x1bWU+NjM8L3Zv
bHVtZT48bnVtYmVyPjM8L251bWJlcj48ZWRpdGlvbj4yMDEzLzAzLzI5PC9lZGl0aW9uPjxrZXl3
b3Jkcz48a2V5d29yZD5BZG9sZXNjZW50PC9rZXl3b3JkPjxrZXl3b3JkPkFsY29ob2wgRHJpbmtp
bmcvKmVwaWRlbWlvbG9neTwva2V5d29yZD48a2V5d29yZD5Db2hvcnQgU3R1ZGllczwva2V5d29y
ZD48a2V5d29yZD5GZW1hbGU8L2tleXdvcmQ+PGtleXdvcmQ+SElWIEluZmVjdGlvbnMvKmVwaWRl
bWlvbG9neS90cmFuc21pc3Npb248L2tleXdvcmQ+PGtleXdvcmQ+SHVtYW5zPC9rZXl3b3JkPjxr
ZXl3b3JkPkluY2lkZW5jZTwva2V5d29yZD48a2V5d29yZD5NYWxlPC9rZXl3b3JkPjxrZXl3b3Jk
Pk1hcnJpYWdlPC9rZXl3b3JkPjxrZXl3b3JkPlByZXZhbGVuY2U8L2tleXdvcmQ+PGtleXdvcmQ+
Umlzazwva2V5d29yZD48a2V5d29yZD5SaXNrIEZhY3RvcnM8L2tleXdvcmQ+PGtleXdvcmQ+UnVy
YWwgSGVhbHRoPC9rZXl3b3JkPjxrZXl3b3JkPipTZXh1YWwgQmVoYXZpb3I8L2tleXdvcmQ+PGtl
eXdvcmQ+U2V4dWFsIFBhcnRuZXJzPC9rZXl3b3JkPjxrZXl3b3JkPlNleHVhbGx5IFRyYW5zbWl0
dGVkIERpc2Vhc2VzL2VwaWRlbWlvbG9neTwva2V5d29yZD48a2V5d29yZD5VZ2FuZGEvZXBpZGVt
aW9sb2d5PC9rZXl3b3JkPjxrZXl3b3JkPllvdW5nIEFkdWx0PC9rZXl3b3JkPjwva2V5d29yZHM+
PGRhdGVzPjx5ZWFyPjIwMTM8L3llYXI+PHB1Yi1kYXRlcz48ZGF0ZT5KdWwgMTwvZGF0ZT48L3B1
Yi1kYXRlcz48L2RhdGVzPjxpc2JuPjE1MjUtNDEzNTwvaXNibj48YWNjZXNzaW9uLW51bT4yMzUz
NTI5MzwvYWNjZXNzaW9uLW51bT48dXJscz48cmVsYXRlZC11cmxzPjx1cmw+aHR0cDovL2dyYXBo
aWNzLnR4Lm92aWQuY29tL292ZnRwZGZzL0ZQREROQ09CSURJRkNOMDAvZnMwNDYvb3ZmdC9saXZl
L2d2MDIzLzAwMTI2MzM0LzAwMTI2MzM0LTIwMTMwNzAxMC0wMDAyMC5wZGY8L3VybD48L3JlbGF0
ZWQtdXJscz48L3VybHM+PGN1c3RvbTI+UG1jNDEzMTg0MTwvY3VzdG9tMj48Y3VzdG9tNj5OaWht
czQ2ODg2OTwvY3VzdG9tNj48ZWxlY3Ryb25pYy1yZXNvdXJjZS1udW0+MTAuMTA5Ny9RQUkuMGIw
MTNlMzE4MjkyNjc5NTwvZWxlY3Ryb25pYy1yZXNvdXJjZS1udW0+PHJlbW90ZS1kYXRhYmFzZS1w
cm92aWRlcj5ObG08L3JlbW90ZS1kYXRhYmFzZS1wcm92aWRlcj48bGFuZ3VhZ2U+ZW5nPC9sYW5n
dWFnZT48L3JlY29yZD48L0NpdGU+PENpdGU+PEF1dGhvcj5TYW50ZWxsaTwvQXV0aG9yPjxZZWFy
PjIwMTU8L1llYXI+PFJlY051bT4zODwvUmVjTnVtPjxyZWNvcmQ+PHJlYy1udW1iZXI+Mzg8L3Jl
Yy1udW1iZXI+PGZvcmVpZ24ta2V5cz48a2V5IGFwcD0iRU4iIGRiLWlkPSI1ZXR2MnNyczh0Zndw
cmUyMmZsNTJ4OTl3dHBkc3phenN6ZWQiIHRpbWVzdGFtcD0iMTcyNjUxMTAyNSI+Mzg8L2tleT48
L2ZvcmVpZ24ta2V5cz48cmVmLXR5cGUgbmFtZT0iSm91cm5hbCBBcnRpY2xlIj4xNzwvcmVmLXR5
cGU+PGNvbnRyaWJ1dG9ycz48YXV0aG9ycz48YXV0aG9yPlNhbnRlbGxpLCBKLiBTLjwvYXV0aG9y
PjxhdXRob3I+RWRlbHN0ZWluLCBaLiBSLjwvYXV0aG9yPjxhdXRob3I+V2VpLCBZLjwvYXV0aG9y
PjxhdXRob3I+TWF0aHVyLCBTLjwvYXV0aG9yPjxhdXRob3I+U29uZywgWC48L2F1dGhvcj48YXV0
aG9yPlNjaHV5bGVyLCBBLjwvYXV0aG9yPjxhdXRob3I+TmFsdWdvZGEsIEYuPC9hdXRob3I+PGF1
dGhvcj5MdXRhbG8sIFQuPC9hdXRob3I+PGF1dGhvcj5HcmF5LCBSLjwvYXV0aG9yPjxhdXRob3I+
V2F3ZXIsIE0uPC9hdXRob3I+PGF1dGhvcj5TZXJ3YWRkYSwgRC48L2F1dGhvcj48L2F1dGhvcnM+
PC9jb250cmlidXRvcnM+PGF1dGgtYWRkcmVzcz5hQ29sdW1iaWEgVW5pdmVyc2l0eSBNYWlsbWFu
IFNjaG9vbCBvZiBQdWJsaWMgSGVhbHRoIGJISVYgQ2VudGVyIGZvciBDbGluaWNhbCBhbmQgQmVo
YXZpb3JhbCBTdHVkaWVzLCBDb2x1bWJpYSBVbml2ZXJzaXR5LCBOZXcgWW9yaywgTmV3IFlvcmss
IFVTQSBjUmFrYWkgSGVhbHRoIFNjaWVuY2VzIFByb2dyYW0sIFVnYW5kYSBWaXJ1cyBSZXNlYXJj
aCBJbnN0aXR1dGUsIEVudGViYmUsIFVnYW5kYSBkQmxvb21iZXJnIFNjaG9vbCBvZiBQdWJsaWMg
SGVhbHRoLCBKb2hucyBIb3BraW5zIFVuaXZlcnNpdHksIEJhbHRpbW9yZSwgTWFyeWxhbmQsIFVT
QS48L2F1dGgtYWRkcmVzcz48dGl0bGVzPjx0aXRsZT5UcmVuZHMgaW4gSElWIGFjcXVpc2l0aW9u
LCByaXNrIGZhY3RvcnMgYW5kIHByZXZlbnRpb24gcG9saWNpZXMgYW1vbmcgeW91dGggaW4gVWdh
bmRhLCAxOTk5LTIwMTE8L3RpdGxlPjxzZWNvbmRhcnktdGl0bGU+QWlkczwvc2Vjb25kYXJ5LXRp
dGxlPjxhbHQtdGl0bGU+QUlEUyAoTG9uZG9uLCBFbmdsYW5kKTwvYWx0LXRpdGxlPjwvdGl0bGVz
PjxwZXJpb2RpY2FsPjxmdWxsLXRpdGxlPkFJRFM8L2Z1bGwtdGl0bGU+PGFiYnItMT5BaWRzPC9h
YmJyLTE+PC9wZXJpb2RpY2FsPjxwYWdlcz4yMTEtOTwvcGFnZXM+PHZvbHVtZT4yOTwvdm9sdW1l
PjxudW1iZXI+MjwvbnVtYmVyPjxlZGl0aW9uPjIwMTQvMTIvMjQ8L2VkaXRpb24+PGtleXdvcmRz
PjxrZXl3b3JkPkFkb2xlc2NlbnQ8L2tleXdvcmQ+PGtleXdvcmQ+QWR1bHQ8L2tleXdvcmQ+PGtl
eXdvcmQ+QW50aXJldHJvdmlyYWwgVGhlcmFweSwgSGlnaGx5IEFjdGl2ZTwva2V5d29yZD48a2V5
d29yZD5DaXJjdW1jaXNpb24sIE1hbGU8L2tleXdvcmQ+PGtleXdvcmQ+RmVtYWxlPC9rZXl3b3Jk
PjxrZXl3b3JkPkhJViBJbmZlY3Rpb25zLyplcGlkZW1pb2xvZ3kvKnByZXZlbnRpb24gJmFtcDsg
Y29udHJvbDwva2V5d29yZD48a2V5d29yZD5ISVYgU2Vyb3Bvc2l0aXZpdHkvZXBpZGVtaW9sb2d5
PC9rZXl3b3JkPjxrZXl3b3JkPipIZWFsdGggUG9saWN5PC9rZXl3b3JkPjxrZXl3b3JkPkh1bWFu
czwva2V5d29yZD48a2V5d29yZD5JbmNpZGVuY2U8L2tleXdvcmQ+PGtleXdvcmQ+TG9uZ2l0dWRp
bmFsIFN0dWRpZXM8L2tleXdvcmQ+PGtleXdvcmQ+TWFsZTwva2V5d29yZD48a2V5d29yZD5NYXJy
aWFnZTwva2V5d29yZD48a2V5d29yZD5Qcm9zcGVjdGl2ZSBTdHVkaWVzPC9rZXl3b3JkPjxrZXl3
b3JkPlJpc2sgRmFjdG9yczwva2V5d29yZD48a2V5d29yZD4qU2V4dWFsIEJlaGF2aW9yPC9rZXl3
b3JkPjxrZXl3b3JkPlNleHVhbCBQYXJ0bmVyczwva2V5d29yZD48a2V5d29yZD5VZ2FuZGEvZXBp
ZGVtaW9sb2d5PC9rZXl3b3JkPjxrZXl3b3JkPllvdW5nIEFkdWx0PC9rZXl3b3JkPjwva2V5d29y
ZHM+PGRhdGVzPjx5ZWFyPjIwMTU8L3llYXI+PHB1Yi1kYXRlcz48ZGF0ZT5KYW4gMTQ8L2RhdGU+
PC9wdWItZGF0ZXM+PC9kYXRlcz48aXNibj4wMjY5LTkzNzA8L2lzYm4+PGFjY2Vzc2lvbi1udW0+
MjU1MzU3NTM8L2FjY2Vzc2lvbi1udW0+PHVybHM+PHJlbGF0ZWQtdXJscz48dXJsPmh0dHA6Ly9n
cmFwaGljcy50eC5vdmlkLmNvbS9vdmZ0cGRmcy9GUERETkNKQ01HUE9KSDAwL2ZzMDQ2L292ZnQv
bGl2ZS9ndjAyMy8wMDAwMjAzMC8wMDAwMjAzMC0yMDE1MDExNDAtMDAwMDkucGRmPC91cmw+PC9y
ZWxhdGVkLXVybHM+PC91cmxzPjxlbGVjdHJvbmljLXJlc291cmNlLW51bT4xMC4xMDk3L3FhZC4w
MDAwMDAwMDAwMDAwNTMzPC9lbGVjdHJvbmljLXJlc291cmNlLW51bT48cmVtb3RlLWRhdGFiYXNl
LXByb3ZpZGVyPk5sbTwvcmVtb3RlLWRhdGFiYXNlLXByb3ZpZGVyPjxsYW5ndWFnZT5lbmc8L2xh
bmd1YWdlPjwvcmVjb3JkPjwvQ2l0ZT48Q2l0ZT48QXV0aG9yPlRhbnNlcjwvQXV0aG9yPjxZZWFy
PjIwMTE8L1llYXI+PFJlY051bT40MDwvUmVjTnVtPjxyZWNvcmQ+PHJlYy1udW1iZXI+NDA8L3Jl
Yy1udW1iZXI+PGZvcmVpZ24ta2V5cz48a2V5IGFwcD0iRU4iIGRiLWlkPSI1ZXR2MnNyczh0Zndw
cmUyMmZsNTJ4OTl3dHBkc3phenN6ZWQiIHRpbWVzdGFtcD0iMTcyNjUxMTAyNSI+NDA8L2tleT48
L2ZvcmVpZ24ta2V5cz48cmVmLXR5cGUgbmFtZT0iSm91cm5hbCBBcnRpY2xlIj4xNzwvcmVmLXR5
cGU+PGNvbnRyaWJ1dG9ycz48YXV0aG9ycz48YXV0aG9yPlRhbnNlciwgRi48L2F1dGhvcj48YXV0
aG9yPkJhcm5pZ2hhdXNlbiwgVC48L2F1dGhvcj48YXV0aG9yPkh1bmQsIEwuPC9hdXRob3I+PGF1
dGhvcj5HYXJuZXR0LCBHLiBQLjwvYXV0aG9yPjxhdXRob3I+TWNHcmF0aCwgTi48L2F1dGhvcj48
YXV0aG9yPk5ld2VsbCwgTS4gTC48L2F1dGhvcj48L2F1dGhvcnM+PC9jb250cmlidXRvcnM+PGF1
dGgtYWRkcmVzcz5BZnJpY2EgQ2VudHJlIGZvciBIZWFsdGggYW5kIFBvcHVsYXRpb24gU3R1ZGll
cywgVW5pdmVyc2l0eSBvZiBLd2FadWx1LU5hdGFsLCBNdHViYXR1YmEsIFNvdXRoIEFmcmljYS4g
dGFuc2VyZkBhZnJpY2FjZW50cmUuYWMuemE8L2F1dGgtYWRkcmVzcz48dGl0bGVzPjx0aXRsZT5F
ZmZlY3Qgb2YgY29uY3VycmVudCBzZXh1YWwgcGFydG5lcnNoaXBzIG9uIHJhdGUgb2YgbmV3IEhJ
ViBpbmZlY3Rpb25zIGluIGEgaGlnaC1wcmV2YWxlbmNlLCBydXJhbCBTb3V0aCBBZnJpY2FuIHBv
cHVsYXRpb246IGEgY29ob3J0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NDct
NTU8L3BhZ2VzPjx2b2x1bWU+Mzc4PC92b2x1bWU+PG51bWJlcj45Nzg3PC9udW1iZXI+PGVkaXRp
b24+MjAxMS8wNy8xOTwvZWRpdGlvbj48a2V5d29yZHM+PGtleXdvcmQ+QWRvbGVzY2VudDwva2V5
d29yZD48a2V5d29yZD5BZHVsdDwva2V5d29yZD48a2V5d29yZD5BZ2UgRGlzdHJpYnV0aW9uPC9r
ZXl3b3JkPjxrZXl3b3JkPkNvaG9ydCBTdHVkaWVzPC9rZXl3b3JkPjxrZXl3b3JkPkVkdWNhdGlv
bmFsIFN0YXR1czwva2V5d29yZD48a2V5d29yZD5GZW1hbGU8L2tleXdvcmQ+PGtleXdvcmQ+SElW
IEluZmVjdGlvbnMvKmVwaWRlbWlvbG9neS8qdHJhbnNtaXNzaW9uPC9rZXl3b3JkPjxrZXl3b3Jk
PkhJViBTZXJvcG9zaXRpdml0eTwva2V5d29yZD48a2V5d29yZD5IdW1hbnM8L2tleXdvcmQ+PGtl
eXdvcmQ+SW5jaWRlbmNlPC9rZXl3b3JkPjxrZXl3b3JkPk1hbGU8L2tleXdvcmQ+PGtleXdvcmQ+
TWFycmlhZ2UvKnN0YXRpc3RpY3MgJmFtcDsgbnVtZXJpY2FsIGRhdGE8L2tleXdvcmQ+PGtleXdv
cmQ+TWlkZGxlIEFnZWQ8L2tleXdvcmQ+PGtleXdvcmQ+TXVsdGl2YXJpYXRlIEFuYWx5c2lzPC9r
ZXl3b3JkPjxrZXl3b3JkPk5vcm1hbCBEaXN0cmlidXRpb248L2tleXdvcmQ+PGtleXdvcmQ+T2Rk
cyBSYXRpbzwva2V5d29yZD48a2V5d29yZD4qUG9wdWxhdGlvbiBTdXJ2ZWlsbGFuY2U8L2tleXdv
cmQ+PGtleXdvcmQ+UHJldmFsZW5jZTwva2V5d29yZD48a2V5d29yZD5QcmltYXJ5IFByZXZlbnRp
b248L2tleXdvcmQ+PGtleXdvcmQ+UmVzaWRlbmNlIENoYXJhY3RlcmlzdGljczwva2V5d29yZD48
a2V5d29yZD4qUmlzay1UYWtpbmc8L2tleXdvcmQ+PGtleXdvcmQ+UnVyYWwgUG9wdWxhdGlvbi8q
c3RhdGlzdGljcyAmYW1wOyBudW1lcmljYWwgZGF0YTwva2V5d29yZD48a2V5d29yZD4qU2V4dWFs
IEJlaGF2aW9yPC9rZXl3b3JkPjxrZXl3b3JkPipTZXh1YWwgUGFydG5lcnM8L2tleXdvcmQ+PGtl
eXdvcmQ+U291dGggQWZyaWNhL2VwaWRlbWlvbG9neTwva2V5d29yZD48a2V5d29yZD5TdXJ2ZXlz
IGFuZCBRdWVzdGlvbm5haXJlczwva2V5d29yZD48a2V5d29yZD5UaW1lIEZhY3RvcnM8L2tleXdv
cmQ+PC9rZXl3b3Jkcz48ZGF0ZXM+PHllYXI+MjAxMTwveWVhcj48cHViLWRhdGVzPjxkYXRlPkp1
bCAxNjwvZGF0ZT48L3B1Yi1kYXRlcz48L2RhdGVzPjxpc2JuPjAxNDAtNjczNjwvaXNibj48YWNj
ZXNzaW9uLW51bT4yMTc2MzkzNzwvYWNjZXNzaW9uLW51bT48dXJscz48cmVsYXRlZC11cmxzPjx1
cmw+aHR0cDovL2FjLmVscy1jZG4uY29tL1MwMTQwNjczNjExNjA3Nzk0LzEtczIuMC1TMDE0MDY3
MzYxMTYwNzc5NC1tYWluLnBkZj9fdGlkPThkOWU1ZTYyLWQxOWItMTFlNS1iMzI0LTAwMDAwYWFi
MGY2YiZhbXA7YWNkbmF0PTE0NTUyOTAzNTNfMTE4NTA5NGUyYWNlOGU1NDc3N2U0N2ViNGQzZTVk
YjE8L3VybD48L3JlbGF0ZWQtdXJscz48L3VybHM+PGN1c3RvbTI+UG1jMzE0MTE0MjwvY3VzdG9t
Mj48ZWxlY3Ryb25pYy1yZXNvdXJjZS1udW0+MTAuMTAxNi9zMDE0MC02NzM2KDExKTYwNzc5LTQ8
L2VsZWN0cm9uaWMtcmVzb3VyY2UtbnVtPjxyZW1vdGUtZGF0YWJhc2UtcHJvdmlkZXI+TmxtPC9y
ZW1vdGUtZGF0YWJhc2UtcHJvdmlkZXI+PGxhbmd1YWdlPmVuZzwvbGFuZ3VhZ2U+PC9yZWNvcmQ+
PC9DaXRlPjxDaXRlPjxBdXRob3I+WmFibG90c2thPC9BdXRob3I+PFllYXI+MjAwNjwvWWVhcj48
UmVjTnVtPjQ1PC9SZWNOdW0+PHJlY29yZD48cmVjLW51bWJlcj40NTwvcmVjLW51bWJlcj48Zm9y
ZWlnbi1rZXlzPjxrZXkgYXBwPSJFTiIgZGItaWQ9IjVldHYyc3JzOHRmd3ByZTIyZmw1Mng5OXd0
cGRzemF6c3plZCIgdGltZXN0YW1wPSIxNzI2NTExMDI1Ij40NTwva2V5PjwvZm9yZWlnbi1rZXlz
PjxyZWYtdHlwZSBuYW1lPSJKb3VybmFsIEFydGljbGUiPjE3PC9yZWYtdHlwZT48Y29udHJpYnV0
b3JzPjxhdXRob3JzPjxhdXRob3I+WmFibG90c2thLCBJLiBCLjwvYXV0aG9yPjxhdXRob3I+R3Jh
eSwgUi4gSC48L2F1dGhvcj48YXV0aG9yPlNlcndhZGRhLCBELjwvYXV0aG9yPjxhdXRob3I+TmFs
dWdvZGEsIEYuPC9hdXRob3I+PGF1dGhvcj5LaWdvemksIEcuPC9hdXRob3I+PGF1dGhvcj5TZXdh
bmthbWJvLCBOLjwvYXV0aG9yPjxhdXRob3I+THV0YWxvLCBULjwvYXV0aG9yPjxhdXRob3I+TWFu
Z2VuLCBGLiBXLjwvYXV0aG9yPjxhdXRob3I+V2F3ZXIsIE0uPC9hdXRob3I+PC9hdXRob3JzPjwv
Y29udHJpYnV0b3JzPjxhdXRoLWFkZHJlc3M+RGVwYXJ0bWVudCBvZiBQb3B1bGF0aW9uIGFuZCBG
YW1pbHkgSGVhbHRoIFNjaWVuY2VzLCBCbG9vbWJlcmcgU2Nob29sIG9mIFB1YmxpYyBIZWFsdGgs
IFRoZSBKb2hucyBIb3BraW5zIFVuaXZlcnNpdHksIDYxNSBOLiBXb2xmZSBTdHJlZXQsIEJhbHRp
bW9yZSwgTUQgMjEyMTgsIFVTQS4gaXphYmxtQHlhaG9vLmNvbTwvYXV0aC1hZGRyZXNzPjx0aXRs
ZXM+PHRpdGxlPkFsY29ob2wgdXNlIGJlZm9yZSBzZXggYW5kIEhJViBhY3F1aXNpdGlvbjogYSBs
b25naXR1ZGluYWwgc3R1ZHkgaW4gUmFrYWksIFVnYW5kYTwvdGl0bGU+PHNlY29uZGFyeS10aXRs
ZT5BaWRzPC9zZWNvbmRhcnktdGl0bGU+PGFsdC10aXRsZT5BSURTIChMb25kb24sIEVuZ2xhbmQp
PC9hbHQtdGl0bGU+PC90aXRsZXM+PHBlcmlvZGljYWw+PGZ1bGwtdGl0bGU+QUlEUzwvZnVsbC10
aXRsZT48YWJici0xPkFpZHM8L2FiYnItMT48L3BlcmlvZGljYWw+PHBhZ2VzPjExOTEtNjwvcGFn
ZXM+PHZvbHVtZT4yMDwvdm9sdW1lPjxudW1iZXI+ODwvbnVtYmVyPjxlZGl0aW9uPjIwMDYvMDUv
MTM8L2VkaXRpb24+PGtleXdvcmRzPjxrZXl3b3JkPkFkb2xlc2NlbnQ8L2tleXdvcmQ+PGtleXdv
cmQ+QWR1bHQ8L2tleXdvcmQ+PGtleXdvcmQ+QWxjb2hvbCBEcmlua2luZy8qYWR2ZXJzZSBlZmZl
Y3RzL2VwaWRlbWlvbG9neTwva2V5d29yZD48a2V5d29yZD5Db25kb21zL3V0aWxpemF0aW9uPC9r
ZXl3b3JkPjxrZXl3b3JkPkRldmVsb3BpbmcgQ291bnRyaWVzPC9rZXl3b3JkPjxrZXl3b3JkPkVw
aWRlbWlvbG9naWMgTWV0aG9kczwva2V5d29yZD48a2V5d29yZD5GZW1hbGU8L2tleXdvcmQ+PGtl
eXdvcmQ+SElWIEluZmVjdGlvbnMvZXBpZGVtaW9sb2d5L3ByZXZlbnRpb24gJmFtcDsgY29udHJv
bC8qdHJhbnNtaXNzaW9uPC9rZXl3b3JkPjxrZXl3b3JkPkh1bWFuczwva2V5d29yZD48a2V5d29y
ZD5NYWxlPC9rZXl3b3JkPjxrZXl3b3JkPk1pZGRsZSBBZ2VkPC9rZXl3b3JkPjxrZXl3b3JkPlJp
c2stVGFraW5nPC9rZXl3b3JkPjxrZXl3b3JkPlNleHVhbCBCZWhhdmlvci8qcHN5Y2hvbG9neTwv
a2V5d29yZD48a2V5d29yZD5VZ2FuZGEvZXBpZGVtaW9sb2d5PC9rZXl3b3JkPjwva2V5d29yZHM+
PGRhdGVzPjx5ZWFyPjIwMDY8L3llYXI+PHB1Yi1kYXRlcz48ZGF0ZT5NYXkgMTI8L2RhdGU+PC9w
dWItZGF0ZXM+PC9kYXRlcz48aXNibj4wMjY5LTkzNzAgKFByaW50KSYjeEQ7MDI2OS05MzcwPC9p
c2JuPjxhY2Nlc3Npb24tbnVtPjE2NjkxMDcxPC9hY2Nlc3Npb24tbnVtPjx1cmxzPjxyZWxhdGVk
LXVybHM+PHVybD5odHRwOi8vZ3JhcGhpY3MudHgub3ZpZC5jb20vb3ZmdHBkZnMvRlBERE5DRkJQ
RE1GQ0QwMC9mczA0Ni9vdmZ0L2xpdmUvZ3YwMjMvMDAwMDIwMzAvMDAwMDIwMzAtMjAwNjA1MTIw
LTAwMDEzLnBkZjwvdXJsPjwvcmVsYXRlZC11cmxzPjwvdXJscz48ZWxlY3Ryb25pYy1yZXNvdXJj
ZS1udW0+MTAuMTA5Ny8wMS5haWRzLjAwMDAyMjY5NjAuMjU1ODkuNzI8L2VsZWN0cm9uaWMtcmVz
b3VyY2UtbnVtPjxyZW1vdGUtZGF0YWJhc2UtcHJvdmlkZXI+TmxtPC9yZW1vdGUtZGF0YWJhc2Ut
cHJvdmlkZXI+PGxhbmd1YWdlPmVuZzwvbGFuZ3VhZ2U+PC9yZWNvcmQ+PC9DaXRlPjwvRW5kTm90
ZT5=
</w:fldData>
        </w:fldChar>
      </w:r>
      <w:r w:rsidR="00DC1BCC">
        <w:instrText xml:space="preserve"> ADDIN EN.CITE </w:instrText>
      </w:r>
      <w:r w:rsidR="00DC1BCC">
        <w:fldChar w:fldCharType="begin">
          <w:fldData xml:space="preserve">PEVuZE5vdGU+PENpdGU+PEF1dGhvcj5HcmVnc29uPC9BdXRob3I+PFllYXI+MjAxMTwvWWVhcj48
UmVjTnVtPjE5PC9SZWNOdW0+PERpc3BsYXlUZXh0PjxzdHlsZSBmYWNlPSJzdXBlcnNjcmlwdCI+
MTEsMTQsMTgsMjAtMjIsMjYsMjgsMjk8L3N0eWxlPjwvRGlzcGxheVRleHQ+PHJlY29yZD48cmVj
LW51bWJlcj4xOTwvcmVjLW51bWJlcj48Zm9yZWlnbi1rZXlzPjxrZXkgYXBwPSJFTiIgZGItaWQ9
IjVldHYyc3JzOHRmd3ByZTIyZmw1Mng5OXd0cGRzemF6c3plZCIgdGltZXN0YW1wPSIxNzI2NTEx
MDI1Ij4xOTwva2V5PjwvZm9yZWlnbi1rZXlzPjxyZWYtdHlwZSBuYW1lPSJKb3VybmFsIEFydGlj
bGUiPjE3PC9yZWYtdHlwZT48Y29udHJpYnV0b3JzPjxhdXRob3JzPjxhdXRob3I+R3JlZ3Nvbiwg
Uy48L2F1dGhvcj48YXV0aG9yPk11c2hhdGksIFAuPC9hdXRob3I+PGF1dGhvcj5HcnVzaW4sIEgu
PC9hdXRob3I+PGF1dGhvcj5OaGFtbywgTS48L2F1dGhvcj48YXV0aG9yPlNjaHVtYWNoZXIsIEMu
PC9hdXRob3I+PGF1dGhvcj5Ta292ZGFsLCBNLjwvYXV0aG9yPjxhdXRob3I+TnlhbXVrYXBhLCBD
LjwvYXV0aG9yPjxhdXRob3I+Q2FtcGJlbGwsIEMuPC9hdXRob3I+PC9hdXRob3JzPjwvY29udHJp
YnV0b3JzPjxhdXRoLWFkZHJlc3M+SW1wZXJpYWwgQ29sbGVnZSBMb25kb247IGFuZCBEaXJlY3Rv
ciwgTWFuaWNhbGFuZCBISVYvU1REIFByZXZlbnRpb24gUHJvamVjdCwgQmlvbWVkaWNhbCBSZXNl
YXJjaCBhbmQgVHJhaW5pbmcgSW5zdGl0dXRlLCBIYXJhcmUsIFppbWJhYndlLjwvYXV0aC1hZGRy
ZXNzPjx0aXRsZXM+PHRpdGxlPlNvY2lhbCBjYXBpdGFsIGFuZCB3b21lbiZhcG9zO3MgcmVkdWNl
ZCB2dWxuZXJhYmlsaXR5IHRvIEhJViBpbmZlY3Rpb24gaW4gcnVyYWwgWmltYmFid2U8L3RpdGxl
PjxzZWNvbmRhcnktdGl0bGU+UG9wdWwgRGV2IFJldjwvc2Vjb25kYXJ5LXRpdGxlPjxhbHQtdGl0
bGU+UG9wdWxhdGlvbiBhbmQgZGV2ZWxvcG1lbnQgcmV2aWV3PC9hbHQtdGl0bGU+PC90aXRsZXM+
PHBlcmlvZGljYWw+PGZ1bGwtdGl0bGU+UG9wdWwgRGV2IFJldjwvZnVsbC10aXRsZT48YWJici0x
PlBvcHVsYXRpb24gYW5kIGRldmVsb3BtZW50IHJldmlldzwvYWJici0xPjwvcGVyaW9kaWNhbD48
YWx0LXBlcmlvZGljYWw+PGZ1bGwtdGl0bGU+UG9wdWwgRGV2IFJldjwvZnVsbC10aXRsZT48YWJi
ci0xPlBvcHVsYXRpb24gYW5kIGRldmVsb3BtZW50IHJldmlldzwvYWJici0xPjwvYWx0LXBlcmlv
ZGljYWw+PHBhZ2VzPjMzMy01OTwvcGFnZXM+PHZvbHVtZT4zNzwvdm9sdW1lPjxudW1iZXI+Mjwv
bnVtYmVyPjxlZGl0aW9uPjIwMTEvMTEvMDk8L2VkaXRpb24+PGtleXdvcmRzPjxrZXl3b3JkPipD
b21tdW5pdHkgSGVhbHRoIFNlcnZpY2VzL2Vjb25vbWljcy9oaXN0b3J5L2xlZ2lzbGF0aW9uICZh
bXA7IGp1cmlzcHJ1ZGVuY2U8L2tleXdvcmQ+PGtleXdvcmQ+KkNvbW11bml0eSBOZXR3b3Jrcy9l
Y29ub21pY3MvaGlzdG9yeS9sZWdpc2xhdGlvbiAmYW1wOyBqdXJpc3BydWRlbmNlPC9rZXl3b3Jk
PjxrZXl3b3JkPipISVYgSW5mZWN0aW9ucy9ldGhub2xvZ3kvaGlzdG9yeTwva2V5d29yZD48a2V5
d29yZD5IaXN0b3J5LCAyMHRoIENlbnR1cnk8L2tleXdvcmQ+PGtleXdvcmQ+SGlzdG9yeSwgMjFz
dCBDZW50dXJ5PC9rZXl3b3JkPjxrZXl3b3JkPlByZXZlbnRpdmUgTWVkaWNpbmUvZWNvbm9taWNz
L2VkdWNhdGlvbi9oaXN0b3J5PC9rZXl3b3JkPjxrZXl3b3JkPipSdXJhbCBIZWFsdGgvaGlzdG9y
eTwva2V5d29yZD48a2V5d29yZD4qUnVyYWwgUG9wdWxhdGlvbi9oaXN0b3J5PC9rZXl3b3JkPjxr
ZXl3b3JkPlNleHVhbCBCZWhhdmlvci9ldGhub2xvZ3kvaGlzdG9yeS9waHlzaW9sb2d5L3BzeWNo
b2xvZ3k8L2tleXdvcmQ+PGtleXdvcmQ+U29jaWFsIENoYW5nZS9oaXN0b3J5PC9rZXl3b3JkPjxr
ZXl3b3JkPlNvY2lhbCBDbGFzcy9oaXN0b3J5PC9rZXl3b3JkPjxrZXl3b3JkPlNvY2lvZWNvbm9t
aWMgRmFjdG9ycy9oaXN0b3J5PC9rZXl3b3JkPjxrZXl3b3JkPipXb21lbiZhcG9zO3MgSGVhbHRo
L2V0aG5vbG9neS9oaXN0b3J5PC9rZXl3b3JkPjxrZXl3b3JkPlppbWJhYndlL2V0aG5vbG9neTwv
a2V5d29yZD48L2tleXdvcmRzPjxkYXRlcz48eWVhcj4yMDExPC95ZWFyPjwvZGF0ZXM+PGlzYm4+
MDA5OC03OTIxIChQcmludCkmI3hEOzAwOTgtNzkyMTwvaXNibj48YWNjZXNzaW9uLW51bT4yMjA2
NjEyOTwvYWNjZXNzaW9uLW51bT48dXJscz48cmVsYXRlZC11cmxzPjx1cmw+aHR0cDovL3d3dy5u
Y2JpLm5sbS5uaWguZ292L3BtYy9hcnRpY2xlcy9QTUMzMzAyNjgyL3BkZi91a21zcy00NzA0MC5w
ZGY8L3VybD48L3JlbGF0ZWQtdXJscz48L3VybHM+PGN1c3RvbTI+UG1jMzMwMjY4MjwvY3VzdG9t
Mj48Y3VzdG9tNj5Va21zNDcwNDA8L2N1c3RvbTY+PHJlbW90ZS1kYXRhYmFzZS1wcm92aWRlcj5I
bWQ8L3JlbW90ZS1kYXRhYmFzZS1wcm92aWRlcj48bGFuZ3VhZ2U+ZW5nPC9sYW5ndWFnZT48L3Jl
Y29yZD48L0NpdGU+PENpdGU+PEF1dGhvcj5LYWdhYXlpPC9BdXRob3I+PFllYXI+MjAxNDwvWWVh
cj48UmVjTnVtPjI0PC9SZWNOdW0+PHJlY29yZD48cmVjLW51bWJlcj4yNDwvcmVjLW51bWJlcj48
Zm9yZWlnbi1rZXlzPjxrZXkgYXBwPSJFTiIgZGItaWQ9IjVldHYyc3JzOHRmd3ByZTIyZmw1Mng5
OXd0cGRzemF6c3plZCIgdGltZXN0YW1wPSIxNzI2NTExMDI1Ij4yNDwva2V5PjwvZm9yZWlnbi1r
ZXlzPjxyZWYtdHlwZSBuYW1lPSJKb3VybmFsIEFydGljbGUiPjE3PC9yZWYtdHlwZT48Y29udHJp
YnV0b3JzPjxhdXRob3JzPjxhdXRob3I+S2FnYWF5aSwgSi48L2F1dGhvcj48YXV0aG9yPkdyYXks
IFIuIEguPC9hdXRob3I+PGF1dGhvcj5XaGFsZW4sIEMuPC9hdXRob3I+PGF1dGhvcj5GdSwgUC48
L2F1dGhvcj48YXV0aG9yPk5ldWhhdXNlciwgRC48L2F1dGhvcj48YXV0aG9yPk1jR3JhdGgsIEou
IFcuPC9hdXRob3I+PGF1dGhvcj5TZXdhbmthbWJvLCBOLiBLLjwvYXV0aG9yPjxhdXRob3I+U2Vy
d2FkZGEsIEQuPC9hdXRob3I+PGF1dGhvcj5LaWdvemksIEcuPC9hdXRob3I+PGF1dGhvcj5OYWx1
Z29kYSwgRi48L2F1dGhvcj48YXV0aG9yPlJleW5vbGRzLCBTLiBKLjwvYXV0aG9yPjxhdXRob3I+
V2F3ZXIsIE0uIEouPC9hdXRob3I+PGF1dGhvcj5TaW5nZXIsIE0uIEUuPC9hdXRob3I+PC9hdXRo
b3JzPjwvY29udHJpYnV0b3JzPjxhdXRoLWFkZHJlc3M+UmFrYWkgSGVhbHRoIFNjaWVuY2VzIFBy
b2dyYW0sIEVudGViYmUsIFVnYW5kYTsgRGVwYXJtZW50IG9mIEVwaWRlbWlvbG9neSBhbmQgQmlv
c3RhdGlzdGljcywgQ2FzZSBXZXN0ZXJuIFJlc2VydmUgVW5pdmVyc2l0eSwgQ2xldmVsYW5kLCBP
aGlvLCBVbml0ZWQgU3RhdGVzIG9mIEFtZXJpY2EuJiN4RDtEZXBhcnRtZW50IG9mIEVwaWRlbWlv
bG9neSwgSm9obnMgSG9wa2lucyBCbG9vbWJlcmcgU2Nob29sIG9mIFB1YmxpYyBIZWFsdGgsIEJh
bHRpbW9yZSwgTWFyeWxhbmQsIFVuaXRlZCBTdGF0ZXMgb2YgQW1lcmljYS4mI3hEO0RlcGFydG1l
bnQgb2YgRXBpZGVtaW9sb2d5IGFuZCBCaW9zdGF0aXN0aWNzLCBVbml2ZXJzaXR5IG9mIEdlb3Jn
aWEsIEF0aGVucywgR2VvcmdpYSwgVW5pdGVkIFN0YXRlcyBvZiBBbWVyaWNhLiYjeEQ7RGVwYXJt
ZW50IG9mIEVwaWRlbWlvbG9neSBhbmQgQmlvc3RhdGlzdGljcywgQ2FzZSBXZXN0ZXJuIFJlc2Vy
dmUgVW5pdmVyc2l0eSwgQ2xldmVsYW5kLCBPaGlvLCBVbml0ZWQgU3RhdGVzIG9mIEFtZXJpY2Eu
JiN4RDtEZXBhcnRtZW50IG9mIEFudGhyb3BvbG9neSwgQ2FzZSBXZXN0ZXJuIFJlc2VydmUgVW5p
dmVyc2l0eSwgQ2xldmVsYW5kLCBPaGlvLCBVbml0ZWQgU3RhdGVzIG9mIEFtZXJpY2EuJiN4RDtN
YWtlcmVyZSBVbml2ZXJzaXR5IENvbGxlZ2Ugb2YgSGVhbHRoIFNjaWVuY2VzLCBLYW1wYWxhLCBV
Z2FuZGEuJiN4RDtEaXZpc2lvbiBvZiBJbnRyYW11cmFsIFJlc2VhcmNoLCBOYXRpb25hbCBJbnN0
aXR1dGUgb2YgQWxsZXJneSBhbmQgSW5mZWN0aW91cyBEaXNlYXNlcywgTmF0aW9uYWwgSW5zdGl0
dXRlcyBvZiBIZWFsdGgsIEJldGhlc2RhLCBNYXJ5bGFuZCwgVW5pdGVkIFN0YXRlcyBvZiBBbWVy
aWNhOyBKb2hucyBIb3BraW5zIFNjaG9vbCBvZiBNZWRpY2luZSwgQmFsdGltb3JlLCBNYXJ5bGFu
ZCwgVW5pdGVkIFN0YXRlcyBvZiBBbWVyaWNhLjwvYXV0aC1hZGRyZXNzPjx0aXRsZXM+PHRpdGxl
PkluZGljZXMgdG8gbWVhc3VyZSByaXNrIG9mIEhJViBhY3F1aXNpdGlvbiBpbiBSYWthaSwgVWdh
bmRh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TIwMTU8L3Bh
Z2VzPjx2b2x1bWU+OTwvdm9sdW1lPjxudW1iZXI+NDwvbnVtYmVyPjxlZGl0aW9uPjIwMTQvMDQv
MDg8L2VkaXRpb24+PGtleXdvcmRzPjxrZXl3b3JkPkFkb2xlc2NlbnQ8L2tleXdvcmQ+PGtleXdv
cmQ+QWR1bHQ8L2tleXdvcmQ+PGtleXdvcmQ+Q29ob3J0IFN0dWRpZXM8L2tleXdvcmQ+PGtleXdv
cmQ+RmVtYWxlPC9rZXl3b3JkPjxrZXl3b3JkPkhJViBJbmZlY3Rpb25zL2VwaWRlbWlvbG9neS8q
ZXRpb2xvZ3k8L2tleXdvcmQ+PGtleXdvcmQ+SGl2LTE8L2tleXdvcmQ+PGtleXdvcmQ+KkhlYWx0
aCBTdGF0dXMgSW5kaWNhdG9yczwva2V5d29yZD48a2V5d29yZD5IdW1hbnM8L2tleXdvcmQ+PGtl
eXdvcmQ+TWFsZTwva2V5d29yZD48a2V5d29yZD5NaWRkbGUgQWdlZDwva2V5d29yZD48a2V5d29y
ZD5SaXNrIEZhY3RvcnM8L2tleXdvcmQ+PGtleXdvcmQ+U2V4IEZhY3RvcnM8L2tleXdvcmQ+PGtl
eXdvcmQ+U2V4dWFsIEJlaGF2aW9yL3N0YXRpc3RpY3MgJmFtcDsgbnVtZXJpY2FsIGRhdGE8L2tl
eXdvcmQ+PGtleXdvcmQ+VWdhbmRhL2VwaWRlbWlvbG9neTwva2V5d29yZD48a2V5d29yZD5Zb3Vu
ZyBBZHVsdDwva2V5d29yZD48L2tleXdvcmRzPjxkYXRlcz48eWVhcj4yMDE0PC95ZWFyPjwvZGF0
ZXM+PGlzYm4+MTkzMi02MjAzPC9pc2JuPjxhY2Nlc3Npb24tbnVtPjI0NzA0Nzc4PC9hY2Nlc3Np
b24tbnVtPjx1cmxzPjxyZWxhdGVkLXVybHM+PHVybD5odHRwOi8vd3d3Lm5jYmkubmxtLm5paC5n
b3YvcG1jL2FydGljbGVzL1BNQzM5NzYyNjEvcGRmL3BvbmUuMDA5MjAxNS5wZGY8L3VybD48L3Jl
bGF0ZWQtdXJscz48L3VybHM+PGN1c3RvbTI+UG1jMzk3NjI2MTwvY3VzdG9tMj48ZWxlY3Ryb25p
Yy1yZXNvdXJjZS1udW0+MTAuMTM3MS9qb3VybmFsLnBvbmUuMDA5MjAxNTwvZWxlY3Ryb25pYy1y
ZXNvdXJjZS1udW0+PHJlbW90ZS1kYXRhYmFzZS1wcm92aWRlcj5ObG08L3JlbW90ZS1kYXRhYmFz
ZS1wcm92aWRlcj48bGFuZ3VhZ2U+ZW5nPC9sYW5ndWFnZT48L3JlY29yZD48L0NpdGU+PENpdGU+
PEF1dGhvcj5Mb3BtYW48L0F1dGhvcj48WWVhcj4yMDA4PC9ZZWFyPjxSZWNOdW0+Mjk8L1JlY051
bT48cmVjb3JkPjxyZWMtbnVtYmVyPjI5PC9yZWMtbnVtYmVyPjxmb3JlaWduLWtleXM+PGtleSBh
cHA9IkVOIiBkYi1pZD0iNWV0djJzcnM4dGZ3cHJlMjJmbDUyeDk5d3RwZHN6YXpzemVkIiB0aW1l
c3RhbXA9IjE3MjY1MTEwMjUiPjI5PC9rZXk+PC9mb3JlaWduLWtleXM+PHJlZi10eXBlIG5hbWU9
IkpvdXJuYWwgQXJ0aWNsZSI+MTc8L3JlZi10eXBlPjxjb250cmlidXRvcnM+PGF1dGhvcnM+PGF1
dGhvcj5Mb3BtYW4sIEIuPC9hdXRob3I+PGF1dGhvcj5OeWFtdWthcGEsIEMuPC9hdXRob3I+PGF1
dGhvcj5NdXNoYXRpLCBQLjwvYXV0aG9yPjxhdXRob3I+TXVwYW1iaXJleWksIFouPC9hdXRob3I+
PGF1dGhvcj5NYXNvbiwgUC48L2F1dGhvcj48YXV0aG9yPkdhcm5ldHQsIEcuIFAuPC9hdXRob3I+
PGF1dGhvcj5HcmVnc29uLCBTLjwvYXV0aG9yPjwvYXV0aG9ycz48L2NvbnRyaWJ1dG9ycz48YXV0
aC1hZGRyZXNzPkRlcGFydG1lbnQgb2YgSW5mZWN0aW91cyBEaXNlYXNlIEVwaWRlbWlvbG9neSwg
SW1wZXJpYWwgQ29sbGVnZSBMb25kb24sIFVLLjwvYXV0aC1hZGRyZXNzPjx0aXRsZXM+PHRpdGxl
PkhJViBpbmNpZGVuY2UgaW4gMyB5ZWFycyBvZiBmb2xsb3ctdXAgb2YgYSBaaW1iYWJ3ZSBjb2hv
cnQtLTE5OTgtMjAwMCB0byAyMDAxLTAzOiBjb250cmlidXRpb25zIG9mIHByb3hpbWF0ZSBhbmQg
dW5kZXJseWluZyBkZXRlcm1pbmFudHMgdG8gdHJhbnNtaXNzaW9uPC90aXRsZT48c2Vjb25kYXJ5
LXRpdGxlPkludCBKIEVwaWRlbWlvbDwvc2Vjb25kYXJ5LXRpdGxlPjwvdGl0bGVzPjxwZXJpb2Rp
Y2FsPjxmdWxsLXRpdGxlPkludCBKIEVwaWRlbWlvbDwvZnVsbC10aXRsZT48L3BlcmlvZGljYWw+
PHBhZ2VzPjg4LTEwNTwvcGFnZXM+PHZvbHVtZT4zNzwvdm9sdW1lPjxudW1iZXI+MTwvbnVtYmVy
PjxlZGl0aW9uPjIwMDgwMTE4PC9lZGl0aW9uPjxrZXl3b3Jkcz48a2V5d29yZD5BZG9sZXNjZW50
PC9rZXl3b3JkPjxrZXl3b3JkPkFkdWx0PC9rZXl3b3JkPjxrZXl3b3JkPkFnZSBEaXN0cmlidXRp
b248L2tleXdvcmQ+PGtleXdvcmQ+QXR0aXR1ZGUgdG8gSGVhbHRoPC9rZXl3b3JkPjxrZXl3b3Jk
PkNvaG9ydCBTdHVkaWVzPC9rZXl3b3JkPjxrZXl3b3JkPkNvbmZpZGVuY2UgSW50ZXJ2YWxzPC9r
ZXl3b3JkPjxrZXl3b3JkPkRldmVsb3BpbmcgQ291bnRyaWVzPC9rZXl3b3JkPjxrZXl3b3JkPkRp
c2Vhc2UgVHJhbnNtaXNzaW9uLCBJbmZlY3Rpb3VzLypzdGF0aXN0aWNzICZhbXA7IG51bWVyaWNh
bCBkYXRhPC9rZXl3b3JkPjxrZXl3b3JkPkZlbWFsZTwva2V5d29yZD48a2V5d29yZD5Gb2xsb3ct
VXAgU3R1ZGllczwva2V5d29yZD48a2V5d29yZD5ISVYgSW5mZWN0aW9ucy8qZXBpZGVtaW9sb2d5
Lyp0cmFuc21pc3Npb248L2tleXdvcmQ+PGtleXdvcmQ+SElWIFNlcm9uZWdhdGl2aXR5PC9rZXl3
b3JkPjxrZXl3b3JkPkh1bWFuczwva2V5d29yZD48a2V5d29yZD5JbmNpZGVuY2U8L2tleXdvcmQ+
PGtleXdvcmQ+TWFsZTwva2V5d29yZD48a2V5d29yZD5NaWRkbGUgQWdlZDwva2V5d29yZD48a2V5
d29yZD5Qb2lzc29uIERpc3RyaWJ1dGlvbjwva2V5d29yZD48a2V5d29yZD5Qb3B1bGF0aW9uIFN1
cnZlaWxsYW5jZTwva2V5d29yZD48a2V5d29yZD5Qcm9iYWJpbGl0eTwva2V5d29yZD48a2V5d29y
ZD5SZXRyb3NwZWN0aXZlIFN0dWRpZXM8L2tleXdvcmQ+PGtleXdvcmQ+UmlzayBBc3Nlc3NtZW50
PC9rZXl3b3JkPjxrZXl3b3JkPipSaXNrLVRha2luZzwva2V5d29yZD48a2V5d29yZD5TZXggRGlz
dHJpYnV0aW9uPC9rZXl3b3JkPjxrZXl3b3JkPipTZXh1YWwgUGFydG5lcnM8L2tleXdvcmQ+PGtl
eXdvcmQ+WmltYmFid2UvZXBpZGVtaW9sb2d5PC9rZXl3b3JkPjwva2V5d29yZHM+PGRhdGVzPjx5
ZWFyPjIwMDg8L3llYXI+PHB1Yi1kYXRlcz48ZGF0ZT5GZWI8L2RhdGU+PC9wdWItZGF0ZXM+PC9k
YXRlcz48aXNibj4xNDY0LTM2ODUgKEVsZWN0cm9uaWMpJiN4RDswMzAwLTU3NzEgKFByaW50KSYj
eEQ7MDMwMC01NzcxIChMaW5raW5nKTwvaXNibj48YWNjZXNzaW9uLW51bT4xODIwMzc3NDwvYWNj
ZXNzaW9uLW51bT48dXJscz48cmVsYXRlZC11cmxzPjx1cmw+aHR0cHM6Ly93d3cubmNiaS5ubG0u
bmloLmdvdi9wdWJtZWQvMTgyMDM3NzQ8L3VybD48dXJsPmh0dHBzOi8vd3d3Lm5jYmkubmxtLm5p
aC5nb3YvcG1jL2FydGljbGVzL1BNQzU3OTM5OTUvcGRmL2Vtc3MtMzMyMzMucGRmPC91cmw+PC9y
ZWxhdGVkLXVybHM+PC91cmxzPjxjdXN0b20xPkNvbmZsaWN0IG9mIGludGVyZXN0OiBOb25lIGRl
Y2xhcmVkLjwvY3VzdG9tMT48Y3VzdG9tMj5QTUM1NzkzOTk1PC9jdXN0b20yPjxlbGVjdHJvbmlj
LXJlc291cmNlLW51bT4xMC4xMDkzL2lqZS9keW0yNTU8L2VsZWN0cm9uaWMtcmVzb3VyY2UtbnVt
PjxyZW1vdGUtZGF0YWJhc2UtbmFtZT5NZWRsaW5lPC9yZW1vdGUtZGF0YWJhc2UtbmFtZT48cmVt
b3RlLWRhdGFiYXNlLXByb3ZpZGVyPk5MTTwvcmVtb3RlLWRhdGFiYXNlLXByb3ZpZGVyPjwvcmVj
b3JkPjwvQ2l0ZT48Q2l0ZT48QXV0aG9yPk1lcm1pbjwvQXV0aG9yPjxZZWFyPjIwMDg8L1llYXI+
PFJlY051bT4zMjwvUmVjTnVtPjxyZWNvcmQ+PHJlYy1udW1iZXI+MzI8L3JlYy1udW1iZXI+PGZv
cmVpZ24ta2V5cz48a2V5IGFwcD0iRU4iIGRiLWlkPSI1ZXR2MnNyczh0ZndwcmUyMmZsNTJ4OTl3
dHBkc3phenN6ZWQiIHRpbWVzdGFtcD0iMTcyNjUxMTAyNSI+MzI8L2tleT48L2ZvcmVpZ24ta2V5
cz48cmVmLXR5cGUgbmFtZT0iSm91cm5hbCBBcnRpY2xlIj4xNzwvcmVmLXR5cGU+PGNvbnRyaWJ1
dG9ycz48YXV0aG9ycz48YXV0aG9yPk1lcm1pbiwgSi48L2F1dGhvcj48YXV0aG9yPk11c2luZ3V6
aSwgSi48L2F1dGhvcj48YXV0aG9yPk9waW8sIEEuPC9hdXRob3I+PGF1dGhvcj5LaXJ1bmdpLCBX
LjwvYXV0aG9yPjxhdXRob3I+RWt3YXJ1LCBKLiBQLjwvYXV0aG9yPjxhdXRob3I+SGxhZGlrLCBX
LjwvYXV0aG9yPjxhdXRob3I+S2FoYXJ1emEsIEYuPC9hdXRob3I+PGF1dGhvcj5Eb3duaW5nLCBS
LjwvYXV0aG9yPjxhdXRob3I+QnVubmVsbCwgUi48L2F1dGhvcj48L2F1dGhvcnM+PC9jb250cmli
dXRvcnM+PGF1dGgtYWRkcmVzcz5HbG9iYWwgQUlEUyBQcm9ncmFtLCBOYXRpb25hbCBDZW50ZXIg
Zm9yIEhJViwgVmlyYWwgSGVwYXRpdGlzLCBTVEQgYW5kIFRCIFByZXZlbnRpb24sIENlbnRlcnMg
Zm9yIERpc2Vhc2UgQ29udHJvbCBhbmQgUHJldmVudGlvbi1VZ2FuZGEsIEVudGViYmUsIFVnYW5k
YS4gamhtN0BjZGMuZ292LjwvYXV0aC1hZGRyZXNzPjx0aXRsZXM+PHRpdGxlPlJpc2sgZmFjdG9y
cyBmb3IgcmVjZW50IEhJViBpbmZlY3Rpb24gaW4gVWdhbmRh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1
NDAtOTwvcGFnZXM+PHZvbHVtZT4zMDA8L3ZvbHVtZT48bnVtYmVyPjU8L251bWJlcj48ZWRpdGlv
bj4yMDA4LzA4LzA1PC9lZGl0aW9uPjxrZXl3b3Jkcz48a2V5d29yZD5BSURTIFNlcm9kaWFnbm9z
aXM8L2tleXdvcmQ+PGtleXdvcmQ+QWRvbGVzY2VudDwva2V5d29yZD48a2V5d29yZD5BZHVsdDwv
a2V5d29yZD48a2V5d29yZD5Dcm9zcy1TZWN0aW9uYWwgU3R1ZGllczwva2V5d29yZD48a2V5d29y
ZD5GZW1hbGU8L2tleXdvcmQ+PGtleXdvcmQ+SElWIEluZmVjdGlvbnMvZGlhZ25vc2lzLyplcGlk
ZW1pb2xvZ3k8L2tleXdvcmQ+PGtleXdvcmQ+SElWIFNlcm9wcmV2YWxlbmNlPC9rZXl3b3JkPjxr
ZXl3b3JkPkhlYWx0aCBTdXJ2ZXlzPC9rZXl3b3JkPjxrZXl3b3JkPkh1bWFuczwva2V5d29yZD48
a2V5d29yZD5NYWxlPC9rZXl3b3JkPjxrZXl3b3JkPk1pZGRsZSBBZ2VkPC9rZXl3b3JkPjxrZXl3
b3JkPlJpc2sgRmFjdG9yczwva2V5d29yZD48a2V5d29yZD5VZ2FuZGEvZXBpZGVtaW9sb2d5PC9r
ZXl3b3JkPjwva2V5d29yZHM+PGRhdGVzPjx5ZWFyPjIwMDg8L3llYXI+PHB1Yi1kYXRlcz48ZGF0
ZT5BdWcgNjwvZGF0ZT48L3B1Yi1kYXRlcz48L2RhdGVzPjxpc2JuPjAwOTgtNzQ4NDwvaXNibj48
YWNjZXNzaW9uLW51bT4xODY3NzAyNjwvYWNjZXNzaW9uLW51bT48dXJscz48cmVsYXRlZC11cmxz
Pjx1cmw+aHR0cDovL2phbWEuamFtYW5ldHdvcmsuY29tL2RhdGEvSm91cm5hbHMvSkFNQS80NDI2
L2pvYzgwMDY0XzU0MF81NDkucGRmPC91cmw+PC9yZWxhdGVkLXVybHM+PC91cmxzPjxlbGVjdHJv
bmljLXJlc291cmNlLW51bT4xMC4xMDAxL2phbWEuMzAwLjUuNTQwPC9lbGVjdHJvbmljLXJlc291
cmNlLW51bT48cmVtb3RlLWRhdGFiYXNlLXByb3ZpZGVyPk5sbTwvcmVtb3RlLWRhdGFiYXNlLXBy
b3ZpZGVyPjxsYW5ndWFnZT5lbmc8L2xhbmd1YWdlPjwvcmVjb3JkPjwvQ2l0ZT48Q2l0ZT48QXV0
aG9yPk5hbHVnb2RhPC9BdXRob3I+PFllYXI+MjAxNDwvWWVhcj48UmVjTnVtPjM0PC9SZWNOdW0+
PHJlY29yZD48cmVjLW51bWJlcj4zNDwvcmVjLW51bWJlcj48Zm9yZWlnbi1rZXlzPjxrZXkgYXBw
PSJFTiIgZGItaWQ9IjVldHYyc3JzOHRmd3ByZTIyZmw1Mng5OXd0cGRzemF6c3plZCIgdGltZXN0
YW1wPSIxNzI2NTExMDI1Ij4zNDwva2V5PjwvZm9yZWlnbi1rZXlzPjxyZWYtdHlwZSBuYW1lPSJK
b3VybmFsIEFydGljbGUiPjE3PC9yZWYtdHlwZT48Y29udHJpYnV0b3JzPjxhdXRob3JzPjxhdXRo
b3I+TmFsdWdvZGEsIEYuPC9hdXRob3I+PGF1dGhvcj5HdXdhdHVkZGUsIEQuPC9hdXRob3I+PGF1
dGhvcj5Cd2FuaW5rYSwgSi4gQi48L2F1dGhvcj48YXV0aG9yPk1ha3VtYmksIEYuIEUuPC9hdXRo
b3I+PGF1dGhvcj5MdXRhbG8sIFQuPC9hdXRob3I+PGF1dGhvcj5LYWdhYXlpLCBKLjwvYXV0aG9y
PjxhdXRob3I+U2V3YW5rYW1ibywgTi4gSy48L2F1dGhvcj48YXV0aG9yPktpZ296aSwgRy48L2F1
dGhvcj48YXV0aG9yPlNlcndhZGRhLCBELiBNLjwvYXV0aG9yPjxhdXRob3I+S29uZywgWC48L2F1
dGhvcj48YXV0aG9yPldhd2VyLCBNLiBKLjwvYXV0aG9yPjxhdXRob3I+V2Fid2lyZS1NYW5nZW4s
IEYuPC9hdXRob3I+PGF1dGhvcj5HcmF5LCBSLiBILjwvYXV0aG9yPjwvYXV0aG9ycz48L2NvbnRy
aWJ1dG9ycz48YXV0aC1hZGRyZXNzPipSYWthaSBIZWFsdGggU2NpZW5jZXMgUHJvZ3JhbSwgRW50
ZWJiZSwgVWdhbmRhOyBkYWdnZXJNYWtlcmVyZSBVbml2ZXJzaXR5IFNjaG9vbCBvZiBQdWJsaWMg
SGVhbHRoLCBLYW1wYWxhLCBVZ2FuZGE7IGRvdWJsZSBkYWdnZXJVZ2FuZGEgVmlydXMgUmVzZWFy
Y2ggSW5zdGl0dXRlLCBFbnRlYmJlLCBVZ2FuZGE7IHNlY3Rpb24gc2lnbk1ha2VyZXJlIFVuaXZl
cnNpdHkgQ29sbGVnZSBvZiBIZWFsdGggU2NpZW5jZXMsIEthbXBhbGEsIFVnYW5kYTsgYW5kIHx8
RGVwYXJ0bWVudCBvZiBFcGlkZW1pb2xvZ3ksIEpvaG5zIEhvcGtpbnMgQmxvb21iZXJnIFNjaG9v
bCBvZiBQdWJsaWMgSGVhbHRoLCBCYWx0aW1vcmUsIE1ELjwvYXV0aC1hZGRyZXNzPjx0aXRsZXM+
PHRpdGxlPk1hcnJpYWdlIGFuZCB0aGUgcmlzayBvZiBpbmNpZGVudCBISVYgaW5mZWN0aW9uIGlu
IFJha2FpLCBVZ2FuZGE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kxLTg8L3BhZ2VzPjx2b2x1bWU+NjU8L3ZvbHVtZT48
bnVtYmVyPjE8L251bWJlcj48ZWRpdGlvbj4yMDE0LzAxLzE1PC9lZGl0aW9uPjxrZXl3b3Jkcz48
a2V5d29yZD5BZG9sZXNjZW50PC9rZXl3b3JkPjxrZXl3b3JkPkFkdWx0PC9rZXl3b3JkPjxrZXl3
b3JkPkZlbWFsZTwva2V5d29yZD48a2V5d29yZD5ISVYgSW5mZWN0aW9ucy8qZXBpZGVtaW9sb2d5
PC9rZXl3b3JkPjxrZXl3b3JkPkh1bWFuczwva2V5d29yZD48a2V5d29yZD5JbmNpZGVuY2U8L2tl
eXdvcmQ+PGtleXdvcmQ+TWFsZTwva2V5d29yZD48a2V5d29yZD5NYXJyaWFnZS8qc3RhdGlzdGlj
cyAmYW1wOyBudW1lcmljYWwgZGF0YTwva2V5d29yZD48a2V5d29yZD5NaWRkbGUgQWdlZDwva2V5
d29yZD48a2V5d29yZD5SaXNrIEZhY3RvcnM8L2tleXdvcmQ+PGtleXdvcmQ+U2V4IEZhY3RvcnM8
L2tleXdvcmQ+PGtleXdvcmQ+U2V4dWFsIEJlaGF2aW9yL3N0YXRpc3RpY3MgJmFtcDsgbnVtZXJp
Y2FsIGRhdGE8L2tleXdvcmQ+PGtleXdvcmQ+U2V4dWFsIFBhcnRuZXJzPC9rZXl3b3JkPjxrZXl3
b3JkPlVnYW5kYS9lcGlkZW1pb2xvZ3k8L2tleXdvcmQ+PGtleXdvcmQ+WW91bmcgQWR1bHQ8L2tl
eXdvcmQ+PC9rZXl3b3Jkcz48ZGF0ZXM+PHllYXI+MjAxNDwveWVhcj48cHViLWRhdGVzPjxkYXRl
PkphbiAxPC9kYXRlPjwvcHViLWRhdGVzPjwvZGF0ZXM+PGlzYm4+MTUyNS00MTM1PC9pc2JuPjxh
Y2Nlc3Npb24tbnVtPjI0NDE5MDY2PC9hY2Nlc3Npb24tbnVtPjx1cmxzPjxyZWxhdGVkLXVybHM+
PHVybD5odHRwOi8vZ3JhcGhpY3MudHgub3ZpZC5jb20vb3ZmdHBkZnMvRlBERE5DSkNNR1BPSkgw
MC9mczA0Ny9vdmZ0L2xpdmUvZ3YwMjQvMDAxMjYzMzQvMDAxMjYzMzQtMjAxNDAxMDEwLTAwMDE0
LnBkZjwvdXJsPjwvcmVsYXRlZC11cmxzPjwvdXJscz48Y3VzdG9tMj5QbWMzODk3Nzg2PC9jdXN0
b20yPjxjdXN0b202Pk5paG1zNTIxMTU3PC9jdXN0b202PjxlbGVjdHJvbmljLXJlc291cmNlLW51
bT4xMC4xMDk3L1FBSS4wYjAxM2UzMTgyYTdmMDhhPC9lbGVjdHJvbmljLXJlc291cmNlLW51bT48
cmVtb3RlLWRhdGFiYXNlLXByb3ZpZGVyPk5sbTwvcmVtb3RlLWRhdGFiYXNlLXByb3ZpZGVyPjxs
YW5ndWFnZT5lbmc8L2xhbmd1YWdlPjwvcmVjb3JkPjwvQ2l0ZT48Q2l0ZT48QXV0aG9yPlNhbnRl
bGxpPC9BdXRob3I+PFllYXI+MjAxMzwvWWVhcj48UmVjTnVtPjM3PC9SZWNOdW0+PHJlY29yZD48
cmVjLW51bWJlcj4zNzwvcmVjLW51bWJlcj48Zm9yZWlnbi1rZXlzPjxrZXkgYXBwPSJFTiIgZGIt
aWQ9IjVldHYyc3JzOHRmd3ByZTIyZmw1Mng5OXd0cGRzemF6c3plZCIgdGltZXN0YW1wPSIxNzI2
NTExMDI1Ij4zNzwva2V5PjwvZm9yZWlnbi1rZXlzPjxyZWYtdHlwZSBuYW1lPSJKb3VybmFsIEFy
dGljbGUiPjE3PC9yZWYtdHlwZT48Y29udHJpYnV0b3JzPjxhdXRob3JzPjxhdXRob3I+U2FudGVs
bGksIEouIFMuPC9hdXRob3I+PGF1dGhvcj5FZGVsc3RlaW4sIFouIFIuPC9hdXRob3I+PGF1dGhv
cj5NYXRodXIsIFMuPC9hdXRob3I+PGF1dGhvcj5XZWksIFkuPC9hdXRob3I+PGF1dGhvcj5aaGFu
ZywgVy48L2F1dGhvcj48YXV0aG9yPk9yciwgTS4gRy48L2F1dGhvcj48YXV0aG9yPkhpZ2dpbnMs
IEouIEEuPC9hdXRob3I+PGF1dGhvcj5OYWx1Z29kYSwgRi48L2F1dGhvcj48YXV0aG9yPkdyYXks
IFIuIEguPC9hdXRob3I+PGF1dGhvcj5XYXdlciwgTS4gSi48L2F1dGhvcj48YXV0aG9yPlNlcndh
ZGRhLCBELiBNLjwvYXV0aG9yPjwvYXV0aG9ycz48L2NvbnRyaWJ1dG9ycz48YXV0aC1hZGRyZXNz
PkhlaWxicnVubiBEZXBhcnRtZW50IG9mIFBvcHVsYXRpb24gYW5kIEZhbWlseSBIZWFsdGgsIE1h
aWxtYW4gU2Nob29sIG9mIFB1YmxpYyBIZWFsdGgsIENvbHVtYmlhIFVuaXZlcnNpdHksIE5ldyBZ
b3JrLCBOWSAxMDAzMiwgVVNBLiBqczI2MzdAY29sdW1iaWEuZWR1PC9hdXRoLWFkZHJlc3M+PHRp
dGxlcz48dGl0bGU+QmVoYXZpb3JhbCwgYmlvbG9naWNhbCwgYW5kIGRlbW9ncmFwaGljIHJpc2sg
YW5kIHByb3RlY3RpdmUgZmFjdG9ycyBmb3IgbmV3IEhJViBpbmZlY3Rpb25zIGFtb25nIHlvdXRo
IGluIFJha2FpLCBVZ2FuZGE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GFiYnItMT5Kb3VybmFsIG9mIGFjcXVpcmVkIGltbXVuZSBkZWZpY2llbmN5IHN5
bmRyb21lcyAoMTk5OSk8L2FiYnItMT48L3BlcmlvZGljYWw+PGFsdC1wZXJpb2RpY2FsPjxmdWxs
LXRpdGxlPkogQWNxdWlyIEltbXVuZSBEZWZpYyBTeW5kcjwvZnVsbC10aXRsZT48YWJici0xPkpv
dXJuYWwgb2YgYWNxdWlyZWQgaW1tdW5lIGRlZmljaWVuY3kgc3luZHJvbWVzICgxOTk5KTwvYWJi
ci0xPjwvYWx0LXBlcmlvZGljYWw+PHBhZ2VzPjM5My00MDA8L3BhZ2VzPjx2b2x1bWU+NjM8L3Zv
bHVtZT48bnVtYmVyPjM8L251bWJlcj48ZWRpdGlvbj4yMDEzLzAzLzI5PC9lZGl0aW9uPjxrZXl3
b3Jkcz48a2V5d29yZD5BZG9sZXNjZW50PC9rZXl3b3JkPjxrZXl3b3JkPkFsY29ob2wgRHJpbmtp
bmcvKmVwaWRlbWlvbG9neTwva2V5d29yZD48a2V5d29yZD5Db2hvcnQgU3R1ZGllczwva2V5d29y
ZD48a2V5d29yZD5GZW1hbGU8L2tleXdvcmQ+PGtleXdvcmQ+SElWIEluZmVjdGlvbnMvKmVwaWRl
bWlvbG9neS90cmFuc21pc3Npb248L2tleXdvcmQ+PGtleXdvcmQ+SHVtYW5zPC9rZXl3b3JkPjxr
ZXl3b3JkPkluY2lkZW5jZTwva2V5d29yZD48a2V5d29yZD5NYWxlPC9rZXl3b3JkPjxrZXl3b3Jk
Pk1hcnJpYWdlPC9rZXl3b3JkPjxrZXl3b3JkPlByZXZhbGVuY2U8L2tleXdvcmQ+PGtleXdvcmQ+
Umlzazwva2V5d29yZD48a2V5d29yZD5SaXNrIEZhY3RvcnM8L2tleXdvcmQ+PGtleXdvcmQ+UnVy
YWwgSGVhbHRoPC9rZXl3b3JkPjxrZXl3b3JkPipTZXh1YWwgQmVoYXZpb3I8L2tleXdvcmQ+PGtl
eXdvcmQ+U2V4dWFsIFBhcnRuZXJzPC9rZXl3b3JkPjxrZXl3b3JkPlNleHVhbGx5IFRyYW5zbWl0
dGVkIERpc2Vhc2VzL2VwaWRlbWlvbG9neTwva2V5d29yZD48a2V5d29yZD5VZ2FuZGEvZXBpZGVt
aW9sb2d5PC9rZXl3b3JkPjxrZXl3b3JkPllvdW5nIEFkdWx0PC9rZXl3b3JkPjwva2V5d29yZHM+
PGRhdGVzPjx5ZWFyPjIwMTM8L3llYXI+PHB1Yi1kYXRlcz48ZGF0ZT5KdWwgMTwvZGF0ZT48L3B1
Yi1kYXRlcz48L2RhdGVzPjxpc2JuPjE1MjUtNDEzNTwvaXNibj48YWNjZXNzaW9uLW51bT4yMzUz
NTI5MzwvYWNjZXNzaW9uLW51bT48dXJscz48cmVsYXRlZC11cmxzPjx1cmw+aHR0cDovL2dyYXBo
aWNzLnR4Lm92aWQuY29tL292ZnRwZGZzL0ZQREROQ09CSURJRkNOMDAvZnMwNDYvb3ZmdC9saXZl
L2d2MDIzLzAwMTI2MzM0LzAwMTI2MzM0LTIwMTMwNzAxMC0wMDAyMC5wZGY8L3VybD48L3JlbGF0
ZWQtdXJscz48L3VybHM+PGN1c3RvbTI+UG1jNDEzMTg0MTwvY3VzdG9tMj48Y3VzdG9tNj5OaWht
czQ2ODg2OTwvY3VzdG9tNj48ZWxlY3Ryb25pYy1yZXNvdXJjZS1udW0+MTAuMTA5Ny9RQUkuMGIw
MTNlMzE4MjkyNjc5NTwvZWxlY3Ryb25pYy1yZXNvdXJjZS1udW0+PHJlbW90ZS1kYXRhYmFzZS1w
cm92aWRlcj5ObG08L3JlbW90ZS1kYXRhYmFzZS1wcm92aWRlcj48bGFuZ3VhZ2U+ZW5nPC9sYW5n
dWFnZT48L3JlY29yZD48L0NpdGU+PENpdGU+PEF1dGhvcj5TYW50ZWxsaTwvQXV0aG9yPjxZZWFy
PjIwMTU8L1llYXI+PFJlY051bT4zODwvUmVjTnVtPjxyZWNvcmQ+PHJlYy1udW1iZXI+Mzg8L3Jl
Yy1udW1iZXI+PGZvcmVpZ24ta2V5cz48a2V5IGFwcD0iRU4iIGRiLWlkPSI1ZXR2MnNyczh0Zndw
cmUyMmZsNTJ4OTl3dHBkc3phenN6ZWQiIHRpbWVzdGFtcD0iMTcyNjUxMTAyNSI+Mzg8L2tleT48
L2ZvcmVpZ24ta2V5cz48cmVmLXR5cGUgbmFtZT0iSm91cm5hbCBBcnRpY2xlIj4xNzwvcmVmLXR5
cGU+PGNvbnRyaWJ1dG9ycz48YXV0aG9ycz48YXV0aG9yPlNhbnRlbGxpLCBKLiBTLjwvYXV0aG9y
PjxhdXRob3I+RWRlbHN0ZWluLCBaLiBSLjwvYXV0aG9yPjxhdXRob3I+V2VpLCBZLjwvYXV0aG9y
PjxhdXRob3I+TWF0aHVyLCBTLjwvYXV0aG9yPjxhdXRob3I+U29uZywgWC48L2F1dGhvcj48YXV0
aG9yPlNjaHV5bGVyLCBBLjwvYXV0aG9yPjxhdXRob3I+TmFsdWdvZGEsIEYuPC9hdXRob3I+PGF1
dGhvcj5MdXRhbG8sIFQuPC9hdXRob3I+PGF1dGhvcj5HcmF5LCBSLjwvYXV0aG9yPjxhdXRob3I+
V2F3ZXIsIE0uPC9hdXRob3I+PGF1dGhvcj5TZXJ3YWRkYSwgRC48L2F1dGhvcj48L2F1dGhvcnM+
PC9jb250cmlidXRvcnM+PGF1dGgtYWRkcmVzcz5hQ29sdW1iaWEgVW5pdmVyc2l0eSBNYWlsbWFu
IFNjaG9vbCBvZiBQdWJsaWMgSGVhbHRoIGJISVYgQ2VudGVyIGZvciBDbGluaWNhbCBhbmQgQmVo
YXZpb3JhbCBTdHVkaWVzLCBDb2x1bWJpYSBVbml2ZXJzaXR5LCBOZXcgWW9yaywgTmV3IFlvcmss
IFVTQSBjUmFrYWkgSGVhbHRoIFNjaWVuY2VzIFByb2dyYW0sIFVnYW5kYSBWaXJ1cyBSZXNlYXJj
aCBJbnN0aXR1dGUsIEVudGViYmUsIFVnYW5kYSBkQmxvb21iZXJnIFNjaG9vbCBvZiBQdWJsaWMg
SGVhbHRoLCBKb2hucyBIb3BraW5zIFVuaXZlcnNpdHksIEJhbHRpbW9yZSwgTWFyeWxhbmQsIFVT
QS48L2F1dGgtYWRkcmVzcz48dGl0bGVzPjx0aXRsZT5UcmVuZHMgaW4gSElWIGFjcXVpc2l0aW9u
LCByaXNrIGZhY3RvcnMgYW5kIHByZXZlbnRpb24gcG9saWNpZXMgYW1vbmcgeW91dGggaW4gVWdh
bmRhLCAxOTk5LTIwMTE8L3RpdGxlPjxzZWNvbmRhcnktdGl0bGU+QWlkczwvc2Vjb25kYXJ5LXRp
dGxlPjxhbHQtdGl0bGU+QUlEUyAoTG9uZG9uLCBFbmdsYW5kKTwvYWx0LXRpdGxlPjwvdGl0bGVz
PjxwZXJpb2RpY2FsPjxmdWxsLXRpdGxlPkFJRFM8L2Z1bGwtdGl0bGU+PGFiYnItMT5BaWRzPC9h
YmJyLTE+PC9wZXJpb2RpY2FsPjxwYWdlcz4yMTEtOTwvcGFnZXM+PHZvbHVtZT4yOTwvdm9sdW1l
PjxudW1iZXI+MjwvbnVtYmVyPjxlZGl0aW9uPjIwMTQvMTIvMjQ8L2VkaXRpb24+PGtleXdvcmRz
PjxrZXl3b3JkPkFkb2xlc2NlbnQ8L2tleXdvcmQ+PGtleXdvcmQ+QWR1bHQ8L2tleXdvcmQ+PGtl
eXdvcmQ+QW50aXJldHJvdmlyYWwgVGhlcmFweSwgSGlnaGx5IEFjdGl2ZTwva2V5d29yZD48a2V5
d29yZD5DaXJjdW1jaXNpb24sIE1hbGU8L2tleXdvcmQ+PGtleXdvcmQ+RmVtYWxlPC9rZXl3b3Jk
PjxrZXl3b3JkPkhJViBJbmZlY3Rpb25zLyplcGlkZW1pb2xvZ3kvKnByZXZlbnRpb24gJmFtcDsg
Y29udHJvbDwva2V5d29yZD48a2V5d29yZD5ISVYgU2Vyb3Bvc2l0aXZpdHkvZXBpZGVtaW9sb2d5
PC9rZXl3b3JkPjxrZXl3b3JkPipIZWFsdGggUG9saWN5PC9rZXl3b3JkPjxrZXl3b3JkPkh1bWFu
czwva2V5d29yZD48a2V5d29yZD5JbmNpZGVuY2U8L2tleXdvcmQ+PGtleXdvcmQ+TG9uZ2l0dWRp
bmFsIFN0dWRpZXM8L2tleXdvcmQ+PGtleXdvcmQ+TWFsZTwva2V5d29yZD48a2V5d29yZD5NYXJy
aWFnZTwva2V5d29yZD48a2V5d29yZD5Qcm9zcGVjdGl2ZSBTdHVkaWVzPC9rZXl3b3JkPjxrZXl3
b3JkPlJpc2sgRmFjdG9yczwva2V5d29yZD48a2V5d29yZD4qU2V4dWFsIEJlaGF2aW9yPC9rZXl3
b3JkPjxrZXl3b3JkPlNleHVhbCBQYXJ0bmVyczwva2V5d29yZD48a2V5d29yZD5VZ2FuZGEvZXBp
ZGVtaW9sb2d5PC9rZXl3b3JkPjxrZXl3b3JkPllvdW5nIEFkdWx0PC9rZXl3b3JkPjwva2V5d29y
ZHM+PGRhdGVzPjx5ZWFyPjIwMTU8L3llYXI+PHB1Yi1kYXRlcz48ZGF0ZT5KYW4gMTQ8L2RhdGU+
PC9wdWItZGF0ZXM+PC9kYXRlcz48aXNibj4wMjY5LTkzNzA8L2lzYm4+PGFjY2Vzc2lvbi1udW0+
MjU1MzU3NTM8L2FjY2Vzc2lvbi1udW0+PHVybHM+PHJlbGF0ZWQtdXJscz48dXJsPmh0dHA6Ly9n
cmFwaGljcy50eC5vdmlkLmNvbS9vdmZ0cGRmcy9GUERETkNKQ01HUE9KSDAwL2ZzMDQ2L292ZnQv
bGl2ZS9ndjAyMy8wMDAwMjAzMC8wMDAwMjAzMC0yMDE1MDExNDAtMDAwMDkucGRmPC91cmw+PC9y
ZWxhdGVkLXVybHM+PC91cmxzPjxlbGVjdHJvbmljLXJlc291cmNlLW51bT4xMC4xMDk3L3FhZC4w
MDAwMDAwMDAwMDAwNTMzPC9lbGVjdHJvbmljLXJlc291cmNlLW51bT48cmVtb3RlLWRhdGFiYXNl
LXByb3ZpZGVyPk5sbTwvcmVtb3RlLWRhdGFiYXNlLXByb3ZpZGVyPjxsYW5ndWFnZT5lbmc8L2xh
bmd1YWdlPjwvcmVjb3JkPjwvQ2l0ZT48Q2l0ZT48QXV0aG9yPlRhbnNlcjwvQXV0aG9yPjxZZWFy
PjIwMTE8L1llYXI+PFJlY051bT40MDwvUmVjTnVtPjxyZWNvcmQ+PHJlYy1udW1iZXI+NDA8L3Jl
Yy1udW1iZXI+PGZvcmVpZ24ta2V5cz48a2V5IGFwcD0iRU4iIGRiLWlkPSI1ZXR2MnNyczh0Zndw
cmUyMmZsNTJ4OTl3dHBkc3phenN6ZWQiIHRpbWVzdGFtcD0iMTcyNjUxMTAyNSI+NDA8L2tleT48
L2ZvcmVpZ24ta2V5cz48cmVmLXR5cGUgbmFtZT0iSm91cm5hbCBBcnRpY2xlIj4xNzwvcmVmLXR5
cGU+PGNvbnRyaWJ1dG9ycz48YXV0aG9ycz48YXV0aG9yPlRhbnNlciwgRi48L2F1dGhvcj48YXV0
aG9yPkJhcm5pZ2hhdXNlbiwgVC48L2F1dGhvcj48YXV0aG9yPkh1bmQsIEwuPC9hdXRob3I+PGF1
dGhvcj5HYXJuZXR0LCBHLiBQLjwvYXV0aG9yPjxhdXRob3I+TWNHcmF0aCwgTi48L2F1dGhvcj48
YXV0aG9yPk5ld2VsbCwgTS4gTC48L2F1dGhvcj48L2F1dGhvcnM+PC9jb250cmlidXRvcnM+PGF1
dGgtYWRkcmVzcz5BZnJpY2EgQ2VudHJlIGZvciBIZWFsdGggYW5kIFBvcHVsYXRpb24gU3R1ZGll
cywgVW5pdmVyc2l0eSBvZiBLd2FadWx1LU5hdGFsLCBNdHViYXR1YmEsIFNvdXRoIEFmcmljYS4g
dGFuc2VyZkBhZnJpY2FjZW50cmUuYWMuemE8L2F1dGgtYWRkcmVzcz48dGl0bGVzPjx0aXRsZT5F
ZmZlY3Qgb2YgY29uY3VycmVudCBzZXh1YWwgcGFydG5lcnNoaXBzIG9uIHJhdGUgb2YgbmV3IEhJ
ViBpbmZlY3Rpb25zIGluIGEgaGlnaC1wcmV2YWxlbmNlLCBydXJhbCBTb3V0aCBBZnJpY2FuIHBv
cHVsYXRpb246IGEgY29ob3J0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NDct
NTU8L3BhZ2VzPjx2b2x1bWU+Mzc4PC92b2x1bWU+PG51bWJlcj45Nzg3PC9udW1iZXI+PGVkaXRp
b24+MjAxMS8wNy8xOTwvZWRpdGlvbj48a2V5d29yZHM+PGtleXdvcmQ+QWRvbGVzY2VudDwva2V5
d29yZD48a2V5d29yZD5BZHVsdDwva2V5d29yZD48a2V5d29yZD5BZ2UgRGlzdHJpYnV0aW9uPC9r
ZXl3b3JkPjxrZXl3b3JkPkNvaG9ydCBTdHVkaWVzPC9rZXl3b3JkPjxrZXl3b3JkPkVkdWNhdGlv
bmFsIFN0YXR1czwva2V5d29yZD48a2V5d29yZD5GZW1hbGU8L2tleXdvcmQ+PGtleXdvcmQ+SElW
IEluZmVjdGlvbnMvKmVwaWRlbWlvbG9neS8qdHJhbnNtaXNzaW9uPC9rZXl3b3JkPjxrZXl3b3Jk
PkhJViBTZXJvcG9zaXRpdml0eTwva2V5d29yZD48a2V5d29yZD5IdW1hbnM8L2tleXdvcmQ+PGtl
eXdvcmQ+SW5jaWRlbmNlPC9rZXl3b3JkPjxrZXl3b3JkPk1hbGU8L2tleXdvcmQ+PGtleXdvcmQ+
TWFycmlhZ2UvKnN0YXRpc3RpY3MgJmFtcDsgbnVtZXJpY2FsIGRhdGE8L2tleXdvcmQ+PGtleXdv
cmQ+TWlkZGxlIEFnZWQ8L2tleXdvcmQ+PGtleXdvcmQ+TXVsdGl2YXJpYXRlIEFuYWx5c2lzPC9r
ZXl3b3JkPjxrZXl3b3JkPk5vcm1hbCBEaXN0cmlidXRpb248L2tleXdvcmQ+PGtleXdvcmQ+T2Rk
cyBSYXRpbzwva2V5d29yZD48a2V5d29yZD4qUG9wdWxhdGlvbiBTdXJ2ZWlsbGFuY2U8L2tleXdv
cmQ+PGtleXdvcmQ+UHJldmFsZW5jZTwva2V5d29yZD48a2V5d29yZD5QcmltYXJ5IFByZXZlbnRp
b248L2tleXdvcmQ+PGtleXdvcmQ+UmVzaWRlbmNlIENoYXJhY3RlcmlzdGljczwva2V5d29yZD48
a2V5d29yZD4qUmlzay1UYWtpbmc8L2tleXdvcmQ+PGtleXdvcmQ+UnVyYWwgUG9wdWxhdGlvbi8q
c3RhdGlzdGljcyAmYW1wOyBudW1lcmljYWwgZGF0YTwva2V5d29yZD48a2V5d29yZD4qU2V4dWFs
IEJlaGF2aW9yPC9rZXl3b3JkPjxrZXl3b3JkPipTZXh1YWwgUGFydG5lcnM8L2tleXdvcmQ+PGtl
eXdvcmQ+U291dGggQWZyaWNhL2VwaWRlbWlvbG9neTwva2V5d29yZD48a2V5d29yZD5TdXJ2ZXlz
IGFuZCBRdWVzdGlvbm5haXJlczwva2V5d29yZD48a2V5d29yZD5UaW1lIEZhY3RvcnM8L2tleXdv
cmQ+PC9rZXl3b3Jkcz48ZGF0ZXM+PHllYXI+MjAxMTwveWVhcj48cHViLWRhdGVzPjxkYXRlPkp1
bCAxNjwvZGF0ZT48L3B1Yi1kYXRlcz48L2RhdGVzPjxpc2JuPjAxNDAtNjczNjwvaXNibj48YWNj
ZXNzaW9uLW51bT4yMTc2MzkzNzwvYWNjZXNzaW9uLW51bT48dXJscz48cmVsYXRlZC11cmxzPjx1
cmw+aHR0cDovL2FjLmVscy1jZG4uY29tL1MwMTQwNjczNjExNjA3Nzk0LzEtczIuMC1TMDE0MDY3
MzYxMTYwNzc5NC1tYWluLnBkZj9fdGlkPThkOWU1ZTYyLWQxOWItMTFlNS1iMzI0LTAwMDAwYWFi
MGY2YiZhbXA7YWNkbmF0PTE0NTUyOTAzNTNfMTE4NTA5NGUyYWNlOGU1NDc3N2U0N2ViNGQzZTVk
YjE8L3VybD48L3JlbGF0ZWQtdXJscz48L3VybHM+PGN1c3RvbTI+UG1jMzE0MTE0MjwvY3VzdG9t
Mj48ZWxlY3Ryb25pYy1yZXNvdXJjZS1udW0+MTAuMTAxNi9zMDE0MC02NzM2KDExKTYwNzc5LTQ8
L2VsZWN0cm9uaWMtcmVzb3VyY2UtbnVtPjxyZW1vdGUtZGF0YWJhc2UtcHJvdmlkZXI+TmxtPC9y
ZW1vdGUtZGF0YWJhc2UtcHJvdmlkZXI+PGxhbmd1YWdlPmVuZzwvbGFuZ3VhZ2U+PC9yZWNvcmQ+
PC9DaXRlPjxDaXRlPjxBdXRob3I+WmFibG90c2thPC9BdXRob3I+PFllYXI+MjAwNjwvWWVhcj48
UmVjTnVtPjQ1PC9SZWNOdW0+PHJlY29yZD48cmVjLW51bWJlcj40NTwvcmVjLW51bWJlcj48Zm9y
ZWlnbi1rZXlzPjxrZXkgYXBwPSJFTiIgZGItaWQ9IjVldHYyc3JzOHRmd3ByZTIyZmw1Mng5OXd0
cGRzemF6c3plZCIgdGltZXN0YW1wPSIxNzI2NTExMDI1Ij40NTwva2V5PjwvZm9yZWlnbi1rZXlz
PjxyZWYtdHlwZSBuYW1lPSJKb3VybmFsIEFydGljbGUiPjE3PC9yZWYtdHlwZT48Y29udHJpYnV0
b3JzPjxhdXRob3JzPjxhdXRob3I+WmFibG90c2thLCBJLiBCLjwvYXV0aG9yPjxhdXRob3I+R3Jh
eSwgUi4gSC48L2F1dGhvcj48YXV0aG9yPlNlcndhZGRhLCBELjwvYXV0aG9yPjxhdXRob3I+TmFs
dWdvZGEsIEYuPC9hdXRob3I+PGF1dGhvcj5LaWdvemksIEcuPC9hdXRob3I+PGF1dGhvcj5TZXdh
bmthbWJvLCBOLjwvYXV0aG9yPjxhdXRob3I+THV0YWxvLCBULjwvYXV0aG9yPjxhdXRob3I+TWFu
Z2VuLCBGLiBXLjwvYXV0aG9yPjxhdXRob3I+V2F3ZXIsIE0uPC9hdXRob3I+PC9hdXRob3JzPjwv
Y29udHJpYnV0b3JzPjxhdXRoLWFkZHJlc3M+RGVwYXJ0bWVudCBvZiBQb3B1bGF0aW9uIGFuZCBG
YW1pbHkgSGVhbHRoIFNjaWVuY2VzLCBCbG9vbWJlcmcgU2Nob29sIG9mIFB1YmxpYyBIZWFsdGgs
IFRoZSBKb2hucyBIb3BraW5zIFVuaXZlcnNpdHksIDYxNSBOLiBXb2xmZSBTdHJlZXQsIEJhbHRp
bW9yZSwgTUQgMjEyMTgsIFVTQS4gaXphYmxtQHlhaG9vLmNvbTwvYXV0aC1hZGRyZXNzPjx0aXRs
ZXM+PHRpdGxlPkFsY29ob2wgdXNlIGJlZm9yZSBzZXggYW5kIEhJViBhY3F1aXNpdGlvbjogYSBs
b25naXR1ZGluYWwgc3R1ZHkgaW4gUmFrYWksIFVnYW5kYTwvdGl0bGU+PHNlY29uZGFyeS10aXRs
ZT5BaWRzPC9zZWNvbmRhcnktdGl0bGU+PGFsdC10aXRsZT5BSURTIChMb25kb24sIEVuZ2xhbmQp
PC9hbHQtdGl0bGU+PC90aXRsZXM+PHBlcmlvZGljYWw+PGZ1bGwtdGl0bGU+QUlEUzwvZnVsbC10
aXRsZT48YWJici0xPkFpZHM8L2FiYnItMT48L3BlcmlvZGljYWw+PHBhZ2VzPjExOTEtNjwvcGFn
ZXM+PHZvbHVtZT4yMDwvdm9sdW1lPjxudW1iZXI+ODwvbnVtYmVyPjxlZGl0aW9uPjIwMDYvMDUv
MTM8L2VkaXRpb24+PGtleXdvcmRzPjxrZXl3b3JkPkFkb2xlc2NlbnQ8L2tleXdvcmQ+PGtleXdv
cmQ+QWR1bHQ8L2tleXdvcmQ+PGtleXdvcmQ+QWxjb2hvbCBEcmlua2luZy8qYWR2ZXJzZSBlZmZl
Y3RzL2VwaWRlbWlvbG9neTwva2V5d29yZD48a2V5d29yZD5Db25kb21zL3V0aWxpemF0aW9uPC9r
ZXl3b3JkPjxrZXl3b3JkPkRldmVsb3BpbmcgQ291bnRyaWVzPC9rZXl3b3JkPjxrZXl3b3JkPkVw
aWRlbWlvbG9naWMgTWV0aG9kczwva2V5d29yZD48a2V5d29yZD5GZW1hbGU8L2tleXdvcmQ+PGtl
eXdvcmQ+SElWIEluZmVjdGlvbnMvZXBpZGVtaW9sb2d5L3ByZXZlbnRpb24gJmFtcDsgY29udHJv
bC8qdHJhbnNtaXNzaW9uPC9rZXl3b3JkPjxrZXl3b3JkPkh1bWFuczwva2V5d29yZD48a2V5d29y
ZD5NYWxlPC9rZXl3b3JkPjxrZXl3b3JkPk1pZGRsZSBBZ2VkPC9rZXl3b3JkPjxrZXl3b3JkPlJp
c2stVGFraW5nPC9rZXl3b3JkPjxrZXl3b3JkPlNleHVhbCBCZWhhdmlvci8qcHN5Y2hvbG9neTwv
a2V5d29yZD48a2V5d29yZD5VZ2FuZGEvZXBpZGVtaW9sb2d5PC9rZXl3b3JkPjwva2V5d29yZHM+
PGRhdGVzPjx5ZWFyPjIwMDY8L3llYXI+PHB1Yi1kYXRlcz48ZGF0ZT5NYXkgMTI8L2RhdGU+PC9w
dWItZGF0ZXM+PC9kYXRlcz48aXNibj4wMjY5LTkzNzAgKFByaW50KSYjeEQ7MDI2OS05MzcwPC9p
c2JuPjxhY2Nlc3Npb24tbnVtPjE2NjkxMDcxPC9hY2Nlc3Npb24tbnVtPjx1cmxzPjxyZWxhdGVk
LXVybHM+PHVybD5odHRwOi8vZ3JhcGhpY3MudHgub3ZpZC5jb20vb3ZmdHBkZnMvRlBERE5DRkJQ
RE1GQ0QwMC9mczA0Ni9vdmZ0L2xpdmUvZ3YwMjMvMDAwMDIwMzAvMDAwMDIwMzAtMjAwNjA1MTIw
LTAwMDEzLnBkZjwvdXJsPjwvcmVsYXRlZC11cmxzPjwvdXJscz48ZWxlY3Ryb25pYy1yZXNvdXJj
ZS1udW0+MTAuMTA5Ny8wMS5haWRzLjAwMDAyMjY5NjAuMjU1ODkuNzI8L2VsZWN0cm9uaWMtcmVz
b3VyY2UtbnVtPjxyZW1vdGUtZGF0YWJhc2UtcHJvdmlkZXI+TmxtPC9yZW1vdGUtZGF0YWJhc2Ut
cHJvdmlkZXI+PGxhbmd1YWdlPmVuZzwvbGFuZ3VhZ2U+PC9yZWNvcmQ+PC9DaXRlPjwvRW5kTm90
ZT5=
</w:fldData>
        </w:fldChar>
      </w:r>
      <w:r w:rsidR="00DC1BCC">
        <w:instrText xml:space="preserve"> ADDIN EN.CITE.DATA </w:instrText>
      </w:r>
      <w:r w:rsidR="00DC1BCC">
        <w:fldChar w:fldCharType="end"/>
      </w:r>
      <w:r w:rsidR="00D018BE">
        <w:fldChar w:fldCharType="separate"/>
      </w:r>
      <w:r w:rsidR="00DC1BCC" w:rsidRPr="00DC1BCC">
        <w:rPr>
          <w:noProof/>
          <w:vertAlign w:val="superscript"/>
        </w:rPr>
        <w:t>11,14,18,20-22,26,28,29</w:t>
      </w:r>
      <w:r w:rsidR="00D018BE">
        <w:fldChar w:fldCharType="end"/>
      </w:r>
      <w:r w:rsidR="00D018BE">
        <w:t xml:space="preserve"> </w:t>
      </w:r>
    </w:p>
    <w:p w14:paraId="2B0C3039" w14:textId="3721F1AE" w:rsidR="00FC34B3" w:rsidRDefault="008D0E8E" w:rsidP="009C3C97">
      <w:r>
        <w:t>Whilst effective against HIV infection, c</w:t>
      </w:r>
      <w:r w:rsidR="00FC34B3">
        <w:t>ondom use was difficult to incorporate into these risk factor models</w:t>
      </w:r>
      <w:r w:rsidR="00311F11">
        <w:t xml:space="preserve">, partly </w:t>
      </w:r>
      <w:r w:rsidR="00892850">
        <w:t>because it was not common</w:t>
      </w:r>
      <w:r w:rsidR="00A37FD5">
        <w:t>.</w:t>
      </w:r>
      <w:r w:rsidRPr="008D0E8E">
        <w:t xml:space="preserve"> </w:t>
      </w:r>
      <w:r w:rsidR="005A09CD">
        <w:t xml:space="preserve"> </w:t>
      </w:r>
      <w:r>
        <w:t>In an analysis of the general population, where most people have very low levels of HIV risk</w:t>
      </w:r>
      <w:r w:rsidR="00B93B36">
        <w:t xml:space="preserve">, </w:t>
      </w:r>
      <w:r>
        <w:t>condom use can be a marker of risky behaviour</w:t>
      </w:r>
      <w:r w:rsidR="00B93B36">
        <w:t xml:space="preserve"> even in a generalised epidemic setting</w:t>
      </w:r>
      <w:r>
        <w:t xml:space="preserve">. </w:t>
      </w:r>
      <w:r w:rsidR="00C61C19">
        <w:t>Our results indicate</w:t>
      </w:r>
      <w:r w:rsidR="00FC34B3">
        <w:t xml:space="preserve"> condom use reported by </w:t>
      </w:r>
      <w:r w:rsidR="00A868E6">
        <w:t>older women was</w:t>
      </w:r>
      <w:r w:rsidR="00FC34B3">
        <w:t xml:space="preserve"> </w:t>
      </w:r>
      <w:r w:rsidR="00311F11">
        <w:t>in</w:t>
      </w:r>
      <w:r w:rsidR="00FC34B3">
        <w:t xml:space="preserve">sufficient to offset the increased risk </w:t>
      </w:r>
      <w:r w:rsidR="00A868E6">
        <w:t xml:space="preserve">they </w:t>
      </w:r>
      <w:r w:rsidR="00FC34B3">
        <w:t xml:space="preserve">experienced. It </w:t>
      </w:r>
      <w:r w:rsidR="007D4D09">
        <w:t>s</w:t>
      </w:r>
      <w:r w:rsidR="00FC34B3">
        <w:t>uggest</w:t>
      </w:r>
      <w:r w:rsidR="007D4D09">
        <w:t>s</w:t>
      </w:r>
      <w:r w:rsidR="00FC34B3">
        <w:t xml:space="preserve"> that </w:t>
      </w:r>
      <w:r w:rsidR="007D4D09">
        <w:t xml:space="preserve">at least one person in the partnership </w:t>
      </w:r>
      <w:r>
        <w:t>wa</w:t>
      </w:r>
      <w:r w:rsidR="007D4D09">
        <w:t>s</w:t>
      </w:r>
      <w:r w:rsidR="00FC34B3">
        <w:t xml:space="preserve"> aware </w:t>
      </w:r>
      <w:r>
        <w:t>of</w:t>
      </w:r>
      <w:r w:rsidR="007D4D09">
        <w:t xml:space="preserve"> a risk of HIV transmission</w:t>
      </w:r>
      <w:r w:rsidR="00FC34B3">
        <w:t xml:space="preserve"> </w:t>
      </w:r>
      <w:r w:rsidR="002A4229">
        <w:t>and</w:t>
      </w:r>
      <w:r>
        <w:t xml:space="preserve"> th</w:t>
      </w:r>
      <w:r w:rsidR="00A868E6">
        <w:t>e need for</w:t>
      </w:r>
      <w:r w:rsidR="00FC34B3">
        <w:t xml:space="preserve"> prophylaxis</w:t>
      </w:r>
      <w:r w:rsidR="002A4229">
        <w:t>,</w:t>
      </w:r>
      <w:r w:rsidR="00FC34B3">
        <w:t xml:space="preserve"> which could make </w:t>
      </w:r>
      <w:r w:rsidR="007D4D09">
        <w:t xml:space="preserve">members of </w:t>
      </w:r>
      <w:r w:rsidR="00FC34B3">
        <w:t>this group open to using PrEP.</w:t>
      </w:r>
      <w:r w:rsidR="007D4D09">
        <w:t xml:space="preserve"> However, the older women may not be the instigators of condom use</w:t>
      </w:r>
      <w:r w:rsidR="004A58B6">
        <w:t>, or in a position to</w:t>
      </w:r>
      <w:r w:rsidR="009926E7">
        <w:t xml:space="preserve"> obtain and use PrEP</w:t>
      </w:r>
      <w:r w:rsidR="007D4D09">
        <w:t xml:space="preserve"> and they would also </w:t>
      </w:r>
      <w:r w:rsidR="009926E7">
        <w:t xml:space="preserve">be protected by </w:t>
      </w:r>
      <w:r w:rsidR="007D4D09">
        <w:t>effective treatment of the male partners.</w:t>
      </w:r>
    </w:p>
    <w:p w14:paraId="1A499F0C" w14:textId="42388743" w:rsidR="00C61C19" w:rsidRDefault="0041486B" w:rsidP="009C3C97">
      <w:r>
        <w:t>We did not find</w:t>
      </w:r>
      <w:r w:rsidR="00A868E6">
        <w:t xml:space="preserve"> universal associations between different types of partnership</w:t>
      </w:r>
      <w:r w:rsidR="00C20493">
        <w:t xml:space="preserve"> and acquisition of infection</w:t>
      </w:r>
      <w:r w:rsidR="005864DA">
        <w:t xml:space="preserve">.  </w:t>
      </w:r>
      <w:r w:rsidR="001A6DE8">
        <w:t>This may be</w:t>
      </w:r>
      <w:r w:rsidR="00E2207C">
        <w:t xml:space="preserve"> </w:t>
      </w:r>
      <w:r w:rsidR="001A6DE8">
        <w:t xml:space="preserve">an artefact of </w:t>
      </w:r>
      <w:r w:rsidR="008D0E8E">
        <w:t>our analytical approach</w:t>
      </w:r>
      <w:r w:rsidR="001A6DE8">
        <w:t>.</w:t>
      </w:r>
      <w:r w:rsidR="00550846">
        <w:t xml:space="preserve"> We </w:t>
      </w:r>
      <w:r w:rsidR="00A92C7E">
        <w:t>had a separate category for new partnership, which encompassed many of the casual partnerships and was generally predictive of incidence.</w:t>
      </w:r>
      <w:r w:rsidR="001A6DE8">
        <w:t xml:space="preserve">  </w:t>
      </w:r>
      <w:r w:rsidR="00FC34B3">
        <w:t xml:space="preserve">Fewer people were in casual partnerships than regular so power to detect an association was </w:t>
      </w:r>
      <w:r w:rsidR="001A6DE8">
        <w:t xml:space="preserve">lower.  Semantic differences in the terms used for partner type, due to translation and mapping local descriptions onto standard terms, might have led to </w:t>
      </w:r>
      <w:r w:rsidR="00C61C19">
        <w:t xml:space="preserve">some misclassification of partner types. </w:t>
      </w:r>
    </w:p>
    <w:p w14:paraId="53C52AEC" w14:textId="2E92EC88" w:rsidR="00FC34B3" w:rsidRDefault="009926E7" w:rsidP="009C3C97">
      <w:r>
        <w:t xml:space="preserve">This highlights </w:t>
      </w:r>
      <w:r w:rsidR="00DB050B">
        <w:t>a</w:t>
      </w:r>
      <w:r>
        <w:t xml:space="preserve"> problem </w:t>
      </w:r>
      <w:r w:rsidR="00DB050B">
        <w:t>of</w:t>
      </w:r>
      <w:r>
        <w:t xml:space="preserve"> </w:t>
      </w:r>
      <w:r w:rsidR="00A868E6">
        <w:t>labelling</w:t>
      </w:r>
      <w:r>
        <w:t xml:space="preserve"> particular types of partnership </w:t>
      </w:r>
      <w:r w:rsidR="00A868E6">
        <w:t>as</w:t>
      </w:r>
      <w:r>
        <w:t xml:space="preserve"> those which present a greater risk of HIV transmission.  P</w:t>
      </w:r>
      <w:r w:rsidR="00ED0248">
        <w:t>artnerships</w:t>
      </w:r>
      <w:r>
        <w:t xml:space="preserve"> frequently</w:t>
      </w:r>
      <w:r w:rsidR="00ED0248">
        <w:t xml:space="preserve"> evolve over time, and what begins as casual </w:t>
      </w:r>
      <w:r w:rsidR="00A92C7E">
        <w:t xml:space="preserve">(and new) </w:t>
      </w:r>
      <w:r w:rsidR="00ED0248">
        <w:t xml:space="preserve">can progress to </w:t>
      </w:r>
      <w:r>
        <w:t xml:space="preserve">something </w:t>
      </w:r>
      <w:r w:rsidR="00ED0248">
        <w:t xml:space="preserve">regular and </w:t>
      </w:r>
      <w:r>
        <w:t>onwards to</w:t>
      </w:r>
      <w:r w:rsidR="00ED0248">
        <w:t xml:space="preserve"> marriage</w:t>
      </w:r>
      <w:r w:rsidR="00A868E6">
        <w:t xml:space="preserve">.  </w:t>
      </w:r>
      <w:r>
        <w:t xml:space="preserve">This </w:t>
      </w:r>
      <w:r w:rsidR="00A868E6">
        <w:t>c</w:t>
      </w:r>
      <w:r>
        <w:t xml:space="preserve">omplicates </w:t>
      </w:r>
      <w:r w:rsidR="00B80AA8">
        <w:t>assessment</w:t>
      </w:r>
      <w:r>
        <w:t xml:space="preserve"> of </w:t>
      </w:r>
      <w:r w:rsidR="00B80AA8">
        <w:t xml:space="preserve">the effect of </w:t>
      </w:r>
      <w:r>
        <w:t xml:space="preserve">condom use.  </w:t>
      </w:r>
      <w:r w:rsidR="00E2207C">
        <w:t>Where condoms are</w:t>
      </w:r>
      <w:r w:rsidR="00ED0248">
        <w:t xml:space="preserve"> used</w:t>
      </w:r>
      <w:r w:rsidR="00D1131F">
        <w:t>,</w:t>
      </w:r>
      <w:r w:rsidR="00ED0248">
        <w:t xml:space="preserve"> it is most often at the start of the partnership and they are </w:t>
      </w:r>
      <w:r w:rsidR="005864DA">
        <w:t>frequently</w:t>
      </w:r>
      <w:r w:rsidR="00ED0248">
        <w:t xml:space="preserve"> discontinued as the relationship matures</w:t>
      </w:r>
      <w:r w:rsidR="00D1131F">
        <w:t>,</w:t>
      </w:r>
      <w:r w:rsidR="00A92C7E">
        <w:t xml:space="preserve"> particularly if childbearing is intended</w:t>
      </w:r>
      <w:r w:rsidR="00ED0248">
        <w:t xml:space="preserve">.  If </w:t>
      </w:r>
      <w:r>
        <w:t xml:space="preserve">couples do not test and disclose before discontinuing condom use then adequate </w:t>
      </w:r>
      <w:r w:rsidR="00ED0248">
        <w:t xml:space="preserve">condom use in the initial, casual, stage </w:t>
      </w:r>
      <w:r>
        <w:t>may</w:t>
      </w:r>
      <w:r w:rsidR="00ED0248">
        <w:t xml:space="preserve"> </w:t>
      </w:r>
      <w:r>
        <w:t xml:space="preserve">postpone </w:t>
      </w:r>
      <w:r w:rsidR="00ED0248">
        <w:t>HIV transmission until later</w:t>
      </w:r>
      <w:r w:rsidR="00537346">
        <w:t>,</w:t>
      </w:r>
      <w:r w:rsidR="00ED0248">
        <w:t xml:space="preserve"> when the partnership has become </w:t>
      </w:r>
      <w:r>
        <w:t>more stable</w:t>
      </w:r>
      <w:r w:rsidR="00ED0248">
        <w:t>.  We know that condom use levels vary by type of partnership</w:t>
      </w:r>
      <w:r w:rsidR="00CB5F67">
        <w:t xml:space="preserve"> </w:t>
      </w:r>
      <w:r w:rsidR="00484C0A">
        <w:t xml:space="preserve"> and </w:t>
      </w:r>
      <w:r w:rsidR="00537346">
        <w:t>we observed differences by study, age and sex</w:t>
      </w:r>
      <w:r w:rsidR="00484C0A">
        <w:t xml:space="preserve"> (Table 1</w:t>
      </w:r>
      <w:r w:rsidR="00537346">
        <w:t xml:space="preserve"> and </w:t>
      </w:r>
      <w:r w:rsidR="001A0F88">
        <w:t>Supplementary Table</w:t>
      </w:r>
      <w:r w:rsidR="00537346">
        <w:t>s 3 and 4</w:t>
      </w:r>
      <w:r w:rsidR="00484C0A">
        <w:t>)</w:t>
      </w:r>
      <w:r w:rsidR="00537346">
        <w:t xml:space="preserve"> so these might contribute to the differences in partnership risks.</w:t>
      </w:r>
      <w:r w:rsidR="0041486B">
        <w:fldChar w:fldCharType="begin">
          <w:fldData xml:space="preserve">PEVuZE5vdGU+PENpdGU+PEF1dGhvcj5Ib2ZmbWFuPC9BdXRob3I+PFllYXI+MjAyMjwvWWVhcj48
UmVjTnVtPjUzPC9SZWNOdW0+PERpc3BsYXlUZXh0PjxzdHlsZSBmYWNlPSJzdXBlcnNjcmlwdCI+
NDQ8L3N0eWxlPjwvRGlzcGxheVRleHQ+PHJlY29yZD48cmVjLW51bWJlcj41MzwvcmVjLW51bWJl
cj48Zm9yZWlnbi1rZXlzPjxrZXkgYXBwPSJFTiIgZGItaWQ9IjVldHYyc3JzOHRmd3ByZTIyZmw1
Mng5OXd0cGRzemF6c3plZCIgdGltZXN0YW1wPSIxNzI2NTE4MzQzIj41Mzwva2V5PjwvZm9yZWln
bi1rZXlzPjxyZWYtdHlwZSBuYW1lPSJKb3VybmFsIEFydGljbGUiPjE3PC9yZWYtdHlwZT48Y29u
dHJpYnV0b3JzPjxhdXRob3JzPjxhdXRob3I+SG9mZm1hbiwgUy48L2F1dGhvcj48YXV0aG9yPlpo
YW5nLCBBLjwvYXV0aG9yPjxhdXRob3I+Tmd1eWVuLCBOLjwvYXV0aG9yPjxhdXRob3I+VHNvbmcs
IFIuPC9hdXRob3I+PGF1dGhvcj5DaGVuLCBJLiBTLjwvYXV0aG9yPjxhdXRob3I+V2VpLCBZLjwv
YXV0aG9yPjxhdXRob3I+THV0YWxvLCBULjwvYXV0aG9yPjxhdXRob3I+TmFsdWdvZGEsIEYuPC9h
dXRob3I+PGF1dGhvcj5LZW5uZWR5LCBDLiBFLjwvYXV0aG9yPjxhdXRob3I+R3JhYm93c2tpLCBN
LiBLLjwvYXV0aG9yPjxhdXRob3I+U2FudGVsbGksIEouIFMuPC9hdXRob3I+PC9hdXRob3JzPjwv
Y29udHJpYnV0b3JzPjxhdXRoLWFkZHJlc3M+SElWIENlbnRlciBmb3IgQ2xpbmljYWwgYW5kIEJl
aGF2aW9yYWwgU3R1ZGllcyBhdCB0aGUgTmV3IFlvcmsgU3RhdGUgUHN5Y2hpYXRyaWMgSW5zdGl0
dXRlIGFuZCBDb2x1bWJpYSBVbml2ZXJzaXR5IElydmluZyBNZWRpY2FsIENlbnRlciwgTmV3IFlv
cmssIE5ZLiYjeEQ7RGVwYXJ0bWVudCBvZiBFcGlkZW1pb2xvZ3kgQ29sdW1iaWEgVW5pdmVyc2l0
eSBNYWlsbWFuIFNjaG9vbCBvZiBQdWJsaWMgSGVhbHRoLCBOZXcgWW9yaywgTlkuJiN4RDtEZXBh
cnRtZW50IG9mIEJpb3N0YXRpc3RpY3MsIENvbHVtYmlhIFVuaXZlcnNpdHkgTWFpbG1hbiBTY2hv
b2wgb2YgUHVibGljIEhlYWx0aCwgTmV3IFlvcmssIE5ZLiYjeEQ7UmFrYWkgSGVhbHRoIFNjaWVu
Y2VzIFByb2dyYW0sIEthbGlzaXpvLCBVZ2FuZGEuJiN4RDtEZXBhcnRtZW50IG9mIEludGVybmF0
aW9uYWwgSGVhbHRoLCBKb2hucyBIb3BraW5zIEJsb29tYmVyZyBTY2hvb2wgb2YgUHVibGljIEhl
YWx0aCwgQmFsdGltb3JlICwgTUQuJiN4RDtEZXBhcnRtZW50IG9mIFBhdGhvbG9neSwgSm9obnMg
SG9wa2lucyBTY2hvb2wgb2YgTWVkaWNpbmUsIEJhbHRpbW9yZSwgTUQuJiN4RDtEZXBhcnRtZW50
IG9mIEVwaWRlbWlvbG9neSwgSm9obnMgSG9wa2lucyBCbG9vbWJlcmcgU2Nob29sIG9mIFB1Ymxp
YyBIZWFsdGgsIEJhbHRpbW9yZSwgTUQ7IGFuZC4mI3hEO0hlaWxicnVubiBEZXBhcnRtZW50IG9m
IFBvcHVsYXRpb24gYW5kIEZhbWlseSBIZWFsdGgsIENvbHVtYmlhIFVuaXZlcnNpdHkgTWFpbG1h
biBTY2hvb2wgb2YgUHVibGljIEhlYWx0aCwgTmV3IFlvcmssIE5ZLjwvYXV0aC1hZGRyZXNzPjx0
aXRsZXM+PHRpdGxlPkluY2lkZW50IEhJViBJbmZlY3Rpb24gQW1vbmcgWW91bmcgTWVuIEFzc29j
aWF0ZWQgV2l0aCBGZW1hbGUgU2V4dWFsIFBhcnRuZXIgVHlwZXMgSWRlbnRpZmllZCBUaHJvdWdo
IExhdGVudCBDbGFzcyBBbmFseXNpcywgUmFrYWksIFVnYW5kYTwvdGl0bGU+PHNlY29uZGFyeS10
aXRsZT5KIEFjcXVpciBJbW11bmUgRGVmaWMgU3luZHI8L3NlY29uZGFyeS10aXRsZT48L3RpdGxl
cz48cGVyaW9kaWNhbD48ZnVsbC10aXRsZT5KIEFjcXVpciBJbW11bmUgRGVmaWMgU3luZHI8L2Z1
bGwtdGl0bGU+PGFiYnItMT5Kb3VybmFsIG9mIGFjcXVpcmVkIGltbXVuZSBkZWZpY2llbmN5IHN5
bmRyb21lcyAoMTk5OSk8L2FiYnItMT48L3BlcmlvZGljYWw+PHBhZ2VzPjEyNC0xMzE8L3BhZ2Vz
Pjx2b2x1bWU+OTA8L3ZvbHVtZT48bnVtYmVyPjI8L251bWJlcj48a2V5d29yZHM+PGtleXdvcmQ+
Q29ob3J0IFN0dWRpZXM8L2tleXdvcmQ+PGtleXdvcmQ+RmVtYWxlPC9rZXl3b3JkPjxrZXl3b3Jk
PipISVYgSW5mZWN0aW9ucy9lcGlkZW1pb2xvZ3k8L2tleXdvcmQ+PGtleXdvcmQ+SHVtYW5zPC9r
ZXl3b3JkPjxrZXl3b3JkPkxhdGVudCBDbGFzcyBBbmFseXNpczwva2V5d29yZD48a2V5d29yZD5N
YWxlPC9rZXl3b3JkPjxrZXl3b3JkPlNleHVhbCBCZWhhdmlvcjwva2V5d29yZD48a2V5d29yZD4q
U2V4dWFsIFBhcnRuZXJzPC9rZXl3b3JkPjxrZXl3b3JkPlVnYW5kYS9lcGlkZW1pb2xvZ3k8L2tl
eXdvcmQ+PC9rZXl3b3Jkcz48ZGF0ZXM+PHllYXI+MjAyMjwveWVhcj48cHViLWRhdGVzPjxkYXRl
Pkp1biAxPC9kYXRlPjwvcHViLWRhdGVzPjwvZGF0ZXM+PGlzYm4+MTk0NC03ODg0IChFbGVjdHJv
bmljKSYjeEQ7MTUyNS00MTM1IChQcmludCkmI3hEOzE1MjUtNDEzNSAoTGlua2luZyk8L2lzYm4+
PGFjY2Vzc2lvbi1udW0+MzUxMjU0NzI8L2FjY2Vzc2lvbi1udW0+PHVybHM+PHJlbGF0ZWQtdXJs
cz48dXJsPmh0dHBzOi8vd3d3Lm5jYmkubmxtLm5paC5nb3YvcHVibWVkLzM1MTI1NDcyPC91cmw+
PHVybD5odHRwczovL3d3dy5uY2JpLm5sbS5uaWguZ292L3BtYy9hcnRpY2xlcy9QTUM5MjAzODY2
L3BkZi9uaWhtcy0xNzc1OTkwLnBkZjwvdXJsPjwvcmVsYXRlZC11cmxzPjwvdXJscz48Y3VzdG9t
MT5UaGUgYXV0aG9ycyBoYXZlIG5vIGNvbmZsaWN0cyBvZiBpbnRlcmVzdCB0byBkaXNjbG9zZS48
L2N1c3RvbTE+PGN1c3RvbTI+UE1DOTIwMzg2NjwvY3VzdG9tMj48ZWxlY3Ryb25pYy1yZXNvdXJj
ZS1udW0+MTAuMTA5Ny9RQUkuMDAwMDAwMDAwMDAwMjkyODwvZWxlY3Ryb25pYy1yZXNvdXJjZS1u
dW0+PHJlbW90ZS1kYXRhYmFzZS1uYW1lPk1lZGxpbmU8L3JlbW90ZS1kYXRhYmFzZS1uYW1lPjxy
ZW1vdGUtZGF0YWJhc2UtcHJvdmlkZXI+TkxNPC9yZW1vdGUtZGF0YWJhc2UtcHJvdmlkZXI+PC9y
ZWNvcmQ+PC9DaXRlPjwvRW5kTm90ZT4A
</w:fldData>
        </w:fldChar>
      </w:r>
      <w:r w:rsidR="009448ED">
        <w:instrText xml:space="preserve"> ADDIN EN.CITE </w:instrText>
      </w:r>
      <w:r w:rsidR="009448ED">
        <w:fldChar w:fldCharType="begin">
          <w:fldData xml:space="preserve">PEVuZE5vdGU+PENpdGU+PEF1dGhvcj5Ib2ZmbWFuPC9BdXRob3I+PFllYXI+MjAyMjwvWWVhcj48
UmVjTnVtPjUzPC9SZWNOdW0+PERpc3BsYXlUZXh0PjxzdHlsZSBmYWNlPSJzdXBlcnNjcmlwdCI+
NDQ8L3N0eWxlPjwvRGlzcGxheVRleHQ+PHJlY29yZD48cmVjLW51bWJlcj41MzwvcmVjLW51bWJl
cj48Zm9yZWlnbi1rZXlzPjxrZXkgYXBwPSJFTiIgZGItaWQ9IjVldHYyc3JzOHRmd3ByZTIyZmw1
Mng5OXd0cGRzemF6c3plZCIgdGltZXN0YW1wPSIxNzI2NTE4MzQzIj41Mzwva2V5PjwvZm9yZWln
bi1rZXlzPjxyZWYtdHlwZSBuYW1lPSJKb3VybmFsIEFydGljbGUiPjE3PC9yZWYtdHlwZT48Y29u
dHJpYnV0b3JzPjxhdXRob3JzPjxhdXRob3I+SG9mZm1hbiwgUy48L2F1dGhvcj48YXV0aG9yPlpo
YW5nLCBBLjwvYXV0aG9yPjxhdXRob3I+Tmd1eWVuLCBOLjwvYXV0aG9yPjxhdXRob3I+VHNvbmcs
IFIuPC9hdXRob3I+PGF1dGhvcj5DaGVuLCBJLiBTLjwvYXV0aG9yPjxhdXRob3I+V2VpLCBZLjwv
YXV0aG9yPjxhdXRob3I+THV0YWxvLCBULjwvYXV0aG9yPjxhdXRob3I+TmFsdWdvZGEsIEYuPC9h
dXRob3I+PGF1dGhvcj5LZW5uZWR5LCBDLiBFLjwvYXV0aG9yPjxhdXRob3I+R3JhYm93c2tpLCBN
LiBLLjwvYXV0aG9yPjxhdXRob3I+U2FudGVsbGksIEouIFMuPC9hdXRob3I+PC9hdXRob3JzPjwv
Y29udHJpYnV0b3JzPjxhdXRoLWFkZHJlc3M+SElWIENlbnRlciBmb3IgQ2xpbmljYWwgYW5kIEJl
aGF2aW9yYWwgU3R1ZGllcyBhdCB0aGUgTmV3IFlvcmsgU3RhdGUgUHN5Y2hpYXRyaWMgSW5zdGl0
dXRlIGFuZCBDb2x1bWJpYSBVbml2ZXJzaXR5IElydmluZyBNZWRpY2FsIENlbnRlciwgTmV3IFlv
cmssIE5ZLiYjeEQ7RGVwYXJ0bWVudCBvZiBFcGlkZW1pb2xvZ3kgQ29sdW1iaWEgVW5pdmVyc2l0
eSBNYWlsbWFuIFNjaG9vbCBvZiBQdWJsaWMgSGVhbHRoLCBOZXcgWW9yaywgTlkuJiN4RDtEZXBh
cnRtZW50IG9mIEJpb3N0YXRpc3RpY3MsIENvbHVtYmlhIFVuaXZlcnNpdHkgTWFpbG1hbiBTY2hv
b2wgb2YgUHVibGljIEhlYWx0aCwgTmV3IFlvcmssIE5ZLiYjeEQ7UmFrYWkgSGVhbHRoIFNjaWVu
Y2VzIFByb2dyYW0sIEthbGlzaXpvLCBVZ2FuZGEuJiN4RDtEZXBhcnRtZW50IG9mIEludGVybmF0
aW9uYWwgSGVhbHRoLCBKb2hucyBIb3BraW5zIEJsb29tYmVyZyBTY2hvb2wgb2YgUHVibGljIEhl
YWx0aCwgQmFsdGltb3JlICwgTUQuJiN4RDtEZXBhcnRtZW50IG9mIFBhdGhvbG9neSwgSm9obnMg
SG9wa2lucyBTY2hvb2wgb2YgTWVkaWNpbmUsIEJhbHRpbW9yZSwgTUQuJiN4RDtEZXBhcnRtZW50
IG9mIEVwaWRlbWlvbG9neSwgSm9obnMgSG9wa2lucyBCbG9vbWJlcmcgU2Nob29sIG9mIFB1Ymxp
YyBIZWFsdGgsIEJhbHRpbW9yZSwgTUQ7IGFuZC4mI3hEO0hlaWxicnVubiBEZXBhcnRtZW50IG9m
IFBvcHVsYXRpb24gYW5kIEZhbWlseSBIZWFsdGgsIENvbHVtYmlhIFVuaXZlcnNpdHkgTWFpbG1h
biBTY2hvb2wgb2YgUHVibGljIEhlYWx0aCwgTmV3IFlvcmssIE5ZLjwvYXV0aC1hZGRyZXNzPjx0
aXRsZXM+PHRpdGxlPkluY2lkZW50IEhJViBJbmZlY3Rpb24gQW1vbmcgWW91bmcgTWVuIEFzc29j
aWF0ZWQgV2l0aCBGZW1hbGUgU2V4dWFsIFBhcnRuZXIgVHlwZXMgSWRlbnRpZmllZCBUaHJvdWdo
IExhdGVudCBDbGFzcyBBbmFseXNpcywgUmFrYWksIFVnYW5kYTwvdGl0bGU+PHNlY29uZGFyeS10
aXRsZT5KIEFjcXVpciBJbW11bmUgRGVmaWMgU3luZHI8L3NlY29uZGFyeS10aXRsZT48L3RpdGxl
cz48cGVyaW9kaWNhbD48ZnVsbC10aXRsZT5KIEFjcXVpciBJbW11bmUgRGVmaWMgU3luZHI8L2Z1
bGwtdGl0bGU+PGFiYnItMT5Kb3VybmFsIG9mIGFjcXVpcmVkIGltbXVuZSBkZWZpY2llbmN5IHN5
bmRyb21lcyAoMTk5OSk8L2FiYnItMT48L3BlcmlvZGljYWw+PHBhZ2VzPjEyNC0xMzE8L3BhZ2Vz
Pjx2b2x1bWU+OTA8L3ZvbHVtZT48bnVtYmVyPjI8L251bWJlcj48a2V5d29yZHM+PGtleXdvcmQ+
Q29ob3J0IFN0dWRpZXM8L2tleXdvcmQ+PGtleXdvcmQ+RmVtYWxlPC9rZXl3b3JkPjxrZXl3b3Jk
PipISVYgSW5mZWN0aW9ucy9lcGlkZW1pb2xvZ3k8L2tleXdvcmQ+PGtleXdvcmQ+SHVtYW5zPC9r
ZXl3b3JkPjxrZXl3b3JkPkxhdGVudCBDbGFzcyBBbmFseXNpczwva2V5d29yZD48a2V5d29yZD5N
YWxlPC9rZXl3b3JkPjxrZXl3b3JkPlNleHVhbCBCZWhhdmlvcjwva2V5d29yZD48a2V5d29yZD4q
U2V4dWFsIFBhcnRuZXJzPC9rZXl3b3JkPjxrZXl3b3JkPlVnYW5kYS9lcGlkZW1pb2xvZ3k8L2tl
eXdvcmQ+PC9rZXl3b3Jkcz48ZGF0ZXM+PHllYXI+MjAyMjwveWVhcj48cHViLWRhdGVzPjxkYXRl
Pkp1biAxPC9kYXRlPjwvcHViLWRhdGVzPjwvZGF0ZXM+PGlzYm4+MTk0NC03ODg0IChFbGVjdHJv
bmljKSYjeEQ7MTUyNS00MTM1IChQcmludCkmI3hEOzE1MjUtNDEzNSAoTGlua2luZyk8L2lzYm4+
PGFjY2Vzc2lvbi1udW0+MzUxMjU0NzI8L2FjY2Vzc2lvbi1udW0+PHVybHM+PHJlbGF0ZWQtdXJs
cz48dXJsPmh0dHBzOi8vd3d3Lm5jYmkubmxtLm5paC5nb3YvcHVibWVkLzM1MTI1NDcyPC91cmw+
PHVybD5odHRwczovL3d3dy5uY2JpLm5sbS5uaWguZ292L3BtYy9hcnRpY2xlcy9QTUM5MjAzODY2
L3BkZi9uaWhtcy0xNzc1OTkwLnBkZjwvdXJsPjwvcmVsYXRlZC11cmxzPjwvdXJscz48Y3VzdG9t
MT5UaGUgYXV0aG9ycyBoYXZlIG5vIGNvbmZsaWN0cyBvZiBpbnRlcmVzdCB0byBkaXNjbG9zZS48
L2N1c3RvbTE+PGN1c3RvbTI+UE1DOTIwMzg2NjwvY3VzdG9tMj48ZWxlY3Ryb25pYy1yZXNvdXJj
ZS1udW0+MTAuMTA5Ny9RQUkuMDAwMDAwMDAwMDAwMjkyODwvZWxlY3Ryb25pYy1yZXNvdXJjZS1u
dW0+PHJlbW90ZS1kYXRhYmFzZS1uYW1lPk1lZGxpbmU8L3JlbW90ZS1kYXRhYmFzZS1uYW1lPjxy
ZW1vdGUtZGF0YWJhc2UtcHJvdmlkZXI+TkxNPC9yZW1vdGUtZGF0YWJhc2UtcHJvdmlkZXI+PC9y
ZWNvcmQ+PC9DaXRlPjwvRW5kTm90ZT4A
</w:fldData>
        </w:fldChar>
      </w:r>
      <w:r w:rsidR="009448ED">
        <w:instrText xml:space="preserve"> ADDIN EN.CITE.DATA </w:instrText>
      </w:r>
      <w:r w:rsidR="009448ED">
        <w:fldChar w:fldCharType="end"/>
      </w:r>
      <w:r w:rsidR="0041486B">
        <w:fldChar w:fldCharType="separate"/>
      </w:r>
      <w:r w:rsidR="009448ED" w:rsidRPr="009448ED">
        <w:rPr>
          <w:noProof/>
          <w:vertAlign w:val="superscript"/>
        </w:rPr>
        <w:t>44</w:t>
      </w:r>
      <w:r w:rsidR="0041486B">
        <w:fldChar w:fldCharType="end"/>
      </w:r>
      <w:r w:rsidR="00A868E6">
        <w:t xml:space="preserve">   </w:t>
      </w:r>
      <w:r w:rsidR="00537346">
        <w:t>The</w:t>
      </w:r>
      <w:r>
        <w:t xml:space="preserve"> level of risk in different partnerships</w:t>
      </w:r>
      <w:r w:rsidR="00537346">
        <w:t xml:space="preserve"> may be </w:t>
      </w:r>
      <w:r w:rsidR="00FC34B3">
        <w:t>further modified by patterns of p</w:t>
      </w:r>
      <w:r w:rsidR="00537346">
        <w:t>a</w:t>
      </w:r>
      <w:r w:rsidR="00FC34B3">
        <w:t xml:space="preserve">rtner acquisition for people in partnerships </w:t>
      </w:r>
      <w:r w:rsidR="00A02A8F">
        <w:t>wherein</w:t>
      </w:r>
      <w:r w:rsidR="00FC34B3">
        <w:t xml:space="preserve"> concord</w:t>
      </w:r>
      <w:r w:rsidR="00537346">
        <w:t>a</w:t>
      </w:r>
      <w:r w:rsidR="00FC34B3">
        <w:t>nt neg</w:t>
      </w:r>
      <w:r w:rsidR="00537346">
        <w:t>a</w:t>
      </w:r>
      <w:r w:rsidR="00FC34B3">
        <w:t>tive partnerships can become serodiscordant.</w:t>
      </w:r>
      <w:r w:rsidR="00537346">
        <w:t xml:space="preserve"> The</w:t>
      </w:r>
      <w:r>
        <w:t xml:space="preserve"> number and type of existing partners affect the</w:t>
      </w:r>
      <w:r w:rsidR="00537346">
        <w:t xml:space="preserve"> chances of acquiring a new partner. People with partners are less likely than single people to acquire a new </w:t>
      </w:r>
      <w:r w:rsidR="00722F82">
        <w:t>partner</w:t>
      </w:r>
      <w:r w:rsidR="00537346">
        <w:t xml:space="preserve"> and the extent of the difference varies by sex, country and the type of partnership</w:t>
      </w:r>
      <w:r w:rsidR="0041486B">
        <w:t>.</w:t>
      </w:r>
      <w:r w:rsidR="00600572">
        <w:fldChar w:fldCharType="begin">
          <w:fldData xml:space="preserve">PEVuZE5vdGU+PENpdGU+PEF1dGhvcj5DYWx2ZXJ0PC9BdXRob3I+PFllYXI+MjAyNDwvWWVhcj48
UmVjTnVtPjQ5PC9SZWNOdW0+PERpc3BsYXlUZXh0PjxzdHlsZSBmYWNlPSJzdXBlcnNjcmlwdCI+
NDA8L3N0eWxlPjwvRGlzcGxheVRleHQ+PHJlY29yZD48cmVjLW51bWJlcj40OTwvcmVjLW51bWJl
cj48Zm9yZWlnbi1rZXlzPjxrZXkgYXBwPSJFTiIgZGItaWQ9IjVldHYyc3JzOHRmd3ByZTIyZmw1
Mng5OXd0cGRzemF6c3plZCIgdGltZXN0YW1wPSIxNzI2NTExNjgyIj40OTwva2V5PjwvZm9yZWln
bi1rZXlzPjxyZWYtdHlwZSBuYW1lPSJKb3VybmFsIEFydGljbGUiPjE3PC9yZWYtdHlwZT48Y29u
dHJpYnV0b3JzPjxhdXRob3JzPjxhdXRob3I+Q2FsdmVydCwgQy48L2F1dGhvcj48YXV0aG9yPlNj
b3R0LCBSLjwvYXV0aG9yPjxhdXRob3I+UGFsbWVyLCBNLjwvYXV0aG9yPjxhdXRob3I+RHViZSwg
QS48L2F1dGhvcj48YXV0aG9yPk1hcnN0b24sIE0uPC9hdXRob3I+PGF1dGhvcj5XZWxsaW5ncywg
Sy48L2F1dGhvcj48YXV0aG9yPlNsYXltYWtlciwgRS48L2F1dGhvcj48L2F1dGhvcnM+PC9jb250
cmlidXRvcnM+PGF1dGgtYWRkcmVzcz5GYWN1bHR5IG9mIEVwaWRlbWlvbG9neSBhbmQgUG9wdWxh
dGlvbiBIZWFsdGgsIExvbmRvbiBTY2hvb2wgb2YgSHlnaWVuZSBhbmQgVHJvcGljYWwgTWVkaWNp
bmUsIExvbmRvbiwgVUs7IGFuZCBVc2hlciBJbnN0aXR1dGUsIFVuaXZlcnNpdHkgb2YgRWRpbmJ1
cmdoLCBFZGluYnVyZ2gsIFVLLiYjeEQ7RmFjdWx0eSBvZiBFcGlkZW1pb2xvZ3kgYW5kIFBvcHVs
YXRpb24gSGVhbHRoLCBMb25kb24gU2Nob29sIG9mIEh5Z2llbmUgYW5kIFRyb3BpY2FsIE1lZGlj
aW5lLCBMb25kb24sIFVLLiYjeEQ7TWFsYXdpIEVwaWRlbWlvbG9naWNhbCBhbmQgSW50ZXJ2ZW50
aW9uIFJlc2VhcmNoIFVuaXQsIExpbG9uZ3dlLCBNYWxhd2kuJiN4RDtGYWN1bHR5IG9mIFB1Ymxp
YyBIZWFsdGggYW5kIFBvbGljeSwgTG9uZG9uIFNjaG9vbCBvZiBIeWdpZW5lIGFuZCBUcm9waWNh
bCBNZWRpY2luZSwgTG9uZG9uLCBVSy48L2F1dGgtYWRkcmVzcz48dGl0bGVzPjx0aXRsZT5SYXRl
cyBvZiBzZXh1YWwgcGFydG5lciBhY3F1aXNpdGlvbiBmcm9tIG5hdGlvbmFsbHkgcmVwcmVzZW50
YXRpdmUgc3VydmV5czogdmFyaWF0aW9uIGJldHdlZW4gY291bnRyaWVzIGFuZCBieSBhZ2UsIHNl
eCwgd2VhbHRoLCBwYXJ0bmVyIGFuZCBISVYgc3RhdHVzPC90aXRsZT48c2Vjb25kYXJ5LXRpdGxl
PlNleCBIZWFsdGg8L3NlY29uZGFyeS10aXRsZT48L3RpdGxlcz48cGVyaW9kaWNhbD48ZnVsbC10
aXRsZT5TZXggSGVhbHRoPC9mdWxsLXRpdGxlPjwvcGVyaW9kaWNhbD48cGFnZXM+TlVMTDwvcGFn
ZXM+PHZvbHVtZT4yMTwvdm9sdW1lPjxudW1iZXI+MTwvbnVtYmVyPjxrZXl3b3Jkcz48a2V5d29y
ZD5NYWxlPC9rZXl3b3JkPjxrZXl3b3JkPkh1bWFuczwva2V5d29yZD48a2V5d29yZD5GZW1hbGU8
L2tleXdvcmQ+PGtleXdvcmQ+U2V4dWFsIFBhcnRuZXJzPC9rZXl3b3JkPjxrZXl3b3JkPlNleHVh
bCBCZWhhdmlvcjwva2V5d29yZD48a2V5d29yZD4qSElWIEluZmVjdGlvbnMvZXBpZGVtaW9sb2d5
PC9rZXl3b3JkPjxrZXl3b3JkPkNyb3NzLVNlY3Rpb25hbCBTdHVkaWVzPC9rZXl3b3JkPjxrZXl3
b3JkPipTZXh1YWxseSBUcmFuc21pdHRlZCBEaXNlYXNlcy9lcGlkZW1pb2xvZ3k8L2tleXdvcmQ+
PC9rZXl3b3Jkcz48ZGF0ZXM+PHllYXI+MjAyNDwveWVhcj48cHViLWRhdGVzPjxkYXRlPkZlYjwv
ZGF0ZT48L3B1Yi1kYXRlcz48L2RhdGVzPjxpc2JuPjE0NDktODk4NyAoRWxlY3Ryb25pYykmI3hE
OzE0NDgtNTAyOCAoTGlua2luZyk8L2lzYm4+PGFjY2Vzc2lvbi1udW0+MzgxMDUyMzc8L2FjY2Vz
c2lvbi1udW0+PHVybHM+PHJlbGF0ZWQtdXJscz48dXJsPmh0dHBzOi8vd3d3Lm5jYmkubmxtLm5p
aC5nb3YvcHVibWVkLzM4MTA1MjM3PC91cmw+PHVybD5odHRwczovL3d3dy5wdWJsaXNoLmNzaXJv
LmF1L3NoL3BkZi9TSDIzMTM0PC91cmw+PC9yZWxhdGVkLXVybHM+PC91cmxzPjxlbGVjdHJvbmlj
LXJlc291cmNlLW51bT4xMC4xMDcxL1NIMjMxMzQ8L2VsZWN0cm9uaWMtcmVzb3VyY2UtbnVtPjxy
ZW1vdGUtZGF0YWJhc2UtbmFtZT5NZWRsaW5lPC9yZW1vdGUtZGF0YWJhc2UtbmFtZT48cmVtb3Rl
LWRhdGFiYXNlLXByb3ZpZGVyPk5MTTwvcmVtb3RlLWRhdGFiYXNlLXByb3ZpZGVyPjwvcmVjb3Jk
PjwvQ2l0ZT48L0VuZE5vdGU+AG==
</w:fldData>
        </w:fldChar>
      </w:r>
      <w:r w:rsidR="009448ED">
        <w:instrText xml:space="preserve"> ADDIN EN.CITE </w:instrText>
      </w:r>
      <w:r w:rsidR="009448ED">
        <w:fldChar w:fldCharType="begin">
          <w:fldData xml:space="preserve">PEVuZE5vdGU+PENpdGU+PEF1dGhvcj5DYWx2ZXJ0PC9BdXRob3I+PFllYXI+MjAyNDwvWWVhcj48
UmVjTnVtPjQ5PC9SZWNOdW0+PERpc3BsYXlUZXh0PjxzdHlsZSBmYWNlPSJzdXBlcnNjcmlwdCI+
NDA8L3N0eWxlPjwvRGlzcGxheVRleHQ+PHJlY29yZD48cmVjLW51bWJlcj40OTwvcmVjLW51bWJl
cj48Zm9yZWlnbi1rZXlzPjxrZXkgYXBwPSJFTiIgZGItaWQ9IjVldHYyc3JzOHRmd3ByZTIyZmw1
Mng5OXd0cGRzemF6c3plZCIgdGltZXN0YW1wPSIxNzI2NTExNjgyIj40OTwva2V5PjwvZm9yZWln
bi1rZXlzPjxyZWYtdHlwZSBuYW1lPSJKb3VybmFsIEFydGljbGUiPjE3PC9yZWYtdHlwZT48Y29u
dHJpYnV0b3JzPjxhdXRob3JzPjxhdXRob3I+Q2FsdmVydCwgQy48L2F1dGhvcj48YXV0aG9yPlNj
b3R0LCBSLjwvYXV0aG9yPjxhdXRob3I+UGFsbWVyLCBNLjwvYXV0aG9yPjxhdXRob3I+RHViZSwg
QS48L2F1dGhvcj48YXV0aG9yPk1hcnN0b24sIE0uPC9hdXRob3I+PGF1dGhvcj5XZWxsaW5ncywg
Sy48L2F1dGhvcj48YXV0aG9yPlNsYXltYWtlciwgRS48L2F1dGhvcj48L2F1dGhvcnM+PC9jb250
cmlidXRvcnM+PGF1dGgtYWRkcmVzcz5GYWN1bHR5IG9mIEVwaWRlbWlvbG9neSBhbmQgUG9wdWxh
dGlvbiBIZWFsdGgsIExvbmRvbiBTY2hvb2wgb2YgSHlnaWVuZSBhbmQgVHJvcGljYWwgTWVkaWNp
bmUsIExvbmRvbiwgVUs7IGFuZCBVc2hlciBJbnN0aXR1dGUsIFVuaXZlcnNpdHkgb2YgRWRpbmJ1
cmdoLCBFZGluYnVyZ2gsIFVLLiYjeEQ7RmFjdWx0eSBvZiBFcGlkZW1pb2xvZ3kgYW5kIFBvcHVs
YXRpb24gSGVhbHRoLCBMb25kb24gU2Nob29sIG9mIEh5Z2llbmUgYW5kIFRyb3BpY2FsIE1lZGlj
aW5lLCBMb25kb24sIFVLLiYjeEQ7TWFsYXdpIEVwaWRlbWlvbG9naWNhbCBhbmQgSW50ZXJ2ZW50
aW9uIFJlc2VhcmNoIFVuaXQsIExpbG9uZ3dlLCBNYWxhd2kuJiN4RDtGYWN1bHR5IG9mIFB1Ymxp
YyBIZWFsdGggYW5kIFBvbGljeSwgTG9uZG9uIFNjaG9vbCBvZiBIeWdpZW5lIGFuZCBUcm9waWNh
bCBNZWRpY2luZSwgTG9uZG9uLCBVSy48L2F1dGgtYWRkcmVzcz48dGl0bGVzPjx0aXRsZT5SYXRl
cyBvZiBzZXh1YWwgcGFydG5lciBhY3F1aXNpdGlvbiBmcm9tIG5hdGlvbmFsbHkgcmVwcmVzZW50
YXRpdmUgc3VydmV5czogdmFyaWF0aW9uIGJldHdlZW4gY291bnRyaWVzIGFuZCBieSBhZ2UsIHNl
eCwgd2VhbHRoLCBwYXJ0bmVyIGFuZCBISVYgc3RhdHVzPC90aXRsZT48c2Vjb25kYXJ5LXRpdGxl
PlNleCBIZWFsdGg8L3NlY29uZGFyeS10aXRsZT48L3RpdGxlcz48cGVyaW9kaWNhbD48ZnVsbC10
aXRsZT5TZXggSGVhbHRoPC9mdWxsLXRpdGxlPjwvcGVyaW9kaWNhbD48cGFnZXM+TlVMTDwvcGFn
ZXM+PHZvbHVtZT4yMTwvdm9sdW1lPjxudW1iZXI+MTwvbnVtYmVyPjxrZXl3b3Jkcz48a2V5d29y
ZD5NYWxlPC9rZXl3b3JkPjxrZXl3b3JkPkh1bWFuczwva2V5d29yZD48a2V5d29yZD5GZW1hbGU8
L2tleXdvcmQ+PGtleXdvcmQ+U2V4dWFsIFBhcnRuZXJzPC9rZXl3b3JkPjxrZXl3b3JkPlNleHVh
bCBCZWhhdmlvcjwva2V5d29yZD48a2V5d29yZD4qSElWIEluZmVjdGlvbnMvZXBpZGVtaW9sb2d5
PC9rZXl3b3JkPjxrZXl3b3JkPkNyb3NzLVNlY3Rpb25hbCBTdHVkaWVzPC9rZXl3b3JkPjxrZXl3
b3JkPipTZXh1YWxseSBUcmFuc21pdHRlZCBEaXNlYXNlcy9lcGlkZW1pb2xvZ3k8L2tleXdvcmQ+
PC9rZXl3b3Jkcz48ZGF0ZXM+PHllYXI+MjAyNDwveWVhcj48cHViLWRhdGVzPjxkYXRlPkZlYjwv
ZGF0ZT48L3B1Yi1kYXRlcz48L2RhdGVzPjxpc2JuPjE0NDktODk4NyAoRWxlY3Ryb25pYykmI3hE
OzE0NDgtNTAyOCAoTGlua2luZyk8L2lzYm4+PGFjY2Vzc2lvbi1udW0+MzgxMDUyMzc8L2FjY2Vz
c2lvbi1udW0+PHVybHM+PHJlbGF0ZWQtdXJscz48dXJsPmh0dHBzOi8vd3d3Lm5jYmkubmxtLm5p
aC5nb3YvcHVibWVkLzM4MTA1MjM3PC91cmw+PHVybD5odHRwczovL3d3dy5wdWJsaXNoLmNzaXJv
LmF1L3NoL3BkZi9TSDIzMTM0PC91cmw+PC9yZWxhdGVkLXVybHM+PC91cmxzPjxlbGVjdHJvbmlj
LXJlc291cmNlLW51bT4xMC4xMDcxL1NIMjMxMzQ8L2VsZWN0cm9uaWMtcmVzb3VyY2UtbnVtPjxy
ZW1vdGUtZGF0YWJhc2UtbmFtZT5NZWRsaW5lPC9yZW1vdGUtZGF0YWJhc2UtbmFtZT48cmVtb3Rl
LWRhdGFiYXNlLXByb3ZpZGVyPk5MTTwvcmVtb3RlLWRhdGFiYXNlLXByb3ZpZGVyPjwvcmVjb3Jk
PjwvQ2l0ZT48L0VuZE5vdGU+AG==
</w:fldData>
        </w:fldChar>
      </w:r>
      <w:r w:rsidR="009448ED">
        <w:instrText xml:space="preserve"> ADDIN EN.CITE.DATA </w:instrText>
      </w:r>
      <w:r w:rsidR="009448ED">
        <w:fldChar w:fldCharType="end"/>
      </w:r>
      <w:r w:rsidR="00600572">
        <w:fldChar w:fldCharType="separate"/>
      </w:r>
      <w:r w:rsidR="009448ED" w:rsidRPr="009448ED">
        <w:rPr>
          <w:noProof/>
          <w:vertAlign w:val="superscript"/>
        </w:rPr>
        <w:t>40</w:t>
      </w:r>
      <w:r w:rsidR="00600572">
        <w:fldChar w:fldCharType="end"/>
      </w:r>
      <w:r w:rsidR="00537346">
        <w:t xml:space="preserve"> Differences in the extent of </w:t>
      </w:r>
      <w:r w:rsidR="00FC34B3">
        <w:t>mutual monogam</w:t>
      </w:r>
      <w:r w:rsidR="00537346">
        <w:t>y between</w:t>
      </w:r>
      <w:r w:rsidR="002A4229">
        <w:t xml:space="preserve"> marital,</w:t>
      </w:r>
      <w:r w:rsidR="00537346">
        <w:t xml:space="preserve"> regular and casual partnerships will affect incidence risk, </w:t>
      </w:r>
      <w:r w:rsidR="00FC34B3">
        <w:t xml:space="preserve">unless this is offset by condom use or PrEP. </w:t>
      </w:r>
      <w:r w:rsidR="00537346">
        <w:t xml:space="preserve">Our analyses were </w:t>
      </w:r>
      <w:r w:rsidR="00FC34B3">
        <w:t>adjusted for partner acquisition and condom use</w:t>
      </w:r>
      <w:r w:rsidR="00537346">
        <w:t xml:space="preserve"> at the individual</w:t>
      </w:r>
      <w:r w:rsidR="00722F82">
        <w:t>-</w:t>
      </w:r>
      <w:r w:rsidR="00537346">
        <w:t>level but</w:t>
      </w:r>
      <w:r w:rsidR="00FC34B3">
        <w:t xml:space="preserve"> </w:t>
      </w:r>
      <w:r w:rsidR="00537346">
        <w:t>we did not capture population-level differences in partnership characteristics.</w:t>
      </w:r>
      <w:r w:rsidR="0006181C">
        <w:t xml:space="preserve"> </w:t>
      </w:r>
      <w:r w:rsidR="00185CE8">
        <w:t xml:space="preserve">  Selection effects caused by differences in partnership behaviours might also explain the different effects of circumcision for younger and older men.  Our results suggest that older men who are circumcised have a different risk profile to younger men, one that has not been captured in our analysis. </w:t>
      </w:r>
      <w:r w:rsidR="00384615">
        <w:t>Additionally, w</w:t>
      </w:r>
      <w:r w:rsidR="00185CE8">
        <w:t>e were unable to distinguish medical from traditional circumcision, and older men may</w:t>
      </w:r>
      <w:r w:rsidR="0041486B">
        <w:t xml:space="preserve"> </w:t>
      </w:r>
      <w:r w:rsidR="00185CE8">
        <w:t>be more likely that younger men to have undergone a procedure that is less effective for HIV prevention.</w:t>
      </w:r>
    </w:p>
    <w:p w14:paraId="32260DAF" w14:textId="028C90B1" w:rsidR="00537346" w:rsidRPr="00537346" w:rsidRDefault="00537346" w:rsidP="009C3C97">
      <w:r w:rsidRPr="00537346">
        <w:t>The importance of new partners and the largely protective effect of marriage</w:t>
      </w:r>
      <w:r w:rsidR="00513865">
        <w:t>, also seen by others</w:t>
      </w:r>
      <w:r w:rsidR="009448ED">
        <w:fldChar w:fldCharType="begin">
          <w:fldData xml:space="preserve">PEVuZE5vdGU+PENpdGU+PEF1dGhvcj5OeWFidXRpPC9BdXRob3I+PFllYXI+MjAyMTwvWWVhcj48
UmVjTnVtPjY1PC9SZWNOdW0+PERpc3BsYXlUZXh0PjxzdHlsZSBmYWNlPSJzdXBlcnNjcmlwdCI+
Niw5LDEwLDE1LDE4LDIxLDIyLDI4LDQzPC9zdHlsZT48L0Rpc3BsYXlUZXh0PjxyZWNvcmQ+PHJl
Yy1udW1iZXI+NjU8L3JlYy1udW1iZXI+PGZvcmVpZ24ta2V5cz48a2V5IGFwcD0iRU4iIGRiLWlk
PSI1ZXR2MnNyczh0ZndwcmUyMmZsNTJ4OTl3dHBkc3phenN6ZWQiIHRpbWVzdGFtcD0iMTc1NDMw
OTU3NiI+NjU8L2tleT48L2ZvcmVpZ24ta2V5cz48cmVmLXR5cGUgbmFtZT0iSm91cm5hbCBBcnRp
Y2xlIj4xNzwvcmVmLXR5cGU+PGNvbnRyaWJ1dG9ycz48YXV0aG9ycz48YXV0aG9yPk55YWJ1dGks
IE1hcmlseW4gTi48L2F1dGhvcj48YXV0aG9yPlBldGVyc2VuLCBNYXlhIEwuPC9hdXRob3I+PGF1
dGhvcj5CdWt1c2ksIEVsaXphYmV0aCBBLjwvYXV0aG9yPjxhdXRob3I+S2FteWEsIE1vc2VzIFIu
PC9hdXRob3I+PGF1dGhvcj5Nd2FuZ3dhLCBGbG9yZW5jZTwvYXV0aG9yPjxhdXRob3I+S2FiYW1p
LCBKYW5lPC9hdXRob3I+PGF1dGhvcj5TYW5nLCBOb3J0b248L2F1dGhvcj48YXV0aG9yPkNoYXJs
ZWJvaXMsIEVkd2luIEQuPC9hdXRob3I+PGF1dGhvcj5CYWx6ZXIsIExhdXJhIEIuPC9hdXRob3I+
PGF1dGhvcj5TY2h3YWIsIEpvc2h1YSBELjwvYXV0aG9yPjxhdXRob3I+Q2FtbGluLCBDYXJvbCBT
LjwvYXV0aG9yPjxhdXRob3I+QmxhY2ssIERvdWdsYXM8L2F1dGhvcj48YXV0aG9yPkNsYXJrLCBU
YW1hcmEgRC48L2F1dGhvcj48YXV0aG9yPkNoYW1pZSwgR2FicmllbDwvYXV0aG9yPjxhdXRob3I+
SGF2bGlyLCBEaWFuZSBWLjwvYXV0aG9yPjxhdXRob3I+QXlpZWtvLCBKYW1lczwvYXV0aG9yPjwv
YXV0aG9ycz48L2NvbnRyaWJ1dG9ycz48dGl0bGVzPjx0aXRsZT5DaGFyYWN0ZXJpc3RpY3Mgb2Yg
SElWIHNlcm9jb252ZXJ0ZXJzIGluIHRoZSBzZXR0aW5nIG9mIHVuaXZlcnNhbCB0ZXN0IGFuZCB0
cmVhdDogUmVzdWx0cyBmcm9tIHRoZSBTRUFSQ0ggdHJpYWwgaW4gcnVyYWwgVWdhbmRhIGFuZCBL
ZW55YTwvdGl0bGU+PHNlY29uZGFyeS10aXRsZT5QTE9TIE9ORTwvc2Vjb25kYXJ5LXRpdGxlPjwv
dGl0bGVzPjxwZXJpb2RpY2FsPjxmdWxsLXRpdGxlPlBMb1MgT25lPC9mdWxsLXRpdGxlPjxhYmJy
LTE+UGxvUyBvbmU8L2FiYnItMT48L3BlcmlvZGljYWw+PHBhZ2VzPmUwMjQzMTY3PC9wYWdlcz48
dm9sdW1lPjE2PC92b2x1bWU+PG51bWJlcj4yPC9udW1iZXI+PGRhdGVzPjx5ZWFyPjIwMjE8L3ll
YXI+PC9kYXRlcz48cHVibGlzaGVyPlB1YmxpYyBMaWJyYXJ5IG9mIFNjaWVuY2U8L3B1Ymxpc2hl
cj48dXJscz48cmVsYXRlZC11cmxzPjx1cmw+aHR0cHM6Ly9kb2kub3JnLzEwLjEzNzEvam91cm5h
bC5wb25lLjAyNDMxNjc8L3VybD48dXJsPmh0dHBzOi8vam91cm5hbHMucGxvcy5vcmcvcGxvc29u
ZS9hcnRpY2xlL2ZpbGU/aWQ9MTAuMTM3MS9qb3VybmFsLnBvbmUuMDI0MzE2NyZhbXA7dHlwZT1w
cmludGFibGU8L3VybD48L3JlbGF0ZWQtdXJscz48L3VybHM+PGVsZWN0cm9uaWMtcmVzb3VyY2Ut
bnVtPjEwLjEzNzEvam91cm5hbC5wb25lLjAyNDMxNjc8L2VsZWN0cm9uaWMtcmVzb3VyY2UtbnVt
PjwvcmVjb3JkPjwvQ2l0ZT48Q2l0ZT48QXV0aG9yPkVkZWxzdGVpbjwvQXV0aG9yPjxZZWFyPjIw
MTU8L1llYXI+PFJlY051bT4xNzwvUmVjTnVtPjxyZWNvcmQ+PHJlYy1udW1iZXI+MTc8L3JlYy1u
dW1iZXI+PGZvcmVpZ24ta2V5cz48a2V5IGFwcD0iRU4iIGRiLWlkPSI1ZXR2MnNyczh0ZndwcmUy
MmZsNTJ4OTl3dHBkc3phenN6ZWQiIHRpbWVzdGFtcD0iMTcyNjUxMTAyNSI+MTc8L2tleT48L2Zv
cmVpZ24ta2V5cz48cmVmLXR5cGUgbmFtZT0iSm91cm5hbCBBcnRpY2xlIj4xNzwvcmVmLXR5cGU+
PGNvbnRyaWJ1dG9ycz48YXV0aG9ycz48YXV0aG9yPkVkZWxzdGVpbiwgWi4gUi48L2F1dGhvcj48
YXV0aG9yPlNhbnRlbGxpLCBKLiBTLjwvYXV0aG9yPjxhdXRob3I+SGVsbGVyaW5nZXIsIFMuPC9h
dXRob3I+PGF1dGhvcj5TY2h1eWxlciwgQS4gQy48L2F1dGhvcj48YXV0aG9yPldlaSwgWS48L2F1
dGhvcj48YXV0aG9yPk1hdGh1ciwgUy48L2F1dGhvcj48YXV0aG9yPlNvbmcsIFguPC9hdXRob3I+
PGF1dGhvcj5MdXRhbG8sIFQuPC9hdXRob3I+PGF1dGhvcj5OYWx1Z29kYSwgRi48L2F1dGhvcj48
YXV0aG9yPkdyYXksIFIuIEguPC9hdXRob3I+PGF1dGhvcj5XYXdlciwgTS4gSi48L2F1dGhvcj48
YXV0aG9yPlNlcndhZGRhLCBELiBNLjwvYXV0aG9yPjwvYXV0aG9ycz48L2NvbnRyaWJ1dG9ycz48
YXV0aC1hZGRyZXNzPkhJViBDZW50ZXIgZm9yIENsaW5pY2FsIGFuZCBCZWhhdmlvcmFsIFN0dWRp
ZXMsIE5ldyBZb3JrIFN0YXRlIFBzeWNoaWF0cmljIEluc3RpdHV0ZSBhbmQgQ29sdW1iaWEgVW5p
dmVyc2l0eSwgMTA1MSBSaXZlcnNpZGUgRHIuLCBOZXcgWW9yaywgTlksIFVTQS4gRWxlY3Ryb25p
YyBhZGRyZXNzOiB6b2UuZWRlbHN0ZWluQGdtYWlsLmNvbS4mI3hEO0NvbHVtYmlhIFVuaXZlcnNp
dHkgTWFpbG1hbiBTY2hvb2wgb2YgUHVibGljIEhlYWx0aCwgNzIyIFcuIDE2OHRoIFN0LiwgTmV3
IFlvcmssIE5ZLCBVU0EuJiN4RDtSYWthaSBIZWFsdGggU2NpZW5jZXMgUHJvZ3JhbSwgVWdhbmRh
IFZpcnVzIFJlc2VhcmNoIEluc3RpdHV0ZSwgRW50ZWJiZSwgVWdhbmRhLiYjeEQ7Sm9obnMgSG9w
a2lucyBCbG9vbWJlcmcgU2Nob29sIG9mIFB1YmxpYyBIZWFsdGgsIDYxNSBOLiBXb2xmZSBTdC4s
IEJhbHRpbW9yZSwgTUQsIFVTQS48L2F1dGgtYWRkcmVzcz48dGl0bGVzPjx0aXRsZT5GYWN0b3Jz
IGFzc29jaWF0ZWQgd2l0aCBpbmNpZGVudCBISVYgaW5mZWN0aW9uIHZlcnN1cyBwcmV2YWxlbnQg
aW5mZWN0aW9uIGFtb25nIHlvdXRoIGluIFJha2FpLCBVZ2FuZGE8L3RpdGxlPjxzZWNvbmRhcnkt
dGl0bGU+SiBFcGlkZW1pb2wgR2xvYiBIZWFsdGg8L3NlY29uZGFyeS10aXRsZT48YWx0LXRpdGxl
PkpvdXJuYWwgb2YgZXBpZGVtaW9sb2d5IGFuZCBnbG9iYWwgaGVhbHRoPC9hbHQtdGl0bGU+PC90
aXRsZXM+PHBlcmlvZGljYWw+PGZ1bGwtdGl0bGU+SiBFcGlkZW1pb2wgR2xvYiBIZWFsdGg8L2Z1
bGwtdGl0bGU+PGFiYnItMT5Kb3VybmFsIG9mIGVwaWRlbWlvbG9neSBhbmQgZ2xvYmFsIGhlYWx0
aDwvYWJici0xPjwvcGVyaW9kaWNhbD48YWx0LXBlcmlvZGljYWw+PGZ1bGwtdGl0bGU+SiBFcGlk
ZW1pb2wgR2xvYiBIZWFsdGg8L2Z1bGwtdGl0bGU+PGFiYnItMT5Kb3VybmFsIG9mIGVwaWRlbWlv
bG9neSBhbmQgZ2xvYmFsIGhlYWx0aDwvYWJici0xPjwvYWx0LXBlcmlvZGljYWw+PHBhZ2VzPjg1
LTkxPC9wYWdlcz48dm9sdW1lPjU8L3ZvbHVtZT48bnVtYmVyPjE8L251bWJlcj48ZWRpdGlvbj4y
MDE1LzAyLzI0PC9lZGl0aW9uPjxrZXl3b3Jkcz48a2V5d29yZD5BZG9sZXNjZW50PC9rZXl3b3Jk
PjxrZXl3b3JkPkFkdWx0PC9rZXl3b3JkPjxrZXl3b3JkPkZlbWFsZTwva2V5d29yZD48a2V5d29y
ZD5ISVYgSW5mZWN0aW9ucy8qZXBpZGVtaW9sb2d5PC9rZXl3b3JkPjxrZXl3b3JkPkh1bWFuczwv
a2V5d29yZD48a2V5d29yZD5JbmNpZGVuY2U8L2tleXdvcmQ+PGtleXdvcmQ+TG9uZ2l0dWRpbmFs
IFN0dWRpZXM8L2tleXdvcmQ+PGtleXdvcmQ+TWFsZTwva2V5d29yZD48a2V5d29yZD5NYXJyaWFn
ZS9zdGF0aXN0aWNzICZhbXA7IG51bWVyaWNhbCBkYXRhPC9rZXl3b3JkPjxrZXl3b3JkPlByZXZh
bGVuY2U8L2tleXdvcmQ+PGtleXdvcmQ+UHJvc3BlY3RpdmUgU3R1ZGllczwva2V5d29yZD48a2V5
d29yZD5SaXNrIEZhY3RvcnM8L2tleXdvcmQ+PGtleXdvcmQ+U2V4dWFsIEJlaGF2aW9yL3N0YXRp
c3RpY3MgJmFtcDsgbnVtZXJpY2FsIGRhdGE8L2tleXdvcmQ+PGtleXdvcmQ+VWdhbmRhL2VwaWRl
bWlvbG9neTwva2V5d29yZD48a2V5d29yZD5Zb3VuZyBBZHVsdDwva2V5d29yZD48L2tleXdvcmRz
PjxkYXRlcz48eWVhcj4yMDE1PC95ZWFyPjxwdWItZGF0ZXM+PGRhdGU+TWFyPC9kYXRlPjwvcHVi
LWRhdGVzPjwvZGF0ZXM+PGlzYm4+MjIxMC02MDA2PC9pc2JuPjxhY2Nlc3Npb24tbnVtPjI1NzAw
OTI3PC9hY2Nlc3Npb24tbnVtPjx1cmxzPjxyZWxhdGVkLXVybHM+PHVybD5odHRwOi8vYWMuZWxz
LWNkbi5jb20vUzIyMTA2MDA2MTQwMDA4MjMvMS1zMi4wLVMyMjEwNjAwNjE0MDAwODIzLW1haW4u
cGRmP190aWQ9NzhhOTA3YmUtZDE5Yi0xMWU1LWJlMzctMDAwMDBhYWIwZjZjJmFtcDthY2RuYXQ9
MTQ1NTI5MDMxOF8wYWNjY2RhZDY2YjI0NDk2Y2JiM2Y5ZDhiZGY5NDRhZTwvdXJsPjwvcmVsYXRl
ZC11cmxzPjwvdXJscz48ZWxlY3Ryb25pYy1yZXNvdXJjZS1udW0+MTAuMTAxNi9qLmplZ2guMjAx
NC4wOS4wMDM8L2VsZWN0cm9uaWMtcmVzb3VyY2UtbnVtPjxyZW1vdGUtZGF0YWJhc2UtcHJvdmlk
ZXI+TmxtPC9yZW1vdGUtZGF0YWJhc2UtcHJvdmlkZXI+PGxhbmd1YWdlPmVuZzwvbGFuZ3VhZ2U+
PC9yZWNvcmQ+PC9DaXRlPjxDaXRlPjxBdXRob3I+TWF0aHVyPC9BdXRob3I+PFllYXI+MjAxNTwv
WWVhcj48UmVjTnVtPjMwPC9SZWNOdW0+PHJlY29yZD48cmVjLW51bWJlcj4zMDwvcmVjLW51bWJl
cj48Zm9yZWlnbi1rZXlzPjxrZXkgYXBwPSJFTiIgZGItaWQ9IjVldHYyc3JzOHRmd3ByZTIyZmw1
Mng5OXd0cGRzemF6c3plZCIgdGltZXN0YW1wPSIxNzI2NTExMDI1Ij4zMDwva2V5PjwvZm9yZWln
bi1rZXlzPjxyZWYtdHlwZSBuYW1lPSJKb3VybmFsIEFydGljbGUiPjE3PC9yZWYtdHlwZT48Y29u
dHJpYnV0b3JzPjxhdXRob3JzPjxhdXRob3I+TWF0aHVyLCBTLjwvYXV0aG9yPjxhdXRob3I+V2Vp
LCBZLjwvYXV0aG9yPjxhdXRob3I+WmhvbmcsIFguPC9hdXRob3I+PGF1dGhvcj5Tb25nLCBYLjwv
YXV0aG9yPjxhdXRob3I+TmFsdWdvZGEsIEYuPC9hdXRob3I+PGF1dGhvcj5MdXRhbG8sIFQuPC9h
dXRob3I+PGF1dGhvcj5XYXdlciwgTS48L2F1dGhvcj48YXV0aG9yPkdyYXksIFIuPC9hdXRob3I+
PGF1dGhvcj5TZXJ3YWRkYSwgRC48L2F1dGhvcj48YXV0aG9yPlNhbnRlbGxpLCBKLiBTLjwvYXV0
aG9yPjwvYXV0aG9ycz48L2NvbnRyaWJ1dG9ycz48YXV0aC1hZGRyZXNzPipIZWlsYnJ1bm4gRGVw
YXJ0bWVudCBvZiBQb3B1bGF0aW9uIGFuZCBGYW1pbHkgSGVhbHRoLCBDb2x1bWJpYSBVbml2ZXJz
aXR5IE1haWxtYW4gU2Nob29sIG9mIFB1YmxpYyBIZWFsdGgsIE5ldyBZb3JrLCBOWTsgZGFnZ2Vy
RGVwYXJ0bWVudCBvZiBCaW9zdGF0aXN0aWNzLCBDb2x1bWJpYSBVbml2ZXJzaXR5IE1haWxtYW4g
U2Nob29sIG9mIFB1YmxpYyBIZWFsdGg7IGRvdWJsZSBkYWdnZXJSYWthaSBIZWFsdGggU2NpZW5j
ZXMgUHJvZ3JhbSwgVWdhbmRhIFZpcnVzIFJlc2VhcmNoIEluc3RpdHV0ZSwgRW50ZWJiZSwgVWdh
bmRhOyBhbmQgc2VjdGlvbiBzaWduRGVwYXJ0bWVudCBvZiBFcGlkZW1pb2xvZ3ksIEpvaG5zIEhv
cGtpbnMgVW5pdmVyc2l0eSBCbG9vbWJlcmcgU2Nob29sIG9mIFB1YmxpYyBIZWFsdGgsIEJhbHRp
bW9yZSwgTUQuPC9hdXRoLWFkZHJlc3M+PHRpdGxlcz48dGl0bGU+UGFydG5lciBDaGFyYWN0ZXJp
c3RpY3MgQXNzb2NpYXRlZCBXaXRoIEhJViBBY3F1aXNpdGlvbiBBbW9uZyBZb3V0aCBpbiBSYWth
aSwgVWdhbmRhPC90aXRsZT48c2Vjb25kYXJ5LXRpdGxlPkogQWNxdWlyIEltbXVuZSBEZWZpYyBT
eW5kcjwvc2Vjb25kYXJ5LXRpdGxlPjxhbHQtdGl0bGU+Sm91cm5hbCBvZiBhY3F1aXJlZCBpbW11
bmUgZGVmaWNpZW5jeSBzeW5kcm9tZXMgKDE5OTkpPC9hbHQtdGl0bGU+PC90aXRsZXM+PHBlcmlv
ZGljYWw+PGZ1bGwtdGl0bGU+SiBBY3F1aXIgSW1tdW5lIERlZmljIFN5bmRyPC9mdWxsLXRpdGxl
PjxhYmJyLTE+Sm91cm5hbCBvZiBhY3F1aXJlZCBpbW11bmUgZGVmaWNpZW5jeSBzeW5kcm9tZXMg
KDE5OTkpPC9hYmJyLTE+PC9wZXJpb2RpY2FsPjxhbHQtcGVyaW9kaWNhbD48ZnVsbC10aXRsZT5K
IEFjcXVpciBJbW11bmUgRGVmaWMgU3luZHI8L2Z1bGwtdGl0bGU+PGFiYnItMT5Kb3VybmFsIG9m
IGFjcXVpcmVkIGltbXVuZSBkZWZpY2llbmN5IHN5bmRyb21lcyAoMTk5OSk8L2FiYnItMT48L2Fs
dC1wZXJpb2RpY2FsPjxwYWdlcz43NS04NDwvcGFnZXM+PHZvbHVtZT42OTwvdm9sdW1lPjxudW1i
ZXI+MTwvbnVtYmVyPjxlZGl0aW9uPjIwMTUvMDEvMjc8L2VkaXRpb24+PGtleXdvcmRzPjxrZXl3
b3JkPkFkb2xlc2NlbnQ8L2tleXdvcmQ+PGtleXdvcmQ+Q29ob3J0IFN0dWRpZXM8L2tleXdvcmQ+
PGtleXdvcmQ+RmVtYWxlPC9rZXl3b3JkPjxrZXl3b3JkPkhJViBJbmZlY3Rpb25zL2VwaWRlbWlv
bG9neS8qdHJhbnNtaXNzaW9uPC9rZXl3b3JkPjxrZXl3b3JkPkh1bWFuczwva2V5d29yZD48a2V5
d29yZD5JbmNpZGVuY2U8L2tleXdvcmQ+PGtleXdvcmQ+SW50ZXJ2aWV3cyBhcyBUb3BpYzwva2V5
d29yZD48a2V5d29yZD5Mb25naXR1ZGluYWwgU3R1ZGllczwva2V5d29yZD48a2V5d29yZD5NYWxl
PC9rZXl3b3JkPjxrZXl3b3JkPipSaXNrLVRha2luZzwva2V5d29yZD48a2V5d29yZD5SdXJhbCBQ
b3B1bGF0aW9uPC9rZXl3b3JkPjxrZXl3b3JkPipTZXh1YWwgQmVoYXZpb3I8L2tleXdvcmQ+PGtl
eXdvcmQ+KlNleHVhbCBQYXJ0bmVyczwva2V5d29yZD48a2V5d29yZD5VZ2FuZGE8L2tleXdvcmQ+
PGtleXdvcmQ+WW91bmcgQWR1bHQ8L2tleXdvcmQ+PC9rZXl3b3Jkcz48ZGF0ZXM+PHllYXI+MjAx
NTwveWVhcj48cHViLWRhdGVzPjxkYXRlPk1heSAxPC9kYXRlPjwvcHViLWRhdGVzPjwvZGF0ZXM+
PGlzYm4+MTUyNS00MTM1PC9pc2JuPjxhY2Nlc3Npb24tbnVtPjI1NjIyMDU4PC9hY2Nlc3Npb24t
bnVtPjx1cmxzPjxyZWxhdGVkLXVybHM+PHVybD5odHRwOi8vZ3JhcGhpY3MudHgub3ZpZC5jb20v
b3ZmdHBkZnMvRlBERE5DSkNNR1BPSkgwMC9mczA0Ny9vdmZ0L2xpdmUvZ3YwMjQvMDAxMjYzMzQv
MDAxMjYzMzQtMjAxNTA1MDEwLTAwMDExLnBkZjwvdXJsPjwvcmVsYXRlZC11cmxzPjwvdXJscz48
Y3VzdG9tMj5QbWM0NDI0MDk1PC9jdXN0b20yPjxjdXN0b202Pk5paG1zNjU2NTk3PC9jdXN0b202
PjxlbGVjdHJvbmljLXJlc291cmNlLW51bT4xMC4xMDk3L3FhaS4wMDAwMDAwMDAwMDAwNTM5PC9l
bGVjdHJvbmljLXJlc291cmNlLW51bT48cmVtb3RlLWRhdGFiYXNlLXByb3ZpZGVyPk5sbTwvcmVt
b3RlLWRhdGFiYXNlLXByb3ZpZGVyPjxsYW5ndWFnZT5lbmc8L2xhbmd1YWdlPjwvcmVjb3JkPjwv
Q2l0ZT48Q2l0ZT48QXV0aG9yPlNhbnRlbGxpPC9BdXRob3I+PFllYXI+MjAxNTwvWWVhcj48UmVj
TnVtPjM4PC9SZWNOdW0+PHJlY29yZD48cmVjLW51bWJlcj4zODwvcmVjLW51bWJlcj48Zm9yZWln
bi1rZXlzPjxrZXkgYXBwPSJFTiIgZGItaWQ9IjVldHYyc3JzOHRmd3ByZTIyZmw1Mng5OXd0cGRz
emF6c3plZCIgdGltZXN0YW1wPSIxNzI2NTExMDI1Ij4zODwva2V5PjwvZm9yZWlnbi1rZXlzPjxy
ZWYtdHlwZSBuYW1lPSJKb3VybmFsIEFydGljbGUiPjE3PC9yZWYtdHlwZT48Y29udHJpYnV0b3Jz
PjxhdXRob3JzPjxhdXRob3I+U2FudGVsbGksIEouIFMuPC9hdXRob3I+PGF1dGhvcj5FZGVsc3Rl
aW4sIFouIFIuPC9hdXRob3I+PGF1dGhvcj5XZWksIFkuPC9hdXRob3I+PGF1dGhvcj5NYXRodXIs
IFMuPC9hdXRob3I+PGF1dGhvcj5Tb25nLCBYLjwvYXV0aG9yPjxhdXRob3I+U2NodXlsZXIsIEEu
PC9hdXRob3I+PGF1dGhvcj5OYWx1Z29kYSwgRi48L2F1dGhvcj48YXV0aG9yPkx1dGFsbywgVC48
L2F1dGhvcj48YXV0aG9yPkdyYXksIFIuPC9hdXRob3I+PGF1dGhvcj5XYXdlciwgTS48L2F1dGhv
cj48YXV0aG9yPlNlcndhZGRhLCBELjwvYXV0aG9yPjwvYXV0aG9ycz48L2NvbnRyaWJ1dG9ycz48
YXV0aC1hZGRyZXNzPmFDb2x1bWJpYSBVbml2ZXJzaXR5IE1haWxtYW4gU2Nob29sIG9mIFB1Ymxp
YyBIZWFsdGggYkhJViBDZW50ZXIgZm9yIENsaW5pY2FsIGFuZCBCZWhhdmlvcmFsIFN0dWRpZXMs
IENvbHVtYmlhIFVuaXZlcnNpdHksIE5ldyBZb3JrLCBOZXcgWW9yaywgVVNBIGNSYWthaSBIZWFs
dGggU2NpZW5jZXMgUHJvZ3JhbSwgVWdhbmRhIFZpcnVzIFJlc2VhcmNoIEluc3RpdHV0ZSwgRW50
ZWJiZSwgVWdhbmRhIGRCbG9vbWJlcmcgU2Nob29sIG9mIFB1YmxpYyBIZWFsdGgsIEpvaG5zIEhv
cGtpbnMgVW5pdmVyc2l0eSwgQmFsdGltb3JlLCBNYXJ5bGFuZCwgVVNBLjwvYXV0aC1hZGRyZXNz
Pjx0aXRsZXM+PHRpdGxlPlRyZW5kcyBpbiBISVYgYWNxdWlzaXRpb24sIHJpc2sgZmFjdG9ycyBh
bmQgcHJldmVudGlvbiBwb2xpY2llcyBhbW9uZyB5b3V0aCBpbiBVZ2FuZGEsIDE5OTktMjAxMTwv
dGl0bGU+PHNlY29uZGFyeS10aXRsZT5BaWRzPC9zZWNvbmRhcnktdGl0bGU+PGFsdC10aXRsZT5B
SURTIChMb25kb24sIEVuZ2xhbmQpPC9hbHQtdGl0bGU+PC90aXRsZXM+PHBlcmlvZGljYWw+PGZ1
bGwtdGl0bGU+QUlEUzwvZnVsbC10aXRsZT48YWJici0xPkFpZHM8L2FiYnItMT48L3BlcmlvZGlj
YWw+PHBhZ2VzPjIxMS05PC9wYWdlcz48dm9sdW1lPjI5PC92b2x1bWU+PG51bWJlcj4yPC9udW1i
ZXI+PGVkaXRpb24+MjAxNC8xMi8yNDwvZWRpdGlvbj48a2V5d29yZHM+PGtleXdvcmQ+QWRvbGVz
Y2VudDwva2V5d29yZD48a2V5d29yZD5BZHVsdDwva2V5d29yZD48a2V5d29yZD5BbnRpcmV0cm92
aXJhbCBUaGVyYXB5LCBIaWdobHkgQWN0aXZlPC9rZXl3b3JkPjxrZXl3b3JkPkNpcmN1bWNpc2lv
biwgTWFsZTwva2V5d29yZD48a2V5d29yZD5GZW1hbGU8L2tleXdvcmQ+PGtleXdvcmQ+SElWIElu
ZmVjdGlvbnMvKmVwaWRlbWlvbG9neS8qcHJldmVudGlvbiAmYW1wOyBjb250cm9sPC9rZXl3b3Jk
PjxrZXl3b3JkPkhJViBTZXJvcG9zaXRpdml0eS9lcGlkZW1pb2xvZ3k8L2tleXdvcmQ+PGtleXdv
cmQ+KkhlYWx0aCBQb2xpY3k8L2tleXdvcmQ+PGtleXdvcmQ+SHVtYW5zPC9rZXl3b3JkPjxrZXl3
b3JkPkluY2lkZW5jZTwva2V5d29yZD48a2V5d29yZD5Mb25naXR1ZGluYWwgU3R1ZGllczwva2V5
d29yZD48a2V5d29yZD5NYWxlPC9rZXl3b3JkPjxrZXl3b3JkPk1hcnJpYWdlPC9rZXl3b3JkPjxr
ZXl3b3JkPlByb3NwZWN0aXZlIFN0dWRpZXM8L2tleXdvcmQ+PGtleXdvcmQ+UmlzayBGYWN0b3Jz
PC9rZXl3b3JkPjxrZXl3b3JkPipTZXh1YWwgQmVoYXZpb3I8L2tleXdvcmQ+PGtleXdvcmQ+U2V4
dWFsIFBhcnRuZXJzPC9rZXl3b3JkPjxrZXl3b3JkPlVnYW5kYS9lcGlkZW1pb2xvZ3k8L2tleXdv
cmQ+PGtleXdvcmQ+WW91bmcgQWR1bHQ8L2tleXdvcmQ+PC9rZXl3b3Jkcz48ZGF0ZXM+PHllYXI+
MjAxNTwveWVhcj48cHViLWRhdGVzPjxkYXRlPkphbiAxNDwvZGF0ZT48L3B1Yi1kYXRlcz48L2Rh
dGVzPjxpc2JuPjAyNjktOTM3MDwvaXNibj48YWNjZXNzaW9uLW51bT4yNTUzNTc1MzwvYWNjZXNz
aW9uLW51bT48dXJscz48cmVsYXRlZC11cmxzPjx1cmw+aHR0cDovL2dyYXBoaWNzLnR4Lm92aWQu
Y29tL292ZnRwZGZzL0ZQREROQ0pDTUdQT0pIMDAvZnMwNDYvb3ZmdC9saXZlL2d2MDIzLzAwMDAy
MDMwLzAwMDAyMDMwLTIwMTUwMTE0MC0wMDAwOS5wZGY8L3VybD48L3JlbGF0ZWQtdXJscz48L3Vy
bHM+PGVsZWN0cm9uaWMtcmVzb3VyY2UtbnVtPjEwLjEwOTcvcWFkLjAwMDAwMDAwMDAwMDA1MzM8
L2VsZWN0cm9uaWMtcmVzb3VyY2UtbnVtPjxyZW1vdGUtZGF0YWJhc2UtcHJvdmlkZXI+TmxtPC9y
ZW1vdGUtZGF0YWJhc2UtcHJvdmlkZXI+PGxhbmd1YWdlPmVuZzwvbGFuZ3VhZ2U+PC9yZWNvcmQ+
PC9DaXRlPjxDaXRlPjxBdXRob3I+TmFsdWdvZGE8L0F1dGhvcj48WWVhcj4yMDE0PC9ZZWFyPjxS
ZWNOdW0+MzQ8L1JlY051bT48cmVjb3JkPjxyZWMtbnVtYmVyPjM0PC9yZWMtbnVtYmVyPjxmb3Jl
aWduLWtleXM+PGtleSBhcHA9IkVOIiBkYi1pZD0iNWV0djJzcnM4dGZ3cHJlMjJmbDUyeDk5d3Rw
ZHN6YXpzemVkIiB0aW1lc3RhbXA9IjE3MjY1MTEwMjUiPjM0PC9rZXk+PC9mb3JlaWduLWtleXM+
PHJlZi10eXBlIG5hbWU9IkpvdXJuYWwgQXJ0aWNsZSI+MTc8L3JlZi10eXBlPjxjb250cmlidXRv
cnM+PGF1dGhvcnM+PGF1dGhvcj5OYWx1Z29kYSwgRi48L2F1dGhvcj48YXV0aG9yPkd1d2F0dWRk
ZSwgRC48L2F1dGhvcj48YXV0aG9yPkJ3YW5pbmthLCBKLiBCLjwvYXV0aG9yPjxhdXRob3I+TWFr
dW1iaSwgRi4gRS48L2F1dGhvcj48YXV0aG9yPkx1dGFsbywgVC48L2F1dGhvcj48YXV0aG9yPkth
Z2FheWksIEouPC9hdXRob3I+PGF1dGhvcj5TZXdhbmthbWJvLCBOLiBLLjwvYXV0aG9yPjxhdXRo
b3I+S2lnb3ppLCBHLjwvYXV0aG9yPjxhdXRob3I+U2Vyd2FkZGEsIEQuIE0uPC9hdXRob3I+PGF1
dGhvcj5Lb25nLCBYLjwvYXV0aG9yPjxhdXRob3I+V2F3ZXIsIE0uIEouPC9hdXRob3I+PGF1dGhv
cj5XYWJ3aXJlLU1hbmdlbiwgRi48L2F1dGhvcj48YXV0aG9yPkdyYXksIFIuIEguPC9hdXRob3I+
PC9hdXRob3JzPjwvY29udHJpYnV0b3JzPjxhdXRoLWFkZHJlc3M+KlJha2FpIEhlYWx0aCBTY2ll
bmNlcyBQcm9ncmFtLCBFbnRlYmJlLCBVZ2FuZGE7IGRhZ2dlck1ha2VyZXJlIFVuaXZlcnNpdHkg
U2Nob29sIG9mIFB1YmxpYyBIZWFsdGgsIEthbXBhbGEsIFVnYW5kYTsgZG91YmxlIGRhZ2dlclVn
YW5kYSBWaXJ1cyBSZXNlYXJjaCBJbnN0aXR1dGUsIEVudGViYmUsIFVnYW5kYTsgc2VjdGlvbiBz
aWduTWFrZXJlcmUgVW5pdmVyc2l0eSBDb2xsZWdlIG9mIEhlYWx0aCBTY2llbmNlcywgS2FtcGFs
YSwgVWdhbmRhOyBhbmQgfHxEZXBhcnRtZW50IG9mIEVwaWRlbWlvbG9neSwgSm9obnMgSG9wa2lu
cyBCbG9vbWJlcmcgU2Nob29sIG9mIFB1YmxpYyBIZWFsdGgsIEJhbHRpbW9yZSwgTUQuPC9hdXRo
LWFkZHJlc3M+PHRpdGxlcz48dGl0bGU+TWFycmlhZ2UgYW5kIHRoZSByaXNrIG9mIGluY2lkZW50
IEhJViBpbmZlY3Rpb24gaW4gUmFrYWksIFVnYW5kYTwvdGl0bGU+PHNlY29uZGFyeS10aXRsZT5K
IEFjcXVpciBJbW11bmUgRGVmaWMgU3luZHI8L3NlY29uZGFyeS10aXRsZT48YWx0LXRpdGxlPkpv
dXJuYWwgb2YgYWNxdWlyZWQgaW1tdW5lIGRlZmljaWVuY3kgc3luZHJvbWVzICgxOTk5KTwvYWx0
LXRpdGxlPjwvdGl0bGVzPjxwZXJpb2RpY2FsPjxmdWxsLXRpdGxlPkogQWNxdWlyIEltbXVuZSBE
ZWZpYyBTeW5kcjwvZnVsbC10aXRsZT48YWJici0xPkpvdXJuYWwgb2YgYWNxdWlyZWQgaW1tdW5l
IGRlZmljaWVuY3kgc3luZHJvbWVzICgxOTk5KTwvYWJici0xPjwvcGVyaW9kaWNhbD48YWx0LXBl
cmlvZGljYWw+PGZ1bGwtdGl0bGU+SiBBY3F1aXIgSW1tdW5lIERlZmljIFN5bmRyPC9mdWxsLXRp
dGxlPjxhYmJyLTE+Sm91cm5hbCBvZiBhY3F1aXJlZCBpbW11bmUgZGVmaWNpZW5jeSBzeW5kcm9t
ZXMgKDE5OTkpPC9hYmJyLTE+PC9hbHQtcGVyaW9kaWNhbD48cGFnZXM+OTEtODwvcGFnZXM+PHZv
bHVtZT42NTwvdm9sdW1lPjxudW1iZXI+MTwvbnVtYmVyPjxlZGl0aW9uPjIwMTQvMDEvMTU8L2Vk
aXRpb24+PGtleXdvcmRzPjxrZXl3b3JkPkFkb2xlc2NlbnQ8L2tleXdvcmQ+PGtleXdvcmQ+QWR1
bHQ8L2tleXdvcmQ+PGtleXdvcmQ+RmVtYWxlPC9rZXl3b3JkPjxrZXl3b3JkPkhJViBJbmZlY3Rp
b25zLyplcGlkZW1pb2xvZ3k8L2tleXdvcmQ+PGtleXdvcmQ+SHVtYW5zPC9rZXl3b3JkPjxrZXl3
b3JkPkluY2lkZW5jZTwva2V5d29yZD48a2V5d29yZD5NYWxlPC9rZXl3b3JkPjxrZXl3b3JkPk1h
cnJpYWdlLypzdGF0aXN0aWNzICZhbXA7IG51bWVyaWNhbCBkYXRhPC9rZXl3b3JkPjxrZXl3b3Jk
Pk1pZGRsZSBBZ2VkPC9rZXl3b3JkPjxrZXl3b3JkPlJpc2sgRmFjdG9yczwva2V5d29yZD48a2V5
d29yZD5TZXggRmFjdG9yczwva2V5d29yZD48a2V5d29yZD5TZXh1YWwgQmVoYXZpb3Ivc3RhdGlz
dGljcyAmYW1wOyBudW1lcmljYWwgZGF0YTwva2V5d29yZD48a2V5d29yZD5TZXh1YWwgUGFydG5l
cnM8L2tleXdvcmQ+PGtleXdvcmQ+VWdhbmRhL2VwaWRlbWlvbG9neTwva2V5d29yZD48a2V5d29y
ZD5Zb3VuZyBBZHVsdDwva2V5d29yZD48L2tleXdvcmRzPjxkYXRlcz48eWVhcj4yMDE0PC95ZWFy
PjxwdWItZGF0ZXM+PGRhdGU+SmFuIDE8L2RhdGU+PC9wdWItZGF0ZXM+PC9kYXRlcz48aXNibj4x
NTI1LTQxMzU8L2lzYm4+PGFjY2Vzc2lvbi1udW0+MjQ0MTkwNjY8L2FjY2Vzc2lvbi1udW0+PHVy
bHM+PHJlbGF0ZWQtdXJscz48dXJsPmh0dHA6Ly9ncmFwaGljcy50eC5vdmlkLmNvbS9vdmZ0cGRm
cy9GUERETkNKQ01HUE9KSDAwL2ZzMDQ3L292ZnQvbGl2ZS9ndjAyNC8wMDEyNjMzNC8wMDEyNjMz
NC0yMDE0MDEwMTAtMDAwMTQucGRmPC91cmw+PC9yZWxhdGVkLXVybHM+PC91cmxzPjxjdXN0b20y
PlBtYzM4OTc3ODY8L2N1c3RvbTI+PGN1c3RvbTY+TmlobXM1MjExNTc8L2N1c3RvbTY+PGVsZWN0
cm9uaWMtcmVzb3VyY2UtbnVtPjEwLjEwOTcvUUFJLjBiMDEzZTMxODJhN2YwOGE8L2VsZWN0cm9u
aWMtcmVzb3VyY2UtbnVtPjxyZW1vdGUtZGF0YWJhc2UtcHJvdmlkZXI+TmxtPC9yZW1vdGUtZGF0
YWJhc2UtcHJvdmlkZXI+PGxhbmd1YWdlPmVuZzwvbGFuZ3VhZ2U+PC9yZWNvcmQ+PC9DaXRlPjxD
aXRlPjxBdXRob3I+R3JlZ3NvbjwvQXV0aG9yPjxZZWFyPjIwMTE8L1llYXI+PFJlY051bT4yMTwv
UmVjTnVtPjxyZWNvcmQ+PHJlYy1udW1iZXI+MjE8L3JlYy1udW1iZXI+PGZvcmVpZ24ta2V5cz48
a2V5IGFwcD0iRU4iIGRiLWlkPSI1ZXR2MnNyczh0ZndwcmUyMmZsNTJ4OTl3dHBkc3phenN6ZWQi
IHRpbWVzdGFtcD0iMTcyNjUxMTAyNSI+MjE8L2tleT48L2ZvcmVpZ24ta2V5cz48cmVmLXR5cGUg
bmFtZT0iSm91cm5hbCBBcnRpY2xlIj4xNzwvcmVmLXR5cGU+PGNvbnRyaWJ1dG9ycz48YXV0aG9y
cz48YXV0aG9yPkdyZWdzb24sIFMuPC9hdXRob3I+PGF1dGhvcj5OeWFtdWthcGEsIEMuPC9hdXRo
b3I+PGF1dGhvcj5TY2h1bWFjaGVyLCBDLjwvYXV0aG9yPjxhdXRob3I+TXVndXJ1bmdpLCBPLjwv
YXV0aG9yPjxhdXRob3I+QmVuZWRpa3QsIEMuPC9hdXRob3I+PGF1dGhvcj5NdXNoYXRpLCBQLjwv
YXV0aG9yPjxhdXRob3I+Q2FtcGJlbGwsIEMuPC9hdXRob3I+PGF1dGhvcj5HYXJuZXR0LCBHLiBQ
LjwvYXV0aG9yPjwvYXV0aG9ycz48L2NvbnRyaWJ1dG9ycz48YXV0aC1hZGRyZXNzPk1hbmljYWxh
bmQgSElWL1NURCBQcmV2ZW50aW9uIFByb2plY3QsIEJpb21lZGljYWwgUmVzZWFyY2ggYW5kIFRy
YWluaW5nIEluc3RpdHV0ZSwgSGFyYXJlLCBaaW1iYWJ3ZS48L2F1dGgtYWRkcmVzcz48dGl0bGVz
Pjx0aXRsZT5EaWQgbmF0aW9uYWwgSElWIHByZXZlbnRpb24gcHJvZ3JhbXMgY29udHJpYnV0ZSB0
byBISVYgZGVjbGluZSBpbiBFYXN0ZXJuIFppbWJhYndlPyBFdmlkZW5jZSBmcm9tIGEgcHJvc3Bl
Y3RpdmUgY29tbXVuaXR5IHN1cnZleTwvdGl0bGU+PHNlY29uZGFyeS10aXRsZT5TZXggVHJhbnNt
IERpczwvc2Vjb25kYXJ5LXRpdGxlPjxhbHQtdGl0bGU+U2V4dWFsbHkgdHJhbnNtaXR0ZWQgZGlz
ZWFzZXM8L2FsdC10aXRsZT48L3RpdGxlcz48cGVyaW9kaWNhbD48ZnVsbC10aXRsZT5TZXggVHJh
bnNtIERpczwvZnVsbC10aXRsZT48YWJici0xPlNleHVhbGx5IHRyYW5zbWl0dGVkIGRpc2Vhc2Vz
PC9hYmJyLTE+PC9wZXJpb2RpY2FsPjxhbHQtcGVyaW9kaWNhbD48ZnVsbC10aXRsZT5TZXggVHJh
bnNtIERpczwvZnVsbC10aXRsZT48YWJici0xPlNleHVhbGx5IHRyYW5zbWl0dGVkIGRpc2Vhc2Vz
PC9hYmJyLTE+PC9hbHQtcGVyaW9kaWNhbD48cGFnZXM+NDc1LTgyPC9wYWdlcz48dm9sdW1lPjM4
PC92b2x1bWU+PG51bWJlcj42PC9udW1iZXI+PGVkaXRpb24+MjAxMS8wMi8wMTwvZWRpdGlvbj48
a2V5d29yZHM+PGtleXdvcmQ+QWRvbGVzY2VudDwva2V5d29yZD48a2V5d29yZD5BZHVsdDwva2V5
d29yZD48a2V5d29yZD5Db2hvcnQgU3R1ZGllczwva2V5d29yZD48a2V5d29yZD5Db21tdW5pdHkg
SGVhbHRoIFNlcnZpY2VzL21ldGhvZHM8L2tleXdvcmQ+PGtleXdvcmQ+RmVtYWxlPC9rZXl3b3Jk
PjxrZXl3b3JkPkhJViBJbmZlY3Rpb25zLyplcGlkZW1pb2xvZ3kvKnByZXZlbnRpb24gJmFtcDsg
Y29udHJvbDwva2V5d29yZD48a2V5d29yZD5IdW1hbnM8L2tleXdvcmQ+PGtleXdvcmQ+SW5jaWRl
bmNlPC9rZXl3b3JkPjxrZXl3b3JkPkludGVydmlld3MgYXMgVG9waWM8L2tleXdvcmQ+PGtleXdv
cmQ+TWFsZTwva2V5d29yZD48a2V5d29yZD5NaWRkbGUgQWdlZDwva2V5d29yZD48a2V5d29yZD4q
TmF0aW9uYWwgSGVhbHRoIFByb2dyYW1zPC9rZXl3b3JkPjxrZXl3b3JkPipQcm9ncmFtIEV2YWx1
YXRpb248L2tleXdvcmQ+PGtleXdvcmQ+UHJvc3BlY3RpdmUgU3R1ZGllczwva2V5d29yZD48a2V5
d29yZD5SaXNrLVRha2luZzwva2V5d29yZD48a2V5d29yZD5SdXJhbCBQb3B1bGF0aW9uPC9rZXl3
b3JkPjxrZXl3b3JkPlNleHVhbCBCZWhhdmlvci9wc3ljaG9sb2d5L3N0YXRpc3RpY3MgJmFtcDsg
bnVtZXJpY2FsIGRhdGE8L2tleXdvcmQ+PGtleXdvcmQ+U29jaW9lY29ub21pYyBGYWN0b3JzPC9r
ZXl3b3JkPjxrZXl3b3JkPllvdW5nIEFkdWx0PC9rZXl3b3JkPjxrZXl3b3JkPlppbWJhYndlL2Vw
aWRlbWlvbG9neTwva2V5d29yZD48L2tleXdvcmRzPjxkYXRlcz48eWVhcj4yMDExPC95ZWFyPjxw
dWItZGF0ZXM+PGRhdGU+SnVuPC9kYXRlPjwvcHViLWRhdGVzPjwvZGF0ZXM+PGlzYm4+MDE0OC01
NzE3PC9pc2JuPjxhY2Nlc3Npb24tbnVtPjIxMjc4NjI3PC9hY2Nlc3Npb24tbnVtPjx1cmxzPjxy
ZWxhdGVkLXVybHM+PHVybD5odHRwOi8vZ3JhcGhpY3MudHgub3ZpZC5jb20vb3ZmdHBkZnMvRlBE
RE5DT0JJRElGQ04wMC9mczA0Ni9vdmZ0L2xpdmUvZ3YwMjMvMDAwMDc0MzUvMDAwMDc0MzUtMjAx
MTA2MDAwLTAwMDAzLnBkZjwvdXJsPjwvcmVsYXRlZC11cmxzPjwvdXJscz48Y3VzdG9tMj5QbWMz
NTE0NzUxPC9jdXN0b20yPjxjdXN0b202PkVtczUwNjg2PC9jdXN0b202PjxlbGVjdHJvbmljLXJl
c291cmNlLW51bT4xMC4xMDk3L09MUS4wYjAxM2UzMTgyMDgwODc3PC9lbGVjdHJvbmljLXJlc291
cmNlLW51bT48cmVtb3RlLWRhdGFiYXNlLXByb3ZpZGVyPk5sbTwvcmVtb3RlLWRhdGFiYXNlLXBy
b3ZpZGVyPjxsYW5ndWFnZT5lbmc8L2xhbmd1YWdlPjwvcmVjb3JkPjwvQ2l0ZT48Q2l0ZT48QXV0
aG9yPkhhcmxpbmc8L0F1dGhvcj48WWVhcj4yMDE1PC9ZZWFyPjxSZWNOdW0+MjM8L1JlY051bT48
cmVjb3JkPjxyZWMtbnVtYmVyPjIzPC9yZWMtbnVtYmVyPjxmb3JlaWduLWtleXM+PGtleSBhcHA9
IkVOIiBkYi1pZD0iNWV0djJzcnM4dGZ3cHJlMjJmbDUyeDk5d3RwZHN6YXpzemVkIiB0aW1lc3Rh
bXA9IjE3MjY1MTEwMjUiPjIzPC9rZXk+PC9mb3JlaWduLWtleXM+PHJlZi10eXBlIG5hbWU9Ikpv
dXJuYWwgQXJ0aWNsZSI+MTc8L3JlZi10eXBlPjxjb250cmlidXRvcnM+PGF1dGhvcnM+PGF1dGhv
cj5IYXJsaW5nLCBHLjwvYXV0aG9yPjxhdXRob3I+TmV3ZWxsLCBNLiBMLjwvYXV0aG9yPjxhdXRo
b3I+VGFuc2VyLCBGLjwvYXV0aG9yPjxhdXRob3I+QmFybmlnaGF1c2VuLCBULjwvYXV0aG9yPjwv
YXV0aG9ycz48L2NvbnRyaWJ1dG9ycz48YXV0aC1hZGRyZXNzPkRlcGFydG1lbnQgb2YgR2xvYmFs
IEhlYWx0aCBhbmQgUG9wdWxhdGlvbiwgSGFydmFyZCBTY2hvb2wgb2YgUHVibGljIEhlYWx0aCwg
NjY1IEh1bnRpbmd0b24gQXZlbnVlLCBCb3N0b24sIE1BLCAwMjExNSwgVVNBLCBnaGFybGluZ0Bo
c3BoLmhhcnZhcmQuZWR1LjwvYXV0aC1hZGRyZXNzPjx0aXRsZXM+PHRpdGxlPlBhcnRuZXIgQWdl
LURpc3Bhcml0eSBhbmQgSElWIEluY2lkZW5jZSBSaXNrIGZvciBPbGRlciBXb21lbiBpbiBSdXJh
bCBTb3V0aCBBZnJpY2E8L3RpdGxlPjxzZWNvbmRhcnktdGl0bGU+QUlEUyBCZWhhdjwvc2Vjb25k
YXJ5LXRpdGxlPjxhbHQtdGl0bGU+QUlEUyBhbmQgYmVoYXZpb3I8L2FsdC10aXRsZT48L3RpdGxl
cz48cGVyaW9kaWNhbD48ZnVsbC10aXRsZT5BSURTIEJlaGF2PC9mdWxsLXRpdGxlPjxhYmJyLTE+
QUlEUyBhbmQgYmVoYXZpb3I8L2FiYnItMT48L3BlcmlvZGljYWw+PGFsdC1wZXJpb2RpY2FsPjxm
dWxsLXRpdGxlPkFJRFMgQmVoYXY8L2Z1bGwtdGl0bGU+PGFiYnItMT5BSURTIGFuZCBiZWhhdmlv
cjwvYWJici0xPjwvYWx0LXBlcmlvZGljYWw+PHBhZ2VzPjEzMTctMjY8L3BhZ2VzPjx2b2x1bWU+
MTk8L3ZvbHVtZT48bnVtYmVyPjc8L251bWJlcj48ZWRpdGlvbj4yMDE1LzAyLzEyPC9lZGl0aW9u
PjxrZXl3b3Jkcz48a2V5d29yZD5BZG9sZXNjZW50PC9rZXl3b3JkPjxrZXl3b3JkPkFkdWx0PC9r
ZXl3b3JkPjxrZXl3b3JkPkFnZSBGYWN0b3JzPC9rZXl3b3JkPjxrZXl3b3JkPkFnZWQ8L2tleXdv
cmQ+PGtleXdvcmQ+RmVtYWxlPC9rZXl3b3JkPjxrZXl3b3JkPkhJViBJbmZlY3Rpb25zLyplcGlk
ZW1pb2xvZ3kvcHJldmVudGlvbiAmYW1wOyBjb250cm9sPC9rZXl3b3JkPjxrZXl3b3JkPkh1bWFu
czwva2V5d29yZD48a2V5d29yZD5JbmNpZGVuY2U8L2tleXdvcmQ+PGtleXdvcmQ+TG9uZ2l0dWRp
bmFsIFN0dWRpZXM8L2tleXdvcmQ+PGtleXdvcmQ+TWFsZTwva2V5d29yZD48a2V5d29yZD5NaWRk
bGUgQWdlZDwva2V5d29yZD48a2V5d29yZD5NdWx0aXZhcmlhdGUgQW5hbHlzaXM8L2tleXdvcmQ+
PGtleXdvcmQ+UmlzayBGYWN0b3JzPC9rZXl3b3JkPjxrZXl3b3JkPlJ1cmFsIFBvcHVsYXRpb248
L2tleXdvcmQ+PGtleXdvcmQ+KlNleHVhbCBCZWhhdmlvcjwva2V5d29yZD48a2V5d29yZD4qU2V4
dWFsIFBhcnRuZXJzPC9rZXl3b3JkPjxrZXl3b3JkPlNvdXRoIEFmcmljYS9lcGlkZW1pb2xvZ3k8
L2tleXdvcmQ+PGtleXdvcmQ+U3VydmV5cyBhbmQgUXVlc3Rpb25uYWlyZXM8L2tleXdvcmQ+PGtl
eXdvcmQ+WW91bmcgQWR1bHQ8L2tleXdvcmQ+PC9rZXl3b3Jkcz48ZGF0ZXM+PHllYXI+MjAxNTwv
eWVhcj48cHViLWRhdGVzPjxkYXRlPkp1bDwvZGF0ZT48L3B1Yi1kYXRlcz48L2RhdGVzPjxpc2Ju
PjEwOTAtNzE2NTwvaXNibj48YWNjZXNzaW9uLW51bT4yNTY3MDQ3MzwvYWNjZXNzaW9uLW51bT48
dXJscz48cmVsYXRlZC11cmxzPjx1cmw+aHR0cDovL2Rvd25sb2FkLnNwcmluZ2VyLmNvbS9zdGF0
aWMvcGRmLzYyOC9hcnQlMjUzQTEwLjEwMDclMjUyRnMxMDQ2MS0wMTQtMDk1Mi0zLnBkZj9vcmln
aW5Vcmw9aHR0cCUzQSUyRiUyRmxpbmsuc3ByaW5nZXIuY29tJTJGYXJ0aWNsZSUyRjEwLjEwMDcl
MkZzMTA0NjEtMDE0LTA5NTItMyZhbXA7dG9rZW4yPWV4cD0xNDU2MTQ3MDAyfmFjbD0lMkZzdGF0
aWMlMkZwZGYlMkY2MjglMkZhcnQlMjUyNTNBMTAuMTAwNyUyNTI1MkZzMTA0NjEtMDE0LTA5NTIt
My5wZGYlM0ZvcmlnaW5VcmwlM0RodHRwJTI1M0ElMjUyRiUyNTJGbGluay5zcHJpbmdlci5jb20l
MjUyRmFydGljbGUlMjUyRjEwLjEwMDclMjUyRnMxMDQ2MS0wMTQtMDk1Mi0zKn5obWFjPTFhOWRh
ZTc3ZjhhZGM0YmFjNzUxNzcxMTNkY2ZjMTA1MzY1MWI5MmFmNDc2MWFmYzQ5MDhhYjJlNWMxMjlj
Y2U8L3VybD48L3JlbGF0ZWQtdXJscz48L3VybHM+PGN1c3RvbTI+UG1jNDUwNjIzMjwvY3VzdG9t
Mj48Y3VzdG9tNj5OaWhtczY0ODYyNzwvY3VzdG9tNj48ZWxlY3Ryb25pYy1yZXNvdXJjZS1udW0+
MTAuMTAwNy9zMTA0NjEtMDE0LTA5NTItMzwvZWxlY3Ryb25pYy1yZXNvdXJjZS1udW0+PHJlbW90
ZS1kYXRhYmFzZS1wcm92aWRlcj5ObG08L3JlbW90ZS1kYXRhYmFzZS1wcm92aWRlcj48bGFuZ3Vh
Z2U+ZW5nPC9sYW5ndWFnZT48L3JlY29yZD48L0NpdGU+PENpdGU+PEF1dGhvcj5NZXJtaW48L0F1
dGhvcj48WWVhcj4yMDA4PC9ZZWFyPjxSZWNOdW0+MzI8L1JlY051bT48cmVjb3JkPjxyZWMtbnVt
YmVyPjMyPC9yZWMtbnVtYmVyPjxmb3JlaWduLWtleXM+PGtleSBhcHA9IkVOIiBkYi1pZD0iNWV0
djJzcnM4dGZ3cHJlMjJmbDUyeDk5d3RwZHN6YXpzemVkIiB0aW1lc3RhbXA9IjE3MjY1MTEwMjUi
PjMyPC9rZXk+PC9mb3JlaWduLWtleXM+PHJlZi10eXBlIG5hbWU9IkpvdXJuYWwgQXJ0aWNsZSI+
MTc8L3JlZi10eXBlPjxjb250cmlidXRvcnM+PGF1dGhvcnM+PGF1dGhvcj5NZXJtaW4sIEouPC9h
dXRob3I+PGF1dGhvcj5NdXNpbmd1emksIEouPC9hdXRob3I+PGF1dGhvcj5PcGlvLCBBLjwvYXV0
aG9yPjxhdXRob3I+S2lydW5naSwgVy48L2F1dGhvcj48YXV0aG9yPkVrd2FydSwgSi4gUC48L2F1
dGhvcj48YXV0aG9yPkhsYWRpaywgVy48L2F1dGhvcj48YXV0aG9yPkthaGFydXphLCBGLjwvYXV0
aG9yPjxhdXRob3I+RG93bmluZywgUi48L2F1dGhvcj48YXV0aG9yPkJ1bm5lbGwsIFIuPC9hdXRo
b3I+PC9hdXRob3JzPjwvY29udHJpYnV0b3JzPjxhdXRoLWFkZHJlc3M+R2xvYmFsIEFJRFMgUHJv
Z3JhbSwgTmF0aW9uYWwgQ2VudGVyIGZvciBISVYsIFZpcmFsIEhlcGF0aXRpcywgU1REIGFuZCBU
QiBQcmV2ZW50aW9uLCBDZW50ZXJzIGZvciBEaXNlYXNlIENvbnRyb2wgYW5kIFByZXZlbnRpb24t
VWdhbmRhLCBFbnRlYmJlLCBVZ2FuZGEuIGpobTdAY2RjLmdvdi48L2F1dGgtYWRkcmVzcz48dGl0
bGVzPjx0aXRsZT5SaXNrIGZhY3RvcnMgZm9yIHJlY2VudCBISVYgaW5mZWN0aW9uIGluIFVnYW5k
YT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NTQwLTk8L3BhZ2VzPjx2b2x1bWU+MzAwPC92b2x1bWU+PG51
bWJlcj41PC9udW1iZXI+PGVkaXRpb24+MjAwOC8wOC8wNTwvZWRpdGlvbj48a2V5d29yZHM+PGtl
eXdvcmQ+QUlEUyBTZXJvZGlhZ25vc2lzPC9rZXl3b3JkPjxrZXl3b3JkPkFkb2xlc2NlbnQ8L2tl
eXdvcmQ+PGtleXdvcmQ+QWR1bHQ8L2tleXdvcmQ+PGtleXdvcmQ+Q3Jvc3MtU2VjdGlvbmFsIFN0
dWRpZXM8L2tleXdvcmQ+PGtleXdvcmQ+RmVtYWxlPC9rZXl3b3JkPjxrZXl3b3JkPkhJViBJbmZl
Y3Rpb25zL2RpYWdub3Npcy8qZXBpZGVtaW9sb2d5PC9rZXl3b3JkPjxrZXl3b3JkPkhJViBTZXJv
cHJldmFsZW5jZTwva2V5d29yZD48a2V5d29yZD5IZWFsdGggU3VydmV5czwva2V5d29yZD48a2V5
d29yZD5IdW1hbnM8L2tleXdvcmQ+PGtleXdvcmQ+TWFsZTwva2V5d29yZD48a2V5d29yZD5NaWRk
bGUgQWdlZDwva2V5d29yZD48a2V5d29yZD5SaXNrIEZhY3RvcnM8L2tleXdvcmQ+PGtleXdvcmQ+
VWdhbmRhL2VwaWRlbWlvbG9neTwva2V5d29yZD48L2tleXdvcmRzPjxkYXRlcz48eWVhcj4yMDA4
PC95ZWFyPjxwdWItZGF0ZXM+PGRhdGU+QXVnIDY8L2RhdGU+PC9wdWItZGF0ZXM+PC9kYXRlcz48
aXNibj4wMDk4LTc0ODQ8L2lzYm4+PGFjY2Vzc2lvbi1udW0+MTg2NzcwMjY8L2FjY2Vzc2lvbi1u
dW0+PHVybHM+PHJlbGF0ZWQtdXJscz48dXJsPmh0dHA6Ly9qYW1hLmphbWFuZXR3b3JrLmNvbS9k
YXRhL0pvdXJuYWxzL0pBTUEvNDQyNi9qb2M4MDA2NF81NDBfNTQ5LnBkZjwvdXJsPjwvcmVsYXRl
ZC11cmxzPjwvdXJscz48ZWxlY3Ryb25pYy1yZXNvdXJjZS1udW0+MTAuMTAwMS9qYW1hLjMwMC41
LjU0MDwvZWxlY3Ryb25pYy1yZXNvdXJjZS1udW0+PHJlbW90ZS1kYXRhYmFzZS1wcm92aWRlcj5O
bG08L3JlbW90ZS1kYXRhYmFzZS1wcm92aWRlcj48bGFuZ3VhZ2U+ZW5nPC9sYW5ndWFnZT48L3Jl
Y29yZD48L0NpdGU+PENpdGU+PEF1dGhvcj5UYW5zZXI8L0F1dGhvcj48WWVhcj4yMDExPC9ZZWFy
PjxSZWNOdW0+NDA8L1JlY051bT48cmVjb3JkPjxyZWMtbnVtYmVyPjQwPC9yZWMtbnVtYmVyPjxm
b3JlaWduLWtleXM+PGtleSBhcHA9IkVOIiBkYi1pZD0iNWV0djJzcnM4dGZ3cHJlMjJmbDUyeDk5
d3RwZHN6YXpzemVkIiB0aW1lc3RhbXA9IjE3MjY1MTEwMjUiPjQwPC9rZXk+PC9mb3JlaWduLWtl
eXM+PHJlZi10eXBlIG5hbWU9IkpvdXJuYWwgQXJ0aWNsZSI+MTc8L3JlZi10eXBlPjxjb250cmli
dXRvcnM+PGF1dGhvcnM+PGF1dGhvcj5UYW5zZXIsIEYuPC9hdXRob3I+PGF1dGhvcj5CYXJuaWdo
YXVzZW4sIFQuPC9hdXRob3I+PGF1dGhvcj5IdW5kLCBMLjwvYXV0aG9yPjxhdXRob3I+R2FybmV0
dCwgRy4gUC48L2F1dGhvcj48YXV0aG9yPk1jR3JhdGgsIE4uPC9hdXRob3I+PGF1dGhvcj5OZXdl
bGwsIE0uIEwuPC9hdXRob3I+PC9hdXRob3JzPjwvY29udHJpYnV0b3JzPjxhdXRoLWFkZHJlc3M+
QWZyaWNhIENlbnRyZSBmb3IgSGVhbHRoIGFuZCBQb3B1bGF0aW9uIFN0dWRpZXMsIFVuaXZlcnNp
dHkgb2YgS3dhWnVsdS1OYXRhbCwgTXR1YmF0dWJhLCBTb3V0aCBBZnJpY2EuIHRhbnNlcmZAYWZy
aWNhY2VudHJlLmFjLnphPC9hdXRoLWFkZHJlc3M+PHRpdGxlcz48dGl0bGU+RWZmZWN0IG9mIGNv
bmN1cnJlbnQgc2V4dWFsIHBhcnRuZXJzaGlwcyBvbiByYXRlIG9mIG5ldyBISVYgaW5mZWN0aW9u
cyBpbiBhIGhpZ2gtcHJldmFsZW5jZSwgcnVyYWwgU291dGggQWZyaWNhbiBwb3B1bGF0aW9uOiBh
IGNvaG9ydCBzdHVkeT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Q3LTU1PC9wYWdlcz48
dm9sdW1lPjM3ODwvdm9sdW1lPjxudW1iZXI+OTc4NzwvbnVtYmVyPjxlZGl0aW9uPjIwMTEvMDcv
MTk8L2VkaXRpb24+PGtleXdvcmRzPjxrZXl3b3JkPkFkb2xlc2NlbnQ8L2tleXdvcmQ+PGtleXdv
cmQ+QWR1bHQ8L2tleXdvcmQ+PGtleXdvcmQ+QWdlIERpc3RyaWJ1dGlvbjwva2V5d29yZD48a2V5
d29yZD5Db2hvcnQgU3R1ZGllczwva2V5d29yZD48a2V5d29yZD5FZHVjYXRpb25hbCBTdGF0dXM8
L2tleXdvcmQ+PGtleXdvcmQ+RmVtYWxlPC9rZXl3b3JkPjxrZXl3b3JkPkhJViBJbmZlY3Rpb25z
LyplcGlkZW1pb2xvZ3kvKnRyYW5zbWlzc2lvbjwva2V5d29yZD48a2V5d29yZD5ISVYgU2Vyb3Bv
c2l0aXZpdHk8L2tleXdvcmQ+PGtleXdvcmQ+SHVtYW5zPC9rZXl3b3JkPjxrZXl3b3JkPkluY2lk
ZW5jZTwva2V5d29yZD48a2V5d29yZD5NYWxlPC9rZXl3b3JkPjxrZXl3b3JkPk1hcnJpYWdlLypz
dGF0aXN0aWNzICZhbXA7IG51bWVyaWNhbCBkYXRhPC9rZXl3b3JkPjxrZXl3b3JkPk1pZGRsZSBB
Z2VkPC9rZXl3b3JkPjxrZXl3b3JkPk11bHRpdmFyaWF0ZSBBbmFseXNpczwva2V5d29yZD48a2V5
d29yZD5Ob3JtYWwgRGlzdHJpYnV0aW9uPC9rZXl3b3JkPjxrZXl3b3JkPk9kZHMgUmF0aW88L2tl
eXdvcmQ+PGtleXdvcmQ+KlBvcHVsYXRpb24gU3VydmVpbGxhbmNlPC9rZXl3b3JkPjxrZXl3b3Jk
PlByZXZhbGVuY2U8L2tleXdvcmQ+PGtleXdvcmQ+UHJpbWFyeSBQcmV2ZW50aW9uPC9rZXl3b3Jk
PjxrZXl3b3JkPlJlc2lkZW5jZSBDaGFyYWN0ZXJpc3RpY3M8L2tleXdvcmQ+PGtleXdvcmQ+KlJp
c2stVGFraW5nPC9rZXl3b3JkPjxrZXl3b3JkPlJ1cmFsIFBvcHVsYXRpb24vKnN0YXRpc3RpY3Mg
JmFtcDsgbnVtZXJpY2FsIGRhdGE8L2tleXdvcmQ+PGtleXdvcmQ+KlNleHVhbCBCZWhhdmlvcjwv
a2V5d29yZD48a2V5d29yZD4qU2V4dWFsIFBhcnRuZXJzPC9rZXl3b3JkPjxrZXl3b3JkPlNvdXRo
IEFmcmljYS9lcGlkZW1pb2xvZ3k8L2tleXdvcmQ+PGtleXdvcmQ+U3VydmV5cyBhbmQgUXVlc3Rp
b25uYWlyZXM8L2tleXdvcmQ+PGtleXdvcmQ+VGltZSBGYWN0b3JzPC9rZXl3b3JkPjwva2V5d29y
ZHM+PGRhdGVzPjx5ZWFyPjIwMTE8L3llYXI+PHB1Yi1kYXRlcz48ZGF0ZT5KdWwgMTY8L2RhdGU+
PC9wdWItZGF0ZXM+PC9kYXRlcz48aXNibj4wMTQwLTY3MzY8L2lzYm4+PGFjY2Vzc2lvbi1udW0+
MjE3NjM5Mzc8L2FjY2Vzc2lvbi1udW0+PHVybHM+PHJlbGF0ZWQtdXJscz48dXJsPmh0dHA6Ly9h
Yy5lbHMtY2RuLmNvbS9TMDE0MDY3MzYxMTYwNzc5NC8xLXMyLjAtUzAxNDA2NzM2MTE2MDc3OTQt
bWFpbi5wZGY/X3RpZD04ZDllNWU2Mi1kMTliLTExZTUtYjMyNC0wMDAwMGFhYjBmNmImYW1wO2Fj
ZG5hdD0xNDU1MjkwMzUzXzExODUwOTRlMmFjZThlNTQ3NzdlNDdlYjRkM2U1ZGIxPC91cmw+PC9y
ZWxhdGVkLXVybHM+PC91cmxzPjxjdXN0b20yPlBtYzMxNDExNDI8L2N1c3RvbTI+PGVsZWN0cm9u
aWMtcmVzb3VyY2UtbnVtPjEwLjEwMTYvczAxNDAtNjczNigxMSk2MDc3OS00PC9lbGVjdHJvbmlj
LXJlc291cmNlLW51bT48cmVtb3RlLWRhdGFiYXNlLXByb3ZpZGVyPk5sbTwvcmVtb3RlLWRhdGFi
YXNlLXByb3ZpZGVyPjxsYW5ndWFnZT5lbmc8L2xhbmd1YWdlPjwvcmVjb3JkPjwvQ2l0ZT48L0Vu
ZE5vdGU+AG==
</w:fldData>
        </w:fldChar>
      </w:r>
      <w:r w:rsidR="009448ED">
        <w:instrText xml:space="preserve"> ADDIN EN.CITE </w:instrText>
      </w:r>
      <w:r w:rsidR="009448ED">
        <w:fldChar w:fldCharType="begin">
          <w:fldData xml:space="preserve">PEVuZE5vdGU+PENpdGU+PEF1dGhvcj5OeWFidXRpPC9BdXRob3I+PFllYXI+MjAyMTwvWWVhcj48
UmVjTnVtPjY1PC9SZWNOdW0+PERpc3BsYXlUZXh0PjxzdHlsZSBmYWNlPSJzdXBlcnNjcmlwdCI+
Niw5LDEwLDE1LDE4LDIxLDIyLDI4LDQzPC9zdHlsZT48L0Rpc3BsYXlUZXh0PjxyZWNvcmQ+PHJl
Yy1udW1iZXI+NjU8L3JlYy1udW1iZXI+PGZvcmVpZ24ta2V5cz48a2V5IGFwcD0iRU4iIGRiLWlk
PSI1ZXR2MnNyczh0ZndwcmUyMmZsNTJ4OTl3dHBkc3phenN6ZWQiIHRpbWVzdGFtcD0iMTc1NDMw
OTU3NiI+NjU8L2tleT48L2ZvcmVpZ24ta2V5cz48cmVmLXR5cGUgbmFtZT0iSm91cm5hbCBBcnRp
Y2xlIj4xNzwvcmVmLXR5cGU+PGNvbnRyaWJ1dG9ycz48YXV0aG9ycz48YXV0aG9yPk55YWJ1dGks
IE1hcmlseW4gTi48L2F1dGhvcj48YXV0aG9yPlBldGVyc2VuLCBNYXlhIEwuPC9hdXRob3I+PGF1
dGhvcj5CdWt1c2ksIEVsaXphYmV0aCBBLjwvYXV0aG9yPjxhdXRob3I+S2FteWEsIE1vc2VzIFIu
PC9hdXRob3I+PGF1dGhvcj5Nd2FuZ3dhLCBGbG9yZW5jZTwvYXV0aG9yPjxhdXRob3I+S2FiYW1p
LCBKYW5lPC9hdXRob3I+PGF1dGhvcj5TYW5nLCBOb3J0b248L2F1dGhvcj48YXV0aG9yPkNoYXJs
ZWJvaXMsIEVkd2luIEQuPC9hdXRob3I+PGF1dGhvcj5CYWx6ZXIsIExhdXJhIEIuPC9hdXRob3I+
PGF1dGhvcj5TY2h3YWIsIEpvc2h1YSBELjwvYXV0aG9yPjxhdXRob3I+Q2FtbGluLCBDYXJvbCBT
LjwvYXV0aG9yPjxhdXRob3I+QmxhY2ssIERvdWdsYXM8L2F1dGhvcj48YXV0aG9yPkNsYXJrLCBU
YW1hcmEgRC48L2F1dGhvcj48YXV0aG9yPkNoYW1pZSwgR2FicmllbDwvYXV0aG9yPjxhdXRob3I+
SGF2bGlyLCBEaWFuZSBWLjwvYXV0aG9yPjxhdXRob3I+QXlpZWtvLCBKYW1lczwvYXV0aG9yPjwv
YXV0aG9ycz48L2NvbnRyaWJ1dG9ycz48dGl0bGVzPjx0aXRsZT5DaGFyYWN0ZXJpc3RpY3Mgb2Yg
SElWIHNlcm9jb252ZXJ0ZXJzIGluIHRoZSBzZXR0aW5nIG9mIHVuaXZlcnNhbCB0ZXN0IGFuZCB0
cmVhdDogUmVzdWx0cyBmcm9tIHRoZSBTRUFSQ0ggdHJpYWwgaW4gcnVyYWwgVWdhbmRhIGFuZCBL
ZW55YTwvdGl0bGU+PHNlY29uZGFyeS10aXRsZT5QTE9TIE9ORTwvc2Vjb25kYXJ5LXRpdGxlPjwv
dGl0bGVzPjxwZXJpb2RpY2FsPjxmdWxsLXRpdGxlPlBMb1MgT25lPC9mdWxsLXRpdGxlPjxhYmJy
LTE+UGxvUyBvbmU8L2FiYnItMT48L3BlcmlvZGljYWw+PHBhZ2VzPmUwMjQzMTY3PC9wYWdlcz48
dm9sdW1lPjE2PC92b2x1bWU+PG51bWJlcj4yPC9udW1iZXI+PGRhdGVzPjx5ZWFyPjIwMjE8L3ll
YXI+PC9kYXRlcz48cHVibGlzaGVyPlB1YmxpYyBMaWJyYXJ5IG9mIFNjaWVuY2U8L3B1Ymxpc2hl
cj48dXJscz48cmVsYXRlZC11cmxzPjx1cmw+aHR0cHM6Ly9kb2kub3JnLzEwLjEzNzEvam91cm5h
bC5wb25lLjAyNDMxNjc8L3VybD48dXJsPmh0dHBzOi8vam91cm5hbHMucGxvcy5vcmcvcGxvc29u
ZS9hcnRpY2xlL2ZpbGU/aWQ9MTAuMTM3MS9qb3VybmFsLnBvbmUuMDI0MzE2NyZhbXA7dHlwZT1w
cmludGFibGU8L3VybD48L3JlbGF0ZWQtdXJscz48L3VybHM+PGVsZWN0cm9uaWMtcmVzb3VyY2Ut
bnVtPjEwLjEzNzEvam91cm5hbC5wb25lLjAyNDMxNjc8L2VsZWN0cm9uaWMtcmVzb3VyY2UtbnVt
PjwvcmVjb3JkPjwvQ2l0ZT48Q2l0ZT48QXV0aG9yPkVkZWxzdGVpbjwvQXV0aG9yPjxZZWFyPjIw
MTU8L1llYXI+PFJlY051bT4xNzwvUmVjTnVtPjxyZWNvcmQ+PHJlYy1udW1iZXI+MTc8L3JlYy1u
dW1iZXI+PGZvcmVpZ24ta2V5cz48a2V5IGFwcD0iRU4iIGRiLWlkPSI1ZXR2MnNyczh0ZndwcmUy
MmZsNTJ4OTl3dHBkc3phenN6ZWQiIHRpbWVzdGFtcD0iMTcyNjUxMTAyNSI+MTc8L2tleT48L2Zv
cmVpZ24ta2V5cz48cmVmLXR5cGUgbmFtZT0iSm91cm5hbCBBcnRpY2xlIj4xNzwvcmVmLXR5cGU+
PGNvbnRyaWJ1dG9ycz48YXV0aG9ycz48YXV0aG9yPkVkZWxzdGVpbiwgWi4gUi48L2F1dGhvcj48
YXV0aG9yPlNhbnRlbGxpLCBKLiBTLjwvYXV0aG9yPjxhdXRob3I+SGVsbGVyaW5nZXIsIFMuPC9h
dXRob3I+PGF1dGhvcj5TY2h1eWxlciwgQS4gQy48L2F1dGhvcj48YXV0aG9yPldlaSwgWS48L2F1
dGhvcj48YXV0aG9yPk1hdGh1ciwgUy48L2F1dGhvcj48YXV0aG9yPlNvbmcsIFguPC9hdXRob3I+
PGF1dGhvcj5MdXRhbG8sIFQuPC9hdXRob3I+PGF1dGhvcj5OYWx1Z29kYSwgRi48L2F1dGhvcj48
YXV0aG9yPkdyYXksIFIuIEguPC9hdXRob3I+PGF1dGhvcj5XYXdlciwgTS4gSi48L2F1dGhvcj48
YXV0aG9yPlNlcndhZGRhLCBELiBNLjwvYXV0aG9yPjwvYXV0aG9ycz48L2NvbnRyaWJ1dG9ycz48
YXV0aC1hZGRyZXNzPkhJViBDZW50ZXIgZm9yIENsaW5pY2FsIGFuZCBCZWhhdmlvcmFsIFN0dWRp
ZXMsIE5ldyBZb3JrIFN0YXRlIFBzeWNoaWF0cmljIEluc3RpdHV0ZSBhbmQgQ29sdW1iaWEgVW5p
dmVyc2l0eSwgMTA1MSBSaXZlcnNpZGUgRHIuLCBOZXcgWW9yaywgTlksIFVTQS4gRWxlY3Ryb25p
YyBhZGRyZXNzOiB6b2UuZWRlbHN0ZWluQGdtYWlsLmNvbS4mI3hEO0NvbHVtYmlhIFVuaXZlcnNp
dHkgTWFpbG1hbiBTY2hvb2wgb2YgUHVibGljIEhlYWx0aCwgNzIyIFcuIDE2OHRoIFN0LiwgTmV3
IFlvcmssIE5ZLCBVU0EuJiN4RDtSYWthaSBIZWFsdGggU2NpZW5jZXMgUHJvZ3JhbSwgVWdhbmRh
IFZpcnVzIFJlc2VhcmNoIEluc3RpdHV0ZSwgRW50ZWJiZSwgVWdhbmRhLiYjeEQ7Sm9obnMgSG9w
a2lucyBCbG9vbWJlcmcgU2Nob29sIG9mIFB1YmxpYyBIZWFsdGgsIDYxNSBOLiBXb2xmZSBTdC4s
IEJhbHRpbW9yZSwgTUQsIFVTQS48L2F1dGgtYWRkcmVzcz48dGl0bGVzPjx0aXRsZT5GYWN0b3Jz
IGFzc29jaWF0ZWQgd2l0aCBpbmNpZGVudCBISVYgaW5mZWN0aW9uIHZlcnN1cyBwcmV2YWxlbnQg
aW5mZWN0aW9uIGFtb25nIHlvdXRoIGluIFJha2FpLCBVZ2FuZGE8L3RpdGxlPjxzZWNvbmRhcnkt
dGl0bGU+SiBFcGlkZW1pb2wgR2xvYiBIZWFsdGg8L3NlY29uZGFyeS10aXRsZT48YWx0LXRpdGxl
PkpvdXJuYWwgb2YgZXBpZGVtaW9sb2d5IGFuZCBnbG9iYWwgaGVhbHRoPC9hbHQtdGl0bGU+PC90
aXRsZXM+PHBlcmlvZGljYWw+PGZ1bGwtdGl0bGU+SiBFcGlkZW1pb2wgR2xvYiBIZWFsdGg8L2Z1
bGwtdGl0bGU+PGFiYnItMT5Kb3VybmFsIG9mIGVwaWRlbWlvbG9neSBhbmQgZ2xvYmFsIGhlYWx0
aDwvYWJici0xPjwvcGVyaW9kaWNhbD48YWx0LXBlcmlvZGljYWw+PGZ1bGwtdGl0bGU+SiBFcGlk
ZW1pb2wgR2xvYiBIZWFsdGg8L2Z1bGwtdGl0bGU+PGFiYnItMT5Kb3VybmFsIG9mIGVwaWRlbWlv
bG9neSBhbmQgZ2xvYmFsIGhlYWx0aDwvYWJici0xPjwvYWx0LXBlcmlvZGljYWw+PHBhZ2VzPjg1
LTkxPC9wYWdlcz48dm9sdW1lPjU8L3ZvbHVtZT48bnVtYmVyPjE8L251bWJlcj48ZWRpdGlvbj4y
MDE1LzAyLzI0PC9lZGl0aW9uPjxrZXl3b3Jkcz48a2V5d29yZD5BZG9sZXNjZW50PC9rZXl3b3Jk
PjxrZXl3b3JkPkFkdWx0PC9rZXl3b3JkPjxrZXl3b3JkPkZlbWFsZTwva2V5d29yZD48a2V5d29y
ZD5ISVYgSW5mZWN0aW9ucy8qZXBpZGVtaW9sb2d5PC9rZXl3b3JkPjxrZXl3b3JkPkh1bWFuczwv
a2V5d29yZD48a2V5d29yZD5JbmNpZGVuY2U8L2tleXdvcmQ+PGtleXdvcmQ+TG9uZ2l0dWRpbmFs
IFN0dWRpZXM8L2tleXdvcmQ+PGtleXdvcmQ+TWFsZTwva2V5d29yZD48a2V5d29yZD5NYXJyaWFn
ZS9zdGF0aXN0aWNzICZhbXA7IG51bWVyaWNhbCBkYXRhPC9rZXl3b3JkPjxrZXl3b3JkPlByZXZh
bGVuY2U8L2tleXdvcmQ+PGtleXdvcmQ+UHJvc3BlY3RpdmUgU3R1ZGllczwva2V5d29yZD48a2V5
d29yZD5SaXNrIEZhY3RvcnM8L2tleXdvcmQ+PGtleXdvcmQ+U2V4dWFsIEJlaGF2aW9yL3N0YXRp
c3RpY3MgJmFtcDsgbnVtZXJpY2FsIGRhdGE8L2tleXdvcmQ+PGtleXdvcmQ+VWdhbmRhL2VwaWRl
bWlvbG9neTwva2V5d29yZD48a2V5d29yZD5Zb3VuZyBBZHVsdDwva2V5d29yZD48L2tleXdvcmRz
PjxkYXRlcz48eWVhcj4yMDE1PC95ZWFyPjxwdWItZGF0ZXM+PGRhdGU+TWFyPC9kYXRlPjwvcHVi
LWRhdGVzPjwvZGF0ZXM+PGlzYm4+MjIxMC02MDA2PC9pc2JuPjxhY2Nlc3Npb24tbnVtPjI1NzAw
OTI3PC9hY2Nlc3Npb24tbnVtPjx1cmxzPjxyZWxhdGVkLXVybHM+PHVybD5odHRwOi8vYWMuZWxz
LWNkbi5jb20vUzIyMTA2MDA2MTQwMDA4MjMvMS1zMi4wLVMyMjEwNjAwNjE0MDAwODIzLW1haW4u
cGRmP190aWQ9NzhhOTA3YmUtZDE5Yi0xMWU1LWJlMzctMDAwMDBhYWIwZjZjJmFtcDthY2RuYXQ9
MTQ1NTI5MDMxOF8wYWNjY2RhZDY2YjI0NDk2Y2JiM2Y5ZDhiZGY5NDRhZTwvdXJsPjwvcmVsYXRl
ZC11cmxzPjwvdXJscz48ZWxlY3Ryb25pYy1yZXNvdXJjZS1udW0+MTAuMTAxNi9qLmplZ2guMjAx
NC4wOS4wMDM8L2VsZWN0cm9uaWMtcmVzb3VyY2UtbnVtPjxyZW1vdGUtZGF0YWJhc2UtcHJvdmlk
ZXI+TmxtPC9yZW1vdGUtZGF0YWJhc2UtcHJvdmlkZXI+PGxhbmd1YWdlPmVuZzwvbGFuZ3VhZ2U+
PC9yZWNvcmQ+PC9DaXRlPjxDaXRlPjxBdXRob3I+TWF0aHVyPC9BdXRob3I+PFllYXI+MjAxNTwv
WWVhcj48UmVjTnVtPjMwPC9SZWNOdW0+PHJlY29yZD48cmVjLW51bWJlcj4zMDwvcmVjLW51bWJl
cj48Zm9yZWlnbi1rZXlzPjxrZXkgYXBwPSJFTiIgZGItaWQ9IjVldHYyc3JzOHRmd3ByZTIyZmw1
Mng5OXd0cGRzemF6c3plZCIgdGltZXN0YW1wPSIxNzI2NTExMDI1Ij4zMDwva2V5PjwvZm9yZWln
bi1rZXlzPjxyZWYtdHlwZSBuYW1lPSJKb3VybmFsIEFydGljbGUiPjE3PC9yZWYtdHlwZT48Y29u
dHJpYnV0b3JzPjxhdXRob3JzPjxhdXRob3I+TWF0aHVyLCBTLjwvYXV0aG9yPjxhdXRob3I+V2Vp
LCBZLjwvYXV0aG9yPjxhdXRob3I+WmhvbmcsIFguPC9hdXRob3I+PGF1dGhvcj5Tb25nLCBYLjwv
YXV0aG9yPjxhdXRob3I+TmFsdWdvZGEsIEYuPC9hdXRob3I+PGF1dGhvcj5MdXRhbG8sIFQuPC9h
dXRob3I+PGF1dGhvcj5XYXdlciwgTS48L2F1dGhvcj48YXV0aG9yPkdyYXksIFIuPC9hdXRob3I+
PGF1dGhvcj5TZXJ3YWRkYSwgRC48L2F1dGhvcj48YXV0aG9yPlNhbnRlbGxpLCBKLiBTLjwvYXV0
aG9yPjwvYXV0aG9ycz48L2NvbnRyaWJ1dG9ycz48YXV0aC1hZGRyZXNzPipIZWlsYnJ1bm4gRGVw
YXJ0bWVudCBvZiBQb3B1bGF0aW9uIGFuZCBGYW1pbHkgSGVhbHRoLCBDb2x1bWJpYSBVbml2ZXJz
aXR5IE1haWxtYW4gU2Nob29sIG9mIFB1YmxpYyBIZWFsdGgsIE5ldyBZb3JrLCBOWTsgZGFnZ2Vy
RGVwYXJ0bWVudCBvZiBCaW9zdGF0aXN0aWNzLCBDb2x1bWJpYSBVbml2ZXJzaXR5IE1haWxtYW4g
U2Nob29sIG9mIFB1YmxpYyBIZWFsdGg7IGRvdWJsZSBkYWdnZXJSYWthaSBIZWFsdGggU2NpZW5j
ZXMgUHJvZ3JhbSwgVWdhbmRhIFZpcnVzIFJlc2VhcmNoIEluc3RpdHV0ZSwgRW50ZWJiZSwgVWdh
bmRhOyBhbmQgc2VjdGlvbiBzaWduRGVwYXJ0bWVudCBvZiBFcGlkZW1pb2xvZ3ksIEpvaG5zIEhv
cGtpbnMgVW5pdmVyc2l0eSBCbG9vbWJlcmcgU2Nob29sIG9mIFB1YmxpYyBIZWFsdGgsIEJhbHRp
bW9yZSwgTUQuPC9hdXRoLWFkZHJlc3M+PHRpdGxlcz48dGl0bGU+UGFydG5lciBDaGFyYWN0ZXJp
c3RpY3MgQXNzb2NpYXRlZCBXaXRoIEhJViBBY3F1aXNpdGlvbiBBbW9uZyBZb3V0aCBpbiBSYWth
aSwgVWdhbmRhPC90aXRsZT48c2Vjb25kYXJ5LXRpdGxlPkogQWNxdWlyIEltbXVuZSBEZWZpYyBT
eW5kcjwvc2Vjb25kYXJ5LXRpdGxlPjxhbHQtdGl0bGU+Sm91cm5hbCBvZiBhY3F1aXJlZCBpbW11
bmUgZGVmaWNpZW5jeSBzeW5kcm9tZXMgKDE5OTkpPC9hbHQtdGl0bGU+PC90aXRsZXM+PHBlcmlv
ZGljYWw+PGZ1bGwtdGl0bGU+SiBBY3F1aXIgSW1tdW5lIERlZmljIFN5bmRyPC9mdWxsLXRpdGxl
PjxhYmJyLTE+Sm91cm5hbCBvZiBhY3F1aXJlZCBpbW11bmUgZGVmaWNpZW5jeSBzeW5kcm9tZXMg
KDE5OTkpPC9hYmJyLTE+PC9wZXJpb2RpY2FsPjxhbHQtcGVyaW9kaWNhbD48ZnVsbC10aXRsZT5K
IEFjcXVpciBJbW11bmUgRGVmaWMgU3luZHI8L2Z1bGwtdGl0bGU+PGFiYnItMT5Kb3VybmFsIG9m
IGFjcXVpcmVkIGltbXVuZSBkZWZpY2llbmN5IHN5bmRyb21lcyAoMTk5OSk8L2FiYnItMT48L2Fs
dC1wZXJpb2RpY2FsPjxwYWdlcz43NS04NDwvcGFnZXM+PHZvbHVtZT42OTwvdm9sdW1lPjxudW1i
ZXI+MTwvbnVtYmVyPjxlZGl0aW9uPjIwMTUvMDEvMjc8L2VkaXRpb24+PGtleXdvcmRzPjxrZXl3
b3JkPkFkb2xlc2NlbnQ8L2tleXdvcmQ+PGtleXdvcmQ+Q29ob3J0IFN0dWRpZXM8L2tleXdvcmQ+
PGtleXdvcmQ+RmVtYWxlPC9rZXl3b3JkPjxrZXl3b3JkPkhJViBJbmZlY3Rpb25zL2VwaWRlbWlv
bG9neS8qdHJhbnNtaXNzaW9uPC9rZXl3b3JkPjxrZXl3b3JkPkh1bWFuczwva2V5d29yZD48a2V5
d29yZD5JbmNpZGVuY2U8L2tleXdvcmQ+PGtleXdvcmQ+SW50ZXJ2aWV3cyBhcyBUb3BpYzwva2V5
d29yZD48a2V5d29yZD5Mb25naXR1ZGluYWwgU3R1ZGllczwva2V5d29yZD48a2V5d29yZD5NYWxl
PC9rZXl3b3JkPjxrZXl3b3JkPipSaXNrLVRha2luZzwva2V5d29yZD48a2V5d29yZD5SdXJhbCBQ
b3B1bGF0aW9uPC9rZXl3b3JkPjxrZXl3b3JkPipTZXh1YWwgQmVoYXZpb3I8L2tleXdvcmQ+PGtl
eXdvcmQ+KlNleHVhbCBQYXJ0bmVyczwva2V5d29yZD48a2V5d29yZD5VZ2FuZGE8L2tleXdvcmQ+
PGtleXdvcmQ+WW91bmcgQWR1bHQ8L2tleXdvcmQ+PC9rZXl3b3Jkcz48ZGF0ZXM+PHllYXI+MjAx
NTwveWVhcj48cHViLWRhdGVzPjxkYXRlPk1heSAxPC9kYXRlPjwvcHViLWRhdGVzPjwvZGF0ZXM+
PGlzYm4+MTUyNS00MTM1PC9pc2JuPjxhY2Nlc3Npb24tbnVtPjI1NjIyMDU4PC9hY2Nlc3Npb24t
bnVtPjx1cmxzPjxyZWxhdGVkLXVybHM+PHVybD5odHRwOi8vZ3JhcGhpY3MudHgub3ZpZC5jb20v
b3ZmdHBkZnMvRlBERE5DSkNNR1BPSkgwMC9mczA0Ny9vdmZ0L2xpdmUvZ3YwMjQvMDAxMjYzMzQv
MDAxMjYzMzQtMjAxNTA1MDEwLTAwMDExLnBkZjwvdXJsPjwvcmVsYXRlZC11cmxzPjwvdXJscz48
Y3VzdG9tMj5QbWM0NDI0MDk1PC9jdXN0b20yPjxjdXN0b202Pk5paG1zNjU2NTk3PC9jdXN0b202
PjxlbGVjdHJvbmljLXJlc291cmNlLW51bT4xMC4xMDk3L3FhaS4wMDAwMDAwMDAwMDAwNTM5PC9l
bGVjdHJvbmljLXJlc291cmNlLW51bT48cmVtb3RlLWRhdGFiYXNlLXByb3ZpZGVyPk5sbTwvcmVt
b3RlLWRhdGFiYXNlLXByb3ZpZGVyPjxsYW5ndWFnZT5lbmc8L2xhbmd1YWdlPjwvcmVjb3JkPjwv
Q2l0ZT48Q2l0ZT48QXV0aG9yPlNhbnRlbGxpPC9BdXRob3I+PFllYXI+MjAxNTwvWWVhcj48UmVj
TnVtPjM4PC9SZWNOdW0+PHJlY29yZD48cmVjLW51bWJlcj4zODwvcmVjLW51bWJlcj48Zm9yZWln
bi1rZXlzPjxrZXkgYXBwPSJFTiIgZGItaWQ9IjVldHYyc3JzOHRmd3ByZTIyZmw1Mng5OXd0cGRz
emF6c3plZCIgdGltZXN0YW1wPSIxNzI2NTExMDI1Ij4zODwva2V5PjwvZm9yZWlnbi1rZXlzPjxy
ZWYtdHlwZSBuYW1lPSJKb3VybmFsIEFydGljbGUiPjE3PC9yZWYtdHlwZT48Y29udHJpYnV0b3Jz
PjxhdXRob3JzPjxhdXRob3I+U2FudGVsbGksIEouIFMuPC9hdXRob3I+PGF1dGhvcj5FZGVsc3Rl
aW4sIFouIFIuPC9hdXRob3I+PGF1dGhvcj5XZWksIFkuPC9hdXRob3I+PGF1dGhvcj5NYXRodXIs
IFMuPC9hdXRob3I+PGF1dGhvcj5Tb25nLCBYLjwvYXV0aG9yPjxhdXRob3I+U2NodXlsZXIsIEEu
PC9hdXRob3I+PGF1dGhvcj5OYWx1Z29kYSwgRi48L2F1dGhvcj48YXV0aG9yPkx1dGFsbywgVC48
L2F1dGhvcj48YXV0aG9yPkdyYXksIFIuPC9hdXRob3I+PGF1dGhvcj5XYXdlciwgTS48L2F1dGhv
cj48YXV0aG9yPlNlcndhZGRhLCBELjwvYXV0aG9yPjwvYXV0aG9ycz48L2NvbnRyaWJ1dG9ycz48
YXV0aC1hZGRyZXNzPmFDb2x1bWJpYSBVbml2ZXJzaXR5IE1haWxtYW4gU2Nob29sIG9mIFB1Ymxp
YyBIZWFsdGggYkhJViBDZW50ZXIgZm9yIENsaW5pY2FsIGFuZCBCZWhhdmlvcmFsIFN0dWRpZXMs
IENvbHVtYmlhIFVuaXZlcnNpdHksIE5ldyBZb3JrLCBOZXcgWW9yaywgVVNBIGNSYWthaSBIZWFs
dGggU2NpZW5jZXMgUHJvZ3JhbSwgVWdhbmRhIFZpcnVzIFJlc2VhcmNoIEluc3RpdHV0ZSwgRW50
ZWJiZSwgVWdhbmRhIGRCbG9vbWJlcmcgU2Nob29sIG9mIFB1YmxpYyBIZWFsdGgsIEpvaG5zIEhv
cGtpbnMgVW5pdmVyc2l0eSwgQmFsdGltb3JlLCBNYXJ5bGFuZCwgVVNBLjwvYXV0aC1hZGRyZXNz
Pjx0aXRsZXM+PHRpdGxlPlRyZW5kcyBpbiBISVYgYWNxdWlzaXRpb24sIHJpc2sgZmFjdG9ycyBh
bmQgcHJldmVudGlvbiBwb2xpY2llcyBhbW9uZyB5b3V0aCBpbiBVZ2FuZGEsIDE5OTktMjAxMTwv
dGl0bGU+PHNlY29uZGFyeS10aXRsZT5BaWRzPC9zZWNvbmRhcnktdGl0bGU+PGFsdC10aXRsZT5B
SURTIChMb25kb24sIEVuZ2xhbmQpPC9hbHQtdGl0bGU+PC90aXRsZXM+PHBlcmlvZGljYWw+PGZ1
bGwtdGl0bGU+QUlEUzwvZnVsbC10aXRsZT48YWJici0xPkFpZHM8L2FiYnItMT48L3BlcmlvZGlj
YWw+PHBhZ2VzPjIxMS05PC9wYWdlcz48dm9sdW1lPjI5PC92b2x1bWU+PG51bWJlcj4yPC9udW1i
ZXI+PGVkaXRpb24+MjAxNC8xMi8yNDwvZWRpdGlvbj48a2V5d29yZHM+PGtleXdvcmQ+QWRvbGVz
Y2VudDwva2V5d29yZD48a2V5d29yZD5BZHVsdDwva2V5d29yZD48a2V5d29yZD5BbnRpcmV0cm92
aXJhbCBUaGVyYXB5LCBIaWdobHkgQWN0aXZlPC9rZXl3b3JkPjxrZXl3b3JkPkNpcmN1bWNpc2lv
biwgTWFsZTwva2V5d29yZD48a2V5d29yZD5GZW1hbGU8L2tleXdvcmQ+PGtleXdvcmQ+SElWIElu
ZmVjdGlvbnMvKmVwaWRlbWlvbG9neS8qcHJldmVudGlvbiAmYW1wOyBjb250cm9sPC9rZXl3b3Jk
PjxrZXl3b3JkPkhJViBTZXJvcG9zaXRpdml0eS9lcGlkZW1pb2xvZ3k8L2tleXdvcmQ+PGtleXdv
cmQ+KkhlYWx0aCBQb2xpY3k8L2tleXdvcmQ+PGtleXdvcmQ+SHVtYW5zPC9rZXl3b3JkPjxrZXl3
b3JkPkluY2lkZW5jZTwva2V5d29yZD48a2V5d29yZD5Mb25naXR1ZGluYWwgU3R1ZGllczwva2V5
d29yZD48a2V5d29yZD5NYWxlPC9rZXl3b3JkPjxrZXl3b3JkPk1hcnJpYWdlPC9rZXl3b3JkPjxr
ZXl3b3JkPlByb3NwZWN0aXZlIFN0dWRpZXM8L2tleXdvcmQ+PGtleXdvcmQ+UmlzayBGYWN0b3Jz
PC9rZXl3b3JkPjxrZXl3b3JkPipTZXh1YWwgQmVoYXZpb3I8L2tleXdvcmQ+PGtleXdvcmQ+U2V4
dWFsIFBhcnRuZXJzPC9rZXl3b3JkPjxrZXl3b3JkPlVnYW5kYS9lcGlkZW1pb2xvZ3k8L2tleXdv
cmQ+PGtleXdvcmQ+WW91bmcgQWR1bHQ8L2tleXdvcmQ+PC9rZXl3b3Jkcz48ZGF0ZXM+PHllYXI+
MjAxNTwveWVhcj48cHViLWRhdGVzPjxkYXRlPkphbiAxNDwvZGF0ZT48L3B1Yi1kYXRlcz48L2Rh
dGVzPjxpc2JuPjAyNjktOTM3MDwvaXNibj48YWNjZXNzaW9uLW51bT4yNTUzNTc1MzwvYWNjZXNz
aW9uLW51bT48dXJscz48cmVsYXRlZC11cmxzPjx1cmw+aHR0cDovL2dyYXBoaWNzLnR4Lm92aWQu
Y29tL292ZnRwZGZzL0ZQREROQ0pDTUdQT0pIMDAvZnMwNDYvb3ZmdC9saXZlL2d2MDIzLzAwMDAy
MDMwLzAwMDAyMDMwLTIwMTUwMTE0MC0wMDAwOS5wZGY8L3VybD48L3JlbGF0ZWQtdXJscz48L3Vy
bHM+PGVsZWN0cm9uaWMtcmVzb3VyY2UtbnVtPjEwLjEwOTcvcWFkLjAwMDAwMDAwMDAwMDA1MzM8
L2VsZWN0cm9uaWMtcmVzb3VyY2UtbnVtPjxyZW1vdGUtZGF0YWJhc2UtcHJvdmlkZXI+TmxtPC9y
ZW1vdGUtZGF0YWJhc2UtcHJvdmlkZXI+PGxhbmd1YWdlPmVuZzwvbGFuZ3VhZ2U+PC9yZWNvcmQ+
PC9DaXRlPjxDaXRlPjxBdXRob3I+TmFsdWdvZGE8L0F1dGhvcj48WWVhcj4yMDE0PC9ZZWFyPjxS
ZWNOdW0+MzQ8L1JlY051bT48cmVjb3JkPjxyZWMtbnVtYmVyPjM0PC9yZWMtbnVtYmVyPjxmb3Jl
aWduLWtleXM+PGtleSBhcHA9IkVOIiBkYi1pZD0iNWV0djJzcnM4dGZ3cHJlMjJmbDUyeDk5d3Rw
ZHN6YXpzemVkIiB0aW1lc3RhbXA9IjE3MjY1MTEwMjUiPjM0PC9rZXk+PC9mb3JlaWduLWtleXM+
PHJlZi10eXBlIG5hbWU9IkpvdXJuYWwgQXJ0aWNsZSI+MTc8L3JlZi10eXBlPjxjb250cmlidXRv
cnM+PGF1dGhvcnM+PGF1dGhvcj5OYWx1Z29kYSwgRi48L2F1dGhvcj48YXV0aG9yPkd1d2F0dWRk
ZSwgRC48L2F1dGhvcj48YXV0aG9yPkJ3YW5pbmthLCBKLiBCLjwvYXV0aG9yPjxhdXRob3I+TWFr
dW1iaSwgRi4gRS48L2F1dGhvcj48YXV0aG9yPkx1dGFsbywgVC48L2F1dGhvcj48YXV0aG9yPkth
Z2FheWksIEouPC9hdXRob3I+PGF1dGhvcj5TZXdhbmthbWJvLCBOLiBLLjwvYXV0aG9yPjxhdXRo
b3I+S2lnb3ppLCBHLjwvYXV0aG9yPjxhdXRob3I+U2Vyd2FkZGEsIEQuIE0uPC9hdXRob3I+PGF1
dGhvcj5Lb25nLCBYLjwvYXV0aG9yPjxhdXRob3I+V2F3ZXIsIE0uIEouPC9hdXRob3I+PGF1dGhv
cj5XYWJ3aXJlLU1hbmdlbiwgRi48L2F1dGhvcj48YXV0aG9yPkdyYXksIFIuIEguPC9hdXRob3I+
PC9hdXRob3JzPjwvY29udHJpYnV0b3JzPjxhdXRoLWFkZHJlc3M+KlJha2FpIEhlYWx0aCBTY2ll
bmNlcyBQcm9ncmFtLCBFbnRlYmJlLCBVZ2FuZGE7IGRhZ2dlck1ha2VyZXJlIFVuaXZlcnNpdHkg
U2Nob29sIG9mIFB1YmxpYyBIZWFsdGgsIEthbXBhbGEsIFVnYW5kYTsgZG91YmxlIGRhZ2dlclVn
YW5kYSBWaXJ1cyBSZXNlYXJjaCBJbnN0aXR1dGUsIEVudGViYmUsIFVnYW5kYTsgc2VjdGlvbiBz
aWduTWFrZXJlcmUgVW5pdmVyc2l0eSBDb2xsZWdlIG9mIEhlYWx0aCBTY2llbmNlcywgS2FtcGFs
YSwgVWdhbmRhOyBhbmQgfHxEZXBhcnRtZW50IG9mIEVwaWRlbWlvbG9neSwgSm9obnMgSG9wa2lu
cyBCbG9vbWJlcmcgU2Nob29sIG9mIFB1YmxpYyBIZWFsdGgsIEJhbHRpbW9yZSwgTUQuPC9hdXRo
LWFkZHJlc3M+PHRpdGxlcz48dGl0bGU+TWFycmlhZ2UgYW5kIHRoZSByaXNrIG9mIGluY2lkZW50
IEhJViBpbmZlY3Rpb24gaW4gUmFrYWksIFVnYW5kYTwvdGl0bGU+PHNlY29uZGFyeS10aXRsZT5K
IEFjcXVpciBJbW11bmUgRGVmaWMgU3luZHI8L3NlY29uZGFyeS10aXRsZT48YWx0LXRpdGxlPkpv
dXJuYWwgb2YgYWNxdWlyZWQgaW1tdW5lIGRlZmljaWVuY3kgc3luZHJvbWVzICgxOTk5KTwvYWx0
LXRpdGxlPjwvdGl0bGVzPjxwZXJpb2RpY2FsPjxmdWxsLXRpdGxlPkogQWNxdWlyIEltbXVuZSBE
ZWZpYyBTeW5kcjwvZnVsbC10aXRsZT48YWJici0xPkpvdXJuYWwgb2YgYWNxdWlyZWQgaW1tdW5l
IGRlZmljaWVuY3kgc3luZHJvbWVzICgxOTk5KTwvYWJici0xPjwvcGVyaW9kaWNhbD48YWx0LXBl
cmlvZGljYWw+PGZ1bGwtdGl0bGU+SiBBY3F1aXIgSW1tdW5lIERlZmljIFN5bmRyPC9mdWxsLXRp
dGxlPjxhYmJyLTE+Sm91cm5hbCBvZiBhY3F1aXJlZCBpbW11bmUgZGVmaWNpZW5jeSBzeW5kcm9t
ZXMgKDE5OTkpPC9hYmJyLTE+PC9hbHQtcGVyaW9kaWNhbD48cGFnZXM+OTEtODwvcGFnZXM+PHZv
bHVtZT42NTwvdm9sdW1lPjxudW1iZXI+MTwvbnVtYmVyPjxlZGl0aW9uPjIwMTQvMDEvMTU8L2Vk
aXRpb24+PGtleXdvcmRzPjxrZXl3b3JkPkFkb2xlc2NlbnQ8L2tleXdvcmQ+PGtleXdvcmQ+QWR1
bHQ8L2tleXdvcmQ+PGtleXdvcmQ+RmVtYWxlPC9rZXl3b3JkPjxrZXl3b3JkPkhJViBJbmZlY3Rp
b25zLyplcGlkZW1pb2xvZ3k8L2tleXdvcmQ+PGtleXdvcmQ+SHVtYW5zPC9rZXl3b3JkPjxrZXl3
b3JkPkluY2lkZW5jZTwva2V5d29yZD48a2V5d29yZD5NYWxlPC9rZXl3b3JkPjxrZXl3b3JkPk1h
cnJpYWdlLypzdGF0aXN0aWNzICZhbXA7IG51bWVyaWNhbCBkYXRhPC9rZXl3b3JkPjxrZXl3b3Jk
Pk1pZGRsZSBBZ2VkPC9rZXl3b3JkPjxrZXl3b3JkPlJpc2sgRmFjdG9yczwva2V5d29yZD48a2V5
d29yZD5TZXggRmFjdG9yczwva2V5d29yZD48a2V5d29yZD5TZXh1YWwgQmVoYXZpb3Ivc3RhdGlz
dGljcyAmYW1wOyBudW1lcmljYWwgZGF0YTwva2V5d29yZD48a2V5d29yZD5TZXh1YWwgUGFydG5l
cnM8L2tleXdvcmQ+PGtleXdvcmQ+VWdhbmRhL2VwaWRlbWlvbG9neTwva2V5d29yZD48a2V5d29y
ZD5Zb3VuZyBBZHVsdDwva2V5d29yZD48L2tleXdvcmRzPjxkYXRlcz48eWVhcj4yMDE0PC95ZWFy
PjxwdWItZGF0ZXM+PGRhdGU+SmFuIDE8L2RhdGU+PC9wdWItZGF0ZXM+PC9kYXRlcz48aXNibj4x
NTI1LTQxMzU8L2lzYm4+PGFjY2Vzc2lvbi1udW0+MjQ0MTkwNjY8L2FjY2Vzc2lvbi1udW0+PHVy
bHM+PHJlbGF0ZWQtdXJscz48dXJsPmh0dHA6Ly9ncmFwaGljcy50eC5vdmlkLmNvbS9vdmZ0cGRm
cy9GUERETkNKQ01HUE9KSDAwL2ZzMDQ3L292ZnQvbGl2ZS9ndjAyNC8wMDEyNjMzNC8wMDEyNjMz
NC0yMDE0MDEwMTAtMDAwMTQucGRmPC91cmw+PC9yZWxhdGVkLXVybHM+PC91cmxzPjxjdXN0b20y
PlBtYzM4OTc3ODY8L2N1c3RvbTI+PGN1c3RvbTY+TmlobXM1MjExNTc8L2N1c3RvbTY+PGVsZWN0
cm9uaWMtcmVzb3VyY2UtbnVtPjEwLjEwOTcvUUFJLjBiMDEzZTMxODJhN2YwOGE8L2VsZWN0cm9u
aWMtcmVzb3VyY2UtbnVtPjxyZW1vdGUtZGF0YWJhc2UtcHJvdmlkZXI+TmxtPC9yZW1vdGUtZGF0
YWJhc2UtcHJvdmlkZXI+PGxhbmd1YWdlPmVuZzwvbGFuZ3VhZ2U+PC9yZWNvcmQ+PC9DaXRlPjxD
aXRlPjxBdXRob3I+R3JlZ3NvbjwvQXV0aG9yPjxZZWFyPjIwMTE8L1llYXI+PFJlY051bT4yMTwv
UmVjTnVtPjxyZWNvcmQ+PHJlYy1udW1iZXI+MjE8L3JlYy1udW1iZXI+PGZvcmVpZ24ta2V5cz48
a2V5IGFwcD0iRU4iIGRiLWlkPSI1ZXR2MnNyczh0ZndwcmUyMmZsNTJ4OTl3dHBkc3phenN6ZWQi
IHRpbWVzdGFtcD0iMTcyNjUxMTAyNSI+MjE8L2tleT48L2ZvcmVpZ24ta2V5cz48cmVmLXR5cGUg
bmFtZT0iSm91cm5hbCBBcnRpY2xlIj4xNzwvcmVmLXR5cGU+PGNvbnRyaWJ1dG9ycz48YXV0aG9y
cz48YXV0aG9yPkdyZWdzb24sIFMuPC9hdXRob3I+PGF1dGhvcj5OeWFtdWthcGEsIEMuPC9hdXRo
b3I+PGF1dGhvcj5TY2h1bWFjaGVyLCBDLjwvYXV0aG9yPjxhdXRob3I+TXVndXJ1bmdpLCBPLjwv
YXV0aG9yPjxhdXRob3I+QmVuZWRpa3QsIEMuPC9hdXRob3I+PGF1dGhvcj5NdXNoYXRpLCBQLjwv
YXV0aG9yPjxhdXRob3I+Q2FtcGJlbGwsIEMuPC9hdXRob3I+PGF1dGhvcj5HYXJuZXR0LCBHLiBQ
LjwvYXV0aG9yPjwvYXV0aG9ycz48L2NvbnRyaWJ1dG9ycz48YXV0aC1hZGRyZXNzPk1hbmljYWxh
bmQgSElWL1NURCBQcmV2ZW50aW9uIFByb2plY3QsIEJpb21lZGljYWwgUmVzZWFyY2ggYW5kIFRy
YWluaW5nIEluc3RpdHV0ZSwgSGFyYXJlLCBaaW1iYWJ3ZS48L2F1dGgtYWRkcmVzcz48dGl0bGVz
Pjx0aXRsZT5EaWQgbmF0aW9uYWwgSElWIHByZXZlbnRpb24gcHJvZ3JhbXMgY29udHJpYnV0ZSB0
byBISVYgZGVjbGluZSBpbiBFYXN0ZXJuIFppbWJhYndlPyBFdmlkZW5jZSBmcm9tIGEgcHJvc3Bl
Y3RpdmUgY29tbXVuaXR5IHN1cnZleTwvdGl0bGU+PHNlY29uZGFyeS10aXRsZT5TZXggVHJhbnNt
IERpczwvc2Vjb25kYXJ5LXRpdGxlPjxhbHQtdGl0bGU+U2V4dWFsbHkgdHJhbnNtaXR0ZWQgZGlz
ZWFzZXM8L2FsdC10aXRsZT48L3RpdGxlcz48cGVyaW9kaWNhbD48ZnVsbC10aXRsZT5TZXggVHJh
bnNtIERpczwvZnVsbC10aXRsZT48YWJici0xPlNleHVhbGx5IHRyYW5zbWl0dGVkIGRpc2Vhc2Vz
PC9hYmJyLTE+PC9wZXJpb2RpY2FsPjxhbHQtcGVyaW9kaWNhbD48ZnVsbC10aXRsZT5TZXggVHJh
bnNtIERpczwvZnVsbC10aXRsZT48YWJici0xPlNleHVhbGx5IHRyYW5zbWl0dGVkIGRpc2Vhc2Vz
PC9hYmJyLTE+PC9hbHQtcGVyaW9kaWNhbD48cGFnZXM+NDc1LTgyPC9wYWdlcz48dm9sdW1lPjM4
PC92b2x1bWU+PG51bWJlcj42PC9udW1iZXI+PGVkaXRpb24+MjAxMS8wMi8wMTwvZWRpdGlvbj48
a2V5d29yZHM+PGtleXdvcmQ+QWRvbGVzY2VudDwva2V5d29yZD48a2V5d29yZD5BZHVsdDwva2V5
d29yZD48a2V5d29yZD5Db2hvcnQgU3R1ZGllczwva2V5d29yZD48a2V5d29yZD5Db21tdW5pdHkg
SGVhbHRoIFNlcnZpY2VzL21ldGhvZHM8L2tleXdvcmQ+PGtleXdvcmQ+RmVtYWxlPC9rZXl3b3Jk
PjxrZXl3b3JkPkhJViBJbmZlY3Rpb25zLyplcGlkZW1pb2xvZ3kvKnByZXZlbnRpb24gJmFtcDsg
Y29udHJvbDwva2V5d29yZD48a2V5d29yZD5IdW1hbnM8L2tleXdvcmQ+PGtleXdvcmQ+SW5jaWRl
bmNlPC9rZXl3b3JkPjxrZXl3b3JkPkludGVydmlld3MgYXMgVG9waWM8L2tleXdvcmQ+PGtleXdv
cmQ+TWFsZTwva2V5d29yZD48a2V5d29yZD5NaWRkbGUgQWdlZDwva2V5d29yZD48a2V5d29yZD4q
TmF0aW9uYWwgSGVhbHRoIFByb2dyYW1zPC9rZXl3b3JkPjxrZXl3b3JkPipQcm9ncmFtIEV2YWx1
YXRpb248L2tleXdvcmQ+PGtleXdvcmQ+UHJvc3BlY3RpdmUgU3R1ZGllczwva2V5d29yZD48a2V5
d29yZD5SaXNrLVRha2luZzwva2V5d29yZD48a2V5d29yZD5SdXJhbCBQb3B1bGF0aW9uPC9rZXl3
b3JkPjxrZXl3b3JkPlNleHVhbCBCZWhhdmlvci9wc3ljaG9sb2d5L3N0YXRpc3RpY3MgJmFtcDsg
bnVtZXJpY2FsIGRhdGE8L2tleXdvcmQ+PGtleXdvcmQ+U29jaW9lY29ub21pYyBGYWN0b3JzPC9r
ZXl3b3JkPjxrZXl3b3JkPllvdW5nIEFkdWx0PC9rZXl3b3JkPjxrZXl3b3JkPlppbWJhYndlL2Vw
aWRlbWlvbG9neTwva2V5d29yZD48L2tleXdvcmRzPjxkYXRlcz48eWVhcj4yMDExPC95ZWFyPjxw
dWItZGF0ZXM+PGRhdGU+SnVuPC9kYXRlPjwvcHViLWRhdGVzPjwvZGF0ZXM+PGlzYm4+MDE0OC01
NzE3PC9pc2JuPjxhY2Nlc3Npb24tbnVtPjIxMjc4NjI3PC9hY2Nlc3Npb24tbnVtPjx1cmxzPjxy
ZWxhdGVkLXVybHM+PHVybD5odHRwOi8vZ3JhcGhpY3MudHgub3ZpZC5jb20vb3ZmdHBkZnMvRlBE
RE5DT0JJRElGQ04wMC9mczA0Ni9vdmZ0L2xpdmUvZ3YwMjMvMDAwMDc0MzUvMDAwMDc0MzUtMjAx
MTA2MDAwLTAwMDAzLnBkZjwvdXJsPjwvcmVsYXRlZC11cmxzPjwvdXJscz48Y3VzdG9tMj5QbWMz
NTE0NzUxPC9jdXN0b20yPjxjdXN0b202PkVtczUwNjg2PC9jdXN0b202PjxlbGVjdHJvbmljLXJl
c291cmNlLW51bT4xMC4xMDk3L09MUS4wYjAxM2UzMTgyMDgwODc3PC9lbGVjdHJvbmljLXJlc291
cmNlLW51bT48cmVtb3RlLWRhdGFiYXNlLXByb3ZpZGVyPk5sbTwvcmVtb3RlLWRhdGFiYXNlLXBy
b3ZpZGVyPjxsYW5ndWFnZT5lbmc8L2xhbmd1YWdlPjwvcmVjb3JkPjwvQ2l0ZT48Q2l0ZT48QXV0
aG9yPkhhcmxpbmc8L0F1dGhvcj48WWVhcj4yMDE1PC9ZZWFyPjxSZWNOdW0+MjM8L1JlY051bT48
cmVjb3JkPjxyZWMtbnVtYmVyPjIzPC9yZWMtbnVtYmVyPjxmb3JlaWduLWtleXM+PGtleSBhcHA9
IkVOIiBkYi1pZD0iNWV0djJzcnM4dGZ3cHJlMjJmbDUyeDk5d3RwZHN6YXpzemVkIiB0aW1lc3Rh
bXA9IjE3MjY1MTEwMjUiPjIzPC9rZXk+PC9mb3JlaWduLWtleXM+PHJlZi10eXBlIG5hbWU9Ikpv
dXJuYWwgQXJ0aWNsZSI+MTc8L3JlZi10eXBlPjxjb250cmlidXRvcnM+PGF1dGhvcnM+PGF1dGhv
cj5IYXJsaW5nLCBHLjwvYXV0aG9yPjxhdXRob3I+TmV3ZWxsLCBNLiBMLjwvYXV0aG9yPjxhdXRo
b3I+VGFuc2VyLCBGLjwvYXV0aG9yPjxhdXRob3I+QmFybmlnaGF1c2VuLCBULjwvYXV0aG9yPjwv
YXV0aG9ycz48L2NvbnRyaWJ1dG9ycz48YXV0aC1hZGRyZXNzPkRlcGFydG1lbnQgb2YgR2xvYmFs
IEhlYWx0aCBhbmQgUG9wdWxhdGlvbiwgSGFydmFyZCBTY2hvb2wgb2YgUHVibGljIEhlYWx0aCwg
NjY1IEh1bnRpbmd0b24gQXZlbnVlLCBCb3N0b24sIE1BLCAwMjExNSwgVVNBLCBnaGFybGluZ0Bo
c3BoLmhhcnZhcmQuZWR1LjwvYXV0aC1hZGRyZXNzPjx0aXRsZXM+PHRpdGxlPlBhcnRuZXIgQWdl
LURpc3Bhcml0eSBhbmQgSElWIEluY2lkZW5jZSBSaXNrIGZvciBPbGRlciBXb21lbiBpbiBSdXJh
bCBTb3V0aCBBZnJpY2E8L3RpdGxlPjxzZWNvbmRhcnktdGl0bGU+QUlEUyBCZWhhdjwvc2Vjb25k
YXJ5LXRpdGxlPjxhbHQtdGl0bGU+QUlEUyBhbmQgYmVoYXZpb3I8L2FsdC10aXRsZT48L3RpdGxl
cz48cGVyaW9kaWNhbD48ZnVsbC10aXRsZT5BSURTIEJlaGF2PC9mdWxsLXRpdGxlPjxhYmJyLTE+
QUlEUyBhbmQgYmVoYXZpb3I8L2FiYnItMT48L3BlcmlvZGljYWw+PGFsdC1wZXJpb2RpY2FsPjxm
dWxsLXRpdGxlPkFJRFMgQmVoYXY8L2Z1bGwtdGl0bGU+PGFiYnItMT5BSURTIGFuZCBiZWhhdmlv
cjwvYWJici0xPjwvYWx0LXBlcmlvZGljYWw+PHBhZ2VzPjEzMTctMjY8L3BhZ2VzPjx2b2x1bWU+
MTk8L3ZvbHVtZT48bnVtYmVyPjc8L251bWJlcj48ZWRpdGlvbj4yMDE1LzAyLzEyPC9lZGl0aW9u
PjxrZXl3b3Jkcz48a2V5d29yZD5BZG9sZXNjZW50PC9rZXl3b3JkPjxrZXl3b3JkPkFkdWx0PC9r
ZXl3b3JkPjxrZXl3b3JkPkFnZSBGYWN0b3JzPC9rZXl3b3JkPjxrZXl3b3JkPkFnZWQ8L2tleXdv
cmQ+PGtleXdvcmQ+RmVtYWxlPC9rZXl3b3JkPjxrZXl3b3JkPkhJViBJbmZlY3Rpb25zLyplcGlk
ZW1pb2xvZ3kvcHJldmVudGlvbiAmYW1wOyBjb250cm9sPC9rZXl3b3JkPjxrZXl3b3JkPkh1bWFu
czwva2V5d29yZD48a2V5d29yZD5JbmNpZGVuY2U8L2tleXdvcmQ+PGtleXdvcmQ+TG9uZ2l0dWRp
bmFsIFN0dWRpZXM8L2tleXdvcmQ+PGtleXdvcmQ+TWFsZTwva2V5d29yZD48a2V5d29yZD5NaWRk
bGUgQWdlZDwva2V5d29yZD48a2V5d29yZD5NdWx0aXZhcmlhdGUgQW5hbHlzaXM8L2tleXdvcmQ+
PGtleXdvcmQ+UmlzayBGYWN0b3JzPC9rZXl3b3JkPjxrZXl3b3JkPlJ1cmFsIFBvcHVsYXRpb248
L2tleXdvcmQ+PGtleXdvcmQ+KlNleHVhbCBCZWhhdmlvcjwva2V5d29yZD48a2V5d29yZD4qU2V4
dWFsIFBhcnRuZXJzPC9rZXl3b3JkPjxrZXl3b3JkPlNvdXRoIEFmcmljYS9lcGlkZW1pb2xvZ3k8
L2tleXdvcmQ+PGtleXdvcmQ+U3VydmV5cyBhbmQgUXVlc3Rpb25uYWlyZXM8L2tleXdvcmQ+PGtl
eXdvcmQ+WW91bmcgQWR1bHQ8L2tleXdvcmQ+PC9rZXl3b3Jkcz48ZGF0ZXM+PHllYXI+MjAxNTwv
eWVhcj48cHViLWRhdGVzPjxkYXRlPkp1bDwvZGF0ZT48L3B1Yi1kYXRlcz48L2RhdGVzPjxpc2Ju
PjEwOTAtNzE2NTwvaXNibj48YWNjZXNzaW9uLW51bT4yNTY3MDQ3MzwvYWNjZXNzaW9uLW51bT48
dXJscz48cmVsYXRlZC11cmxzPjx1cmw+aHR0cDovL2Rvd25sb2FkLnNwcmluZ2VyLmNvbS9zdGF0
aWMvcGRmLzYyOC9hcnQlMjUzQTEwLjEwMDclMjUyRnMxMDQ2MS0wMTQtMDk1Mi0zLnBkZj9vcmln
aW5Vcmw9aHR0cCUzQSUyRiUyRmxpbmsuc3ByaW5nZXIuY29tJTJGYXJ0aWNsZSUyRjEwLjEwMDcl
MkZzMTA0NjEtMDE0LTA5NTItMyZhbXA7dG9rZW4yPWV4cD0xNDU2MTQ3MDAyfmFjbD0lMkZzdGF0
aWMlMkZwZGYlMkY2MjglMkZhcnQlMjUyNTNBMTAuMTAwNyUyNTI1MkZzMTA0NjEtMDE0LTA5NTIt
My5wZGYlM0ZvcmlnaW5VcmwlM0RodHRwJTI1M0ElMjUyRiUyNTJGbGluay5zcHJpbmdlci5jb20l
MjUyRmFydGljbGUlMjUyRjEwLjEwMDclMjUyRnMxMDQ2MS0wMTQtMDk1Mi0zKn5obWFjPTFhOWRh
ZTc3ZjhhZGM0YmFjNzUxNzcxMTNkY2ZjMTA1MzY1MWI5MmFmNDc2MWFmYzQ5MDhhYjJlNWMxMjlj
Y2U8L3VybD48L3JlbGF0ZWQtdXJscz48L3VybHM+PGN1c3RvbTI+UG1jNDUwNjIzMjwvY3VzdG9t
Mj48Y3VzdG9tNj5OaWhtczY0ODYyNzwvY3VzdG9tNj48ZWxlY3Ryb25pYy1yZXNvdXJjZS1udW0+
MTAuMTAwNy9zMTA0NjEtMDE0LTA5NTItMzwvZWxlY3Ryb25pYy1yZXNvdXJjZS1udW0+PHJlbW90
ZS1kYXRhYmFzZS1wcm92aWRlcj5ObG08L3JlbW90ZS1kYXRhYmFzZS1wcm92aWRlcj48bGFuZ3Vh
Z2U+ZW5nPC9sYW5ndWFnZT48L3JlY29yZD48L0NpdGU+PENpdGU+PEF1dGhvcj5NZXJtaW48L0F1
dGhvcj48WWVhcj4yMDA4PC9ZZWFyPjxSZWNOdW0+MzI8L1JlY051bT48cmVjb3JkPjxyZWMtbnVt
YmVyPjMyPC9yZWMtbnVtYmVyPjxmb3JlaWduLWtleXM+PGtleSBhcHA9IkVOIiBkYi1pZD0iNWV0
djJzcnM4dGZ3cHJlMjJmbDUyeDk5d3RwZHN6YXpzemVkIiB0aW1lc3RhbXA9IjE3MjY1MTEwMjUi
PjMyPC9rZXk+PC9mb3JlaWduLWtleXM+PHJlZi10eXBlIG5hbWU9IkpvdXJuYWwgQXJ0aWNsZSI+
MTc8L3JlZi10eXBlPjxjb250cmlidXRvcnM+PGF1dGhvcnM+PGF1dGhvcj5NZXJtaW4sIEouPC9h
dXRob3I+PGF1dGhvcj5NdXNpbmd1emksIEouPC9hdXRob3I+PGF1dGhvcj5PcGlvLCBBLjwvYXV0
aG9yPjxhdXRob3I+S2lydW5naSwgVy48L2F1dGhvcj48YXV0aG9yPkVrd2FydSwgSi4gUC48L2F1
dGhvcj48YXV0aG9yPkhsYWRpaywgVy48L2F1dGhvcj48YXV0aG9yPkthaGFydXphLCBGLjwvYXV0
aG9yPjxhdXRob3I+RG93bmluZywgUi48L2F1dGhvcj48YXV0aG9yPkJ1bm5lbGwsIFIuPC9hdXRo
b3I+PC9hdXRob3JzPjwvY29udHJpYnV0b3JzPjxhdXRoLWFkZHJlc3M+R2xvYmFsIEFJRFMgUHJv
Z3JhbSwgTmF0aW9uYWwgQ2VudGVyIGZvciBISVYsIFZpcmFsIEhlcGF0aXRpcywgU1REIGFuZCBU
QiBQcmV2ZW50aW9uLCBDZW50ZXJzIGZvciBEaXNlYXNlIENvbnRyb2wgYW5kIFByZXZlbnRpb24t
VWdhbmRhLCBFbnRlYmJlLCBVZ2FuZGEuIGpobTdAY2RjLmdvdi48L2F1dGgtYWRkcmVzcz48dGl0
bGVzPjx0aXRsZT5SaXNrIGZhY3RvcnMgZm9yIHJlY2VudCBISVYgaW5mZWN0aW9uIGluIFVnYW5k
YT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NTQwLTk8L3BhZ2VzPjx2b2x1bWU+MzAwPC92b2x1bWU+PG51
bWJlcj41PC9udW1iZXI+PGVkaXRpb24+MjAwOC8wOC8wNTwvZWRpdGlvbj48a2V5d29yZHM+PGtl
eXdvcmQ+QUlEUyBTZXJvZGlhZ25vc2lzPC9rZXl3b3JkPjxrZXl3b3JkPkFkb2xlc2NlbnQ8L2tl
eXdvcmQ+PGtleXdvcmQ+QWR1bHQ8L2tleXdvcmQ+PGtleXdvcmQ+Q3Jvc3MtU2VjdGlvbmFsIFN0
dWRpZXM8L2tleXdvcmQ+PGtleXdvcmQ+RmVtYWxlPC9rZXl3b3JkPjxrZXl3b3JkPkhJViBJbmZl
Y3Rpb25zL2RpYWdub3Npcy8qZXBpZGVtaW9sb2d5PC9rZXl3b3JkPjxrZXl3b3JkPkhJViBTZXJv
cHJldmFsZW5jZTwva2V5d29yZD48a2V5d29yZD5IZWFsdGggU3VydmV5czwva2V5d29yZD48a2V5
d29yZD5IdW1hbnM8L2tleXdvcmQ+PGtleXdvcmQ+TWFsZTwva2V5d29yZD48a2V5d29yZD5NaWRk
bGUgQWdlZDwva2V5d29yZD48a2V5d29yZD5SaXNrIEZhY3RvcnM8L2tleXdvcmQ+PGtleXdvcmQ+
VWdhbmRhL2VwaWRlbWlvbG9neTwva2V5d29yZD48L2tleXdvcmRzPjxkYXRlcz48eWVhcj4yMDA4
PC95ZWFyPjxwdWItZGF0ZXM+PGRhdGU+QXVnIDY8L2RhdGU+PC9wdWItZGF0ZXM+PC9kYXRlcz48
aXNibj4wMDk4LTc0ODQ8L2lzYm4+PGFjY2Vzc2lvbi1udW0+MTg2NzcwMjY8L2FjY2Vzc2lvbi1u
dW0+PHVybHM+PHJlbGF0ZWQtdXJscz48dXJsPmh0dHA6Ly9qYW1hLmphbWFuZXR3b3JrLmNvbS9k
YXRhL0pvdXJuYWxzL0pBTUEvNDQyNi9qb2M4MDA2NF81NDBfNTQ5LnBkZjwvdXJsPjwvcmVsYXRl
ZC11cmxzPjwvdXJscz48ZWxlY3Ryb25pYy1yZXNvdXJjZS1udW0+MTAuMTAwMS9qYW1hLjMwMC41
LjU0MDwvZWxlY3Ryb25pYy1yZXNvdXJjZS1udW0+PHJlbW90ZS1kYXRhYmFzZS1wcm92aWRlcj5O
bG08L3JlbW90ZS1kYXRhYmFzZS1wcm92aWRlcj48bGFuZ3VhZ2U+ZW5nPC9sYW5ndWFnZT48L3Jl
Y29yZD48L0NpdGU+PENpdGU+PEF1dGhvcj5UYW5zZXI8L0F1dGhvcj48WWVhcj4yMDExPC9ZZWFy
PjxSZWNOdW0+NDA8L1JlY051bT48cmVjb3JkPjxyZWMtbnVtYmVyPjQwPC9yZWMtbnVtYmVyPjxm
b3JlaWduLWtleXM+PGtleSBhcHA9IkVOIiBkYi1pZD0iNWV0djJzcnM4dGZ3cHJlMjJmbDUyeDk5
d3RwZHN6YXpzemVkIiB0aW1lc3RhbXA9IjE3MjY1MTEwMjUiPjQwPC9rZXk+PC9mb3JlaWduLWtl
eXM+PHJlZi10eXBlIG5hbWU9IkpvdXJuYWwgQXJ0aWNsZSI+MTc8L3JlZi10eXBlPjxjb250cmli
dXRvcnM+PGF1dGhvcnM+PGF1dGhvcj5UYW5zZXIsIEYuPC9hdXRob3I+PGF1dGhvcj5CYXJuaWdo
YXVzZW4sIFQuPC9hdXRob3I+PGF1dGhvcj5IdW5kLCBMLjwvYXV0aG9yPjxhdXRob3I+R2FybmV0
dCwgRy4gUC48L2F1dGhvcj48YXV0aG9yPk1jR3JhdGgsIE4uPC9hdXRob3I+PGF1dGhvcj5OZXdl
bGwsIE0uIEwuPC9hdXRob3I+PC9hdXRob3JzPjwvY29udHJpYnV0b3JzPjxhdXRoLWFkZHJlc3M+
QWZyaWNhIENlbnRyZSBmb3IgSGVhbHRoIGFuZCBQb3B1bGF0aW9uIFN0dWRpZXMsIFVuaXZlcnNp
dHkgb2YgS3dhWnVsdS1OYXRhbCwgTXR1YmF0dWJhLCBTb3V0aCBBZnJpY2EuIHRhbnNlcmZAYWZy
aWNhY2VudHJlLmFjLnphPC9hdXRoLWFkZHJlc3M+PHRpdGxlcz48dGl0bGU+RWZmZWN0IG9mIGNv
bmN1cnJlbnQgc2V4dWFsIHBhcnRuZXJzaGlwcyBvbiByYXRlIG9mIG5ldyBISVYgaW5mZWN0aW9u
cyBpbiBhIGhpZ2gtcHJldmFsZW5jZSwgcnVyYWwgU291dGggQWZyaWNhbiBwb3B1bGF0aW9uOiBh
IGNvaG9ydCBzdHVkeT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Q3LTU1PC9wYWdlcz48
dm9sdW1lPjM3ODwvdm9sdW1lPjxudW1iZXI+OTc4NzwvbnVtYmVyPjxlZGl0aW9uPjIwMTEvMDcv
MTk8L2VkaXRpb24+PGtleXdvcmRzPjxrZXl3b3JkPkFkb2xlc2NlbnQ8L2tleXdvcmQ+PGtleXdv
cmQ+QWR1bHQ8L2tleXdvcmQ+PGtleXdvcmQ+QWdlIERpc3RyaWJ1dGlvbjwva2V5d29yZD48a2V5
d29yZD5Db2hvcnQgU3R1ZGllczwva2V5d29yZD48a2V5d29yZD5FZHVjYXRpb25hbCBTdGF0dXM8
L2tleXdvcmQ+PGtleXdvcmQ+RmVtYWxlPC9rZXl3b3JkPjxrZXl3b3JkPkhJViBJbmZlY3Rpb25z
LyplcGlkZW1pb2xvZ3kvKnRyYW5zbWlzc2lvbjwva2V5d29yZD48a2V5d29yZD5ISVYgU2Vyb3Bv
c2l0aXZpdHk8L2tleXdvcmQ+PGtleXdvcmQ+SHVtYW5zPC9rZXl3b3JkPjxrZXl3b3JkPkluY2lk
ZW5jZTwva2V5d29yZD48a2V5d29yZD5NYWxlPC9rZXl3b3JkPjxrZXl3b3JkPk1hcnJpYWdlLypz
dGF0aXN0aWNzICZhbXA7IG51bWVyaWNhbCBkYXRhPC9rZXl3b3JkPjxrZXl3b3JkPk1pZGRsZSBB
Z2VkPC9rZXl3b3JkPjxrZXl3b3JkPk11bHRpdmFyaWF0ZSBBbmFseXNpczwva2V5d29yZD48a2V5
d29yZD5Ob3JtYWwgRGlzdHJpYnV0aW9uPC9rZXl3b3JkPjxrZXl3b3JkPk9kZHMgUmF0aW88L2tl
eXdvcmQ+PGtleXdvcmQ+KlBvcHVsYXRpb24gU3VydmVpbGxhbmNlPC9rZXl3b3JkPjxrZXl3b3Jk
PlByZXZhbGVuY2U8L2tleXdvcmQ+PGtleXdvcmQ+UHJpbWFyeSBQcmV2ZW50aW9uPC9rZXl3b3Jk
PjxrZXl3b3JkPlJlc2lkZW5jZSBDaGFyYWN0ZXJpc3RpY3M8L2tleXdvcmQ+PGtleXdvcmQ+KlJp
c2stVGFraW5nPC9rZXl3b3JkPjxrZXl3b3JkPlJ1cmFsIFBvcHVsYXRpb24vKnN0YXRpc3RpY3Mg
JmFtcDsgbnVtZXJpY2FsIGRhdGE8L2tleXdvcmQ+PGtleXdvcmQ+KlNleHVhbCBCZWhhdmlvcjwv
a2V5d29yZD48a2V5d29yZD4qU2V4dWFsIFBhcnRuZXJzPC9rZXl3b3JkPjxrZXl3b3JkPlNvdXRo
IEFmcmljYS9lcGlkZW1pb2xvZ3k8L2tleXdvcmQ+PGtleXdvcmQ+U3VydmV5cyBhbmQgUXVlc3Rp
b25uYWlyZXM8L2tleXdvcmQ+PGtleXdvcmQ+VGltZSBGYWN0b3JzPC9rZXl3b3JkPjwva2V5d29y
ZHM+PGRhdGVzPjx5ZWFyPjIwMTE8L3llYXI+PHB1Yi1kYXRlcz48ZGF0ZT5KdWwgMTY8L2RhdGU+
PC9wdWItZGF0ZXM+PC9kYXRlcz48aXNibj4wMTQwLTY3MzY8L2lzYm4+PGFjY2Vzc2lvbi1udW0+
MjE3NjM5Mzc8L2FjY2Vzc2lvbi1udW0+PHVybHM+PHJlbGF0ZWQtdXJscz48dXJsPmh0dHA6Ly9h
Yy5lbHMtY2RuLmNvbS9TMDE0MDY3MzYxMTYwNzc5NC8xLXMyLjAtUzAxNDA2NzM2MTE2MDc3OTQt
bWFpbi5wZGY/X3RpZD04ZDllNWU2Mi1kMTliLTExZTUtYjMyNC0wMDAwMGFhYjBmNmImYW1wO2Fj
ZG5hdD0xNDU1MjkwMzUzXzExODUwOTRlMmFjZThlNTQ3NzdlNDdlYjRkM2U1ZGIxPC91cmw+PC9y
ZWxhdGVkLXVybHM+PC91cmxzPjxjdXN0b20yPlBtYzMxNDExNDI8L2N1c3RvbTI+PGVsZWN0cm9u
aWMtcmVzb3VyY2UtbnVtPjEwLjEwMTYvczAxNDAtNjczNigxMSk2MDc3OS00PC9lbGVjdHJvbmlj
LXJlc291cmNlLW51bT48cmVtb3RlLWRhdGFiYXNlLXByb3ZpZGVyPk5sbTwvcmVtb3RlLWRhdGFi
YXNlLXByb3ZpZGVyPjxsYW5ndWFnZT5lbmc8L2xhbmd1YWdlPjwvcmVjb3JkPjwvQ2l0ZT48L0Vu
ZE5vdGU+AG==
</w:fldData>
        </w:fldChar>
      </w:r>
      <w:r w:rsidR="009448ED">
        <w:instrText xml:space="preserve"> ADDIN EN.CITE.DATA </w:instrText>
      </w:r>
      <w:r w:rsidR="009448ED">
        <w:fldChar w:fldCharType="end"/>
      </w:r>
      <w:r w:rsidR="009448ED">
        <w:fldChar w:fldCharType="separate"/>
      </w:r>
      <w:r w:rsidR="009448ED" w:rsidRPr="009448ED">
        <w:rPr>
          <w:noProof/>
          <w:vertAlign w:val="superscript"/>
        </w:rPr>
        <w:t>6,9,10,15,18,21,22,28,43</w:t>
      </w:r>
      <w:r w:rsidR="009448ED">
        <w:fldChar w:fldCharType="end"/>
      </w:r>
      <w:r w:rsidR="00513865">
        <w:t>,</w:t>
      </w:r>
      <w:r w:rsidRPr="00537346">
        <w:t xml:space="preserve"> impl</w:t>
      </w:r>
      <w:r w:rsidR="00A868E6">
        <w:t>ies</w:t>
      </w:r>
      <w:r w:rsidRPr="00537346">
        <w:t xml:space="preserve"> that people navigate periods of increased risk before arriving into the relative safety of a marriage. The protective effect of marriage may be overstated by this</w:t>
      </w:r>
      <w:r w:rsidR="009926E7">
        <w:t>, and other,</w:t>
      </w:r>
      <w:r w:rsidR="005A09CD">
        <w:t xml:space="preserve"> similar</w:t>
      </w:r>
      <w:r w:rsidRPr="00537346">
        <w:t xml:space="preserve"> analys</w:t>
      </w:r>
      <w:r w:rsidR="009926E7">
        <w:t>es</w:t>
      </w:r>
      <w:r w:rsidRPr="00537346">
        <w:t>. Discordant couples who have sex before marriage and do not take steps to prevent transmission of infection are likely to become seroconcordant. Marriages that start out, or become serodiscordant, will likewise remain serodiscordant for only a short period in the absence of prevention measures. Work from Rakai show</w:t>
      </w:r>
      <w:r w:rsidR="00722F82">
        <w:t>ed</w:t>
      </w:r>
      <w:r w:rsidRPr="00537346">
        <w:t xml:space="preserve"> that a large proportion of </w:t>
      </w:r>
      <w:r w:rsidR="00722F82">
        <w:t>new</w:t>
      </w:r>
      <w:r w:rsidRPr="00537346">
        <w:t xml:space="preserve"> infections could be linked to an incident infection in a household contact</w:t>
      </w:r>
      <w:r w:rsidR="0041486B">
        <w:t>.</w:t>
      </w:r>
      <w:r w:rsidR="00600572">
        <w:fldChar w:fldCharType="begin">
          <w:fldData xml:space="preserve">PEVuZE5vdGU+PENpdGU+PEF1dGhvcj5HcmFib3dza2k8L0F1dGhvcj48WWVhcj4yMDE0PC9ZZWFy
PjxSZWNOdW0+MTg8L1JlY051bT48RGlzcGxheVRleHQ+PHN0eWxlIGZhY2U9InN1cGVyc2NyaXB0
Ij43PC9zdHlsZT48L0Rpc3BsYXlUZXh0PjxyZWNvcmQ+PHJlYy1udW1iZXI+MTg8L3JlYy1udW1i
ZXI+PGZvcmVpZ24ta2V5cz48a2V5IGFwcD0iRU4iIGRiLWlkPSI1ZXR2MnNyczh0ZndwcmUyMmZs
NTJ4OTl3dHBkc3phenN6ZWQiIHRpbWVzdGFtcD0iMTcyNjUxMTAyNSI+MTg8L2tleT48L2ZvcmVp
Z24ta2V5cz48cmVmLXR5cGUgbmFtZT0iSm91cm5hbCBBcnRpY2xlIj4xNzwvcmVmLXR5cGU+PGNv
bnRyaWJ1dG9ycz48YXV0aG9ycz48YXV0aG9yPkdyYWJvd3NraSwgTS4gSy48L2F1dGhvcj48YXV0
aG9yPkxlc3NsZXIsIEouPC9hdXRob3I+PGF1dGhvcj5SZWRkLCBBLiBELjwvYXV0aG9yPjxhdXRo
b3I+S2FnYWF5aSwgSi48L2F1dGhvcj48YXV0aG9yPkxhZXllbmRlY2tlciwgTy48L2F1dGhvcj48
YXV0aG9yPk5keWFuYWJvLCBBLjwvYXV0aG9yPjxhdXRob3I+TmVsc29uLCBNLiBJLjwvYXV0aG9y
PjxhdXRob3I+Q3VtbWluZ3MsIEQuIEEuPC9hdXRob3I+PGF1dGhvcj5Cd2FuaWthLCBKLiBCLjwv
YXV0aG9yPjxhdXRob3I+TXVlbGxlciwgQS4gQy48L2F1dGhvcj48YXV0aG9yPlJleW5vbGRzLCBT
LiBKLjwvYXV0aG9yPjxhdXRob3I+TXVuc2hhdywgUy48L2F1dGhvcj48YXV0aG9yPlJheSwgUy4g
Qy48L2F1dGhvcj48YXV0aG9yPkx1dGFsbywgVC48L2F1dGhvcj48YXV0aG9yPk1hbnVjY2ksIEou
PC9hdXRob3I+PGF1dGhvcj5Ub2JpYW4sIEEuIEEuPC9hdXRob3I+PGF1dGhvcj5DaGFuZywgTC4g
Vy48L2F1dGhvcj48YXV0aG9yPkJleXJlciwgQy48L2F1dGhvcj48YXV0aG9yPkplbm5pbmdzLCBK
LiBNLjwvYXV0aG9yPjxhdXRob3I+TmFsdWdvZGEsIEYuPC9hdXRob3I+PGF1dGhvcj5TZXJ3YWRk
YSwgRC48L2F1dGhvcj48YXV0aG9yPldhd2VyLCBNLiBKLjwvYXV0aG9yPjxhdXRob3I+UXVpbm4s
IFQuIEMuPC9hdXRob3I+PGF1dGhvcj5HcmF5LCBSLiBILjwvYXV0aG9yPjxhdXRob3I+UmFrYWkg
SGVhbHRoIFNjaWVuY2VzLCBQcm9ncmFtPC9hdXRob3I+PC9hdXRob3JzPjwvY29udHJpYnV0b3Jz
PjxhdXRoLWFkZHJlc3M+RGVwYXJ0bWVudCBvZiBFcGlkZW1pb2xvZ3ksIEJsb29tYmVyZyBTY2hv
b2wgb2YgUHVibGljIEhlYWx0aCwgSm9obnMgSG9wa2lucyBVbml2ZXJzaXR5LCBCYWx0aW1vcmUs
IE1hcnlsYW5kLCBVbml0ZWQgU3RhdGVzIG9mIEFtZXJpY2EuJiN4RDtMYWJvcmF0b3J5IG9mIElt
bXVub3JlZ3VsYXRpb24sIERpdmlzaW9uIG9mIEludHJhbXVyYWwgUmVzZWFyY2gsIE5hdGlvbmFs
IEluc3RpdHV0ZSBvZiBBbGxlcmd5IGFuZCBJbmZlY3Rpb3VzIERpc2Vhc2VzLCBOYXRpb25hbCBJ
bnN0aXR1dGVzIG9mIEhlYWx0aCwgQmV0aGVzZGEsIE1hcnlsYW5kLCBVbml0ZWQgU3RhdGVzIG9m
IEFtZXJpY2EuJiN4RDtSYWthaSBIZWFsdGggU2NpZW5jZXMgUHJvZ3JhbSwgS2FsaXNpem8sIFVn
YW5kYS4mI3hEO0RlcGFydG1lbnQgb2YgRXBpZGVtaW9sb2d5LCBCbG9vbWJlcmcgU2Nob29sIG9m
IFB1YmxpYyBIZWFsdGgsIEpvaG5zIEhvcGtpbnMgVW5pdmVyc2l0eSwgQmFsdGltb3JlLCBNYXJ5
bGFuZCwgVW5pdGVkIFN0YXRlcyBvZiBBbWVyaWNhOyBMYWJvcmF0b3J5IG9mIEltbXVub3JlZ3Vs
YXRpb24sIERpdmlzaW9uIG9mIEludHJhbXVyYWwgUmVzZWFyY2gsIE5hdGlvbmFsIEluc3RpdHV0
ZSBvZiBBbGxlcmd5IGFuZCBJbmZlY3Rpb3VzIERpc2Vhc2VzLCBOYXRpb25hbCBJbnN0aXR1dGVz
IG9mIEhlYWx0aCwgQmV0aGVzZGEsIE1hcnlsYW5kLCBVbml0ZWQgU3RhdGVzIG9mIEFtZXJpY2E7
IFNjaG9vbCBvZiBNZWRpY2luZSwgSm9obnMgSG9wa2lucyBVbml2ZXJzaXR5LCBCYWx0aW1vcmUs
IE1hcnlsYW5kLCBVbml0ZWQgU3RhdGVzIG9mIEFtZXJpY2EuJiN4RDtEaXZpc2lvbiBvZiBJbnRl
cm5hdGlvbmFsIEVwaWRlbWlvbG9neSBhbmQgUG9wdWxhdGlvbiBTdHVkaWVzLCBGb2dhcnR5IElu
dGVybmF0aW9uYWwgQ2VudGVyLCBOYXRpb25hbCBJbnN0aXR1dGVzIG9mIEhlYWx0aCwgQmV0aGVz
ZGEsIE1hcnlsYW5kLCBVbml0ZWQgU3RhdGVzIG9mIEFtZXJpY2EuJiN4RDtTY2hvb2wgb2YgTWVk
aWNpbmUsIEpvaG5zIEhvcGtpbnMgVW5pdmVyc2l0eSwgQmFsdGltb3JlLCBNYXJ5bGFuZCwgVW5p
dGVkIFN0YXRlcyBvZiBBbWVyaWNhLiYjeEQ7TGFib3JhdG9yeSBvZiBJbW11bm9yZWd1bGF0aW9u
LCBEaXZpc2lvbiBvZiBJbnRyYW11cmFsIFJlc2VhcmNoLCBOYXRpb25hbCBJbnN0aXR1dGUgb2Yg
QWxsZXJneSBhbmQgSW5mZWN0aW91cyBEaXNlYXNlcywgTmF0aW9uYWwgSW5zdGl0dXRlcyBvZiBI
ZWFsdGgsIEJldGhlc2RhLCBNYXJ5bGFuZCwgVW5pdGVkIFN0YXRlcyBvZiBBbWVyaWNhOyBSYWth
aSBIZWFsdGggU2NpZW5jZXMgUHJvZ3JhbSwgS2FsaXNpem8sIFVnYW5kYTsgU2Nob29sIG9mIE1l
ZGljaW5lLCBKb2hucyBIb3BraW5zIFVuaXZlcnNpdHksIEJhbHRpbW9yZSwgTWFyeWxhbmQsIFVu
aXRlZCBTdGF0ZXMgb2YgQW1lcmljYS4mI3hEO0RlcGFydG1lbnQgb2YgRXBpZGVtaW9sb2d5LCBC
bG9vbWJlcmcgU2Nob29sIG9mIFB1YmxpYyBIZWFsdGgsIEpvaG5zIEhvcGtpbnMgVW5pdmVyc2l0
eSwgQmFsdGltb3JlLCBNYXJ5bGFuZCwgVW5pdGVkIFN0YXRlcyBvZiBBbWVyaWNhOyBSYWthaSBI
ZWFsdGggU2NpZW5jZXMgUHJvZ3JhbSwgS2FsaXNpem8sIFVnYW5kYTsgU2Nob29sIG9mIE1lZGlj
aW5lLCBKb2hucyBIb3BraW5zIFVuaXZlcnNpdHksIEJhbHRpbW9yZSwgTWFyeWxhbmQsIFVuaXRl
ZCBTdGF0ZXMgb2YgQW1lcmljYS4mI3hEO1Jha2FpIEhlYWx0aCBTY2llbmNlcyBQcm9ncmFtLCBL
YWxpc2l6bywgVWdhbmRhOyBTY2hvb2wgb2YgTWVkaWNpbmUsIEpvaG5zIEhvcGtpbnMgVW5pdmVy
c2l0eSwgQmFsdGltb3JlLCBNYXJ5bGFuZCwgVW5pdGVkIFN0YXRlcyBvZiBBbWVyaWNhLiYjeEQ7
UmFrYWkgSGVhbHRoIFNjaWVuY2VzIFByb2dyYW0sIEthbGlzaXpvLCBVZ2FuZGE7IFNjaG9vbCBv
ZiBQdWJsaWMgSGVhbHRoLCBDb2xsZWdlIG9mIE1lZGljaW5lLCBNYWtlcmVyZSBVbml2ZXJzaXR5
LCBLYW1wYWxhLCBVZ2FuZGEuJiN4RDtEZXBhcnRtZW50IG9mIEVwaWRlbWlvbG9neSwgQmxvb21i
ZXJnIFNjaG9vbCBvZiBQdWJsaWMgSGVhbHRoLCBKb2hucyBIb3BraW5zIFVuaXZlcnNpdHksIEJh
bHRpbW9yZSwgTWFyeWxhbmQsIFVuaXRlZCBTdGF0ZXMgb2YgQW1lcmljYTsgUmFrYWkgSGVhbHRo
IFNjaWVuY2VzIFByb2dyYW0sIEthbGlzaXpvLCBVZ2FuZGEuJiN4RDtMYWJvcmF0b3J5IG9mIElt
bXVub3JlZ3VsYXRpb24sIERpdmlzaW9uIG9mIEludHJhbXVyYWwgUmVzZWFyY2gsIE5hdGlvbmFs
IEluc3RpdHV0ZSBvZiBBbGxlcmd5IGFuZCBJbmZlY3Rpb3VzIERpc2Vhc2VzLCBOYXRpb25hbCBJ
bnN0aXR1dGVzIG9mIEhlYWx0aCwgQmV0aGVzZGEsIE1hcnlsYW5kLCBVbml0ZWQgU3RhdGVzIG9m
IEFtZXJpY2E7IFNjaG9vbCBvZiBNZWRpY2luZSwgSm9obnMgSG9wa2lucyBVbml2ZXJzaXR5LCBC
YWx0aW1vcmUsIE1hcnlsYW5kLCBVbml0ZWQgU3RhdGVzIG9mIEFtZXJpY2EuPC9hdXRoLWFkZHJl
c3M+PHRpdGxlcz48dGl0bGU+VGhlIHJvbGUgb2YgdmlyYWwgaW50cm9kdWN0aW9ucyBpbiBzdXN0
YWluaW5nIGNvbW11bml0eS1iYXNlZCBISVYgZXBpZGVtaWNzIGluIHJ1cmFsIFVnYW5kYTogZXZp
ZGVuY2UgZnJvbSBzcGF0aWFsIGNsdXN0ZXJpbmcsIHBoeWxvZ2VuZXRpY3MsIGFuZCBlZ29jZW50
cmljIHRyYW5zbWlzc2lvbiBtb2RlbHM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NjEwPC9wYWdlcz48dm9sdW1lPjExPC92b2x1
bWU+PG51bWJlcj4zPC9udW1iZXI+PGVkaXRpb24+MjAxNC8wMy8wNzwvZWRpdGlvbj48a2V5d29y
ZHM+PGtleXdvcmQ+QWRvbGVzY2VudDwva2V5d29yZD48a2V5d29yZD5BZHVsdDwva2V5d29yZD48
a2V5d29yZD4qRXBpZGVtaWNzPC9rZXl3b3JkPjxrZXl3b3JkPkZlbWFsZTwva2V5d29yZD48a2V5
d29yZD5ISVYgSW5mZWN0aW9ucy8qZXBpZGVtaW9sb2d5Lyp0cmFuc21pc3Npb24vdmlyb2xvZ3k8
L2tleXdvcmQ+PGtleXdvcmQ+SElWIFNlcm9wb3NpdGl2aXR5L2VwaWRlbWlvbG9neS90cmFuc21p
c3Npb24vdmlyb2xvZ3k8L2tleXdvcmQ+PGtleXdvcmQ+SElWLTEvZ2VuZXRpY3MvKnBoeXNpb2xv
Z3k8L2tleXdvcmQ+PGtleXdvcmQ+SHVtYW5zPC9rZXl3b3JkPjxrZXl3b3JkPkluY2lkZW5jZTwv
a2V5d29yZD48a2V5d29yZD5NYWxlPC9rZXl3b3JkPjxrZXl3b3JkPk1pZGRsZSBBZ2VkPC9rZXl3
b3JkPjxrZXl3b3JkPk1vZGVscywgVGhlb3JldGljYWw8L2tleXdvcmQ+PGtleXdvcmQ+KlBoeWxv
Z2VueTwva2V5d29yZD48a2V5d29yZD5QcmV2YWxlbmNlPC9rZXl3b3JkPjxrZXl3b3JkPipSdXJh
bCBQb3B1bGF0aW9uPC9rZXl3b3JkPjxrZXl3b3JkPlNleHVhbCBCZWhhdmlvcjwva2V5d29yZD48
a2V5d29yZD5VZ2FuZGEvZXBpZGVtaW9sb2d5PC9rZXl3b3JkPjxrZXl3b3JkPllvdW5nIEFkdWx0
PC9rZXl3b3JkPjwva2V5d29yZHM+PGRhdGVzPjx5ZWFyPjIwMTQ8L3llYXI+PHB1Yi1kYXRlcz48
ZGF0ZT5NYXI8L2RhdGU+PC9wdWItZGF0ZXM+PC9kYXRlcz48aXNibj4xNTQ5LTEyNzc8L2lzYm4+
PGFjY2Vzc2lvbi1udW0+MjQ1OTUwMjM8L2FjY2Vzc2lvbi1udW0+PHVybHM+PHJlbGF0ZWQtdXJs
cz48dXJsPmh0dHA6Ly93d3cubmNiaS5ubG0ubmloLmdvdi9wbWMvYXJ0aWNsZXMvUE1DMzk0MjMx
Ni9wZGYvcG1lZC4xMDAxNjEwLnBkZjwvdXJsPjwvcmVsYXRlZC11cmxzPjwvdXJscz48Y3VzdG9t
Mj5QbWMzOTQyMzE2PC9jdXN0b20yPjxlbGVjdHJvbmljLXJlc291cmNlLW51bT4xMC4xMzcxL2pv
dXJuYWwucG1lZC4xMDAxNjEwPC9lbGVjdHJvbmljLXJlc291cmNlLW51bT48cmVtb3RlLWRhdGFi
YXNlLXByb3ZpZGVyPk5sbTwvcmVtb3RlLWRhdGFiYXNlLXByb3ZpZGVyPjxsYW5ndWFnZT5lbmc8
L2xhbmd1YWdlPjwvcmVjb3JkPjwvQ2l0ZT48L0VuZE5vdGU+AG==
</w:fldData>
        </w:fldChar>
      </w:r>
      <w:r w:rsidR="00DC1BCC">
        <w:instrText xml:space="preserve"> ADDIN EN.CITE </w:instrText>
      </w:r>
      <w:r w:rsidR="00DC1BCC">
        <w:fldChar w:fldCharType="begin">
          <w:fldData xml:space="preserve">PEVuZE5vdGU+PENpdGU+PEF1dGhvcj5HcmFib3dza2k8L0F1dGhvcj48WWVhcj4yMDE0PC9ZZWFy
PjxSZWNOdW0+MTg8L1JlY051bT48RGlzcGxheVRleHQ+PHN0eWxlIGZhY2U9InN1cGVyc2NyaXB0
Ij43PC9zdHlsZT48L0Rpc3BsYXlUZXh0PjxyZWNvcmQ+PHJlYy1udW1iZXI+MTg8L3JlYy1udW1i
ZXI+PGZvcmVpZ24ta2V5cz48a2V5IGFwcD0iRU4iIGRiLWlkPSI1ZXR2MnNyczh0ZndwcmUyMmZs
NTJ4OTl3dHBkc3phenN6ZWQiIHRpbWVzdGFtcD0iMTcyNjUxMTAyNSI+MTg8L2tleT48L2ZvcmVp
Z24ta2V5cz48cmVmLXR5cGUgbmFtZT0iSm91cm5hbCBBcnRpY2xlIj4xNzwvcmVmLXR5cGU+PGNv
bnRyaWJ1dG9ycz48YXV0aG9ycz48YXV0aG9yPkdyYWJvd3NraSwgTS4gSy48L2F1dGhvcj48YXV0
aG9yPkxlc3NsZXIsIEouPC9hdXRob3I+PGF1dGhvcj5SZWRkLCBBLiBELjwvYXV0aG9yPjxhdXRo
b3I+S2FnYWF5aSwgSi48L2F1dGhvcj48YXV0aG9yPkxhZXllbmRlY2tlciwgTy48L2F1dGhvcj48
YXV0aG9yPk5keWFuYWJvLCBBLjwvYXV0aG9yPjxhdXRob3I+TmVsc29uLCBNLiBJLjwvYXV0aG9y
PjxhdXRob3I+Q3VtbWluZ3MsIEQuIEEuPC9hdXRob3I+PGF1dGhvcj5Cd2FuaWthLCBKLiBCLjwv
YXV0aG9yPjxhdXRob3I+TXVlbGxlciwgQS4gQy48L2F1dGhvcj48YXV0aG9yPlJleW5vbGRzLCBT
LiBKLjwvYXV0aG9yPjxhdXRob3I+TXVuc2hhdywgUy48L2F1dGhvcj48YXV0aG9yPlJheSwgUy4g
Qy48L2F1dGhvcj48YXV0aG9yPkx1dGFsbywgVC48L2F1dGhvcj48YXV0aG9yPk1hbnVjY2ksIEou
PC9hdXRob3I+PGF1dGhvcj5Ub2JpYW4sIEEuIEEuPC9hdXRob3I+PGF1dGhvcj5DaGFuZywgTC4g
Vy48L2F1dGhvcj48YXV0aG9yPkJleXJlciwgQy48L2F1dGhvcj48YXV0aG9yPkplbm5pbmdzLCBK
LiBNLjwvYXV0aG9yPjxhdXRob3I+TmFsdWdvZGEsIEYuPC9hdXRob3I+PGF1dGhvcj5TZXJ3YWRk
YSwgRC48L2F1dGhvcj48YXV0aG9yPldhd2VyLCBNLiBKLjwvYXV0aG9yPjxhdXRob3I+UXVpbm4s
IFQuIEMuPC9hdXRob3I+PGF1dGhvcj5HcmF5LCBSLiBILjwvYXV0aG9yPjxhdXRob3I+UmFrYWkg
SGVhbHRoIFNjaWVuY2VzLCBQcm9ncmFtPC9hdXRob3I+PC9hdXRob3JzPjwvY29udHJpYnV0b3Jz
PjxhdXRoLWFkZHJlc3M+RGVwYXJ0bWVudCBvZiBFcGlkZW1pb2xvZ3ksIEJsb29tYmVyZyBTY2hv
b2wgb2YgUHVibGljIEhlYWx0aCwgSm9obnMgSG9wa2lucyBVbml2ZXJzaXR5LCBCYWx0aW1vcmUs
IE1hcnlsYW5kLCBVbml0ZWQgU3RhdGVzIG9mIEFtZXJpY2EuJiN4RDtMYWJvcmF0b3J5IG9mIElt
bXVub3JlZ3VsYXRpb24sIERpdmlzaW9uIG9mIEludHJhbXVyYWwgUmVzZWFyY2gsIE5hdGlvbmFs
IEluc3RpdHV0ZSBvZiBBbGxlcmd5IGFuZCBJbmZlY3Rpb3VzIERpc2Vhc2VzLCBOYXRpb25hbCBJ
bnN0aXR1dGVzIG9mIEhlYWx0aCwgQmV0aGVzZGEsIE1hcnlsYW5kLCBVbml0ZWQgU3RhdGVzIG9m
IEFtZXJpY2EuJiN4RDtSYWthaSBIZWFsdGggU2NpZW5jZXMgUHJvZ3JhbSwgS2FsaXNpem8sIFVn
YW5kYS4mI3hEO0RlcGFydG1lbnQgb2YgRXBpZGVtaW9sb2d5LCBCbG9vbWJlcmcgU2Nob29sIG9m
IFB1YmxpYyBIZWFsdGgsIEpvaG5zIEhvcGtpbnMgVW5pdmVyc2l0eSwgQmFsdGltb3JlLCBNYXJ5
bGFuZCwgVW5pdGVkIFN0YXRlcyBvZiBBbWVyaWNhOyBMYWJvcmF0b3J5IG9mIEltbXVub3JlZ3Vs
YXRpb24sIERpdmlzaW9uIG9mIEludHJhbXVyYWwgUmVzZWFyY2gsIE5hdGlvbmFsIEluc3RpdHV0
ZSBvZiBBbGxlcmd5IGFuZCBJbmZlY3Rpb3VzIERpc2Vhc2VzLCBOYXRpb25hbCBJbnN0aXR1dGVz
IG9mIEhlYWx0aCwgQmV0aGVzZGEsIE1hcnlsYW5kLCBVbml0ZWQgU3RhdGVzIG9mIEFtZXJpY2E7
IFNjaG9vbCBvZiBNZWRpY2luZSwgSm9obnMgSG9wa2lucyBVbml2ZXJzaXR5LCBCYWx0aW1vcmUs
IE1hcnlsYW5kLCBVbml0ZWQgU3RhdGVzIG9mIEFtZXJpY2EuJiN4RDtEaXZpc2lvbiBvZiBJbnRl
cm5hdGlvbmFsIEVwaWRlbWlvbG9neSBhbmQgUG9wdWxhdGlvbiBTdHVkaWVzLCBGb2dhcnR5IElu
dGVybmF0aW9uYWwgQ2VudGVyLCBOYXRpb25hbCBJbnN0aXR1dGVzIG9mIEhlYWx0aCwgQmV0aGVz
ZGEsIE1hcnlsYW5kLCBVbml0ZWQgU3RhdGVzIG9mIEFtZXJpY2EuJiN4RDtTY2hvb2wgb2YgTWVk
aWNpbmUsIEpvaG5zIEhvcGtpbnMgVW5pdmVyc2l0eSwgQmFsdGltb3JlLCBNYXJ5bGFuZCwgVW5p
dGVkIFN0YXRlcyBvZiBBbWVyaWNhLiYjeEQ7TGFib3JhdG9yeSBvZiBJbW11bm9yZWd1bGF0aW9u
LCBEaXZpc2lvbiBvZiBJbnRyYW11cmFsIFJlc2VhcmNoLCBOYXRpb25hbCBJbnN0aXR1dGUgb2Yg
QWxsZXJneSBhbmQgSW5mZWN0aW91cyBEaXNlYXNlcywgTmF0aW9uYWwgSW5zdGl0dXRlcyBvZiBI
ZWFsdGgsIEJldGhlc2RhLCBNYXJ5bGFuZCwgVW5pdGVkIFN0YXRlcyBvZiBBbWVyaWNhOyBSYWth
aSBIZWFsdGggU2NpZW5jZXMgUHJvZ3JhbSwgS2FsaXNpem8sIFVnYW5kYTsgU2Nob29sIG9mIE1l
ZGljaW5lLCBKb2hucyBIb3BraW5zIFVuaXZlcnNpdHksIEJhbHRpbW9yZSwgTWFyeWxhbmQsIFVu
aXRlZCBTdGF0ZXMgb2YgQW1lcmljYS4mI3hEO0RlcGFydG1lbnQgb2YgRXBpZGVtaW9sb2d5LCBC
bG9vbWJlcmcgU2Nob29sIG9mIFB1YmxpYyBIZWFsdGgsIEpvaG5zIEhvcGtpbnMgVW5pdmVyc2l0
eSwgQmFsdGltb3JlLCBNYXJ5bGFuZCwgVW5pdGVkIFN0YXRlcyBvZiBBbWVyaWNhOyBSYWthaSBI
ZWFsdGggU2NpZW5jZXMgUHJvZ3JhbSwgS2FsaXNpem8sIFVnYW5kYTsgU2Nob29sIG9mIE1lZGlj
aW5lLCBKb2hucyBIb3BraW5zIFVuaXZlcnNpdHksIEJhbHRpbW9yZSwgTWFyeWxhbmQsIFVuaXRl
ZCBTdGF0ZXMgb2YgQW1lcmljYS4mI3hEO1Jha2FpIEhlYWx0aCBTY2llbmNlcyBQcm9ncmFtLCBL
YWxpc2l6bywgVWdhbmRhOyBTY2hvb2wgb2YgTWVkaWNpbmUsIEpvaG5zIEhvcGtpbnMgVW5pdmVy
c2l0eSwgQmFsdGltb3JlLCBNYXJ5bGFuZCwgVW5pdGVkIFN0YXRlcyBvZiBBbWVyaWNhLiYjeEQ7
UmFrYWkgSGVhbHRoIFNjaWVuY2VzIFByb2dyYW0sIEthbGlzaXpvLCBVZ2FuZGE7IFNjaG9vbCBv
ZiBQdWJsaWMgSGVhbHRoLCBDb2xsZWdlIG9mIE1lZGljaW5lLCBNYWtlcmVyZSBVbml2ZXJzaXR5
LCBLYW1wYWxhLCBVZ2FuZGEuJiN4RDtEZXBhcnRtZW50IG9mIEVwaWRlbWlvbG9neSwgQmxvb21i
ZXJnIFNjaG9vbCBvZiBQdWJsaWMgSGVhbHRoLCBKb2hucyBIb3BraW5zIFVuaXZlcnNpdHksIEJh
bHRpbW9yZSwgTWFyeWxhbmQsIFVuaXRlZCBTdGF0ZXMgb2YgQW1lcmljYTsgUmFrYWkgSGVhbHRo
IFNjaWVuY2VzIFByb2dyYW0sIEthbGlzaXpvLCBVZ2FuZGEuJiN4RDtMYWJvcmF0b3J5IG9mIElt
bXVub3JlZ3VsYXRpb24sIERpdmlzaW9uIG9mIEludHJhbXVyYWwgUmVzZWFyY2gsIE5hdGlvbmFs
IEluc3RpdHV0ZSBvZiBBbGxlcmd5IGFuZCBJbmZlY3Rpb3VzIERpc2Vhc2VzLCBOYXRpb25hbCBJ
bnN0aXR1dGVzIG9mIEhlYWx0aCwgQmV0aGVzZGEsIE1hcnlsYW5kLCBVbml0ZWQgU3RhdGVzIG9m
IEFtZXJpY2E7IFNjaG9vbCBvZiBNZWRpY2luZSwgSm9obnMgSG9wa2lucyBVbml2ZXJzaXR5LCBC
YWx0aW1vcmUsIE1hcnlsYW5kLCBVbml0ZWQgU3RhdGVzIG9mIEFtZXJpY2EuPC9hdXRoLWFkZHJl
c3M+PHRpdGxlcz48dGl0bGU+VGhlIHJvbGUgb2YgdmlyYWwgaW50cm9kdWN0aW9ucyBpbiBzdXN0
YWluaW5nIGNvbW11bml0eS1iYXNlZCBISVYgZXBpZGVtaWNzIGluIHJ1cmFsIFVnYW5kYTogZXZp
ZGVuY2UgZnJvbSBzcGF0aWFsIGNsdXN0ZXJpbmcsIHBoeWxvZ2VuZXRpY3MsIGFuZCBlZ29jZW50
cmljIHRyYW5zbWlzc2lvbiBtb2RlbHM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NjEwPC9wYWdlcz48dm9sdW1lPjExPC92b2x1
bWU+PG51bWJlcj4zPC9udW1iZXI+PGVkaXRpb24+MjAxNC8wMy8wNzwvZWRpdGlvbj48a2V5d29y
ZHM+PGtleXdvcmQ+QWRvbGVzY2VudDwva2V5d29yZD48a2V5d29yZD5BZHVsdDwva2V5d29yZD48
a2V5d29yZD4qRXBpZGVtaWNzPC9rZXl3b3JkPjxrZXl3b3JkPkZlbWFsZTwva2V5d29yZD48a2V5
d29yZD5ISVYgSW5mZWN0aW9ucy8qZXBpZGVtaW9sb2d5Lyp0cmFuc21pc3Npb24vdmlyb2xvZ3k8
L2tleXdvcmQ+PGtleXdvcmQ+SElWIFNlcm9wb3NpdGl2aXR5L2VwaWRlbWlvbG9neS90cmFuc21p
c3Npb24vdmlyb2xvZ3k8L2tleXdvcmQ+PGtleXdvcmQ+SElWLTEvZ2VuZXRpY3MvKnBoeXNpb2xv
Z3k8L2tleXdvcmQ+PGtleXdvcmQ+SHVtYW5zPC9rZXl3b3JkPjxrZXl3b3JkPkluY2lkZW5jZTwv
a2V5d29yZD48a2V5d29yZD5NYWxlPC9rZXl3b3JkPjxrZXl3b3JkPk1pZGRsZSBBZ2VkPC9rZXl3
b3JkPjxrZXl3b3JkPk1vZGVscywgVGhlb3JldGljYWw8L2tleXdvcmQ+PGtleXdvcmQ+KlBoeWxv
Z2VueTwva2V5d29yZD48a2V5d29yZD5QcmV2YWxlbmNlPC9rZXl3b3JkPjxrZXl3b3JkPipSdXJh
bCBQb3B1bGF0aW9uPC9rZXl3b3JkPjxrZXl3b3JkPlNleHVhbCBCZWhhdmlvcjwva2V5d29yZD48
a2V5d29yZD5VZ2FuZGEvZXBpZGVtaW9sb2d5PC9rZXl3b3JkPjxrZXl3b3JkPllvdW5nIEFkdWx0
PC9rZXl3b3JkPjwva2V5d29yZHM+PGRhdGVzPjx5ZWFyPjIwMTQ8L3llYXI+PHB1Yi1kYXRlcz48
ZGF0ZT5NYXI8L2RhdGU+PC9wdWItZGF0ZXM+PC9kYXRlcz48aXNibj4xNTQ5LTEyNzc8L2lzYm4+
PGFjY2Vzc2lvbi1udW0+MjQ1OTUwMjM8L2FjY2Vzc2lvbi1udW0+PHVybHM+PHJlbGF0ZWQtdXJs
cz48dXJsPmh0dHA6Ly93d3cubmNiaS5ubG0ubmloLmdvdi9wbWMvYXJ0aWNsZXMvUE1DMzk0MjMx
Ni9wZGYvcG1lZC4xMDAxNjEwLnBkZjwvdXJsPjwvcmVsYXRlZC11cmxzPjwvdXJscz48Y3VzdG9t
Mj5QbWMzOTQyMzE2PC9jdXN0b20yPjxlbGVjdHJvbmljLXJlc291cmNlLW51bT4xMC4xMzcxL2pv
dXJuYWwucG1lZC4xMDAxNjEwPC9lbGVjdHJvbmljLXJlc291cmNlLW51bT48cmVtb3RlLWRhdGFi
YXNlLXByb3ZpZGVyPk5sbTwvcmVtb3RlLWRhdGFiYXNlLXByb3ZpZGVyPjxsYW5ndWFnZT5lbmc8
L2xhbmd1YWdlPjwvcmVjb3JkPjwvQ2l0ZT48L0VuZE5vdGU+AG==
</w:fldData>
        </w:fldChar>
      </w:r>
      <w:r w:rsidR="00DC1BCC">
        <w:instrText xml:space="preserve"> ADDIN EN.CITE.DATA </w:instrText>
      </w:r>
      <w:r w:rsidR="00DC1BCC">
        <w:fldChar w:fldCharType="end"/>
      </w:r>
      <w:r w:rsidR="00600572">
        <w:fldChar w:fldCharType="separate"/>
      </w:r>
      <w:r w:rsidR="00DC1BCC" w:rsidRPr="00DC1BCC">
        <w:rPr>
          <w:noProof/>
          <w:vertAlign w:val="superscript"/>
        </w:rPr>
        <w:t>7</w:t>
      </w:r>
      <w:r w:rsidR="00600572">
        <w:fldChar w:fldCharType="end"/>
      </w:r>
      <w:r w:rsidRPr="00537346">
        <w:t xml:space="preserve">  Therefore</w:t>
      </w:r>
      <w:r w:rsidR="00722F82">
        <w:t>,</w:t>
      </w:r>
      <w:r w:rsidRPr="00537346">
        <w:t xml:space="preserve"> people </w:t>
      </w:r>
      <w:r w:rsidR="00722F82">
        <w:t>included in</w:t>
      </w:r>
      <w:r w:rsidRPr="00537346">
        <w:t xml:space="preserve"> </w:t>
      </w:r>
      <w:r w:rsidR="00B93B36">
        <w:t xml:space="preserve">an </w:t>
      </w:r>
      <w:r w:rsidRPr="00537346">
        <w:t xml:space="preserve">incidence analysis </w:t>
      </w:r>
      <w:r w:rsidR="00B93B36">
        <w:t xml:space="preserve">(who are HIV-negative) </w:t>
      </w:r>
      <w:r w:rsidRPr="00537346">
        <w:t xml:space="preserve">and initially observed while currently married are likely to have an HIV-negative partner or be taking effective steps to prevent HIV transmission from a positive partner.  We considered looking only at </w:t>
      </w:r>
      <w:r w:rsidR="009926E7">
        <w:t>recent</w:t>
      </w:r>
      <w:r w:rsidRPr="00537346">
        <w:t xml:space="preserve"> marriages to </w:t>
      </w:r>
      <w:r>
        <w:t>investigate</w:t>
      </w:r>
      <w:r w:rsidRPr="00537346">
        <w:t xml:space="preserve"> this but did not have sufficient statistical power.  </w:t>
      </w:r>
    </w:p>
    <w:p w14:paraId="1D75D968" w14:textId="43300F93" w:rsidR="00537346" w:rsidRDefault="00FC34B3" w:rsidP="009C3C97">
      <w:r>
        <w:t xml:space="preserve">The prevention </w:t>
      </w:r>
      <w:r w:rsidR="0041486B">
        <w:t>response to</w:t>
      </w:r>
      <w:r w:rsidR="009926E7">
        <w:t xml:space="preserve"> </w:t>
      </w:r>
      <w:r w:rsidR="0041486B">
        <w:t>any</w:t>
      </w:r>
      <w:r>
        <w:t xml:space="preserve"> association with partner type </w:t>
      </w:r>
      <w:r w:rsidR="0041486B">
        <w:t>would be</w:t>
      </w:r>
      <w:r>
        <w:t xml:space="preserve"> similar</w:t>
      </w:r>
      <w:r w:rsidR="00537346">
        <w:t xml:space="preserve">: </w:t>
      </w:r>
      <w:r w:rsidR="009926E7">
        <w:t>the use of condoms or PrEP</w:t>
      </w:r>
      <w:r w:rsidR="0041486B">
        <w:t xml:space="preserve">, </w:t>
      </w:r>
      <w:r w:rsidR="00537346">
        <w:t>testing and disclosure</w:t>
      </w:r>
      <w:r w:rsidR="009926E7">
        <w:t xml:space="preserve"> and effective treatment for PLHIV.</w:t>
      </w:r>
      <w:r w:rsidR="00A37FD5">
        <w:t xml:space="preserve">  </w:t>
      </w:r>
      <w:r w:rsidR="009926E7">
        <w:t>Our results show th</w:t>
      </w:r>
      <w:r w:rsidR="005A09CD">
        <w:t>at</w:t>
      </w:r>
      <w:r w:rsidR="009926E7">
        <w:t xml:space="preserve"> u</w:t>
      </w:r>
      <w:r>
        <w:t xml:space="preserve">sing </w:t>
      </w:r>
      <w:r w:rsidR="00537346">
        <w:t>one</w:t>
      </w:r>
      <w:r w:rsidR="009926E7">
        <w:t xml:space="preserve"> universal definition of a </w:t>
      </w:r>
      <w:r w:rsidR="00460A11">
        <w:t>‘</w:t>
      </w:r>
      <w:r>
        <w:t>risky</w:t>
      </w:r>
      <w:r w:rsidR="00460A11">
        <w:t>’</w:t>
      </w:r>
      <w:r>
        <w:t xml:space="preserve"> type of partnership as the trigger for intervention </w:t>
      </w:r>
      <w:r w:rsidR="00537346">
        <w:t xml:space="preserve">could </w:t>
      </w:r>
      <w:r w:rsidR="00B93B36">
        <w:t>fail to capture</w:t>
      </w:r>
      <w:r w:rsidR="00537346">
        <w:t xml:space="preserve"> people </w:t>
      </w:r>
      <w:r w:rsidR="00B80AA8">
        <w:t>before they are</w:t>
      </w:r>
      <w:r w:rsidR="00537346">
        <w:t xml:space="preserve"> exposed to risk. </w:t>
      </w:r>
      <w:r w:rsidR="00537346" w:rsidRPr="00537346">
        <w:t xml:space="preserve">It could be more useful to think about how people navigate transitions in their partnerships and what </w:t>
      </w:r>
      <w:r w:rsidR="00460A11">
        <w:t>is</w:t>
      </w:r>
      <w:r w:rsidR="00537346" w:rsidRPr="00537346">
        <w:t xml:space="preserve"> needed to make these transits safe, rather than focussing on people who have already spent some time in a particular category of partnership.</w:t>
      </w:r>
      <w:r w:rsidR="002F705F">
        <w:t xml:space="preserve"> Finding out how to identify people who are about to make risky transition</w:t>
      </w:r>
      <w:r w:rsidR="00C2517A">
        <w:t>s</w:t>
      </w:r>
      <w:r w:rsidR="002F705F">
        <w:t xml:space="preserve"> could be useful, for example, the substantial increase in risk associated with a new partnership would be best addressed before the person entered into the partnership, not after they have done so.</w:t>
      </w:r>
      <w:r w:rsidR="009926E7">
        <w:t xml:space="preserve"> </w:t>
      </w:r>
    </w:p>
    <w:p w14:paraId="3D1FE4BB" w14:textId="7F8D4E79" w:rsidR="00AD1099" w:rsidRDefault="00AD1099" w:rsidP="009C3C97">
      <w:r>
        <w:t xml:space="preserve">Harmonisation </w:t>
      </w:r>
      <w:r w:rsidR="00A37FD5">
        <w:t xml:space="preserve">and secondary analysis </w:t>
      </w:r>
      <w:r w:rsidR="00EE36CA">
        <w:t>of disparate sources of data</w:t>
      </w:r>
      <w:r w:rsidR="00A37FD5">
        <w:t xml:space="preserve"> inevitably introduces some limitations and can be</w:t>
      </w:r>
      <w:r w:rsidR="00EE36CA">
        <w:t xml:space="preserve"> especially</w:t>
      </w:r>
      <w:r>
        <w:t xml:space="preserve"> </w:t>
      </w:r>
      <w:r w:rsidR="00DF229A">
        <w:t>complicated for</w:t>
      </w:r>
      <w:r>
        <w:t xml:space="preserve"> sexual behav</w:t>
      </w:r>
      <w:r w:rsidR="003E39BA">
        <w:t>i</w:t>
      </w:r>
      <w:r>
        <w:t>our</w:t>
      </w:r>
      <w:r w:rsidR="00DF229A">
        <w:t>,</w:t>
      </w:r>
      <w:r>
        <w:t xml:space="preserve"> where reporting is subjective and may be affected by social desirability bias. </w:t>
      </w:r>
      <w:r w:rsidR="00EE36CA">
        <w:t>D</w:t>
      </w:r>
      <w:r w:rsidR="007915F0">
        <w:t xml:space="preserve">ifferent </w:t>
      </w:r>
      <w:r>
        <w:t xml:space="preserve">survey </w:t>
      </w:r>
      <w:r w:rsidR="007915F0">
        <w:t>frequencies</w:t>
      </w:r>
      <w:r>
        <w:t xml:space="preserve"> and incomplete participation</w:t>
      </w:r>
      <w:r w:rsidR="00EE36CA">
        <w:t xml:space="preserve"> in every survey round </w:t>
      </w:r>
      <w:r w:rsidR="007915F0">
        <w:t xml:space="preserve">led to person time being classified as “unknown” for many aspects of behaviour and the extent of this varied between studies and over time.  </w:t>
      </w:r>
      <w:r w:rsidR="00DF229A">
        <w:t>T</w:t>
      </w:r>
      <w:r w:rsidR="007915F0">
        <w:t>he different sizes and durations of the studies mean</w:t>
      </w:r>
      <w:r w:rsidR="00DF229A">
        <w:t>t</w:t>
      </w:r>
      <w:r w:rsidR="007915F0">
        <w:t xml:space="preserve"> some contributed more data than others.  </w:t>
      </w:r>
      <w:r w:rsidR="00EE36CA">
        <w:t xml:space="preserve">These differences could have affected the results </w:t>
      </w:r>
      <w:r w:rsidR="002B104B">
        <w:t>as</w:t>
      </w:r>
      <w:r w:rsidR="00EE36CA">
        <w:t xml:space="preserve"> availability of data was correlated with the study</w:t>
      </w:r>
      <w:r w:rsidR="00FD0285">
        <w:t xml:space="preserve"> and calendar time, </w:t>
      </w:r>
      <w:r w:rsidR="00DF229A">
        <w:t xml:space="preserve">which </w:t>
      </w:r>
      <w:r w:rsidR="00FD0285">
        <w:t>were also associated with HIV incidence.</w:t>
      </w:r>
      <w:r w:rsidR="00DB050B">
        <w:t xml:space="preserve">  </w:t>
      </w:r>
      <w:r w:rsidR="00FD0285">
        <w:t xml:space="preserve">We mitigated against </w:t>
      </w:r>
      <w:r w:rsidR="002B104B">
        <w:t xml:space="preserve">this </w:t>
      </w:r>
      <w:r w:rsidR="00FD0285">
        <w:t xml:space="preserve">by including a fixed effect for study in all models and by conducting a sensitivity analysis.  </w:t>
      </w:r>
      <w:r w:rsidR="00DF229A">
        <w:t>I</w:t>
      </w:r>
      <w:r w:rsidR="00FD0285">
        <w:t>n some models, some of the “unknown” categories retained an association with HIV incidence</w:t>
      </w:r>
      <w:r w:rsidR="00DF229A">
        <w:t>, possibly</w:t>
      </w:r>
      <w:r w:rsidR="00FD0285">
        <w:t xml:space="preserve"> because people w</w:t>
      </w:r>
      <w:r w:rsidR="00B80AA8">
        <w:t xml:space="preserve">ith </w:t>
      </w:r>
      <w:r w:rsidR="00FD0285">
        <w:t>missing data were different (</w:t>
      </w:r>
      <w:r w:rsidR="00DF229A">
        <w:t>e.g.</w:t>
      </w:r>
      <w:r w:rsidR="00FD0285">
        <w:t xml:space="preserve"> due to work or travel patterns) or because there </w:t>
      </w:r>
      <w:r w:rsidR="00DF229A">
        <w:t>was</w:t>
      </w:r>
      <w:r w:rsidR="00FD0285">
        <w:t xml:space="preserve"> residual confounding</w:t>
      </w:r>
      <w:r w:rsidR="00B80AA8">
        <w:t xml:space="preserve"> by study or calendar period</w:t>
      </w:r>
      <w:r w:rsidR="00FD0285">
        <w:t>.</w:t>
      </w:r>
      <w:r w:rsidR="00DB050B">
        <w:t xml:space="preserve">  </w:t>
      </w:r>
      <w:r>
        <w:t xml:space="preserve">Sensitivity </w:t>
      </w:r>
      <w:r w:rsidR="007915F0">
        <w:t xml:space="preserve">analysis showed the results </w:t>
      </w:r>
      <w:r w:rsidR="0013739B">
        <w:t>we</w:t>
      </w:r>
      <w:r w:rsidR="007915F0">
        <w:t xml:space="preserve">re robust to the omission of each study, and there was not sufficient study heterogeneity to vitiate the pooled estimates.  </w:t>
      </w:r>
      <w:r w:rsidR="00F63166">
        <w:t xml:space="preserve"> Our population-level measures were estimated based on data for the entire study area, which may have masked geographic heterogeneity in risk. Without good information on the extent of mixing between residents of different areas of the studies it was not possible to produce estimates that were meaningfully geographically stratified. By using the average across the whole area our measures may be less precise but, given the small size of most of the studies, and the detection of plausible associations we believe this to be a minor limitation.</w:t>
      </w:r>
    </w:p>
    <w:p w14:paraId="6B087562" w14:textId="4D8B0100" w:rsidR="00F72DC8" w:rsidRDefault="00F72DC8" w:rsidP="009C3C97">
      <w:r>
        <w:t xml:space="preserve">Using harmonised data meant the omission of some information on </w:t>
      </w:r>
      <w:r w:rsidRPr="00F72DC8">
        <w:t>wealth, alcohol use and sexual practices</w:t>
      </w:r>
      <w:r w:rsidR="004D3B98">
        <w:t xml:space="preserve"> which have been shown to have important associations with HIV acquisition</w:t>
      </w:r>
      <w:r w:rsidR="009448ED">
        <w:fldChar w:fldCharType="begin">
          <w:fldData xml:space="preserve">PEVuZE5vdGU+PENpdGU+PEF1dGhvcj5OeWFidXRpPC9BdXRob3I+PFllYXI+MjAyMTwvWWVhcj48
UmVjTnVtPjY1PC9SZWNOdW0+PERpc3BsYXlUZXh0PjxzdHlsZSBmYWNlPSJzdXBlcnNjcmlwdCI+
Myw2LDExLDE1LDIwLDIxLDI2LDMzLDM2LDQzPC9zdHlsZT48L0Rpc3BsYXlUZXh0PjxyZWNvcmQ+
PHJlYy1udW1iZXI+NjU8L3JlYy1udW1iZXI+PGZvcmVpZ24ta2V5cz48a2V5IGFwcD0iRU4iIGRi
LWlkPSI1ZXR2MnNyczh0ZndwcmUyMmZsNTJ4OTl3dHBkc3phenN6ZWQiIHRpbWVzdGFtcD0iMTc1
NDMwOTU3NiI+NjU8L2tleT48L2ZvcmVpZ24ta2V5cz48cmVmLXR5cGUgbmFtZT0iSm91cm5hbCBB
cnRpY2xlIj4xNzwvcmVmLXR5cGU+PGNvbnRyaWJ1dG9ycz48YXV0aG9ycz48YXV0aG9yPk55YWJ1
dGksIE1hcmlseW4gTi48L2F1dGhvcj48YXV0aG9yPlBldGVyc2VuLCBNYXlhIEwuPC9hdXRob3I+
PGF1dGhvcj5CdWt1c2ksIEVsaXphYmV0aCBBLjwvYXV0aG9yPjxhdXRob3I+S2FteWEsIE1vc2Vz
IFIuPC9hdXRob3I+PGF1dGhvcj5Nd2FuZ3dhLCBGbG9yZW5jZTwvYXV0aG9yPjxhdXRob3I+S2Fi
YW1pLCBKYW5lPC9hdXRob3I+PGF1dGhvcj5TYW5nLCBOb3J0b248L2F1dGhvcj48YXV0aG9yPkNo
YXJsZWJvaXMsIEVkd2luIEQuPC9hdXRob3I+PGF1dGhvcj5CYWx6ZXIsIExhdXJhIEIuPC9hdXRo
b3I+PGF1dGhvcj5TY2h3YWIsIEpvc2h1YSBELjwvYXV0aG9yPjxhdXRob3I+Q2FtbGluLCBDYXJv
bCBTLjwvYXV0aG9yPjxhdXRob3I+QmxhY2ssIERvdWdsYXM8L2F1dGhvcj48YXV0aG9yPkNsYXJr
LCBUYW1hcmEgRC48L2F1dGhvcj48YXV0aG9yPkNoYW1pZSwgR2FicmllbDwvYXV0aG9yPjxhdXRo
b3I+SGF2bGlyLCBEaWFuZSBWLjwvYXV0aG9yPjxhdXRob3I+QXlpZWtvLCBKYW1lczwvYXV0aG9y
PjwvYXV0aG9ycz48L2NvbnRyaWJ1dG9ycz48dGl0bGVzPjx0aXRsZT5DaGFyYWN0ZXJpc3RpY3Mg
b2YgSElWIHNlcm9jb252ZXJ0ZXJzIGluIHRoZSBzZXR0aW5nIG9mIHVuaXZlcnNhbCB0ZXN0IGFu
ZCB0cmVhdDogUmVzdWx0cyBmcm9tIHRoZSBTRUFSQ0ggdHJpYWwgaW4gcnVyYWwgVWdhbmRhIGFu
ZCBLZW55YTwvdGl0bGU+PHNlY29uZGFyeS10aXRsZT5QTE9TIE9ORTwvc2Vjb25kYXJ5LXRpdGxl
PjwvdGl0bGVzPjxwZXJpb2RpY2FsPjxmdWxsLXRpdGxlPlBMb1MgT25lPC9mdWxsLXRpdGxlPjxh
YmJyLTE+UGxvUyBvbmU8L2FiYnItMT48L3BlcmlvZGljYWw+PHBhZ2VzPmUwMjQzMTY3PC9wYWdl
cz48dm9sdW1lPjE2PC92b2x1bWU+PG51bWJlcj4yPC9udW1iZXI+PGRhdGVzPjx5ZWFyPjIwMjE8
L3llYXI+PC9kYXRlcz48cHVibGlzaGVyPlB1YmxpYyBMaWJyYXJ5IG9mIFNjaWVuY2U8L3B1Ymxp
c2hlcj48dXJscz48cmVsYXRlZC11cmxzPjx1cmw+aHR0cHM6Ly9kb2kub3JnLzEwLjEzNzEvam91
cm5hbC5wb25lLjAyNDMxNjc8L3VybD48dXJsPmh0dHBzOi8vam91cm5hbHMucGxvcy5vcmcvcGxv
c29uZS9hcnRpY2xlL2ZpbGU/aWQ9MTAuMTM3MS9qb3VybmFsLnBvbmUuMDI0MzE2NyZhbXA7dHlw
ZT1wcmludGFibGU8L3VybD48L3JlbGF0ZWQtdXJscz48L3VybHM+PGVsZWN0cm9uaWMtcmVzb3Vy
Y2UtbnVtPjEwLjEzNzEvam91cm5hbC5wb25lLjAyNDMxNjc8L2VsZWN0cm9uaWMtcmVzb3VyY2Ut
bnVtPjwvcmVjb3JkPjwvQ2l0ZT48Q2l0ZT48QXV0aG9yPlNrYWxsYW5kPC9BdXRob3I+PFllYXI+
MjAyMzwvWWVhcj48UmVjTnVtPjY2PC9SZWNOdW0+PHJlY29yZD48cmVjLW51bWJlcj42NjwvcmVj
LW51bWJlcj48Zm9yZWlnbi1rZXlzPjxrZXkgYXBwPSJFTiIgZGItaWQ9IjVldHYyc3JzOHRmd3By
ZTIyZmw1Mng5OXd0cGRzemF6c3plZCIgdGltZXN0YW1wPSIxNzU0MzA5NzE3Ij42Njwva2V5Pjwv
Zm9yZWlnbi1rZXlzPjxyZWYtdHlwZSBuYW1lPSJKb3VybmFsIEFydGljbGUiPjE3PC9yZWYtdHlw
ZT48Y29udHJpYnV0b3JzPjxhdXRob3JzPjxhdXRob3I+U2thbGxhbmQsIFRpbW90aHk8L2F1dGhv
cj48YXV0aG9yPkF5bGVzLCBIZWxlbjwvYXV0aG9yPjxhdXRob3I+Qm9jaywgUGV0ZXI8L2F1dGhv
cj48YXV0aG9yPkJ3YWx5YSwgSnVzdGluPC9hdXRob3I+PGF1dGhvcj5TaGFuYXViZSwgS3dhbWU8
L2F1dGhvcj48YXV0aG9yPkthc2VzZSwgTmthdHlhPC9hdXRob3I+PGF1dGhvcj5EdXByw6ksIE1p
Y2hlbGxlPC9hdXRob3I+PGF1dGhvcj5Lb3Nsb2ZmLCBCYXJyeTwvYXV0aG9yPjxhdXRob3I+Rmxv
eWQsIFNpYW48L2F1dGhvcj48YXV0aG9yPldpbHNvbiwgRXRoYW48L2F1dGhvcj48YXV0aG9yPk1v
b3JlLCBBeWFuYTwvYXV0aG9yPjxhdXRob3I+RXNobGVtYW4sIFN1c2FuPC9hdXRob3I+PGF1dGhv
cj5GaWRsZXIsIFNhcmFoPC9hdXRob3I+PGF1dGhvcj5IYXllcywgUmljaGFyZDwvYXV0aG9yPjxh
dXRob3I+RG9ubmVsbCwgRGVib3JhaDwvYXV0aG9yPjxhdXRob3I+dGhlLCBIcHRuIFN0dWR5IFRl
YW08L2F1dGhvcj48L2F1dGhvcnM+PC9jb250cmlidXRvcnM+PHRpdGxlcz48dGl0bGU+Q29tbXVu
aXR5LSBhbmQgaW5kaXZpZHVhbC1sZXZlbCBjb3JyZWxhdGVzIG9mIEhJViBpbmNpZGVuY2UgaW4g
SFBUTiAwNzEgKFBvcEFSVCk8L3RpdGxlPjxzZWNvbmRhcnktdGl0bGU+Sm91cm5hbCBvZiB0aGUg
SW50ZXJuYXRpb25hbCBBSURTIFNvY2lldHk8L3NlY29uZGFyeS10aXRsZT48L3RpdGxlcz48cGVy
aW9kaWNhbD48ZnVsbC10aXRsZT5Kb3VybmFsIG9mIHRoZSBJbnRlcm5hdGlvbmFsIEFJRFMgU29j
aWV0eTwvZnVsbC10aXRsZT48L3BlcmlvZGljYWw+PHBhZ2VzPmUyNjE1NTwvcGFnZXM+PHZvbHVt
ZT4yNjwvdm9sdW1lPjxudW1iZXI+ODwvbnVtYmVyPjxrZXl3b3Jkcz48a2V5d29yZD5Qb3BBUlQs
IEhJViwgaW5jaWRlbmNlLCBjbHVzdGVyIHRyaWFsLCBQRFYsIGNvcnJlbGF0ZXM8L2tleXdvcmQ+
PC9rZXl3b3Jkcz48ZGF0ZXM+PHllYXI+MjAyMzwveWVhcj48L2RhdGVzPjx1cmxzPjxyZWxhdGVk
LXVybHM+PHVybD5odHRwczovL29ubGluZWxpYnJhcnkud2lsZXkuY29tL2RvaS9hYnMvMTAuMTAw
Mi9qaWEyLjI2MTU1ICxlcHJpbnQgPSBodHRwczovL29ubGluZWxpYnJhcnkud2lsZXkuY29tL2Rv
aS9wZGYvMTAuMTAwMi9qaWEyLjI2MTU1PC91cmw+PHVybD5odHRwczovL29ubGluZWxpYnJhcnku
d2lsZXkuY29tL2RvaS9wZGZkaXJlY3QvMTAuMTAwMi9qaWEyLjI2MTU1P2Rvd25sb2FkPXRydWU8
L3VybD48L3JlbGF0ZWQtdXJscz48L3VybHM+PGVsZWN0cm9uaWMtcmVzb3VyY2UtbnVtPmh0dHBz
Oi8vZG9pLm9yZy8xMC4xMDAyL2ppYTIuMjYxNTU8L2VsZWN0cm9uaWMtcmVzb3VyY2UtbnVtPjwv
cmVjb3JkPjwvQ2l0ZT48Q2l0ZT48QXV0aG9yPkJhcm5pZ2hhdXNlbjwvQXV0aG9yPjxZZWFyPjIw
MDc8L1llYXI+PFJlY051bT4xNDwvUmVjTnVtPjxyZWNvcmQ+PHJlYy1udW1iZXI+MTQ8L3JlYy1u
dW1iZXI+PGZvcmVpZ24ta2V5cz48a2V5IGFwcD0iRU4iIGRiLWlkPSI1ZXR2MnNyczh0ZndwcmUy
MmZsNTJ4OTl3dHBkc3phenN6ZWQiIHRpbWVzdGFtcD0iMTcyNjUxMTAyNSI+MTQ8L2tleT48L2Zv
cmVpZ24ta2V5cz48cmVmLXR5cGUgbmFtZT0iSm91cm5hbCBBcnRpY2xlIj4xNzwvcmVmLXR5cGU+
PGNvbnRyaWJ1dG9ycz48YXV0aG9ycz48YXV0aG9yPkJhcm5pZ2hhdXNlbiwgVC48L2F1dGhvcj48
YXV0aG9yPkhvc2Vnb29kLCBWLjwvYXV0aG9yPjxhdXRob3I+VGltYWV1cywgSS4gTS48L2F1dGhv
cj48YXV0aG9yPk5ld2VsbCwgTS4gTC48L2F1dGhvcj48L2F1dGhvcnM+PC9jb250cmlidXRvcnM+
PGF1dGgtYWRkcmVzcz5BZnJpY2EgQ2VudHJlIGZvciBIZWFsdGggYW5kIFBvcHVsYXRpb24gU3R1
ZGllcywgVW5pdmVyc2l0eSBvZiBLd2FadWx1LU5hdGFsLCBNdHViYXR1YmEsIFNvdXRoIEFmcmlj
YS4gdGJhcm5pZ2hhdXNlbkBhZnJpY2FjZW50cmUuYWMuemE8L2F1dGgtYWRkcmVzcz48dGl0bGVz
Pjx0aXRsZT5UaGUgc29jaW9lY29ub21pYyBkZXRlcm1pbmFudHMgb2YgSElWIGluY2lkZW5jZTog
ZXZpZGVuY2UgZnJvbSBhIGxvbmdpdHVkaW5hbCwgcG9wdWxhdGlvbi1iYXNlZCBzdHVkeSBpbiBy
dXJhbCBTb3V0aCBBZnJpY2E8L3RpdGxlPjxzZWNvbmRhcnktdGl0bGU+QWlkczwvc2Vjb25kYXJ5
LXRpdGxlPjxhbHQtdGl0bGU+QUlEUyAoTG9uZG9uLCBFbmdsYW5kKTwvYWx0LXRpdGxlPjwvdGl0
bGVzPjxwZXJpb2RpY2FsPjxmdWxsLXRpdGxlPkFJRFM8L2Z1bGwtdGl0bGU+PGFiYnItMT5BaWRz
PC9hYmJyLTE+PC9wZXJpb2RpY2FsPjxwYWdlcz5TMjktMzg8L3BhZ2VzPjx2b2x1bWU+MjEgU3Vw
cGwgNzwvdm9sdW1lPjxlZGl0aW9uPjIwMDgvMDEvMTE8L2VkaXRpb24+PGtleXdvcmRzPjxrZXl3
b3JkPkFkb2xlc2NlbnQ8L2tleXdvcmQ+PGtleXdvcmQ+QWR1bHQ8L2tleXdvcmQ+PGtleXdvcmQ+
RWR1Y2F0aW9uYWwgU3RhdHVzPC9rZXl3b3JkPjxrZXl3b3JkPkZhbWlseSBDaGFyYWN0ZXJpc3Rp
Y3M8L2tleXdvcmQ+PGtleXdvcmQ+RmVtYWxlPC9rZXl3b3JkPjxrZXl3b3JkPkhJViBJbmZlY3Rp
b25zLyplcGlkZW1pb2xvZ3kvbW9ydGFsaXR5PC9rZXl3b3JkPjxrZXl3b3JkPkhpdi0xPC9rZXl3
b3JkPjxrZXl3b3JkPkh1bWFuczwva2V5d29yZD48a2V5d29yZD5JbmNpZGVuY2U8L2tleXdvcmQ+
PGtleXdvcmQ+TG9uZ2l0dWRpbmFsIFN0dWRpZXM8L2tleXdvcmQ+PGtleXdvcmQ+TWFsZTwva2V5
d29yZD48a2V5d29yZD4qUG9wdWxhdGlvbiBTdXJ2ZWlsbGFuY2U8L2tleXdvcmQ+PGtleXdvcmQ+
UG92ZXJ0eTwva2V5d29yZD48a2V5d29yZD4qUnVyYWwgSGVhbHRoPC9rZXl3b3JkPjxrZXl3b3Jk
PlNleHVhbCBCZWhhdmlvcjwva2V5d29yZD48a2V5d29yZD4qU29jaW9lY29ub21pYyBGYWN0b3Jz
PC9rZXl3b3JkPjxrZXl3b3JkPlNvdXRoIEFmcmljYS9lcGlkZW1pb2xvZ3k8L2tleXdvcmQ+PC9r
ZXl3b3Jkcz48ZGF0ZXM+PHllYXI+MjAwNzwveWVhcj48cHViLWRhdGVzPjxkYXRlPk5vdjwvZGF0
ZT48L3B1Yi1kYXRlcz48L2RhdGVzPjxpc2JuPjAyNjktOTM3MDwvaXNibj48YWNjZXNzaW9uLW51
bT4xODA0MDE2MjwvYWNjZXNzaW9uLW51bT48dXJscz48cmVsYXRlZC11cmxzPjx1cmw+aHR0cDov
L2dyYXBoaWNzLnR4Lm92aWQuY29tL292ZnRwZGZzL0ZQREROQ0ZCUERNRkNEMDAvZnMwNDcvb3Zm
dC9saXZlL2d2MDI0LzAwMDAyMDMwLzAwMDAyMDMwLTIwMDcxMTAwNy0wMDAwNC5wZGY8L3VybD48
L3JlbGF0ZWQtdXJscz48L3VybHM+PGN1c3RvbTI+UG1jMjg0NzI1NzwvY3VzdG9tMj48Y3VzdG9t
Nj5Va21zMjkxNjg8L2N1c3RvbTY+PGVsZWN0cm9uaWMtcmVzb3VyY2UtbnVtPjEwLjEwOTcvMDEu
YWlkcy4wMDAwMzAwNTMzLjU5NDgzLjk1PC9lbGVjdHJvbmljLXJlc291cmNlLW51bT48cmVtb3Rl
LWRhdGFiYXNlLXByb3ZpZGVyPk5sbTwvcmVtb3RlLWRhdGFiYXNlLXByb3ZpZGVyPjxsYW5ndWFn
ZT5lbmc8L2xhbmd1YWdlPjwvcmVjb3JkPjwvQ2l0ZT48Q2l0ZT48QXV0aG9yPkVkZWxzdGVpbjwv
QXV0aG9yPjxZZWFyPjIwMTU8L1llYXI+PFJlY051bT4xNzwvUmVjTnVtPjxyZWNvcmQ+PHJlYy1u
dW1iZXI+MTc8L3JlYy1udW1iZXI+PGZvcmVpZ24ta2V5cz48a2V5IGFwcD0iRU4iIGRiLWlkPSI1
ZXR2MnNyczh0ZndwcmUyMmZsNTJ4OTl3dHBkc3phenN6ZWQiIHRpbWVzdGFtcD0iMTcyNjUxMTAy
NSI+MTc8L2tleT48L2ZvcmVpZ24ta2V5cz48cmVmLXR5cGUgbmFtZT0iSm91cm5hbCBBcnRpY2xl
Ij4xNzwvcmVmLXR5cGU+PGNvbnRyaWJ1dG9ycz48YXV0aG9ycz48YXV0aG9yPkVkZWxzdGVpbiwg
Wi4gUi48L2F1dGhvcj48YXV0aG9yPlNhbnRlbGxpLCBKLiBTLjwvYXV0aG9yPjxhdXRob3I+SGVs
bGVyaW5nZXIsIFMuPC9hdXRob3I+PGF1dGhvcj5TY2h1eWxlciwgQS4gQy48L2F1dGhvcj48YXV0
aG9yPldlaSwgWS48L2F1dGhvcj48YXV0aG9yPk1hdGh1ciwgUy48L2F1dGhvcj48YXV0aG9yPlNv
bmcsIFguPC9hdXRob3I+PGF1dGhvcj5MdXRhbG8sIFQuPC9hdXRob3I+PGF1dGhvcj5OYWx1Z29k
YSwgRi48L2F1dGhvcj48YXV0aG9yPkdyYXksIFIuIEguPC9hdXRob3I+PGF1dGhvcj5XYXdlciwg
TS4gSi48L2F1dGhvcj48YXV0aG9yPlNlcndhZGRhLCBELiBNLjwvYXV0aG9yPjwvYXV0aG9ycz48
L2NvbnRyaWJ1dG9ycz48YXV0aC1hZGRyZXNzPkhJViBDZW50ZXIgZm9yIENsaW5pY2FsIGFuZCBC
ZWhhdmlvcmFsIFN0dWRpZXMsIE5ldyBZb3JrIFN0YXRlIFBzeWNoaWF0cmljIEluc3RpdHV0ZSBh
bmQgQ29sdW1iaWEgVW5pdmVyc2l0eSwgMTA1MSBSaXZlcnNpZGUgRHIuLCBOZXcgWW9yaywgTlks
IFVTQS4gRWxlY3Ryb25pYyBhZGRyZXNzOiB6b2UuZWRlbHN0ZWluQGdtYWlsLmNvbS4mI3hEO0Nv
bHVtYmlhIFVuaXZlcnNpdHkgTWFpbG1hbiBTY2hvb2wgb2YgUHVibGljIEhlYWx0aCwgNzIyIFcu
IDE2OHRoIFN0LiwgTmV3IFlvcmssIE5ZLCBVU0EuJiN4RDtSYWthaSBIZWFsdGggU2NpZW5jZXMg
UHJvZ3JhbSwgVWdhbmRhIFZpcnVzIFJlc2VhcmNoIEluc3RpdHV0ZSwgRW50ZWJiZSwgVWdhbmRh
LiYjeEQ7Sm9obnMgSG9wa2lucyBCbG9vbWJlcmcgU2Nob29sIG9mIFB1YmxpYyBIZWFsdGgsIDYx
NSBOLiBXb2xmZSBTdC4sIEJhbHRpbW9yZSwgTUQsIFVTQS48L2F1dGgtYWRkcmVzcz48dGl0bGVz
Pjx0aXRsZT5GYWN0b3JzIGFzc29jaWF0ZWQgd2l0aCBpbmNpZGVudCBISVYgaW5mZWN0aW9uIHZl
cnN1cyBwcmV2YWxlbnQgaW5mZWN0aW9uIGFtb25nIHlvdXRoIGluIFJha2FpLCBVZ2FuZGE8L3Rp
dGxlPjxzZWNvbmRhcnktdGl0bGU+SiBFcGlkZW1pb2wgR2xvYiBIZWFsdGg8L3NlY29uZGFyeS10
aXRsZT48YWx0LXRpdGxlPkpvdXJuYWwgb2YgZXBpZGVtaW9sb2d5IGFuZCBnbG9iYWwgaGVhbHRo
PC9hbHQtdGl0bGU+PC90aXRsZXM+PHBlcmlvZGljYWw+PGZ1bGwtdGl0bGU+SiBFcGlkZW1pb2wg
R2xvYiBIZWFsdGg8L2Z1bGwtdGl0bGU+PGFiYnItMT5Kb3VybmFsIG9mIGVwaWRlbWlvbG9neSBh
bmQgZ2xvYmFsIGhlYWx0aDwvYWJici0xPjwvcGVyaW9kaWNhbD48YWx0LXBlcmlvZGljYWw+PGZ1
bGwtdGl0bGU+SiBFcGlkZW1pb2wgR2xvYiBIZWFsdGg8L2Z1bGwtdGl0bGU+PGFiYnItMT5Kb3Vy
bmFsIG9mIGVwaWRlbWlvbG9neSBhbmQgZ2xvYmFsIGhlYWx0aDwvYWJici0xPjwvYWx0LXBlcmlv
ZGljYWw+PHBhZ2VzPjg1LTkxPC9wYWdlcz48dm9sdW1lPjU8L3ZvbHVtZT48bnVtYmVyPjE8L251
bWJlcj48ZWRpdGlvbj4yMDE1LzAyLzI0PC9lZGl0aW9uPjxrZXl3b3Jkcz48a2V5d29yZD5BZG9s
ZXNjZW50PC9rZXl3b3JkPjxrZXl3b3JkPkFkdWx0PC9rZXl3b3JkPjxrZXl3b3JkPkZlbWFsZTwv
a2V5d29yZD48a2V5d29yZD5ISVYgSW5mZWN0aW9ucy8qZXBpZGVtaW9sb2d5PC9rZXl3b3JkPjxr
ZXl3b3JkPkh1bWFuczwva2V5d29yZD48a2V5d29yZD5JbmNpZGVuY2U8L2tleXdvcmQ+PGtleXdv
cmQ+TG9uZ2l0dWRpbmFsIFN0dWRpZXM8L2tleXdvcmQ+PGtleXdvcmQ+TWFsZTwva2V5d29yZD48
a2V5d29yZD5NYXJyaWFnZS9zdGF0aXN0aWNzICZhbXA7IG51bWVyaWNhbCBkYXRhPC9rZXl3b3Jk
PjxrZXl3b3JkPlByZXZhbGVuY2U8L2tleXdvcmQ+PGtleXdvcmQ+UHJvc3BlY3RpdmUgU3R1ZGll
czwva2V5d29yZD48a2V5d29yZD5SaXNrIEZhY3RvcnM8L2tleXdvcmQ+PGtleXdvcmQ+U2V4dWFs
IEJlaGF2aW9yL3N0YXRpc3RpY3MgJmFtcDsgbnVtZXJpY2FsIGRhdGE8L2tleXdvcmQ+PGtleXdv
cmQ+VWdhbmRhL2VwaWRlbWlvbG9neTwva2V5d29yZD48a2V5d29yZD5Zb3VuZyBBZHVsdDwva2V5
d29yZD48L2tleXdvcmRzPjxkYXRlcz48eWVhcj4yMDE1PC95ZWFyPjxwdWItZGF0ZXM+PGRhdGU+
TWFyPC9kYXRlPjwvcHViLWRhdGVzPjwvZGF0ZXM+PGlzYm4+MjIxMC02MDA2PC9pc2JuPjxhY2Nl
c3Npb24tbnVtPjI1NzAwOTI3PC9hY2Nlc3Npb24tbnVtPjx1cmxzPjxyZWxhdGVkLXVybHM+PHVy
bD5odHRwOi8vYWMuZWxzLWNkbi5jb20vUzIyMTA2MDA2MTQwMDA4MjMvMS1zMi4wLVMyMjEwNjAw
NjE0MDAwODIzLW1haW4ucGRmP190aWQ9NzhhOTA3YmUtZDE5Yi0xMWU1LWJlMzctMDAwMDBhYWIw
ZjZjJmFtcDthY2RuYXQ9MTQ1NTI5MDMxOF8wYWNjY2RhZDY2YjI0NDk2Y2JiM2Y5ZDhiZGY5NDRh
ZTwvdXJsPjwvcmVsYXRlZC11cmxzPjwvdXJscz48ZWxlY3Ryb25pYy1yZXNvdXJjZS1udW0+MTAu
MTAxNi9qLmplZ2guMjAxNC4wOS4wMDM8L2VsZWN0cm9uaWMtcmVzb3VyY2UtbnVtPjxyZW1vdGUt
ZGF0YWJhc2UtcHJvdmlkZXI+TmxtPC9yZW1vdGUtZGF0YWJhc2UtcHJvdmlkZXI+PGxhbmd1YWdl
PmVuZzwvbGFuZ3VhZ2U+PC9yZWNvcmQ+PC9DaXRlPjxDaXRlPjxBdXRob3I+S2FnYWF5aTwvQXV0
aG9yPjxZZWFyPjIwMTQ8L1llYXI+PFJlY051bT4yNDwvUmVjTnVtPjxyZWNvcmQ+PHJlYy1udW1i
ZXI+MjQ8L3JlYy1udW1iZXI+PGZvcmVpZ24ta2V5cz48a2V5IGFwcD0iRU4iIGRiLWlkPSI1ZXR2
MnNyczh0ZndwcmUyMmZsNTJ4OTl3dHBkc3phenN6ZWQiIHRpbWVzdGFtcD0iMTcyNjUxMTAyNSI+
MjQ8L2tleT48L2ZvcmVpZ24ta2V5cz48cmVmLXR5cGUgbmFtZT0iSm91cm5hbCBBcnRpY2xlIj4x
NzwvcmVmLXR5cGU+PGNvbnRyaWJ1dG9ycz48YXV0aG9ycz48YXV0aG9yPkthZ2FheWksIEouPC9h
dXRob3I+PGF1dGhvcj5HcmF5LCBSLiBILjwvYXV0aG9yPjxhdXRob3I+V2hhbGVuLCBDLjwvYXV0
aG9yPjxhdXRob3I+RnUsIFAuPC9hdXRob3I+PGF1dGhvcj5OZXVoYXVzZXIsIEQuPC9hdXRob3I+
PGF1dGhvcj5NY0dyYXRoLCBKLiBXLjwvYXV0aG9yPjxhdXRob3I+U2V3YW5rYW1ibywgTi4gSy48
L2F1dGhvcj48YXV0aG9yPlNlcndhZGRhLCBELjwvYXV0aG9yPjxhdXRob3I+S2lnb3ppLCBHLjwv
YXV0aG9yPjxhdXRob3I+TmFsdWdvZGEsIEYuPC9hdXRob3I+PGF1dGhvcj5SZXlub2xkcywgUy4g
Si48L2F1dGhvcj48YXV0aG9yPldhd2VyLCBNLiBKLjwvYXV0aG9yPjxhdXRob3I+U2luZ2VyLCBN
LiBFLjwvYXV0aG9yPjwvYXV0aG9ycz48L2NvbnRyaWJ1dG9ycz48YXV0aC1hZGRyZXNzPlJha2Fp
IEhlYWx0aCBTY2llbmNlcyBQcm9ncmFtLCBFbnRlYmJlLCBVZ2FuZGE7IERlcGFybWVudCBvZiBF
cGlkZW1pb2xvZ3kgYW5kIEJpb3N0YXRpc3RpY3MsIENhc2UgV2VzdGVybiBSZXNlcnZlIFVuaXZl
cnNpdHksIENsZXZlbGFuZCwgT2hpbywgVW5pdGVkIFN0YXRlcyBvZiBBbWVyaWNhLiYjeEQ7RGVw
YXJ0bWVudCBvZiBFcGlkZW1pb2xvZ3ksIEpvaG5zIEhvcGtpbnMgQmxvb21iZXJnIFNjaG9vbCBv
ZiBQdWJsaWMgSGVhbHRoLCBCYWx0aW1vcmUsIE1hcnlsYW5kLCBVbml0ZWQgU3RhdGVzIG9mIEFt
ZXJpY2EuJiN4RDtEZXBhcnRtZW50IG9mIEVwaWRlbWlvbG9neSBhbmQgQmlvc3RhdGlzdGljcywg
VW5pdmVyc2l0eSBvZiBHZW9yZ2lhLCBBdGhlbnMsIEdlb3JnaWEsIFVuaXRlZCBTdGF0ZXMgb2Yg
QW1lcmljYS4mI3hEO0RlcGFybWVudCBvZiBFcGlkZW1pb2xvZ3kgYW5kIEJpb3N0YXRpc3RpY3Ms
IENhc2UgV2VzdGVybiBSZXNlcnZlIFVuaXZlcnNpdHksIENsZXZlbGFuZCwgT2hpbywgVW5pdGVk
IFN0YXRlcyBvZiBBbWVyaWNhLiYjeEQ7RGVwYXJ0bWVudCBvZiBBbnRocm9wb2xvZ3ksIENhc2Ug
V2VzdGVybiBSZXNlcnZlIFVuaXZlcnNpdHksIENsZXZlbGFuZCwgT2hpbywgVW5pdGVkIFN0YXRl
cyBvZiBBbWVyaWNhLiYjeEQ7TWFrZXJlcmUgVW5pdmVyc2l0eSBDb2xsZWdlIG9mIEhlYWx0aCBT
Y2llbmNlcywgS2FtcGFsYSwgVWdhbmRhLiYjeEQ7RGl2aXNpb24gb2YgSW50cmFtdXJhbCBSZXNl
YXJjaCwgTmF0aW9uYWwgSW5zdGl0dXRlIG9mIEFsbGVyZ3kgYW5kIEluZmVjdGlvdXMgRGlzZWFz
ZXMsIE5hdGlvbmFsIEluc3RpdHV0ZXMgb2YgSGVhbHRoLCBCZXRoZXNkYSwgTWFyeWxhbmQsIFVu
aXRlZCBTdGF0ZXMgb2YgQW1lcmljYTsgSm9obnMgSG9wa2lucyBTY2hvb2wgb2YgTWVkaWNpbmUs
IEJhbHRpbW9yZSwgTWFyeWxhbmQsIFVuaXRlZCBTdGF0ZXMgb2YgQW1lcmljYS48L2F1dGgtYWRk
cmVzcz48dGl0bGVzPjx0aXRsZT5JbmRpY2VzIHRvIG1lYXN1cmUgcmlzayBvZiBISVYgYWNxdWlz
aXRpb24gaW4gUmFrYWksIFVnYW5k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yMDE1PC9wYWdlcz48dm9sdW1lPjk8L3ZvbHVtZT48bnVtYmVyPjQ8L251bWJl
cj48ZWRpdGlvbj4yMDE0LzA0LzA4PC9lZGl0aW9uPjxrZXl3b3Jkcz48a2V5d29yZD5BZG9sZXNj
ZW50PC9rZXl3b3JkPjxrZXl3b3JkPkFkdWx0PC9rZXl3b3JkPjxrZXl3b3JkPkNvaG9ydCBTdHVk
aWVzPC9rZXl3b3JkPjxrZXl3b3JkPkZlbWFsZTwva2V5d29yZD48a2V5d29yZD5ISVYgSW5mZWN0
aW9ucy9lcGlkZW1pb2xvZ3kvKmV0aW9sb2d5PC9rZXl3b3JkPjxrZXl3b3JkPkhpdi0xPC9rZXl3
b3JkPjxrZXl3b3JkPipIZWFsdGggU3RhdHVzIEluZGljYXRvcnM8L2tleXdvcmQ+PGtleXdvcmQ+
SHVtYW5zPC9rZXl3b3JkPjxrZXl3b3JkPk1hbGU8L2tleXdvcmQ+PGtleXdvcmQ+TWlkZGxlIEFn
ZWQ8L2tleXdvcmQ+PGtleXdvcmQ+UmlzayBGYWN0b3JzPC9rZXl3b3JkPjxrZXl3b3JkPlNleCBG
YWN0b3JzPC9rZXl3b3JkPjxrZXl3b3JkPlNleHVhbCBCZWhhdmlvci9zdGF0aXN0aWNzICZhbXA7
IG51bWVyaWNhbCBkYXRhPC9rZXl3b3JkPjxrZXl3b3JkPlVnYW5kYS9lcGlkZW1pb2xvZ3k8L2tl
eXdvcmQ+PGtleXdvcmQ+WW91bmcgQWR1bHQ8L2tleXdvcmQ+PC9rZXl3b3Jkcz48ZGF0ZXM+PHll
YXI+MjAxNDwveWVhcj48L2RhdGVzPjxpc2JuPjE5MzItNjIwMzwvaXNibj48YWNjZXNzaW9uLW51
bT4yNDcwNDc3ODwvYWNjZXNzaW9uLW51bT48dXJscz48cmVsYXRlZC11cmxzPjx1cmw+aHR0cDov
L3d3dy5uY2JpLm5sbS5uaWguZ292L3BtYy9hcnRpY2xlcy9QTUMzOTc2MjYxL3BkZi9wb25lLjAw
OTIwMTUucGRmPC91cmw+PC9yZWxhdGVkLXVybHM+PC91cmxzPjxjdXN0b20yPlBtYzM5NzYyNjE8
L2N1c3RvbTI+PGVsZWN0cm9uaWMtcmVzb3VyY2UtbnVtPjEwLjEzNzEvam91cm5hbC5wb25lLjAw
OTIwMTU8L2VsZWN0cm9uaWMtcmVzb3VyY2UtbnVtPjxyZW1vdGUtZGF0YWJhc2UtcHJvdmlkZXI+
TmxtPC9yZW1vdGUtZGF0YWJhc2UtcHJvdmlkZXI+PGxhbmd1YWdlPmVuZzwvbGFuZ3VhZ2U+PC9y
ZWNvcmQ+PC9DaXRlPjxDaXRlPjxBdXRob3I+S2l3YW51a2E8L0F1dGhvcj48WWVhcj4yMDE0PC9Z
ZWFyPjxSZWNOdW0+MjY8L1JlY051bT48cmVjb3JkPjxyZWMtbnVtYmVyPjI2PC9yZWMtbnVtYmVy
Pjxmb3JlaWduLWtleXM+PGtleSBhcHA9IkVOIiBkYi1pZD0iNWV0djJzcnM4dGZ3cHJlMjJmbDUy
eDk5d3RwZHN6YXpzemVkIiB0aW1lc3RhbXA9IjE3MjY1MTEwMjUiPjI2PC9rZXk+PC9mb3JlaWdu
LWtleXM+PHJlZi10eXBlIG5hbWU9IkpvdXJuYWwgQXJ0aWNsZSI+MTc8L3JlZi10eXBlPjxjb250
cmlidXRvcnM+PGF1dGhvcnM+PGF1dGhvcj5LaXdhbnVrYSwgTi48L2F1dGhvcj48YXV0aG9yPlNz
ZXRhYWxhLCBBLjwvYXV0aG9yPjxhdXRob3I+TmFsdXRhYXlhLCBBLjwvYXV0aG9yPjxhdXRob3I+
TXBlbmRvLCBKLjwvYXV0aG9yPjxhdXRob3I+V2FtYnV6aSwgTS48L2F1dGhvcj48YXV0aG9yPk5h
bnZ1YnlhLCBBLjwvYXV0aG9yPjxhdXRob3I+U2lnaXJlbmRhLCBTLjwvYXV0aG9yPjxhdXRob3I+
S2l0YW5kd2UsIFAuIEsuPC9hdXRob3I+PGF1dGhvcj5OaWVsc2VuLCBMLiBFLjwvYXV0aG9yPjxh
dXRob3I+QmFseWVnaXNhd2EsIEEuPC9hdXRob3I+PGF1dGhvcj5LYWxlZWJ1LCBQLjwvYXV0aG9y
PjxhdXRob3I+TmFsdXNpYmEsIEouPC9hdXRob3I+PGF1dGhvcj5TZXdhbmthbWJvLCBOLiBLLjwv
YXV0aG9yPjwvYXV0aG9ycz48L2NvbnRyaWJ1dG9ycz48YXV0aC1hZGRyZXNzPk1ha2VyZXJlIFVu
aXZlcnNpdHkgQ29sbGVnZSBvZiBIZWFsdGggU2NpZW5jZXMsIFNjaG9vbCBvZiBQdWJsaWMgSGVh
bHRoLCBLYW1wYWxhLCBVZ2FuZGE7IFVnYW5kYSBWaXJ1cyBSZXNlYXJjaCBJbnN0aXR1dGUtSW50
ZXJuYXRpb25hbCBBSURTIFZhY2NpbmUgSW5pdGlhdGUgSElWIFZhY2NpbmUgUHJvZ3JhbSwgRW50
ZWJiZSwgVWdhbmRhLiYjeEQ7VWdhbmRhIFZpcnVzIFJlc2VhcmNoIEluc3RpdHV0ZS1JbnRlcm5h
dGlvbmFsIEFJRFMgVmFjY2luZSBJbml0aWF0ZSBISVYgVmFjY2luZSBQcm9ncmFtLCBFbnRlYmJl
LCBVZ2FuZGEuJiN4RDtJbnRlcm5hdGlvbmFsIEFJRFMgVmFjY2luZSBJbml0aWF0aXZlIChJQVZJ
KSwgTmV3IFlvcmssIE5ldyBZb3JrLCBVbml0ZWQgU3RhdGVzIG9mIEFtZXJpY2EuJiN4RDtNZWRp
Y2FsIFJlc2VhcmNoIENvdW5jaWwvVWdhbmRhIFZpcnVzIFJlc2VhcmNoIEluc2l0dXRlLCBVZ2Fu
ZGEgUmVzZWFyY2ggVW5pdCBvbiBBSURTLCBFbnRlYmJlLCBVZ2FuZGEuJiN4RDtNYWtlcmVyZSBV
bml2ZXJzaXR5IENvbGxlZ2Ugb2YgSGVhbHRoIFNjaWVuY2VzLCBTY2hvb2wgb2YgTWVkaWNpbmUs
IENsaW5pY2FsIEVwaWRlbWlvbG9neSBVbml0LCBLYW1wYWxhLCBVZ2FuZGEuPC9hdXRoLWFkZHJl
c3M+PHRpdGxlcz48dGl0bGU+SGlnaCBpbmNpZGVuY2Ugb2YgSElWLTEgaW5mZWN0aW9uIGluIGEg
Z2VuZXJhbCBwb3B1bGF0aW9uIG9mIGZpc2hpbmcgY29tbXVuaXRpZXMgYXJvdW5kIExha2UgVmlj
dG9yaWEsIFVnYW5k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0OTMyPC9wYWdlcz48dm9sdW1lPjk8L3ZvbHVtZT48bnVtYmVyPjU8L251bWJlcj48ZWRpdGlv
bj4yMDE0LzA1LzI5PC9lZGl0aW9uPjxrZXl3b3Jkcz48a2V5d29yZD5BZG9sZXNjZW50PC9rZXl3
b3JkPjxrZXl3b3JkPkFkdWx0PC9rZXl3b3JkPjxrZXl3b3JkPkNvaG9ydCBTdHVkaWVzPC9rZXl3
b3JkPjxrZXl3b3JkPkZhbWlseSBDaGFyYWN0ZXJpc3RpY3M8L2tleXdvcmQ+PGtleXdvcmQ+RmVt
YWxlPC9rZXl3b3JkPjxrZXl3b3JkPipGaXNoZXJpZXM8L2tleXdvcmQ+PGtleXdvcmQ+SElWIElu
ZmVjdGlvbnMvKmVwaWRlbWlvbG9neS92aXJvbG9neTwva2V5d29yZD48a2V5d29yZD5ISVYtMS8q
cGF0aG9nZW5pY2l0eTwva2V5d29yZD48a2V5d29yZD5IdW1hbnM8L2tleXdvcmQ+PGtleXdvcmQ+
SW5jaWRlbmNlPC9rZXl3b3JkPjxrZXl3b3JkPkxha2VzPC9rZXl3b3JkPjxrZXl3b3JkPk1hbGU8
L2tleXdvcmQ+PGtleXdvcmQ+TWlkZGxlIEFnZWQ8L2tleXdvcmQ+PGtleXdvcmQ+UmlzayBGYWN0
b3JzPC9rZXl3b3JkPjxrZXl3b3JkPlVnYW5kYS9lcGlkZW1pb2xvZ3k8L2tleXdvcmQ+PGtleXdv
cmQ+WW91bmcgQWR1bHQ8L2tleXdvcmQ+PC9rZXl3b3Jkcz48ZGF0ZXM+PHllYXI+MjAxNDwveWVh
cj48L2RhdGVzPjxpc2JuPjE5MzItNjIwMzwvaXNibj48YWNjZXNzaW9uLW51bT4yNDg2Njg0MDwv
YWNjZXNzaW9uLW51bT48dXJscz48cmVsYXRlZC11cmxzPjx1cmw+aHR0cDovL3d3dy5uY2JpLm5s
bS5uaWguZ292L3BtYy9hcnRpY2xlcy9QTUM0MDM1MjcyL3BkZi9wb25lLjAwOTQ5MzIucGRmPC91
cmw+PC9yZWxhdGVkLXVybHM+PC91cmxzPjxjdXN0b20yPlBtYzQwMzUyNzI8L2N1c3RvbTI+PGVs
ZWN0cm9uaWMtcmVzb3VyY2UtbnVtPjEwLjEzNzEvam91cm5hbC5wb25lLjAwOTQ5MzI8L2VsZWN0
cm9uaWMtcmVzb3VyY2UtbnVtPjxyZW1vdGUtZGF0YWJhc2UtcHJvdmlkZXI+TmxtPC9yZW1vdGUt
ZGF0YWJhc2UtcHJvdmlkZXI+PGxhbmd1YWdlPmVuZzwvbGFuZ3VhZ2U+PC9yZWNvcmQ+PC9DaXRl
PjxDaXRlPjxBdXRob3I+TWF0aHVyPC9BdXRob3I+PFllYXI+MjAxNTwvWWVhcj48UmVjTnVtPjMw
PC9SZWNOdW0+PHJlY29yZD48cmVjLW51bWJlcj4zMDwvcmVjLW51bWJlcj48Zm9yZWlnbi1rZXlz
PjxrZXkgYXBwPSJFTiIgZGItaWQ9IjVldHYyc3JzOHRmd3ByZTIyZmw1Mng5OXd0cGRzemF6c3pl
ZCIgdGltZXN0YW1wPSIxNzI2NTExMDI1Ij4zMDwva2V5PjwvZm9yZWlnbi1rZXlzPjxyZWYtdHlw
ZSBuYW1lPSJKb3VybmFsIEFydGljbGUiPjE3PC9yZWYtdHlwZT48Y29udHJpYnV0b3JzPjxhdXRo
b3JzPjxhdXRob3I+TWF0aHVyLCBTLjwvYXV0aG9yPjxhdXRob3I+V2VpLCBZLjwvYXV0aG9yPjxh
dXRob3I+WmhvbmcsIFguPC9hdXRob3I+PGF1dGhvcj5Tb25nLCBYLjwvYXV0aG9yPjxhdXRob3I+
TmFsdWdvZGEsIEYuPC9hdXRob3I+PGF1dGhvcj5MdXRhbG8sIFQuPC9hdXRob3I+PGF1dGhvcj5X
YXdlciwgTS48L2F1dGhvcj48YXV0aG9yPkdyYXksIFIuPC9hdXRob3I+PGF1dGhvcj5TZXJ3YWRk
YSwgRC48L2F1dGhvcj48YXV0aG9yPlNhbnRlbGxpLCBKLiBTLjwvYXV0aG9yPjwvYXV0aG9ycz48
L2NvbnRyaWJ1dG9ycz48YXV0aC1hZGRyZXNzPipIZWlsYnJ1bm4gRGVwYXJ0bWVudCBvZiBQb3B1
bGF0aW9uIGFuZCBGYW1pbHkgSGVhbHRoLCBDb2x1bWJpYSBVbml2ZXJzaXR5IE1haWxtYW4gU2No
b29sIG9mIFB1YmxpYyBIZWFsdGgsIE5ldyBZb3JrLCBOWTsgZGFnZ2VyRGVwYXJ0bWVudCBvZiBC
aW9zdGF0aXN0aWNzLCBDb2x1bWJpYSBVbml2ZXJzaXR5IE1haWxtYW4gU2Nob29sIG9mIFB1Ymxp
YyBIZWFsdGg7IGRvdWJsZSBkYWdnZXJSYWthaSBIZWFsdGggU2NpZW5jZXMgUHJvZ3JhbSwgVWdh
bmRhIFZpcnVzIFJlc2VhcmNoIEluc3RpdHV0ZSwgRW50ZWJiZSwgVWdhbmRhOyBhbmQgc2VjdGlv
biBzaWduRGVwYXJ0bWVudCBvZiBFcGlkZW1pb2xvZ3ksIEpvaG5zIEhvcGtpbnMgVW5pdmVyc2l0
eSBCbG9vbWJlcmcgU2Nob29sIG9mIFB1YmxpYyBIZWFsdGgsIEJhbHRpbW9yZSwgTUQuPC9hdXRo
LWFkZHJlc3M+PHRpdGxlcz48dGl0bGU+UGFydG5lciBDaGFyYWN0ZXJpc3RpY3MgQXNzb2NpYXRl
ZCBXaXRoIEhJViBBY3F1aXNpdGlvbiBBbW9uZyBZb3V0aC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3NS04NDwvcGFnZXM+PHZvbHVtZT42OTwvdm9sdW1lPjxudW1iZXI+MTwvbnVtYmVyPjxl
ZGl0aW9uPjIwMTUvMDEvMjc8L2VkaXRpb24+PGtleXdvcmRzPjxrZXl3b3JkPkFkb2xlc2NlbnQ8
L2tleXdvcmQ+PGtleXdvcmQ+Q29ob3J0IFN0dWRpZXM8L2tleXdvcmQ+PGtleXdvcmQ+RmVtYWxl
PC9rZXl3b3JkPjxrZXl3b3JkPkhJViBJbmZlY3Rpb25zL2VwaWRlbWlvbG9neS8qdHJhbnNtaXNz
aW9uPC9rZXl3b3JkPjxrZXl3b3JkPkh1bWFuczwva2V5d29yZD48a2V5d29yZD5JbmNpZGVuY2U8
L2tleXdvcmQ+PGtleXdvcmQ+SW50ZXJ2aWV3cyBhcyBUb3BpYzwva2V5d29yZD48a2V5d29yZD5M
b25naXR1ZGluYWwgU3R1ZGllczwva2V5d29yZD48a2V5d29yZD5NYWxlPC9rZXl3b3JkPjxrZXl3
b3JkPipSaXNrLVRha2luZzwva2V5d29yZD48a2V5d29yZD5SdXJhbCBQb3B1bGF0aW9uPC9rZXl3
b3JkPjxrZXl3b3JkPipTZXh1YWwgQmVoYXZpb3I8L2tleXdvcmQ+PGtleXdvcmQ+KlNleHVhbCBQ
YXJ0bmVyczwva2V5d29yZD48a2V5d29yZD5VZ2FuZGE8L2tleXdvcmQ+PGtleXdvcmQ+WW91bmcg
QWR1bHQ8L2tleXdvcmQ+PC9rZXl3b3Jkcz48ZGF0ZXM+PHllYXI+MjAxNTwveWVhcj48cHViLWRh
dGVzPjxkYXRlPk1heSAxPC9kYXRlPjwvcHViLWRhdGVzPjwvZGF0ZXM+PGlzYm4+MTUyNS00MTM1
PC9pc2JuPjxhY2Nlc3Npb24tbnVtPjI1NjIyMDU4PC9hY2Nlc3Npb24tbnVtPjx1cmxzPjxyZWxh
dGVkLXVybHM+PHVybD5odHRwOi8vZ3JhcGhpY3MudHgub3ZpZC5jb20vb3ZmdHBkZnMvRlBERE5D
SkNNR1BPSkgwMC9mczA0Ny9vdmZ0L2xpdmUvZ3YwMjQvMDAxMjYzMzQvMDAxMjYzMzQtMjAxNTA1
MDEwLTAwMDExLnBkZjwvdXJsPjwvcmVsYXRlZC11cmxzPjwvdXJscz48Y3VzdG9tMj5QbWM0NDI0
MDk1PC9jdXN0b20yPjxjdXN0b202Pk5paG1zNjU2NTk3PC9jdXN0b202PjxlbGVjdHJvbmljLXJl
c291cmNlLW51bT4xMC4xMDk3L3FhaS4wMDAwMDAwMDAwMDAwNTM5PC9lbGVjdHJvbmljLXJlc291
cmNlLW51bT48cmVtb3RlLWRhdGFiYXNlLXByb3ZpZGVyPk5sbTwvcmVtb3RlLWRhdGFiYXNlLXBy
b3ZpZGVyPjxsYW5ndWFnZT5lbmc8L2xhbmd1YWdlPjwvcmVjb3JkPjwvQ2l0ZT48Q2l0ZT48QXV0
aG9yPlNhbnRlbGxpPC9BdXRob3I+PFllYXI+MjAxMzwvWWVhcj48UmVjTnVtPjM3PC9SZWNOdW0+
PHJlY29yZD48cmVjLW51bWJlcj4zNzwvcmVjLW51bWJlcj48Zm9yZWlnbi1rZXlzPjxrZXkgYXBw
PSJFTiIgZGItaWQ9IjVldHYyc3JzOHRmd3ByZTIyZmw1Mng5OXd0cGRzemF6c3plZCIgdGltZXN0
YW1wPSIxNzI2NTExMDI1Ij4zNzwva2V5PjwvZm9yZWlnbi1rZXlzPjxyZWYtdHlwZSBuYW1lPSJK
b3VybmFsIEFydGljbGUiPjE3PC9yZWYtdHlwZT48Y29udHJpYnV0b3JzPjxhdXRob3JzPjxhdXRo
b3I+U2FudGVsbGksIEouIFMuPC9hdXRob3I+PGF1dGhvcj5FZGVsc3RlaW4sIFouIFIuPC9hdXRo
b3I+PGF1dGhvcj5NYXRodXIsIFMuPC9hdXRob3I+PGF1dGhvcj5XZWksIFkuPC9hdXRob3I+PGF1
dGhvcj5aaGFuZywgVy48L2F1dGhvcj48YXV0aG9yPk9yciwgTS4gRy48L2F1dGhvcj48YXV0aG9y
PkhpZ2dpbnMsIEouIEEuPC9hdXRob3I+PGF1dGhvcj5OYWx1Z29kYSwgRi48L2F1dGhvcj48YXV0
aG9yPkdyYXksIFIuIEguPC9hdXRob3I+PGF1dGhvcj5XYXdlciwgTS4gSi48L2F1dGhvcj48YXV0
aG9yPlNlcndhZGRhLCBELiBNLjwvYXV0aG9yPjwvYXV0aG9ycz48L2NvbnRyaWJ1dG9ycz48YXV0
aC1hZGRyZXNzPkhlaWxicnVubiBEZXBhcnRtZW50IG9mIFBvcHVsYXRpb24gYW5kIEZhbWlseSBI
ZWFsdGgsIE1haWxtYW4gU2Nob29sIG9mIFB1YmxpYyBIZWFsdGgsIENvbHVtYmlhIFVuaXZlcnNp
dHksIE5ldyBZb3JrLCBOWSAxMDAzMiwgVVNBLiBqczI2MzdAY29sdW1iaWEuZWR1PC9hdXRoLWFk
ZHJlc3M+PHRpdGxlcz48dGl0bGU+QmVoYXZpb3JhbCwgYmlvbG9naWNhbCwgYW5kIGRlbW9ncmFw
aGljIHJpc2sgYW5kIHByb3RlY3RpdmUgZmFjdG9ycyBmb3IgbmV3IEhJViBpbmZlY3Rpb25zIGFt
b25nIHlvdXRoIGluIFJha2FpLCBVZ2FuZGE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M5My00MDA8L3BhZ2VzPjx2b2x1
bWU+NjM8L3ZvbHVtZT48bnVtYmVyPjM8L251bWJlcj48ZWRpdGlvbj4yMDEzLzAzLzI5PC9lZGl0
aW9uPjxrZXl3b3Jkcz48a2V5d29yZD5BZG9sZXNjZW50PC9rZXl3b3JkPjxrZXl3b3JkPkFsY29o
b2wgRHJpbmtpbmcvKmVwaWRlbWlvbG9neTwva2V5d29yZD48a2V5d29yZD5Db2hvcnQgU3R1ZGll
czwva2V5d29yZD48a2V5d29yZD5GZW1hbGU8L2tleXdvcmQ+PGtleXdvcmQ+SElWIEluZmVjdGlv
bnMvKmVwaWRlbWlvbG9neS90cmFuc21pc3Npb248L2tleXdvcmQ+PGtleXdvcmQ+SHVtYW5zPC9r
ZXl3b3JkPjxrZXl3b3JkPkluY2lkZW5jZTwva2V5d29yZD48a2V5d29yZD5NYWxlPC9rZXl3b3Jk
PjxrZXl3b3JkPk1hcnJpYWdlPC9rZXl3b3JkPjxrZXl3b3JkPlByZXZhbGVuY2U8L2tleXdvcmQ+
PGtleXdvcmQ+Umlzazwva2V5d29yZD48a2V5d29yZD5SaXNrIEZhY3RvcnM8L2tleXdvcmQ+PGtl
eXdvcmQ+UnVyYWwgSGVhbHRoPC9rZXl3b3JkPjxrZXl3b3JkPipTZXh1YWwgQmVoYXZpb3I8L2tl
eXdvcmQ+PGtleXdvcmQ+U2V4dWFsIFBhcnRuZXJzPC9rZXl3b3JkPjxrZXl3b3JkPlNleHVhbGx5
IFRyYW5zbWl0dGVkIERpc2Vhc2VzL2VwaWRlbWlvbG9neTwva2V5d29yZD48a2V5d29yZD5VZ2Fu
ZGEvZXBpZGVtaW9sb2d5PC9rZXl3b3JkPjxrZXl3b3JkPllvdW5nIEFkdWx0PC9rZXl3b3JkPjwv
a2V5d29yZHM+PGRhdGVzPjx5ZWFyPjIwMTM8L3llYXI+PHB1Yi1kYXRlcz48ZGF0ZT5KdWwgMTwv
ZGF0ZT48L3B1Yi1kYXRlcz48L2RhdGVzPjxpc2JuPjE1MjUtNDEzNTwvaXNibj48YWNjZXNzaW9u
LW51bT4yMzUzNTI5MzwvYWNjZXNzaW9uLW51bT48dXJscz48cmVsYXRlZC11cmxzPjx1cmw+aHR0
cDovL2dyYXBoaWNzLnR4Lm92aWQuY29tL292ZnRwZGZzL0ZQREROQ09CSURJRkNOMDAvZnMwNDYv
b3ZmdC9saXZlL2d2MDIzLzAwMTI2MzM0LzAwMTI2MzM0LTIwMTMwNzAxMC0wMDAyMC5wZGY8L3Vy
bD48L3JlbGF0ZWQtdXJscz48L3VybHM+PGN1c3RvbTI+UG1jNDEzMTg0MTwvY3VzdG9tMj48Y3Vz
dG9tNj5OaWhtczQ2ODg2OTwvY3VzdG9tNj48ZWxlY3Ryb25pYy1yZXNvdXJjZS1udW0+MTAuMTA5
Ny9RQUkuMGIwMTNlMzE4MjkyNjc5NTwvZWxlY3Ryb25pYy1yZXNvdXJjZS1udW0+PHJlbW90ZS1k
YXRhYmFzZS1wcm92aWRlcj5ObG08L3JlbW90ZS1kYXRhYmFzZS1wcm92aWRlcj48bGFuZ3VhZ2U+
ZW5nPC9sYW5ndWFnZT48L3JlY29yZD48L0NpdGU+PENpdGU+PEF1dGhvcj5TYW50ZWxsaTwvQXV0
aG9yPjxZZWFyPjIwMTU8L1llYXI+PFJlY051bT4zODwvUmVjTnVtPjxyZWNvcmQ+PHJlYy1udW1i
ZXI+Mzg8L3JlYy1udW1iZXI+PGZvcmVpZ24ta2V5cz48a2V5IGFwcD0iRU4iIGRiLWlkPSI1ZXR2
MnNyczh0ZndwcmUyMmZsNTJ4OTl3dHBkc3phenN6ZWQiIHRpbWVzdGFtcD0iMTcyNjUxMTAyNSI+
Mzg8L2tleT48L2ZvcmVpZ24ta2V5cz48cmVmLXR5cGUgbmFtZT0iSm91cm5hbCBBcnRpY2xlIj4x
NzwvcmVmLXR5cGU+PGNvbnRyaWJ1dG9ycz48YXV0aG9ycz48YXV0aG9yPlNhbnRlbGxpLCBKLiBT
LjwvYXV0aG9yPjxhdXRob3I+RWRlbHN0ZWluLCBaLiBSLjwvYXV0aG9yPjxhdXRob3I+V2VpLCBZ
LjwvYXV0aG9yPjxhdXRob3I+TWF0aHVyLCBTLjwvYXV0aG9yPjxhdXRob3I+U29uZywgWC48L2F1
dGhvcj48YXV0aG9yPlNjaHV5bGVyLCBBLjwvYXV0aG9yPjxhdXRob3I+TmFsdWdvZGEsIEYuPC9h
dXRob3I+PGF1dGhvcj5MdXRhbG8sIFQuPC9hdXRob3I+PGF1dGhvcj5HcmF5LCBSLjwvYXV0aG9y
PjxhdXRob3I+V2F3ZXIsIE0uPC9hdXRob3I+PGF1dGhvcj5TZXJ3YWRkYSwgRC48L2F1dGhvcj48
L2F1dGhvcnM+PC9jb250cmlidXRvcnM+PGF1dGgtYWRkcmVzcz5hQ29sdW1iaWEgVW5pdmVyc2l0
eSBNYWlsbWFuIFNjaG9vbCBvZiBQdWJsaWMgSGVhbHRoIGJISVYgQ2VudGVyIGZvciBDbGluaWNh
bCBhbmQgQmVoYXZpb3JhbCBTdHVkaWVzLCBDb2x1bWJpYSBVbml2ZXJzaXR5LCBOZXcgWW9yaywg
TmV3IFlvcmssIFVTQSBjUmFrYWkgSGVhbHRoIFNjaWVuY2VzIFByb2dyYW0sIFVnYW5kYSBWaXJ1
cyBSZXNlYXJjaCBJbnN0aXR1dGUsIEVudGViYmUsIFVnYW5kYSBkQmxvb21iZXJnIFNjaG9vbCBv
ZiBQdWJsaWMgSGVhbHRoLCBKb2hucyBIb3BraW5zIFVuaXZlcnNpdHksIEJhbHRpbW9yZSwgTWFy
eWxhbmQsIFVTQS48L2F1dGgtYWRkcmVzcz48dGl0bGVzPjx0aXRsZT5UcmVuZHMgaW4gSElWIGFj
cXVpc2l0aW9uLCByaXNrIGZhY3RvcnMgYW5kIHByZXZlbnRpb24gcG9saWNpZXMgYW1vbmcgeW91
dGggaW4gVWdhbmRhLCAxOTk5LTIwMTE8L3RpdGxlPjxzZWNvbmRhcnktdGl0bGU+QWlkczwvc2Vj
b25kYXJ5LXRpdGxlPjxhbHQtdGl0bGU+QUlEUyAoTG9uZG9uLCBFbmdsYW5kKTwvYWx0LXRpdGxl
PjwvdGl0bGVzPjxwZXJpb2RpY2FsPjxmdWxsLXRpdGxlPkFJRFM8L2Z1bGwtdGl0bGU+PGFiYnIt
MT5BaWRzPC9hYmJyLTE+PC9wZXJpb2RpY2FsPjxwYWdlcz4yMTEtOTwvcGFnZXM+PHZvbHVtZT4y
OTwvdm9sdW1lPjxudW1iZXI+MjwvbnVtYmVyPjxlZGl0aW9uPjIwMTQvMTIvMjQ8L2VkaXRpb24+
PGtleXdvcmRzPjxrZXl3b3JkPkFkb2xlc2NlbnQ8L2tleXdvcmQ+PGtleXdvcmQ+QWR1bHQ8L2tl
eXdvcmQ+PGtleXdvcmQ+QW50aXJldHJvdmlyYWwgVGhlcmFweSwgSGlnaGx5IEFjdGl2ZTwva2V5
d29yZD48a2V5d29yZD5DaXJjdW1jaXNpb24sIE1hbGU8L2tleXdvcmQ+PGtleXdvcmQ+RmVtYWxl
PC9rZXl3b3JkPjxrZXl3b3JkPkhJViBJbmZlY3Rpb25zLyplcGlkZW1pb2xvZ3kvKnByZXZlbnRp
b24gJmFtcDsgY29udHJvbDwva2V5d29yZD48a2V5d29yZD5ISVYgU2Vyb3Bvc2l0aXZpdHkvZXBp
ZGVtaW9sb2d5PC9rZXl3b3JkPjxrZXl3b3JkPipIZWFsdGggUG9saWN5PC9rZXl3b3JkPjxrZXl3
b3JkPkh1bWFuczwva2V5d29yZD48a2V5d29yZD5JbmNpZGVuY2U8L2tleXdvcmQ+PGtleXdvcmQ+
TG9uZ2l0dWRpbmFsIFN0dWRpZXM8L2tleXdvcmQ+PGtleXdvcmQ+TWFsZTwva2V5d29yZD48a2V5
d29yZD5NYXJyaWFnZTwva2V5d29yZD48a2V5d29yZD5Qcm9zcGVjdGl2ZSBTdHVkaWVzPC9rZXl3
b3JkPjxrZXl3b3JkPlJpc2sgRmFjdG9yczwva2V5d29yZD48a2V5d29yZD4qU2V4dWFsIEJlaGF2
aW9yPC9rZXl3b3JkPjxrZXl3b3JkPlNleHVhbCBQYXJ0bmVyczwva2V5d29yZD48a2V5d29yZD5V
Z2FuZGEvZXBpZGVtaW9sb2d5PC9rZXl3b3JkPjxrZXl3b3JkPllvdW5nIEFkdWx0PC9rZXl3b3Jk
Pjwva2V5d29yZHM+PGRhdGVzPjx5ZWFyPjIwMTU8L3llYXI+PHB1Yi1kYXRlcz48ZGF0ZT5KYW4g
MTQ8L2RhdGU+PC9wdWItZGF0ZXM+PC9kYXRlcz48aXNibj4wMjY5LTkzNzA8L2lzYm4+PGFjY2Vz
c2lvbi1udW0+MjU1MzU3NTM8L2FjY2Vzc2lvbi1udW0+PHVybHM+PHJlbGF0ZWQtdXJscz48dXJs
Pmh0dHA6Ly9ncmFwaGljcy50eC5vdmlkLmNvbS9vdmZ0cGRmcy9GUERETkNKQ01HUE9KSDAwL2Zz
MDQ2L292ZnQvbGl2ZS9ndjAyMy8wMDAwMjAzMC8wMDAwMjAzMC0yMDE1MDExNDAtMDAwMDkucGRm
PC91cmw+PC9yZWxhdGVkLXVybHM+PC91cmxzPjxlbGVjdHJvbmljLXJlc291cmNlLW51bT4xMC4x
MDk3L3FhZC4wMDAwMDAwMDAwMDAwNTMzPC9lbGVjdHJvbmljLXJlc291cmNlLW51bT48cmVtb3Rl
LWRhdGFiYXNlLXByb3ZpZGVyPk5sbTwvcmVtb3RlLWRhdGFiYXNlLXByb3ZpZGVyPjxsYW5ndWFn
ZT5lbmc8L2xhbmd1YWdlPjwvcmVjb3JkPjwvQ2l0ZT48Q2l0ZT48QXV0aG9yPlphYmxvdHNrYTwv
QXV0aG9yPjxZZWFyPjIwMDY8L1llYXI+PFJlY051bT40NTwvUmVjTnVtPjxyZWNvcmQ+PHJlYy1u
dW1iZXI+NDU8L3JlYy1udW1iZXI+PGZvcmVpZ24ta2V5cz48a2V5IGFwcD0iRU4iIGRiLWlkPSI1
ZXR2MnNyczh0ZndwcmUyMmZsNTJ4OTl3dHBkc3phenN6ZWQiIHRpbWVzdGFtcD0iMTcyNjUxMTAy
NSI+NDU8L2tleT48L2ZvcmVpZ24ta2V5cz48cmVmLXR5cGUgbmFtZT0iSm91cm5hbCBBcnRpY2xl
Ij4xNzwvcmVmLXR5cGU+PGNvbnRyaWJ1dG9ycz48YXV0aG9ycz48YXV0aG9yPlphYmxvdHNrYSwg
SS4gQi48L2F1dGhvcj48YXV0aG9yPkdyYXksIFIuIEguPC9hdXRob3I+PGF1dGhvcj5TZXJ3YWRk
YSwgRC48L2F1dGhvcj48YXV0aG9yPk5hbHVnb2RhLCBGLjwvYXV0aG9yPjxhdXRob3I+S2lnb3pp
LCBHLjwvYXV0aG9yPjxhdXRob3I+U2V3YW5rYW1ibywgTi48L2F1dGhvcj48YXV0aG9yPkx1dGFs
bywgVC48L2F1dGhvcj48YXV0aG9yPk1hbmdlbiwgRi4gVy48L2F1dGhvcj48YXV0aG9yPldhd2Vy
LCBNLjwvYXV0aG9yPjwvYXV0aG9ycz48L2NvbnRyaWJ1dG9ycz48YXV0aC1hZGRyZXNzPkRlcGFy
dG1lbnQgb2YgUG9wdWxhdGlvbiBhbmQgRmFtaWx5IEhlYWx0aCBTY2llbmNlcywgQmxvb21iZXJn
IFNjaG9vbCBvZiBQdWJsaWMgSGVhbHRoLCBUaGUgSm9obnMgSG9wa2lucyBVbml2ZXJzaXR5LCA2
MTUgTi4gV29sZmUgU3RyZWV0LCBCYWx0aW1vcmUsIE1EIDIxMjE4LCBVU0EuIGl6YWJsbUB5YWhv
by5jb208L2F1dGgtYWRkcmVzcz48dGl0bGVzPjx0aXRsZT5BbGNvaG9sIHVzZSBiZWZvcmUgc2V4
IGFuZCBISVYgYWNxdWlzaXRpb246IGEgbG9uZ2l0dWRpbmFsIHN0dWR5IGluIFJha2FpLCBVZ2Fu
ZGE8L3RpdGxlPjxzZWNvbmRhcnktdGl0bGU+QWlkczwvc2Vjb25kYXJ5LXRpdGxlPjxhbHQtdGl0
bGU+QUlEUyAoTG9uZG9uLCBFbmdsYW5kKTwvYWx0LXRpdGxlPjwvdGl0bGVzPjxwZXJpb2RpY2Fs
PjxmdWxsLXRpdGxlPkFJRFM8L2Z1bGwtdGl0bGU+PGFiYnItMT5BaWRzPC9hYmJyLTE+PC9wZXJp
b2RpY2FsPjxwYWdlcz4xMTkxLTY8L3BhZ2VzPjx2b2x1bWU+MjA8L3ZvbHVtZT48bnVtYmVyPjg8
L251bWJlcj48ZWRpdGlvbj4yMDA2LzA1LzEzPC9lZGl0aW9uPjxrZXl3b3Jkcz48a2V5d29yZD5B
ZG9sZXNjZW50PC9rZXl3b3JkPjxrZXl3b3JkPkFkdWx0PC9rZXl3b3JkPjxrZXl3b3JkPkFsY29o
b2wgRHJpbmtpbmcvKmFkdmVyc2UgZWZmZWN0cy9lcGlkZW1pb2xvZ3k8L2tleXdvcmQ+PGtleXdv
cmQ+Q29uZG9tcy91dGlsaXphdGlvbjwva2V5d29yZD48a2V5d29yZD5EZXZlbG9waW5nIENvdW50
cmllczwva2V5d29yZD48a2V5d29yZD5FcGlkZW1pb2xvZ2ljIE1ldGhvZHM8L2tleXdvcmQ+PGtl
eXdvcmQ+RmVtYWxlPC9rZXl3b3JkPjxrZXl3b3JkPkhJViBJbmZlY3Rpb25zL2VwaWRlbWlvbG9n
eS9wcmV2ZW50aW9uICZhbXA7IGNvbnRyb2wvKnRyYW5zbWlzc2lvbjwva2V5d29yZD48a2V5d29y
ZD5IdW1hbnM8L2tleXdvcmQ+PGtleXdvcmQ+TWFsZTwva2V5d29yZD48a2V5d29yZD5NaWRkbGUg
QWdlZDwva2V5d29yZD48a2V5d29yZD5SaXNrLVRha2luZzwva2V5d29yZD48a2V5d29yZD5TZXh1
YWwgQmVoYXZpb3IvKnBzeWNob2xvZ3k8L2tleXdvcmQ+PGtleXdvcmQ+VWdhbmRhL2VwaWRlbWlv
bG9neTwva2V5d29yZD48L2tleXdvcmRzPjxkYXRlcz48eWVhcj4yMDA2PC95ZWFyPjxwdWItZGF0
ZXM+PGRhdGU+TWF5IDEyPC9kYXRlPjwvcHViLWRhdGVzPjwvZGF0ZXM+PGlzYm4+MDI2OS05Mzcw
IChQcmludCkmI3hEOzAyNjktOTM3MDwvaXNibj48YWNjZXNzaW9uLW51bT4xNjY5MTA3MTwvYWNj
ZXNzaW9uLW51bT48dXJscz48cmVsYXRlZC11cmxzPjx1cmw+aHR0cDovL2dyYXBoaWNzLnR4Lm92
aWQuY29tL292ZnRwZGZzL0ZQREROQ0ZCUERNRkNEMDAvZnMwNDYvb3ZmdC9saXZlL2d2MDIzLzAw
MDAyMDMwLzAwMDAyMDMwLTIwMDYwNTEyMC0wMDAxMy5wZGY8L3VybD48L3JlbGF0ZWQtdXJscz48
L3VybHM+PGVsZWN0cm9uaWMtcmVzb3VyY2UtbnVtPjEwLjEwOTcvMDEuYWlkcy4wMDAwMjI2OTYw
LjI1NTg5LjcyPC9lbGVjdHJvbmljLXJlc291cmNlLW51bT48cmVtb3RlLWRhdGFiYXNlLXByb3Zp
ZGVyPk5sbTwvcmVtb3RlLWRhdGFiYXNlLXByb3ZpZGVyPjxsYW5ndWFnZT5lbmc8L2xhbmd1YWdl
PjwvcmVjb3JkPjwvQ2l0ZT48L0VuZE5vdGU+
</w:fldData>
        </w:fldChar>
      </w:r>
      <w:r w:rsidR="009448ED">
        <w:instrText xml:space="preserve"> ADDIN EN.CITE </w:instrText>
      </w:r>
      <w:r w:rsidR="009448ED">
        <w:fldChar w:fldCharType="begin">
          <w:fldData xml:space="preserve">PEVuZE5vdGU+PENpdGU+PEF1dGhvcj5OeWFidXRpPC9BdXRob3I+PFllYXI+MjAyMTwvWWVhcj48
UmVjTnVtPjY1PC9SZWNOdW0+PERpc3BsYXlUZXh0PjxzdHlsZSBmYWNlPSJzdXBlcnNjcmlwdCI+
Myw2LDExLDE1LDIwLDIxLDI2LDMzLDM2LDQzPC9zdHlsZT48L0Rpc3BsYXlUZXh0PjxyZWNvcmQ+
PHJlYy1udW1iZXI+NjU8L3JlYy1udW1iZXI+PGZvcmVpZ24ta2V5cz48a2V5IGFwcD0iRU4iIGRi
LWlkPSI1ZXR2MnNyczh0ZndwcmUyMmZsNTJ4OTl3dHBkc3phenN6ZWQiIHRpbWVzdGFtcD0iMTc1
NDMwOTU3NiI+NjU8L2tleT48L2ZvcmVpZ24ta2V5cz48cmVmLXR5cGUgbmFtZT0iSm91cm5hbCBB
cnRpY2xlIj4xNzwvcmVmLXR5cGU+PGNvbnRyaWJ1dG9ycz48YXV0aG9ycz48YXV0aG9yPk55YWJ1
dGksIE1hcmlseW4gTi48L2F1dGhvcj48YXV0aG9yPlBldGVyc2VuLCBNYXlhIEwuPC9hdXRob3I+
PGF1dGhvcj5CdWt1c2ksIEVsaXphYmV0aCBBLjwvYXV0aG9yPjxhdXRob3I+S2FteWEsIE1vc2Vz
IFIuPC9hdXRob3I+PGF1dGhvcj5Nd2FuZ3dhLCBGbG9yZW5jZTwvYXV0aG9yPjxhdXRob3I+S2Fi
YW1pLCBKYW5lPC9hdXRob3I+PGF1dGhvcj5TYW5nLCBOb3J0b248L2F1dGhvcj48YXV0aG9yPkNo
YXJsZWJvaXMsIEVkd2luIEQuPC9hdXRob3I+PGF1dGhvcj5CYWx6ZXIsIExhdXJhIEIuPC9hdXRo
b3I+PGF1dGhvcj5TY2h3YWIsIEpvc2h1YSBELjwvYXV0aG9yPjxhdXRob3I+Q2FtbGluLCBDYXJv
bCBTLjwvYXV0aG9yPjxhdXRob3I+QmxhY2ssIERvdWdsYXM8L2F1dGhvcj48YXV0aG9yPkNsYXJr
LCBUYW1hcmEgRC48L2F1dGhvcj48YXV0aG9yPkNoYW1pZSwgR2FicmllbDwvYXV0aG9yPjxhdXRo
b3I+SGF2bGlyLCBEaWFuZSBWLjwvYXV0aG9yPjxhdXRob3I+QXlpZWtvLCBKYW1lczwvYXV0aG9y
PjwvYXV0aG9ycz48L2NvbnRyaWJ1dG9ycz48dGl0bGVzPjx0aXRsZT5DaGFyYWN0ZXJpc3RpY3Mg
b2YgSElWIHNlcm9jb252ZXJ0ZXJzIGluIHRoZSBzZXR0aW5nIG9mIHVuaXZlcnNhbCB0ZXN0IGFu
ZCB0cmVhdDogUmVzdWx0cyBmcm9tIHRoZSBTRUFSQ0ggdHJpYWwgaW4gcnVyYWwgVWdhbmRhIGFu
ZCBLZW55YTwvdGl0bGU+PHNlY29uZGFyeS10aXRsZT5QTE9TIE9ORTwvc2Vjb25kYXJ5LXRpdGxl
PjwvdGl0bGVzPjxwZXJpb2RpY2FsPjxmdWxsLXRpdGxlPlBMb1MgT25lPC9mdWxsLXRpdGxlPjxh
YmJyLTE+UGxvUyBvbmU8L2FiYnItMT48L3BlcmlvZGljYWw+PHBhZ2VzPmUwMjQzMTY3PC9wYWdl
cz48dm9sdW1lPjE2PC92b2x1bWU+PG51bWJlcj4yPC9udW1iZXI+PGRhdGVzPjx5ZWFyPjIwMjE8
L3llYXI+PC9kYXRlcz48cHVibGlzaGVyPlB1YmxpYyBMaWJyYXJ5IG9mIFNjaWVuY2U8L3B1Ymxp
c2hlcj48dXJscz48cmVsYXRlZC11cmxzPjx1cmw+aHR0cHM6Ly9kb2kub3JnLzEwLjEzNzEvam91
cm5hbC5wb25lLjAyNDMxNjc8L3VybD48dXJsPmh0dHBzOi8vam91cm5hbHMucGxvcy5vcmcvcGxv
c29uZS9hcnRpY2xlL2ZpbGU/aWQ9MTAuMTM3MS9qb3VybmFsLnBvbmUuMDI0MzE2NyZhbXA7dHlw
ZT1wcmludGFibGU8L3VybD48L3JlbGF0ZWQtdXJscz48L3VybHM+PGVsZWN0cm9uaWMtcmVzb3Vy
Y2UtbnVtPjEwLjEzNzEvam91cm5hbC5wb25lLjAyNDMxNjc8L2VsZWN0cm9uaWMtcmVzb3VyY2Ut
bnVtPjwvcmVjb3JkPjwvQ2l0ZT48Q2l0ZT48QXV0aG9yPlNrYWxsYW5kPC9BdXRob3I+PFllYXI+
MjAyMzwvWWVhcj48UmVjTnVtPjY2PC9SZWNOdW0+PHJlY29yZD48cmVjLW51bWJlcj42NjwvcmVj
LW51bWJlcj48Zm9yZWlnbi1rZXlzPjxrZXkgYXBwPSJFTiIgZGItaWQ9IjVldHYyc3JzOHRmd3By
ZTIyZmw1Mng5OXd0cGRzemF6c3plZCIgdGltZXN0YW1wPSIxNzU0MzA5NzE3Ij42Njwva2V5Pjwv
Zm9yZWlnbi1rZXlzPjxyZWYtdHlwZSBuYW1lPSJKb3VybmFsIEFydGljbGUiPjE3PC9yZWYtdHlw
ZT48Y29udHJpYnV0b3JzPjxhdXRob3JzPjxhdXRob3I+U2thbGxhbmQsIFRpbW90aHk8L2F1dGhv
cj48YXV0aG9yPkF5bGVzLCBIZWxlbjwvYXV0aG9yPjxhdXRob3I+Qm9jaywgUGV0ZXI8L2F1dGhv
cj48YXV0aG9yPkJ3YWx5YSwgSnVzdGluPC9hdXRob3I+PGF1dGhvcj5TaGFuYXViZSwgS3dhbWU8
L2F1dGhvcj48YXV0aG9yPkthc2VzZSwgTmthdHlhPC9hdXRob3I+PGF1dGhvcj5EdXByw6ksIE1p
Y2hlbGxlPC9hdXRob3I+PGF1dGhvcj5Lb3Nsb2ZmLCBCYXJyeTwvYXV0aG9yPjxhdXRob3I+Rmxv
eWQsIFNpYW48L2F1dGhvcj48YXV0aG9yPldpbHNvbiwgRXRoYW48L2F1dGhvcj48YXV0aG9yPk1v
b3JlLCBBeWFuYTwvYXV0aG9yPjxhdXRob3I+RXNobGVtYW4sIFN1c2FuPC9hdXRob3I+PGF1dGhv
cj5GaWRsZXIsIFNhcmFoPC9hdXRob3I+PGF1dGhvcj5IYXllcywgUmljaGFyZDwvYXV0aG9yPjxh
dXRob3I+RG9ubmVsbCwgRGVib3JhaDwvYXV0aG9yPjxhdXRob3I+dGhlLCBIcHRuIFN0dWR5IFRl
YW08L2F1dGhvcj48L2F1dGhvcnM+PC9jb250cmlidXRvcnM+PHRpdGxlcz48dGl0bGU+Q29tbXVu
aXR5LSBhbmQgaW5kaXZpZHVhbC1sZXZlbCBjb3JyZWxhdGVzIG9mIEhJViBpbmNpZGVuY2UgaW4g
SFBUTiAwNzEgKFBvcEFSVCk8L3RpdGxlPjxzZWNvbmRhcnktdGl0bGU+Sm91cm5hbCBvZiB0aGUg
SW50ZXJuYXRpb25hbCBBSURTIFNvY2lldHk8L3NlY29uZGFyeS10aXRsZT48L3RpdGxlcz48cGVy
aW9kaWNhbD48ZnVsbC10aXRsZT5Kb3VybmFsIG9mIHRoZSBJbnRlcm5hdGlvbmFsIEFJRFMgU29j
aWV0eTwvZnVsbC10aXRsZT48L3BlcmlvZGljYWw+PHBhZ2VzPmUyNjE1NTwvcGFnZXM+PHZvbHVt
ZT4yNjwvdm9sdW1lPjxudW1iZXI+ODwvbnVtYmVyPjxrZXl3b3Jkcz48a2V5d29yZD5Qb3BBUlQs
IEhJViwgaW5jaWRlbmNlLCBjbHVzdGVyIHRyaWFsLCBQRFYsIGNvcnJlbGF0ZXM8L2tleXdvcmQ+
PC9rZXl3b3Jkcz48ZGF0ZXM+PHllYXI+MjAyMzwveWVhcj48L2RhdGVzPjx1cmxzPjxyZWxhdGVk
LXVybHM+PHVybD5odHRwczovL29ubGluZWxpYnJhcnkud2lsZXkuY29tL2RvaS9hYnMvMTAuMTAw
Mi9qaWEyLjI2MTU1ICxlcHJpbnQgPSBodHRwczovL29ubGluZWxpYnJhcnkud2lsZXkuY29tL2Rv
aS9wZGYvMTAuMTAwMi9qaWEyLjI2MTU1PC91cmw+PHVybD5odHRwczovL29ubGluZWxpYnJhcnku
d2lsZXkuY29tL2RvaS9wZGZkaXJlY3QvMTAuMTAwMi9qaWEyLjI2MTU1P2Rvd25sb2FkPXRydWU8
L3VybD48L3JlbGF0ZWQtdXJscz48L3VybHM+PGVsZWN0cm9uaWMtcmVzb3VyY2UtbnVtPmh0dHBz
Oi8vZG9pLm9yZy8xMC4xMDAyL2ppYTIuMjYxNTU8L2VsZWN0cm9uaWMtcmVzb3VyY2UtbnVtPjwv
cmVjb3JkPjwvQ2l0ZT48Q2l0ZT48QXV0aG9yPkJhcm5pZ2hhdXNlbjwvQXV0aG9yPjxZZWFyPjIw
MDc8L1llYXI+PFJlY051bT4xNDwvUmVjTnVtPjxyZWNvcmQ+PHJlYy1udW1iZXI+MTQ8L3JlYy1u
dW1iZXI+PGZvcmVpZ24ta2V5cz48a2V5IGFwcD0iRU4iIGRiLWlkPSI1ZXR2MnNyczh0ZndwcmUy
MmZsNTJ4OTl3dHBkc3phenN6ZWQiIHRpbWVzdGFtcD0iMTcyNjUxMTAyNSI+MTQ8L2tleT48L2Zv
cmVpZ24ta2V5cz48cmVmLXR5cGUgbmFtZT0iSm91cm5hbCBBcnRpY2xlIj4xNzwvcmVmLXR5cGU+
PGNvbnRyaWJ1dG9ycz48YXV0aG9ycz48YXV0aG9yPkJhcm5pZ2hhdXNlbiwgVC48L2F1dGhvcj48
YXV0aG9yPkhvc2Vnb29kLCBWLjwvYXV0aG9yPjxhdXRob3I+VGltYWV1cywgSS4gTS48L2F1dGhv
cj48YXV0aG9yPk5ld2VsbCwgTS4gTC48L2F1dGhvcj48L2F1dGhvcnM+PC9jb250cmlidXRvcnM+
PGF1dGgtYWRkcmVzcz5BZnJpY2EgQ2VudHJlIGZvciBIZWFsdGggYW5kIFBvcHVsYXRpb24gU3R1
ZGllcywgVW5pdmVyc2l0eSBvZiBLd2FadWx1LU5hdGFsLCBNdHViYXR1YmEsIFNvdXRoIEFmcmlj
YS4gdGJhcm5pZ2hhdXNlbkBhZnJpY2FjZW50cmUuYWMuemE8L2F1dGgtYWRkcmVzcz48dGl0bGVz
Pjx0aXRsZT5UaGUgc29jaW9lY29ub21pYyBkZXRlcm1pbmFudHMgb2YgSElWIGluY2lkZW5jZTog
ZXZpZGVuY2UgZnJvbSBhIGxvbmdpdHVkaW5hbCwgcG9wdWxhdGlvbi1iYXNlZCBzdHVkeSBpbiBy
dXJhbCBTb3V0aCBBZnJpY2E8L3RpdGxlPjxzZWNvbmRhcnktdGl0bGU+QWlkczwvc2Vjb25kYXJ5
LXRpdGxlPjxhbHQtdGl0bGU+QUlEUyAoTG9uZG9uLCBFbmdsYW5kKTwvYWx0LXRpdGxlPjwvdGl0
bGVzPjxwZXJpb2RpY2FsPjxmdWxsLXRpdGxlPkFJRFM8L2Z1bGwtdGl0bGU+PGFiYnItMT5BaWRz
PC9hYmJyLTE+PC9wZXJpb2RpY2FsPjxwYWdlcz5TMjktMzg8L3BhZ2VzPjx2b2x1bWU+MjEgU3Vw
cGwgNzwvdm9sdW1lPjxlZGl0aW9uPjIwMDgvMDEvMTE8L2VkaXRpb24+PGtleXdvcmRzPjxrZXl3
b3JkPkFkb2xlc2NlbnQ8L2tleXdvcmQ+PGtleXdvcmQ+QWR1bHQ8L2tleXdvcmQ+PGtleXdvcmQ+
RWR1Y2F0aW9uYWwgU3RhdHVzPC9rZXl3b3JkPjxrZXl3b3JkPkZhbWlseSBDaGFyYWN0ZXJpc3Rp
Y3M8L2tleXdvcmQ+PGtleXdvcmQ+RmVtYWxlPC9rZXl3b3JkPjxrZXl3b3JkPkhJViBJbmZlY3Rp
b25zLyplcGlkZW1pb2xvZ3kvbW9ydGFsaXR5PC9rZXl3b3JkPjxrZXl3b3JkPkhpdi0xPC9rZXl3
b3JkPjxrZXl3b3JkPkh1bWFuczwva2V5d29yZD48a2V5d29yZD5JbmNpZGVuY2U8L2tleXdvcmQ+
PGtleXdvcmQ+TG9uZ2l0dWRpbmFsIFN0dWRpZXM8L2tleXdvcmQ+PGtleXdvcmQ+TWFsZTwva2V5
d29yZD48a2V5d29yZD4qUG9wdWxhdGlvbiBTdXJ2ZWlsbGFuY2U8L2tleXdvcmQ+PGtleXdvcmQ+
UG92ZXJ0eTwva2V5d29yZD48a2V5d29yZD4qUnVyYWwgSGVhbHRoPC9rZXl3b3JkPjxrZXl3b3Jk
PlNleHVhbCBCZWhhdmlvcjwva2V5d29yZD48a2V5d29yZD4qU29jaW9lY29ub21pYyBGYWN0b3Jz
PC9rZXl3b3JkPjxrZXl3b3JkPlNvdXRoIEFmcmljYS9lcGlkZW1pb2xvZ3k8L2tleXdvcmQ+PC9r
ZXl3b3Jkcz48ZGF0ZXM+PHllYXI+MjAwNzwveWVhcj48cHViLWRhdGVzPjxkYXRlPk5vdjwvZGF0
ZT48L3B1Yi1kYXRlcz48L2RhdGVzPjxpc2JuPjAyNjktOTM3MDwvaXNibj48YWNjZXNzaW9uLW51
bT4xODA0MDE2MjwvYWNjZXNzaW9uLW51bT48dXJscz48cmVsYXRlZC11cmxzPjx1cmw+aHR0cDov
L2dyYXBoaWNzLnR4Lm92aWQuY29tL292ZnRwZGZzL0ZQREROQ0ZCUERNRkNEMDAvZnMwNDcvb3Zm
dC9saXZlL2d2MDI0LzAwMDAyMDMwLzAwMDAyMDMwLTIwMDcxMTAwNy0wMDAwNC5wZGY8L3VybD48
L3JlbGF0ZWQtdXJscz48L3VybHM+PGN1c3RvbTI+UG1jMjg0NzI1NzwvY3VzdG9tMj48Y3VzdG9t
Nj5Va21zMjkxNjg8L2N1c3RvbTY+PGVsZWN0cm9uaWMtcmVzb3VyY2UtbnVtPjEwLjEwOTcvMDEu
YWlkcy4wMDAwMzAwNTMzLjU5NDgzLjk1PC9lbGVjdHJvbmljLXJlc291cmNlLW51bT48cmVtb3Rl
LWRhdGFiYXNlLXByb3ZpZGVyPk5sbTwvcmVtb3RlLWRhdGFiYXNlLXByb3ZpZGVyPjxsYW5ndWFn
ZT5lbmc8L2xhbmd1YWdlPjwvcmVjb3JkPjwvQ2l0ZT48Q2l0ZT48QXV0aG9yPkVkZWxzdGVpbjwv
QXV0aG9yPjxZZWFyPjIwMTU8L1llYXI+PFJlY051bT4xNzwvUmVjTnVtPjxyZWNvcmQ+PHJlYy1u
dW1iZXI+MTc8L3JlYy1udW1iZXI+PGZvcmVpZ24ta2V5cz48a2V5IGFwcD0iRU4iIGRiLWlkPSI1
ZXR2MnNyczh0ZndwcmUyMmZsNTJ4OTl3dHBkc3phenN6ZWQiIHRpbWVzdGFtcD0iMTcyNjUxMTAy
NSI+MTc8L2tleT48L2ZvcmVpZ24ta2V5cz48cmVmLXR5cGUgbmFtZT0iSm91cm5hbCBBcnRpY2xl
Ij4xNzwvcmVmLXR5cGU+PGNvbnRyaWJ1dG9ycz48YXV0aG9ycz48YXV0aG9yPkVkZWxzdGVpbiwg
Wi4gUi48L2F1dGhvcj48YXV0aG9yPlNhbnRlbGxpLCBKLiBTLjwvYXV0aG9yPjxhdXRob3I+SGVs
bGVyaW5nZXIsIFMuPC9hdXRob3I+PGF1dGhvcj5TY2h1eWxlciwgQS4gQy48L2F1dGhvcj48YXV0
aG9yPldlaSwgWS48L2F1dGhvcj48YXV0aG9yPk1hdGh1ciwgUy48L2F1dGhvcj48YXV0aG9yPlNv
bmcsIFguPC9hdXRob3I+PGF1dGhvcj5MdXRhbG8sIFQuPC9hdXRob3I+PGF1dGhvcj5OYWx1Z29k
YSwgRi48L2F1dGhvcj48YXV0aG9yPkdyYXksIFIuIEguPC9hdXRob3I+PGF1dGhvcj5XYXdlciwg
TS4gSi48L2F1dGhvcj48YXV0aG9yPlNlcndhZGRhLCBELiBNLjwvYXV0aG9yPjwvYXV0aG9ycz48
L2NvbnRyaWJ1dG9ycz48YXV0aC1hZGRyZXNzPkhJViBDZW50ZXIgZm9yIENsaW5pY2FsIGFuZCBC
ZWhhdmlvcmFsIFN0dWRpZXMsIE5ldyBZb3JrIFN0YXRlIFBzeWNoaWF0cmljIEluc3RpdHV0ZSBh
bmQgQ29sdW1iaWEgVW5pdmVyc2l0eSwgMTA1MSBSaXZlcnNpZGUgRHIuLCBOZXcgWW9yaywgTlks
IFVTQS4gRWxlY3Ryb25pYyBhZGRyZXNzOiB6b2UuZWRlbHN0ZWluQGdtYWlsLmNvbS4mI3hEO0Nv
bHVtYmlhIFVuaXZlcnNpdHkgTWFpbG1hbiBTY2hvb2wgb2YgUHVibGljIEhlYWx0aCwgNzIyIFcu
IDE2OHRoIFN0LiwgTmV3IFlvcmssIE5ZLCBVU0EuJiN4RDtSYWthaSBIZWFsdGggU2NpZW5jZXMg
UHJvZ3JhbSwgVWdhbmRhIFZpcnVzIFJlc2VhcmNoIEluc3RpdHV0ZSwgRW50ZWJiZSwgVWdhbmRh
LiYjeEQ7Sm9obnMgSG9wa2lucyBCbG9vbWJlcmcgU2Nob29sIG9mIFB1YmxpYyBIZWFsdGgsIDYx
NSBOLiBXb2xmZSBTdC4sIEJhbHRpbW9yZSwgTUQsIFVTQS48L2F1dGgtYWRkcmVzcz48dGl0bGVz
Pjx0aXRsZT5GYWN0b3JzIGFzc29jaWF0ZWQgd2l0aCBpbmNpZGVudCBISVYgaW5mZWN0aW9uIHZl
cnN1cyBwcmV2YWxlbnQgaW5mZWN0aW9uIGFtb25nIHlvdXRoIGluIFJha2FpLCBVZ2FuZGE8L3Rp
dGxlPjxzZWNvbmRhcnktdGl0bGU+SiBFcGlkZW1pb2wgR2xvYiBIZWFsdGg8L3NlY29uZGFyeS10
aXRsZT48YWx0LXRpdGxlPkpvdXJuYWwgb2YgZXBpZGVtaW9sb2d5IGFuZCBnbG9iYWwgaGVhbHRo
PC9hbHQtdGl0bGU+PC90aXRsZXM+PHBlcmlvZGljYWw+PGZ1bGwtdGl0bGU+SiBFcGlkZW1pb2wg
R2xvYiBIZWFsdGg8L2Z1bGwtdGl0bGU+PGFiYnItMT5Kb3VybmFsIG9mIGVwaWRlbWlvbG9neSBh
bmQgZ2xvYmFsIGhlYWx0aDwvYWJici0xPjwvcGVyaW9kaWNhbD48YWx0LXBlcmlvZGljYWw+PGZ1
bGwtdGl0bGU+SiBFcGlkZW1pb2wgR2xvYiBIZWFsdGg8L2Z1bGwtdGl0bGU+PGFiYnItMT5Kb3Vy
bmFsIG9mIGVwaWRlbWlvbG9neSBhbmQgZ2xvYmFsIGhlYWx0aDwvYWJici0xPjwvYWx0LXBlcmlv
ZGljYWw+PHBhZ2VzPjg1LTkxPC9wYWdlcz48dm9sdW1lPjU8L3ZvbHVtZT48bnVtYmVyPjE8L251
bWJlcj48ZWRpdGlvbj4yMDE1LzAyLzI0PC9lZGl0aW9uPjxrZXl3b3Jkcz48a2V5d29yZD5BZG9s
ZXNjZW50PC9rZXl3b3JkPjxrZXl3b3JkPkFkdWx0PC9rZXl3b3JkPjxrZXl3b3JkPkZlbWFsZTwv
a2V5d29yZD48a2V5d29yZD5ISVYgSW5mZWN0aW9ucy8qZXBpZGVtaW9sb2d5PC9rZXl3b3JkPjxr
ZXl3b3JkPkh1bWFuczwva2V5d29yZD48a2V5d29yZD5JbmNpZGVuY2U8L2tleXdvcmQ+PGtleXdv
cmQ+TG9uZ2l0dWRpbmFsIFN0dWRpZXM8L2tleXdvcmQ+PGtleXdvcmQ+TWFsZTwva2V5d29yZD48
a2V5d29yZD5NYXJyaWFnZS9zdGF0aXN0aWNzICZhbXA7IG51bWVyaWNhbCBkYXRhPC9rZXl3b3Jk
PjxrZXl3b3JkPlByZXZhbGVuY2U8L2tleXdvcmQ+PGtleXdvcmQ+UHJvc3BlY3RpdmUgU3R1ZGll
czwva2V5d29yZD48a2V5d29yZD5SaXNrIEZhY3RvcnM8L2tleXdvcmQ+PGtleXdvcmQ+U2V4dWFs
IEJlaGF2aW9yL3N0YXRpc3RpY3MgJmFtcDsgbnVtZXJpY2FsIGRhdGE8L2tleXdvcmQ+PGtleXdv
cmQ+VWdhbmRhL2VwaWRlbWlvbG9neTwva2V5d29yZD48a2V5d29yZD5Zb3VuZyBBZHVsdDwva2V5
d29yZD48L2tleXdvcmRzPjxkYXRlcz48eWVhcj4yMDE1PC95ZWFyPjxwdWItZGF0ZXM+PGRhdGU+
TWFyPC9kYXRlPjwvcHViLWRhdGVzPjwvZGF0ZXM+PGlzYm4+MjIxMC02MDA2PC9pc2JuPjxhY2Nl
c3Npb24tbnVtPjI1NzAwOTI3PC9hY2Nlc3Npb24tbnVtPjx1cmxzPjxyZWxhdGVkLXVybHM+PHVy
bD5odHRwOi8vYWMuZWxzLWNkbi5jb20vUzIyMTA2MDA2MTQwMDA4MjMvMS1zMi4wLVMyMjEwNjAw
NjE0MDAwODIzLW1haW4ucGRmP190aWQ9NzhhOTA3YmUtZDE5Yi0xMWU1LWJlMzctMDAwMDBhYWIw
ZjZjJmFtcDthY2RuYXQ9MTQ1NTI5MDMxOF8wYWNjY2RhZDY2YjI0NDk2Y2JiM2Y5ZDhiZGY5NDRh
ZTwvdXJsPjwvcmVsYXRlZC11cmxzPjwvdXJscz48ZWxlY3Ryb25pYy1yZXNvdXJjZS1udW0+MTAu
MTAxNi9qLmplZ2guMjAxNC4wOS4wMDM8L2VsZWN0cm9uaWMtcmVzb3VyY2UtbnVtPjxyZW1vdGUt
ZGF0YWJhc2UtcHJvdmlkZXI+TmxtPC9yZW1vdGUtZGF0YWJhc2UtcHJvdmlkZXI+PGxhbmd1YWdl
PmVuZzwvbGFuZ3VhZ2U+PC9yZWNvcmQ+PC9DaXRlPjxDaXRlPjxBdXRob3I+S2FnYWF5aTwvQXV0
aG9yPjxZZWFyPjIwMTQ8L1llYXI+PFJlY051bT4yNDwvUmVjTnVtPjxyZWNvcmQ+PHJlYy1udW1i
ZXI+MjQ8L3JlYy1udW1iZXI+PGZvcmVpZ24ta2V5cz48a2V5IGFwcD0iRU4iIGRiLWlkPSI1ZXR2
MnNyczh0ZndwcmUyMmZsNTJ4OTl3dHBkc3phenN6ZWQiIHRpbWVzdGFtcD0iMTcyNjUxMTAyNSI+
MjQ8L2tleT48L2ZvcmVpZ24ta2V5cz48cmVmLXR5cGUgbmFtZT0iSm91cm5hbCBBcnRpY2xlIj4x
NzwvcmVmLXR5cGU+PGNvbnRyaWJ1dG9ycz48YXV0aG9ycz48YXV0aG9yPkthZ2FheWksIEouPC9h
dXRob3I+PGF1dGhvcj5HcmF5LCBSLiBILjwvYXV0aG9yPjxhdXRob3I+V2hhbGVuLCBDLjwvYXV0
aG9yPjxhdXRob3I+RnUsIFAuPC9hdXRob3I+PGF1dGhvcj5OZXVoYXVzZXIsIEQuPC9hdXRob3I+
PGF1dGhvcj5NY0dyYXRoLCBKLiBXLjwvYXV0aG9yPjxhdXRob3I+U2V3YW5rYW1ibywgTi4gSy48
L2F1dGhvcj48YXV0aG9yPlNlcndhZGRhLCBELjwvYXV0aG9yPjxhdXRob3I+S2lnb3ppLCBHLjwv
YXV0aG9yPjxhdXRob3I+TmFsdWdvZGEsIEYuPC9hdXRob3I+PGF1dGhvcj5SZXlub2xkcywgUy4g
Si48L2F1dGhvcj48YXV0aG9yPldhd2VyLCBNLiBKLjwvYXV0aG9yPjxhdXRob3I+U2luZ2VyLCBN
LiBFLjwvYXV0aG9yPjwvYXV0aG9ycz48L2NvbnRyaWJ1dG9ycz48YXV0aC1hZGRyZXNzPlJha2Fp
IEhlYWx0aCBTY2llbmNlcyBQcm9ncmFtLCBFbnRlYmJlLCBVZ2FuZGE7IERlcGFybWVudCBvZiBF
cGlkZW1pb2xvZ3kgYW5kIEJpb3N0YXRpc3RpY3MsIENhc2UgV2VzdGVybiBSZXNlcnZlIFVuaXZl
cnNpdHksIENsZXZlbGFuZCwgT2hpbywgVW5pdGVkIFN0YXRlcyBvZiBBbWVyaWNhLiYjeEQ7RGVw
YXJ0bWVudCBvZiBFcGlkZW1pb2xvZ3ksIEpvaG5zIEhvcGtpbnMgQmxvb21iZXJnIFNjaG9vbCBv
ZiBQdWJsaWMgSGVhbHRoLCBCYWx0aW1vcmUsIE1hcnlsYW5kLCBVbml0ZWQgU3RhdGVzIG9mIEFt
ZXJpY2EuJiN4RDtEZXBhcnRtZW50IG9mIEVwaWRlbWlvbG9neSBhbmQgQmlvc3RhdGlzdGljcywg
VW5pdmVyc2l0eSBvZiBHZW9yZ2lhLCBBdGhlbnMsIEdlb3JnaWEsIFVuaXRlZCBTdGF0ZXMgb2Yg
QW1lcmljYS4mI3hEO0RlcGFybWVudCBvZiBFcGlkZW1pb2xvZ3kgYW5kIEJpb3N0YXRpc3RpY3Ms
IENhc2UgV2VzdGVybiBSZXNlcnZlIFVuaXZlcnNpdHksIENsZXZlbGFuZCwgT2hpbywgVW5pdGVk
IFN0YXRlcyBvZiBBbWVyaWNhLiYjeEQ7RGVwYXJ0bWVudCBvZiBBbnRocm9wb2xvZ3ksIENhc2Ug
V2VzdGVybiBSZXNlcnZlIFVuaXZlcnNpdHksIENsZXZlbGFuZCwgT2hpbywgVW5pdGVkIFN0YXRl
cyBvZiBBbWVyaWNhLiYjeEQ7TWFrZXJlcmUgVW5pdmVyc2l0eSBDb2xsZWdlIG9mIEhlYWx0aCBT
Y2llbmNlcywgS2FtcGFsYSwgVWdhbmRhLiYjeEQ7RGl2aXNpb24gb2YgSW50cmFtdXJhbCBSZXNl
YXJjaCwgTmF0aW9uYWwgSW5zdGl0dXRlIG9mIEFsbGVyZ3kgYW5kIEluZmVjdGlvdXMgRGlzZWFz
ZXMsIE5hdGlvbmFsIEluc3RpdHV0ZXMgb2YgSGVhbHRoLCBCZXRoZXNkYSwgTWFyeWxhbmQsIFVu
aXRlZCBTdGF0ZXMgb2YgQW1lcmljYTsgSm9obnMgSG9wa2lucyBTY2hvb2wgb2YgTWVkaWNpbmUs
IEJhbHRpbW9yZSwgTWFyeWxhbmQsIFVuaXRlZCBTdGF0ZXMgb2YgQW1lcmljYS48L2F1dGgtYWRk
cmVzcz48dGl0bGVzPjx0aXRsZT5JbmRpY2VzIHRvIG1lYXN1cmUgcmlzayBvZiBISVYgYWNxdWlz
aXRpb24gaW4gUmFrYWksIFVnYW5k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yMDE1PC9wYWdlcz48dm9sdW1lPjk8L3ZvbHVtZT48bnVtYmVyPjQ8L251bWJl
cj48ZWRpdGlvbj4yMDE0LzA0LzA4PC9lZGl0aW9uPjxrZXl3b3Jkcz48a2V5d29yZD5BZG9sZXNj
ZW50PC9rZXl3b3JkPjxrZXl3b3JkPkFkdWx0PC9rZXl3b3JkPjxrZXl3b3JkPkNvaG9ydCBTdHVk
aWVzPC9rZXl3b3JkPjxrZXl3b3JkPkZlbWFsZTwva2V5d29yZD48a2V5d29yZD5ISVYgSW5mZWN0
aW9ucy9lcGlkZW1pb2xvZ3kvKmV0aW9sb2d5PC9rZXl3b3JkPjxrZXl3b3JkPkhpdi0xPC9rZXl3
b3JkPjxrZXl3b3JkPipIZWFsdGggU3RhdHVzIEluZGljYXRvcnM8L2tleXdvcmQ+PGtleXdvcmQ+
SHVtYW5zPC9rZXl3b3JkPjxrZXl3b3JkPk1hbGU8L2tleXdvcmQ+PGtleXdvcmQ+TWlkZGxlIEFn
ZWQ8L2tleXdvcmQ+PGtleXdvcmQ+UmlzayBGYWN0b3JzPC9rZXl3b3JkPjxrZXl3b3JkPlNleCBG
YWN0b3JzPC9rZXl3b3JkPjxrZXl3b3JkPlNleHVhbCBCZWhhdmlvci9zdGF0aXN0aWNzICZhbXA7
IG51bWVyaWNhbCBkYXRhPC9rZXl3b3JkPjxrZXl3b3JkPlVnYW5kYS9lcGlkZW1pb2xvZ3k8L2tl
eXdvcmQ+PGtleXdvcmQ+WW91bmcgQWR1bHQ8L2tleXdvcmQ+PC9rZXl3b3Jkcz48ZGF0ZXM+PHll
YXI+MjAxNDwveWVhcj48L2RhdGVzPjxpc2JuPjE5MzItNjIwMzwvaXNibj48YWNjZXNzaW9uLW51
bT4yNDcwNDc3ODwvYWNjZXNzaW9uLW51bT48dXJscz48cmVsYXRlZC11cmxzPjx1cmw+aHR0cDov
L3d3dy5uY2JpLm5sbS5uaWguZ292L3BtYy9hcnRpY2xlcy9QTUMzOTc2MjYxL3BkZi9wb25lLjAw
OTIwMTUucGRmPC91cmw+PC9yZWxhdGVkLXVybHM+PC91cmxzPjxjdXN0b20yPlBtYzM5NzYyNjE8
L2N1c3RvbTI+PGVsZWN0cm9uaWMtcmVzb3VyY2UtbnVtPjEwLjEzNzEvam91cm5hbC5wb25lLjAw
OTIwMTU8L2VsZWN0cm9uaWMtcmVzb3VyY2UtbnVtPjxyZW1vdGUtZGF0YWJhc2UtcHJvdmlkZXI+
TmxtPC9yZW1vdGUtZGF0YWJhc2UtcHJvdmlkZXI+PGxhbmd1YWdlPmVuZzwvbGFuZ3VhZ2U+PC9y
ZWNvcmQ+PC9DaXRlPjxDaXRlPjxBdXRob3I+S2l3YW51a2E8L0F1dGhvcj48WWVhcj4yMDE0PC9Z
ZWFyPjxSZWNOdW0+MjY8L1JlY051bT48cmVjb3JkPjxyZWMtbnVtYmVyPjI2PC9yZWMtbnVtYmVy
Pjxmb3JlaWduLWtleXM+PGtleSBhcHA9IkVOIiBkYi1pZD0iNWV0djJzcnM4dGZ3cHJlMjJmbDUy
eDk5d3RwZHN6YXpzemVkIiB0aW1lc3RhbXA9IjE3MjY1MTEwMjUiPjI2PC9rZXk+PC9mb3JlaWdu
LWtleXM+PHJlZi10eXBlIG5hbWU9IkpvdXJuYWwgQXJ0aWNsZSI+MTc8L3JlZi10eXBlPjxjb250
cmlidXRvcnM+PGF1dGhvcnM+PGF1dGhvcj5LaXdhbnVrYSwgTi48L2F1dGhvcj48YXV0aG9yPlNz
ZXRhYWxhLCBBLjwvYXV0aG9yPjxhdXRob3I+TmFsdXRhYXlhLCBBLjwvYXV0aG9yPjxhdXRob3I+
TXBlbmRvLCBKLjwvYXV0aG9yPjxhdXRob3I+V2FtYnV6aSwgTS48L2F1dGhvcj48YXV0aG9yPk5h
bnZ1YnlhLCBBLjwvYXV0aG9yPjxhdXRob3I+U2lnaXJlbmRhLCBTLjwvYXV0aG9yPjxhdXRob3I+
S2l0YW5kd2UsIFAuIEsuPC9hdXRob3I+PGF1dGhvcj5OaWVsc2VuLCBMLiBFLjwvYXV0aG9yPjxh
dXRob3I+QmFseWVnaXNhd2EsIEEuPC9hdXRob3I+PGF1dGhvcj5LYWxlZWJ1LCBQLjwvYXV0aG9y
PjxhdXRob3I+TmFsdXNpYmEsIEouPC9hdXRob3I+PGF1dGhvcj5TZXdhbmthbWJvLCBOLiBLLjwv
YXV0aG9yPjwvYXV0aG9ycz48L2NvbnRyaWJ1dG9ycz48YXV0aC1hZGRyZXNzPk1ha2VyZXJlIFVu
aXZlcnNpdHkgQ29sbGVnZSBvZiBIZWFsdGggU2NpZW5jZXMsIFNjaG9vbCBvZiBQdWJsaWMgSGVh
bHRoLCBLYW1wYWxhLCBVZ2FuZGE7IFVnYW5kYSBWaXJ1cyBSZXNlYXJjaCBJbnN0aXR1dGUtSW50
ZXJuYXRpb25hbCBBSURTIFZhY2NpbmUgSW5pdGlhdGUgSElWIFZhY2NpbmUgUHJvZ3JhbSwgRW50
ZWJiZSwgVWdhbmRhLiYjeEQ7VWdhbmRhIFZpcnVzIFJlc2VhcmNoIEluc3RpdHV0ZS1JbnRlcm5h
dGlvbmFsIEFJRFMgVmFjY2luZSBJbml0aWF0ZSBISVYgVmFjY2luZSBQcm9ncmFtLCBFbnRlYmJl
LCBVZ2FuZGEuJiN4RDtJbnRlcm5hdGlvbmFsIEFJRFMgVmFjY2luZSBJbml0aWF0aXZlIChJQVZJ
KSwgTmV3IFlvcmssIE5ldyBZb3JrLCBVbml0ZWQgU3RhdGVzIG9mIEFtZXJpY2EuJiN4RDtNZWRp
Y2FsIFJlc2VhcmNoIENvdW5jaWwvVWdhbmRhIFZpcnVzIFJlc2VhcmNoIEluc2l0dXRlLCBVZ2Fu
ZGEgUmVzZWFyY2ggVW5pdCBvbiBBSURTLCBFbnRlYmJlLCBVZ2FuZGEuJiN4RDtNYWtlcmVyZSBV
bml2ZXJzaXR5IENvbGxlZ2Ugb2YgSGVhbHRoIFNjaWVuY2VzLCBTY2hvb2wgb2YgTWVkaWNpbmUs
IENsaW5pY2FsIEVwaWRlbWlvbG9neSBVbml0LCBLYW1wYWxhLCBVZ2FuZGEuPC9hdXRoLWFkZHJl
c3M+PHRpdGxlcz48dGl0bGU+SGlnaCBpbmNpZGVuY2Ugb2YgSElWLTEgaW5mZWN0aW9uIGluIGEg
Z2VuZXJhbCBwb3B1bGF0aW9uIG9mIGZpc2hpbmcgY29tbXVuaXRpZXMgYXJvdW5kIExha2UgVmlj
dG9yaWEsIFVnYW5k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0OTMyPC9wYWdlcz48dm9sdW1lPjk8L3ZvbHVtZT48bnVtYmVyPjU8L251bWJlcj48ZWRpdGlv
bj4yMDE0LzA1LzI5PC9lZGl0aW9uPjxrZXl3b3Jkcz48a2V5d29yZD5BZG9sZXNjZW50PC9rZXl3
b3JkPjxrZXl3b3JkPkFkdWx0PC9rZXl3b3JkPjxrZXl3b3JkPkNvaG9ydCBTdHVkaWVzPC9rZXl3
b3JkPjxrZXl3b3JkPkZhbWlseSBDaGFyYWN0ZXJpc3RpY3M8L2tleXdvcmQ+PGtleXdvcmQ+RmVt
YWxlPC9rZXl3b3JkPjxrZXl3b3JkPipGaXNoZXJpZXM8L2tleXdvcmQ+PGtleXdvcmQ+SElWIElu
ZmVjdGlvbnMvKmVwaWRlbWlvbG9neS92aXJvbG9neTwva2V5d29yZD48a2V5d29yZD5ISVYtMS8q
cGF0aG9nZW5pY2l0eTwva2V5d29yZD48a2V5d29yZD5IdW1hbnM8L2tleXdvcmQ+PGtleXdvcmQ+
SW5jaWRlbmNlPC9rZXl3b3JkPjxrZXl3b3JkPkxha2VzPC9rZXl3b3JkPjxrZXl3b3JkPk1hbGU8
L2tleXdvcmQ+PGtleXdvcmQ+TWlkZGxlIEFnZWQ8L2tleXdvcmQ+PGtleXdvcmQ+UmlzayBGYWN0
b3JzPC9rZXl3b3JkPjxrZXl3b3JkPlVnYW5kYS9lcGlkZW1pb2xvZ3k8L2tleXdvcmQ+PGtleXdv
cmQ+WW91bmcgQWR1bHQ8L2tleXdvcmQ+PC9rZXl3b3Jkcz48ZGF0ZXM+PHllYXI+MjAxNDwveWVh
cj48L2RhdGVzPjxpc2JuPjE5MzItNjIwMzwvaXNibj48YWNjZXNzaW9uLW51bT4yNDg2Njg0MDwv
YWNjZXNzaW9uLW51bT48dXJscz48cmVsYXRlZC11cmxzPjx1cmw+aHR0cDovL3d3dy5uY2JpLm5s
bS5uaWguZ292L3BtYy9hcnRpY2xlcy9QTUM0MDM1MjcyL3BkZi9wb25lLjAwOTQ5MzIucGRmPC91
cmw+PC9yZWxhdGVkLXVybHM+PC91cmxzPjxjdXN0b20yPlBtYzQwMzUyNzI8L2N1c3RvbTI+PGVs
ZWN0cm9uaWMtcmVzb3VyY2UtbnVtPjEwLjEzNzEvam91cm5hbC5wb25lLjAwOTQ5MzI8L2VsZWN0
cm9uaWMtcmVzb3VyY2UtbnVtPjxyZW1vdGUtZGF0YWJhc2UtcHJvdmlkZXI+TmxtPC9yZW1vdGUt
ZGF0YWJhc2UtcHJvdmlkZXI+PGxhbmd1YWdlPmVuZzwvbGFuZ3VhZ2U+PC9yZWNvcmQ+PC9DaXRl
PjxDaXRlPjxBdXRob3I+TWF0aHVyPC9BdXRob3I+PFllYXI+MjAxNTwvWWVhcj48UmVjTnVtPjMw
PC9SZWNOdW0+PHJlY29yZD48cmVjLW51bWJlcj4zMDwvcmVjLW51bWJlcj48Zm9yZWlnbi1rZXlz
PjxrZXkgYXBwPSJFTiIgZGItaWQ9IjVldHYyc3JzOHRmd3ByZTIyZmw1Mng5OXd0cGRzemF6c3pl
ZCIgdGltZXN0YW1wPSIxNzI2NTExMDI1Ij4zMDwva2V5PjwvZm9yZWlnbi1rZXlzPjxyZWYtdHlw
ZSBuYW1lPSJKb3VybmFsIEFydGljbGUiPjE3PC9yZWYtdHlwZT48Y29udHJpYnV0b3JzPjxhdXRo
b3JzPjxhdXRob3I+TWF0aHVyLCBTLjwvYXV0aG9yPjxhdXRob3I+V2VpLCBZLjwvYXV0aG9yPjxh
dXRob3I+WmhvbmcsIFguPC9hdXRob3I+PGF1dGhvcj5Tb25nLCBYLjwvYXV0aG9yPjxhdXRob3I+
TmFsdWdvZGEsIEYuPC9hdXRob3I+PGF1dGhvcj5MdXRhbG8sIFQuPC9hdXRob3I+PGF1dGhvcj5X
YXdlciwgTS48L2F1dGhvcj48YXV0aG9yPkdyYXksIFIuPC9hdXRob3I+PGF1dGhvcj5TZXJ3YWRk
YSwgRC48L2F1dGhvcj48YXV0aG9yPlNhbnRlbGxpLCBKLiBTLjwvYXV0aG9yPjwvYXV0aG9ycz48
L2NvbnRyaWJ1dG9ycz48YXV0aC1hZGRyZXNzPipIZWlsYnJ1bm4gRGVwYXJ0bWVudCBvZiBQb3B1
bGF0aW9uIGFuZCBGYW1pbHkgSGVhbHRoLCBDb2x1bWJpYSBVbml2ZXJzaXR5IE1haWxtYW4gU2No
b29sIG9mIFB1YmxpYyBIZWFsdGgsIE5ldyBZb3JrLCBOWTsgZGFnZ2VyRGVwYXJ0bWVudCBvZiBC
aW9zdGF0aXN0aWNzLCBDb2x1bWJpYSBVbml2ZXJzaXR5IE1haWxtYW4gU2Nob29sIG9mIFB1Ymxp
YyBIZWFsdGg7IGRvdWJsZSBkYWdnZXJSYWthaSBIZWFsdGggU2NpZW5jZXMgUHJvZ3JhbSwgVWdh
bmRhIFZpcnVzIFJlc2VhcmNoIEluc3RpdHV0ZSwgRW50ZWJiZSwgVWdhbmRhOyBhbmQgc2VjdGlv
biBzaWduRGVwYXJ0bWVudCBvZiBFcGlkZW1pb2xvZ3ksIEpvaG5zIEhvcGtpbnMgVW5pdmVyc2l0
eSBCbG9vbWJlcmcgU2Nob29sIG9mIFB1YmxpYyBIZWFsdGgsIEJhbHRpbW9yZSwgTUQuPC9hdXRo
LWFkZHJlc3M+PHRpdGxlcz48dGl0bGU+UGFydG5lciBDaGFyYWN0ZXJpc3RpY3MgQXNzb2NpYXRl
ZCBXaXRoIEhJViBBY3F1aXNpdGlvbiBBbW9uZyBZb3V0aC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3NS04NDwvcGFnZXM+PHZvbHVtZT42OTwvdm9sdW1lPjxudW1iZXI+MTwvbnVtYmVyPjxl
ZGl0aW9uPjIwMTUvMDEvMjc8L2VkaXRpb24+PGtleXdvcmRzPjxrZXl3b3JkPkFkb2xlc2NlbnQ8
L2tleXdvcmQ+PGtleXdvcmQ+Q29ob3J0IFN0dWRpZXM8L2tleXdvcmQ+PGtleXdvcmQ+RmVtYWxl
PC9rZXl3b3JkPjxrZXl3b3JkPkhJViBJbmZlY3Rpb25zL2VwaWRlbWlvbG9neS8qdHJhbnNtaXNz
aW9uPC9rZXl3b3JkPjxrZXl3b3JkPkh1bWFuczwva2V5d29yZD48a2V5d29yZD5JbmNpZGVuY2U8
L2tleXdvcmQ+PGtleXdvcmQ+SW50ZXJ2aWV3cyBhcyBUb3BpYzwva2V5d29yZD48a2V5d29yZD5M
b25naXR1ZGluYWwgU3R1ZGllczwva2V5d29yZD48a2V5d29yZD5NYWxlPC9rZXl3b3JkPjxrZXl3
b3JkPipSaXNrLVRha2luZzwva2V5d29yZD48a2V5d29yZD5SdXJhbCBQb3B1bGF0aW9uPC9rZXl3
b3JkPjxrZXl3b3JkPipTZXh1YWwgQmVoYXZpb3I8L2tleXdvcmQ+PGtleXdvcmQ+KlNleHVhbCBQ
YXJ0bmVyczwva2V5d29yZD48a2V5d29yZD5VZ2FuZGE8L2tleXdvcmQ+PGtleXdvcmQ+WW91bmcg
QWR1bHQ8L2tleXdvcmQ+PC9rZXl3b3Jkcz48ZGF0ZXM+PHllYXI+MjAxNTwveWVhcj48cHViLWRh
dGVzPjxkYXRlPk1heSAxPC9kYXRlPjwvcHViLWRhdGVzPjwvZGF0ZXM+PGlzYm4+MTUyNS00MTM1
PC9pc2JuPjxhY2Nlc3Npb24tbnVtPjI1NjIyMDU4PC9hY2Nlc3Npb24tbnVtPjx1cmxzPjxyZWxh
dGVkLXVybHM+PHVybD5odHRwOi8vZ3JhcGhpY3MudHgub3ZpZC5jb20vb3ZmdHBkZnMvRlBERE5D
SkNNR1BPSkgwMC9mczA0Ny9vdmZ0L2xpdmUvZ3YwMjQvMDAxMjYzMzQvMDAxMjYzMzQtMjAxNTA1
MDEwLTAwMDExLnBkZjwvdXJsPjwvcmVsYXRlZC11cmxzPjwvdXJscz48Y3VzdG9tMj5QbWM0NDI0
MDk1PC9jdXN0b20yPjxjdXN0b202Pk5paG1zNjU2NTk3PC9jdXN0b202PjxlbGVjdHJvbmljLXJl
c291cmNlLW51bT4xMC4xMDk3L3FhaS4wMDAwMDAwMDAwMDAwNTM5PC9lbGVjdHJvbmljLXJlc291
cmNlLW51bT48cmVtb3RlLWRhdGFiYXNlLXByb3ZpZGVyPk5sbTwvcmVtb3RlLWRhdGFiYXNlLXBy
b3ZpZGVyPjxsYW5ndWFnZT5lbmc8L2xhbmd1YWdlPjwvcmVjb3JkPjwvQ2l0ZT48Q2l0ZT48QXV0
aG9yPlNhbnRlbGxpPC9BdXRob3I+PFllYXI+MjAxMzwvWWVhcj48UmVjTnVtPjM3PC9SZWNOdW0+
PHJlY29yZD48cmVjLW51bWJlcj4zNzwvcmVjLW51bWJlcj48Zm9yZWlnbi1rZXlzPjxrZXkgYXBw
PSJFTiIgZGItaWQ9IjVldHYyc3JzOHRmd3ByZTIyZmw1Mng5OXd0cGRzemF6c3plZCIgdGltZXN0
YW1wPSIxNzI2NTExMDI1Ij4zNzwva2V5PjwvZm9yZWlnbi1rZXlzPjxyZWYtdHlwZSBuYW1lPSJK
b3VybmFsIEFydGljbGUiPjE3PC9yZWYtdHlwZT48Y29udHJpYnV0b3JzPjxhdXRob3JzPjxhdXRo
b3I+U2FudGVsbGksIEouIFMuPC9hdXRob3I+PGF1dGhvcj5FZGVsc3RlaW4sIFouIFIuPC9hdXRo
b3I+PGF1dGhvcj5NYXRodXIsIFMuPC9hdXRob3I+PGF1dGhvcj5XZWksIFkuPC9hdXRob3I+PGF1
dGhvcj5aaGFuZywgVy48L2F1dGhvcj48YXV0aG9yPk9yciwgTS4gRy48L2F1dGhvcj48YXV0aG9y
PkhpZ2dpbnMsIEouIEEuPC9hdXRob3I+PGF1dGhvcj5OYWx1Z29kYSwgRi48L2F1dGhvcj48YXV0
aG9yPkdyYXksIFIuIEguPC9hdXRob3I+PGF1dGhvcj5XYXdlciwgTS4gSi48L2F1dGhvcj48YXV0
aG9yPlNlcndhZGRhLCBELiBNLjwvYXV0aG9yPjwvYXV0aG9ycz48L2NvbnRyaWJ1dG9ycz48YXV0
aC1hZGRyZXNzPkhlaWxicnVubiBEZXBhcnRtZW50IG9mIFBvcHVsYXRpb24gYW5kIEZhbWlseSBI
ZWFsdGgsIE1haWxtYW4gU2Nob29sIG9mIFB1YmxpYyBIZWFsdGgsIENvbHVtYmlhIFVuaXZlcnNp
dHksIE5ldyBZb3JrLCBOWSAxMDAzMiwgVVNBLiBqczI2MzdAY29sdW1iaWEuZWR1PC9hdXRoLWFk
ZHJlc3M+PHRpdGxlcz48dGl0bGU+QmVoYXZpb3JhbCwgYmlvbG9naWNhbCwgYW5kIGRlbW9ncmFw
aGljIHJpc2sgYW5kIHByb3RlY3RpdmUgZmFjdG9ycyBmb3IgbmV3IEhJViBpbmZlY3Rpb25zIGFt
b25nIHlvdXRoIGluIFJha2FpLCBVZ2FuZGE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M5My00MDA8L3BhZ2VzPjx2b2x1
bWU+NjM8L3ZvbHVtZT48bnVtYmVyPjM8L251bWJlcj48ZWRpdGlvbj4yMDEzLzAzLzI5PC9lZGl0
aW9uPjxrZXl3b3Jkcz48a2V5d29yZD5BZG9sZXNjZW50PC9rZXl3b3JkPjxrZXl3b3JkPkFsY29o
b2wgRHJpbmtpbmcvKmVwaWRlbWlvbG9neTwva2V5d29yZD48a2V5d29yZD5Db2hvcnQgU3R1ZGll
czwva2V5d29yZD48a2V5d29yZD5GZW1hbGU8L2tleXdvcmQ+PGtleXdvcmQ+SElWIEluZmVjdGlv
bnMvKmVwaWRlbWlvbG9neS90cmFuc21pc3Npb248L2tleXdvcmQ+PGtleXdvcmQ+SHVtYW5zPC9r
ZXl3b3JkPjxrZXl3b3JkPkluY2lkZW5jZTwva2V5d29yZD48a2V5d29yZD5NYWxlPC9rZXl3b3Jk
PjxrZXl3b3JkPk1hcnJpYWdlPC9rZXl3b3JkPjxrZXl3b3JkPlByZXZhbGVuY2U8L2tleXdvcmQ+
PGtleXdvcmQ+Umlzazwva2V5d29yZD48a2V5d29yZD5SaXNrIEZhY3RvcnM8L2tleXdvcmQ+PGtl
eXdvcmQ+UnVyYWwgSGVhbHRoPC9rZXl3b3JkPjxrZXl3b3JkPipTZXh1YWwgQmVoYXZpb3I8L2tl
eXdvcmQ+PGtleXdvcmQ+U2V4dWFsIFBhcnRuZXJzPC9rZXl3b3JkPjxrZXl3b3JkPlNleHVhbGx5
IFRyYW5zbWl0dGVkIERpc2Vhc2VzL2VwaWRlbWlvbG9neTwva2V5d29yZD48a2V5d29yZD5VZ2Fu
ZGEvZXBpZGVtaW9sb2d5PC9rZXl3b3JkPjxrZXl3b3JkPllvdW5nIEFkdWx0PC9rZXl3b3JkPjwv
a2V5d29yZHM+PGRhdGVzPjx5ZWFyPjIwMTM8L3llYXI+PHB1Yi1kYXRlcz48ZGF0ZT5KdWwgMTwv
ZGF0ZT48L3B1Yi1kYXRlcz48L2RhdGVzPjxpc2JuPjE1MjUtNDEzNTwvaXNibj48YWNjZXNzaW9u
LW51bT4yMzUzNTI5MzwvYWNjZXNzaW9uLW51bT48dXJscz48cmVsYXRlZC11cmxzPjx1cmw+aHR0
cDovL2dyYXBoaWNzLnR4Lm92aWQuY29tL292ZnRwZGZzL0ZQREROQ09CSURJRkNOMDAvZnMwNDYv
b3ZmdC9saXZlL2d2MDIzLzAwMTI2MzM0LzAwMTI2MzM0LTIwMTMwNzAxMC0wMDAyMC5wZGY8L3Vy
bD48L3JlbGF0ZWQtdXJscz48L3VybHM+PGN1c3RvbTI+UG1jNDEzMTg0MTwvY3VzdG9tMj48Y3Vz
dG9tNj5OaWhtczQ2ODg2OTwvY3VzdG9tNj48ZWxlY3Ryb25pYy1yZXNvdXJjZS1udW0+MTAuMTA5
Ny9RQUkuMGIwMTNlMzE4MjkyNjc5NTwvZWxlY3Ryb25pYy1yZXNvdXJjZS1udW0+PHJlbW90ZS1k
YXRhYmFzZS1wcm92aWRlcj5ObG08L3JlbW90ZS1kYXRhYmFzZS1wcm92aWRlcj48bGFuZ3VhZ2U+
ZW5nPC9sYW5ndWFnZT48L3JlY29yZD48L0NpdGU+PENpdGU+PEF1dGhvcj5TYW50ZWxsaTwvQXV0
aG9yPjxZZWFyPjIwMTU8L1llYXI+PFJlY051bT4zODwvUmVjTnVtPjxyZWNvcmQ+PHJlYy1udW1i
ZXI+Mzg8L3JlYy1udW1iZXI+PGZvcmVpZ24ta2V5cz48a2V5IGFwcD0iRU4iIGRiLWlkPSI1ZXR2
MnNyczh0ZndwcmUyMmZsNTJ4OTl3dHBkc3phenN6ZWQiIHRpbWVzdGFtcD0iMTcyNjUxMTAyNSI+
Mzg8L2tleT48L2ZvcmVpZ24ta2V5cz48cmVmLXR5cGUgbmFtZT0iSm91cm5hbCBBcnRpY2xlIj4x
NzwvcmVmLXR5cGU+PGNvbnRyaWJ1dG9ycz48YXV0aG9ycz48YXV0aG9yPlNhbnRlbGxpLCBKLiBT
LjwvYXV0aG9yPjxhdXRob3I+RWRlbHN0ZWluLCBaLiBSLjwvYXV0aG9yPjxhdXRob3I+V2VpLCBZ
LjwvYXV0aG9yPjxhdXRob3I+TWF0aHVyLCBTLjwvYXV0aG9yPjxhdXRob3I+U29uZywgWC48L2F1
dGhvcj48YXV0aG9yPlNjaHV5bGVyLCBBLjwvYXV0aG9yPjxhdXRob3I+TmFsdWdvZGEsIEYuPC9h
dXRob3I+PGF1dGhvcj5MdXRhbG8sIFQuPC9hdXRob3I+PGF1dGhvcj5HcmF5LCBSLjwvYXV0aG9y
PjxhdXRob3I+V2F3ZXIsIE0uPC9hdXRob3I+PGF1dGhvcj5TZXJ3YWRkYSwgRC48L2F1dGhvcj48
L2F1dGhvcnM+PC9jb250cmlidXRvcnM+PGF1dGgtYWRkcmVzcz5hQ29sdW1iaWEgVW5pdmVyc2l0
eSBNYWlsbWFuIFNjaG9vbCBvZiBQdWJsaWMgSGVhbHRoIGJISVYgQ2VudGVyIGZvciBDbGluaWNh
bCBhbmQgQmVoYXZpb3JhbCBTdHVkaWVzLCBDb2x1bWJpYSBVbml2ZXJzaXR5LCBOZXcgWW9yaywg
TmV3IFlvcmssIFVTQSBjUmFrYWkgSGVhbHRoIFNjaWVuY2VzIFByb2dyYW0sIFVnYW5kYSBWaXJ1
cyBSZXNlYXJjaCBJbnN0aXR1dGUsIEVudGViYmUsIFVnYW5kYSBkQmxvb21iZXJnIFNjaG9vbCBv
ZiBQdWJsaWMgSGVhbHRoLCBKb2hucyBIb3BraW5zIFVuaXZlcnNpdHksIEJhbHRpbW9yZSwgTWFy
eWxhbmQsIFVTQS48L2F1dGgtYWRkcmVzcz48dGl0bGVzPjx0aXRsZT5UcmVuZHMgaW4gSElWIGFj
cXVpc2l0aW9uLCByaXNrIGZhY3RvcnMgYW5kIHByZXZlbnRpb24gcG9saWNpZXMgYW1vbmcgeW91
dGggaW4gVWdhbmRhLCAxOTk5LTIwMTE8L3RpdGxlPjxzZWNvbmRhcnktdGl0bGU+QWlkczwvc2Vj
b25kYXJ5LXRpdGxlPjxhbHQtdGl0bGU+QUlEUyAoTG9uZG9uLCBFbmdsYW5kKTwvYWx0LXRpdGxl
PjwvdGl0bGVzPjxwZXJpb2RpY2FsPjxmdWxsLXRpdGxlPkFJRFM8L2Z1bGwtdGl0bGU+PGFiYnIt
MT5BaWRzPC9hYmJyLTE+PC9wZXJpb2RpY2FsPjxwYWdlcz4yMTEtOTwvcGFnZXM+PHZvbHVtZT4y
OTwvdm9sdW1lPjxudW1iZXI+MjwvbnVtYmVyPjxlZGl0aW9uPjIwMTQvMTIvMjQ8L2VkaXRpb24+
PGtleXdvcmRzPjxrZXl3b3JkPkFkb2xlc2NlbnQ8L2tleXdvcmQ+PGtleXdvcmQ+QWR1bHQ8L2tl
eXdvcmQ+PGtleXdvcmQ+QW50aXJldHJvdmlyYWwgVGhlcmFweSwgSGlnaGx5IEFjdGl2ZTwva2V5
d29yZD48a2V5d29yZD5DaXJjdW1jaXNpb24sIE1hbGU8L2tleXdvcmQ+PGtleXdvcmQ+RmVtYWxl
PC9rZXl3b3JkPjxrZXl3b3JkPkhJViBJbmZlY3Rpb25zLyplcGlkZW1pb2xvZ3kvKnByZXZlbnRp
b24gJmFtcDsgY29udHJvbDwva2V5d29yZD48a2V5d29yZD5ISVYgU2Vyb3Bvc2l0aXZpdHkvZXBp
ZGVtaW9sb2d5PC9rZXl3b3JkPjxrZXl3b3JkPipIZWFsdGggUG9saWN5PC9rZXl3b3JkPjxrZXl3
b3JkPkh1bWFuczwva2V5d29yZD48a2V5d29yZD5JbmNpZGVuY2U8L2tleXdvcmQ+PGtleXdvcmQ+
TG9uZ2l0dWRpbmFsIFN0dWRpZXM8L2tleXdvcmQ+PGtleXdvcmQ+TWFsZTwva2V5d29yZD48a2V5
d29yZD5NYXJyaWFnZTwva2V5d29yZD48a2V5d29yZD5Qcm9zcGVjdGl2ZSBTdHVkaWVzPC9rZXl3
b3JkPjxrZXl3b3JkPlJpc2sgRmFjdG9yczwva2V5d29yZD48a2V5d29yZD4qU2V4dWFsIEJlaGF2
aW9yPC9rZXl3b3JkPjxrZXl3b3JkPlNleHVhbCBQYXJ0bmVyczwva2V5d29yZD48a2V5d29yZD5V
Z2FuZGEvZXBpZGVtaW9sb2d5PC9rZXl3b3JkPjxrZXl3b3JkPllvdW5nIEFkdWx0PC9rZXl3b3Jk
Pjwva2V5d29yZHM+PGRhdGVzPjx5ZWFyPjIwMTU8L3llYXI+PHB1Yi1kYXRlcz48ZGF0ZT5KYW4g
MTQ8L2RhdGU+PC9wdWItZGF0ZXM+PC9kYXRlcz48aXNibj4wMjY5LTkzNzA8L2lzYm4+PGFjY2Vz
c2lvbi1udW0+MjU1MzU3NTM8L2FjY2Vzc2lvbi1udW0+PHVybHM+PHJlbGF0ZWQtdXJscz48dXJs
Pmh0dHA6Ly9ncmFwaGljcy50eC5vdmlkLmNvbS9vdmZ0cGRmcy9GUERETkNKQ01HUE9KSDAwL2Zz
MDQ2L292ZnQvbGl2ZS9ndjAyMy8wMDAwMjAzMC8wMDAwMjAzMC0yMDE1MDExNDAtMDAwMDkucGRm
PC91cmw+PC9yZWxhdGVkLXVybHM+PC91cmxzPjxlbGVjdHJvbmljLXJlc291cmNlLW51bT4xMC4x
MDk3L3FhZC4wMDAwMDAwMDAwMDAwNTMzPC9lbGVjdHJvbmljLXJlc291cmNlLW51bT48cmVtb3Rl
LWRhdGFiYXNlLXByb3ZpZGVyPk5sbTwvcmVtb3RlLWRhdGFiYXNlLXByb3ZpZGVyPjxsYW5ndWFn
ZT5lbmc8L2xhbmd1YWdlPjwvcmVjb3JkPjwvQ2l0ZT48Q2l0ZT48QXV0aG9yPlphYmxvdHNrYTwv
QXV0aG9yPjxZZWFyPjIwMDY8L1llYXI+PFJlY051bT40NTwvUmVjTnVtPjxyZWNvcmQ+PHJlYy1u
dW1iZXI+NDU8L3JlYy1udW1iZXI+PGZvcmVpZ24ta2V5cz48a2V5IGFwcD0iRU4iIGRiLWlkPSI1
ZXR2MnNyczh0ZndwcmUyMmZsNTJ4OTl3dHBkc3phenN6ZWQiIHRpbWVzdGFtcD0iMTcyNjUxMTAy
NSI+NDU8L2tleT48L2ZvcmVpZ24ta2V5cz48cmVmLXR5cGUgbmFtZT0iSm91cm5hbCBBcnRpY2xl
Ij4xNzwvcmVmLXR5cGU+PGNvbnRyaWJ1dG9ycz48YXV0aG9ycz48YXV0aG9yPlphYmxvdHNrYSwg
SS4gQi48L2F1dGhvcj48YXV0aG9yPkdyYXksIFIuIEguPC9hdXRob3I+PGF1dGhvcj5TZXJ3YWRk
YSwgRC48L2F1dGhvcj48YXV0aG9yPk5hbHVnb2RhLCBGLjwvYXV0aG9yPjxhdXRob3I+S2lnb3pp
LCBHLjwvYXV0aG9yPjxhdXRob3I+U2V3YW5rYW1ibywgTi48L2F1dGhvcj48YXV0aG9yPkx1dGFs
bywgVC48L2F1dGhvcj48YXV0aG9yPk1hbmdlbiwgRi4gVy48L2F1dGhvcj48YXV0aG9yPldhd2Vy
LCBNLjwvYXV0aG9yPjwvYXV0aG9ycz48L2NvbnRyaWJ1dG9ycz48YXV0aC1hZGRyZXNzPkRlcGFy
dG1lbnQgb2YgUG9wdWxhdGlvbiBhbmQgRmFtaWx5IEhlYWx0aCBTY2llbmNlcywgQmxvb21iZXJn
IFNjaG9vbCBvZiBQdWJsaWMgSGVhbHRoLCBUaGUgSm9obnMgSG9wa2lucyBVbml2ZXJzaXR5LCA2
MTUgTi4gV29sZmUgU3RyZWV0LCBCYWx0aW1vcmUsIE1EIDIxMjE4LCBVU0EuIGl6YWJsbUB5YWhv
by5jb208L2F1dGgtYWRkcmVzcz48dGl0bGVzPjx0aXRsZT5BbGNvaG9sIHVzZSBiZWZvcmUgc2V4
IGFuZCBISVYgYWNxdWlzaXRpb246IGEgbG9uZ2l0dWRpbmFsIHN0dWR5IGluIFJha2FpLCBVZ2Fu
ZGE8L3RpdGxlPjxzZWNvbmRhcnktdGl0bGU+QWlkczwvc2Vjb25kYXJ5LXRpdGxlPjxhbHQtdGl0
bGU+QUlEUyAoTG9uZG9uLCBFbmdsYW5kKTwvYWx0LXRpdGxlPjwvdGl0bGVzPjxwZXJpb2RpY2Fs
PjxmdWxsLXRpdGxlPkFJRFM8L2Z1bGwtdGl0bGU+PGFiYnItMT5BaWRzPC9hYmJyLTE+PC9wZXJp
b2RpY2FsPjxwYWdlcz4xMTkxLTY8L3BhZ2VzPjx2b2x1bWU+MjA8L3ZvbHVtZT48bnVtYmVyPjg8
L251bWJlcj48ZWRpdGlvbj4yMDA2LzA1LzEzPC9lZGl0aW9uPjxrZXl3b3Jkcz48a2V5d29yZD5B
ZG9sZXNjZW50PC9rZXl3b3JkPjxrZXl3b3JkPkFkdWx0PC9rZXl3b3JkPjxrZXl3b3JkPkFsY29o
b2wgRHJpbmtpbmcvKmFkdmVyc2UgZWZmZWN0cy9lcGlkZW1pb2xvZ3k8L2tleXdvcmQ+PGtleXdv
cmQ+Q29uZG9tcy91dGlsaXphdGlvbjwva2V5d29yZD48a2V5d29yZD5EZXZlbG9waW5nIENvdW50
cmllczwva2V5d29yZD48a2V5d29yZD5FcGlkZW1pb2xvZ2ljIE1ldGhvZHM8L2tleXdvcmQ+PGtl
eXdvcmQ+RmVtYWxlPC9rZXl3b3JkPjxrZXl3b3JkPkhJViBJbmZlY3Rpb25zL2VwaWRlbWlvbG9n
eS9wcmV2ZW50aW9uICZhbXA7IGNvbnRyb2wvKnRyYW5zbWlzc2lvbjwva2V5d29yZD48a2V5d29y
ZD5IdW1hbnM8L2tleXdvcmQ+PGtleXdvcmQ+TWFsZTwva2V5d29yZD48a2V5d29yZD5NaWRkbGUg
QWdlZDwva2V5d29yZD48a2V5d29yZD5SaXNrLVRha2luZzwva2V5d29yZD48a2V5d29yZD5TZXh1
YWwgQmVoYXZpb3IvKnBzeWNob2xvZ3k8L2tleXdvcmQ+PGtleXdvcmQ+VWdhbmRhL2VwaWRlbWlv
bG9neTwva2V5d29yZD48L2tleXdvcmRzPjxkYXRlcz48eWVhcj4yMDA2PC95ZWFyPjxwdWItZGF0
ZXM+PGRhdGU+TWF5IDEyPC9kYXRlPjwvcHViLWRhdGVzPjwvZGF0ZXM+PGlzYm4+MDI2OS05Mzcw
IChQcmludCkmI3hEOzAyNjktOTM3MDwvaXNibj48YWNjZXNzaW9uLW51bT4xNjY5MTA3MTwvYWNj
ZXNzaW9uLW51bT48dXJscz48cmVsYXRlZC11cmxzPjx1cmw+aHR0cDovL2dyYXBoaWNzLnR4Lm92
aWQuY29tL292ZnRwZGZzL0ZQREROQ0ZCUERNRkNEMDAvZnMwNDYvb3ZmdC9saXZlL2d2MDIzLzAw
MDAyMDMwLzAwMDAyMDMwLTIwMDYwNTEyMC0wMDAxMy5wZGY8L3VybD48L3JlbGF0ZWQtdXJscz48
L3VybHM+PGVsZWN0cm9uaWMtcmVzb3VyY2UtbnVtPjEwLjEwOTcvMDEuYWlkcy4wMDAwMjI2OTYw
LjI1NTg5LjcyPC9lbGVjdHJvbmljLXJlc291cmNlLW51bT48cmVtb3RlLWRhdGFiYXNlLXByb3Zp
ZGVyPk5sbTwvcmVtb3RlLWRhdGFiYXNlLXByb3ZpZGVyPjxsYW5ndWFnZT5lbmc8L2xhbmd1YWdl
PjwvcmVjb3JkPjwvQ2l0ZT48L0VuZE5vdGU+
</w:fldData>
        </w:fldChar>
      </w:r>
      <w:r w:rsidR="009448ED">
        <w:instrText xml:space="preserve"> ADDIN EN.CITE.DATA </w:instrText>
      </w:r>
      <w:r w:rsidR="009448ED">
        <w:fldChar w:fldCharType="end"/>
      </w:r>
      <w:r w:rsidR="009448ED">
        <w:fldChar w:fldCharType="separate"/>
      </w:r>
      <w:r w:rsidR="009448ED" w:rsidRPr="009448ED">
        <w:rPr>
          <w:noProof/>
          <w:vertAlign w:val="superscript"/>
        </w:rPr>
        <w:t>3,6,11,15,20,21,26,33,36,43</w:t>
      </w:r>
      <w:r w:rsidR="009448ED">
        <w:fldChar w:fldCharType="end"/>
      </w:r>
      <w:r w:rsidR="004D3B98">
        <w:t xml:space="preserve">.  We do not think their omission has affected our results. </w:t>
      </w:r>
      <w:r>
        <w:t>Wealth is difficult to harmonise as the locally relevant measures are not easy to translate across contexts. We did not attempt to do this because we expected the effects of wealth on behaviour, and thus HIV risk, to differ between studies, as has been seen elsewhere</w:t>
      </w:r>
      <w:r>
        <w:fldChar w:fldCharType="begin">
          <w:fldData xml:space="preserve">PEVuZE5vdGU+PENpdGU+PEF1dGhvcj5DYWx2ZXJ0PC9BdXRob3I+PFllYXI+MjAyNDwvWWVhcj48
UmVjTnVtPjQ5PC9SZWNOdW0+PERpc3BsYXlUZXh0PjxzdHlsZSBmYWNlPSJzdXBlcnNjcmlwdCI+
NDA8L3N0eWxlPjwvRGlzcGxheVRleHQ+PHJlY29yZD48cmVjLW51bWJlcj40OTwvcmVjLW51bWJl
cj48Zm9yZWlnbi1rZXlzPjxrZXkgYXBwPSJFTiIgZGItaWQ9IjVldHYyc3JzOHRmd3ByZTIyZmw1
Mng5OXd0cGRzemF6c3plZCIgdGltZXN0YW1wPSIxNzI2NTExNjgyIj40OTwva2V5PjwvZm9yZWln
bi1rZXlzPjxyZWYtdHlwZSBuYW1lPSJKb3VybmFsIEFydGljbGUiPjE3PC9yZWYtdHlwZT48Y29u
dHJpYnV0b3JzPjxhdXRob3JzPjxhdXRob3I+Q2FsdmVydCwgQy48L2F1dGhvcj48YXV0aG9yPlNj
b3R0LCBSLjwvYXV0aG9yPjxhdXRob3I+UGFsbWVyLCBNLjwvYXV0aG9yPjxhdXRob3I+RHViZSwg
QS48L2F1dGhvcj48YXV0aG9yPk1hcnN0b24sIE0uPC9hdXRob3I+PGF1dGhvcj5XZWxsaW5ncywg
Sy48L2F1dGhvcj48YXV0aG9yPlNsYXltYWtlciwgRS48L2F1dGhvcj48L2F1dGhvcnM+PC9jb250
cmlidXRvcnM+PGF1dGgtYWRkcmVzcz5GYWN1bHR5IG9mIEVwaWRlbWlvbG9neSBhbmQgUG9wdWxh
dGlvbiBIZWFsdGgsIExvbmRvbiBTY2hvb2wgb2YgSHlnaWVuZSBhbmQgVHJvcGljYWwgTWVkaWNp
bmUsIExvbmRvbiwgVUs7IGFuZCBVc2hlciBJbnN0aXR1dGUsIFVuaXZlcnNpdHkgb2YgRWRpbmJ1
cmdoLCBFZGluYnVyZ2gsIFVLLiYjeEQ7RmFjdWx0eSBvZiBFcGlkZW1pb2xvZ3kgYW5kIFBvcHVs
YXRpb24gSGVhbHRoLCBMb25kb24gU2Nob29sIG9mIEh5Z2llbmUgYW5kIFRyb3BpY2FsIE1lZGlj
aW5lLCBMb25kb24sIFVLLiYjeEQ7TWFsYXdpIEVwaWRlbWlvbG9naWNhbCBhbmQgSW50ZXJ2ZW50
aW9uIFJlc2VhcmNoIFVuaXQsIExpbG9uZ3dlLCBNYWxhd2kuJiN4RDtGYWN1bHR5IG9mIFB1Ymxp
YyBIZWFsdGggYW5kIFBvbGljeSwgTG9uZG9uIFNjaG9vbCBvZiBIeWdpZW5lIGFuZCBUcm9waWNh
bCBNZWRpY2luZSwgTG9uZG9uLCBVSy48L2F1dGgtYWRkcmVzcz48dGl0bGVzPjx0aXRsZT5SYXRl
cyBvZiBzZXh1YWwgcGFydG5lciBhY3F1aXNpdGlvbiBmcm9tIG5hdGlvbmFsbHkgcmVwcmVzZW50
YXRpdmUgc3VydmV5czogdmFyaWF0aW9uIGJldHdlZW4gY291bnRyaWVzIGFuZCBieSBhZ2UsIHNl
eCwgd2VhbHRoLCBwYXJ0bmVyIGFuZCBISVYgc3RhdHVzPC90aXRsZT48c2Vjb25kYXJ5LXRpdGxl
PlNleCBIZWFsdGg8L3NlY29uZGFyeS10aXRsZT48L3RpdGxlcz48cGVyaW9kaWNhbD48ZnVsbC10
aXRsZT5TZXggSGVhbHRoPC9mdWxsLXRpdGxlPjwvcGVyaW9kaWNhbD48cGFnZXM+TlVMTDwvcGFn
ZXM+PHZvbHVtZT4yMTwvdm9sdW1lPjxudW1iZXI+MTwvbnVtYmVyPjxrZXl3b3Jkcz48a2V5d29y
ZD5NYWxlPC9rZXl3b3JkPjxrZXl3b3JkPkh1bWFuczwva2V5d29yZD48a2V5d29yZD5GZW1hbGU8
L2tleXdvcmQ+PGtleXdvcmQ+U2V4dWFsIFBhcnRuZXJzPC9rZXl3b3JkPjxrZXl3b3JkPlNleHVh
bCBCZWhhdmlvcjwva2V5d29yZD48a2V5d29yZD4qSElWIEluZmVjdGlvbnMvZXBpZGVtaW9sb2d5
PC9rZXl3b3JkPjxrZXl3b3JkPkNyb3NzLVNlY3Rpb25hbCBTdHVkaWVzPC9rZXl3b3JkPjxrZXl3
b3JkPipTZXh1YWxseSBUcmFuc21pdHRlZCBEaXNlYXNlcy9lcGlkZW1pb2xvZ3k8L2tleXdvcmQ+
PC9rZXl3b3Jkcz48ZGF0ZXM+PHllYXI+MjAyNDwveWVhcj48cHViLWRhdGVzPjxkYXRlPkZlYjwv
ZGF0ZT48L3B1Yi1kYXRlcz48L2RhdGVzPjxpc2JuPjE0NDktODk4NyAoRWxlY3Ryb25pYykmI3hE
OzE0NDgtNTAyOCAoTGlua2luZyk8L2lzYm4+PGFjY2Vzc2lvbi1udW0+MzgxMDUyMzc8L2FjY2Vz
c2lvbi1udW0+PHVybHM+PHJlbGF0ZWQtdXJscz48dXJsPmh0dHBzOi8vd3d3Lm5jYmkubmxtLm5p
aC5nb3YvcHVibWVkLzM4MTA1MjM3PC91cmw+PHVybD5odHRwczovL3d3dy5wdWJsaXNoLmNzaXJv
LmF1L3NoL3BkZi9TSDIzMTM0PC91cmw+PC9yZWxhdGVkLXVybHM+PC91cmxzPjxlbGVjdHJvbmlj
LXJlc291cmNlLW51bT4xMC4xMDcxL1NIMjMxMzQ8L2VsZWN0cm9uaWMtcmVzb3VyY2UtbnVtPjxy
ZW1vdGUtZGF0YWJhc2UtbmFtZT5NZWRsaW5lPC9yZW1vdGUtZGF0YWJhc2UtbmFtZT48cmVtb3Rl
LWRhdGFiYXNlLXByb3ZpZGVyPk5MTTwvcmVtb3RlLWRhdGFiYXNlLXByb3ZpZGVyPjwvcmVjb3Jk
PjwvQ2l0ZT48L0VuZE5vdGU+AG==
</w:fldData>
        </w:fldChar>
      </w:r>
      <w:r w:rsidR="009448ED">
        <w:instrText xml:space="preserve"> ADDIN EN.CITE </w:instrText>
      </w:r>
      <w:r w:rsidR="009448ED">
        <w:fldChar w:fldCharType="begin">
          <w:fldData xml:space="preserve">PEVuZE5vdGU+PENpdGU+PEF1dGhvcj5DYWx2ZXJ0PC9BdXRob3I+PFllYXI+MjAyNDwvWWVhcj48
UmVjTnVtPjQ5PC9SZWNOdW0+PERpc3BsYXlUZXh0PjxzdHlsZSBmYWNlPSJzdXBlcnNjcmlwdCI+
NDA8L3N0eWxlPjwvRGlzcGxheVRleHQ+PHJlY29yZD48cmVjLW51bWJlcj40OTwvcmVjLW51bWJl
cj48Zm9yZWlnbi1rZXlzPjxrZXkgYXBwPSJFTiIgZGItaWQ9IjVldHYyc3JzOHRmd3ByZTIyZmw1
Mng5OXd0cGRzemF6c3plZCIgdGltZXN0YW1wPSIxNzI2NTExNjgyIj40OTwva2V5PjwvZm9yZWln
bi1rZXlzPjxyZWYtdHlwZSBuYW1lPSJKb3VybmFsIEFydGljbGUiPjE3PC9yZWYtdHlwZT48Y29u
dHJpYnV0b3JzPjxhdXRob3JzPjxhdXRob3I+Q2FsdmVydCwgQy48L2F1dGhvcj48YXV0aG9yPlNj
b3R0LCBSLjwvYXV0aG9yPjxhdXRob3I+UGFsbWVyLCBNLjwvYXV0aG9yPjxhdXRob3I+RHViZSwg
QS48L2F1dGhvcj48YXV0aG9yPk1hcnN0b24sIE0uPC9hdXRob3I+PGF1dGhvcj5XZWxsaW5ncywg
Sy48L2F1dGhvcj48YXV0aG9yPlNsYXltYWtlciwgRS48L2F1dGhvcj48L2F1dGhvcnM+PC9jb250
cmlidXRvcnM+PGF1dGgtYWRkcmVzcz5GYWN1bHR5IG9mIEVwaWRlbWlvbG9neSBhbmQgUG9wdWxh
dGlvbiBIZWFsdGgsIExvbmRvbiBTY2hvb2wgb2YgSHlnaWVuZSBhbmQgVHJvcGljYWwgTWVkaWNp
bmUsIExvbmRvbiwgVUs7IGFuZCBVc2hlciBJbnN0aXR1dGUsIFVuaXZlcnNpdHkgb2YgRWRpbmJ1
cmdoLCBFZGluYnVyZ2gsIFVLLiYjeEQ7RmFjdWx0eSBvZiBFcGlkZW1pb2xvZ3kgYW5kIFBvcHVs
YXRpb24gSGVhbHRoLCBMb25kb24gU2Nob29sIG9mIEh5Z2llbmUgYW5kIFRyb3BpY2FsIE1lZGlj
aW5lLCBMb25kb24sIFVLLiYjeEQ7TWFsYXdpIEVwaWRlbWlvbG9naWNhbCBhbmQgSW50ZXJ2ZW50
aW9uIFJlc2VhcmNoIFVuaXQsIExpbG9uZ3dlLCBNYWxhd2kuJiN4RDtGYWN1bHR5IG9mIFB1Ymxp
YyBIZWFsdGggYW5kIFBvbGljeSwgTG9uZG9uIFNjaG9vbCBvZiBIeWdpZW5lIGFuZCBUcm9waWNh
bCBNZWRpY2luZSwgTG9uZG9uLCBVSy48L2F1dGgtYWRkcmVzcz48dGl0bGVzPjx0aXRsZT5SYXRl
cyBvZiBzZXh1YWwgcGFydG5lciBhY3F1aXNpdGlvbiBmcm9tIG5hdGlvbmFsbHkgcmVwcmVzZW50
YXRpdmUgc3VydmV5czogdmFyaWF0aW9uIGJldHdlZW4gY291bnRyaWVzIGFuZCBieSBhZ2UsIHNl
eCwgd2VhbHRoLCBwYXJ0bmVyIGFuZCBISVYgc3RhdHVzPC90aXRsZT48c2Vjb25kYXJ5LXRpdGxl
PlNleCBIZWFsdGg8L3NlY29uZGFyeS10aXRsZT48L3RpdGxlcz48cGVyaW9kaWNhbD48ZnVsbC10
aXRsZT5TZXggSGVhbHRoPC9mdWxsLXRpdGxlPjwvcGVyaW9kaWNhbD48cGFnZXM+TlVMTDwvcGFn
ZXM+PHZvbHVtZT4yMTwvdm9sdW1lPjxudW1iZXI+MTwvbnVtYmVyPjxrZXl3b3Jkcz48a2V5d29y
ZD5NYWxlPC9rZXl3b3JkPjxrZXl3b3JkPkh1bWFuczwva2V5d29yZD48a2V5d29yZD5GZW1hbGU8
L2tleXdvcmQ+PGtleXdvcmQ+U2V4dWFsIFBhcnRuZXJzPC9rZXl3b3JkPjxrZXl3b3JkPlNleHVh
bCBCZWhhdmlvcjwva2V5d29yZD48a2V5d29yZD4qSElWIEluZmVjdGlvbnMvZXBpZGVtaW9sb2d5
PC9rZXl3b3JkPjxrZXl3b3JkPkNyb3NzLVNlY3Rpb25hbCBTdHVkaWVzPC9rZXl3b3JkPjxrZXl3
b3JkPipTZXh1YWxseSBUcmFuc21pdHRlZCBEaXNlYXNlcy9lcGlkZW1pb2xvZ3k8L2tleXdvcmQ+
PC9rZXl3b3Jkcz48ZGF0ZXM+PHllYXI+MjAyNDwveWVhcj48cHViLWRhdGVzPjxkYXRlPkZlYjwv
ZGF0ZT48L3B1Yi1kYXRlcz48L2RhdGVzPjxpc2JuPjE0NDktODk4NyAoRWxlY3Ryb25pYykmI3hE
OzE0NDgtNTAyOCAoTGlua2luZyk8L2lzYm4+PGFjY2Vzc2lvbi1udW0+MzgxMDUyMzc8L2FjY2Vz
c2lvbi1udW0+PHVybHM+PHJlbGF0ZWQtdXJscz48dXJsPmh0dHBzOi8vd3d3Lm5jYmkubmxtLm5p
aC5nb3YvcHVibWVkLzM4MTA1MjM3PC91cmw+PHVybD5odHRwczovL3d3dy5wdWJsaXNoLmNzaXJv
LmF1L3NoL3BkZi9TSDIzMTM0PC91cmw+PC9yZWxhdGVkLXVybHM+PC91cmxzPjxlbGVjdHJvbmlj
LXJlc291cmNlLW51bT4xMC4xMDcxL1NIMjMxMzQ8L2VsZWN0cm9uaWMtcmVzb3VyY2UtbnVtPjxy
ZW1vdGUtZGF0YWJhc2UtbmFtZT5NZWRsaW5lPC9yZW1vdGUtZGF0YWJhc2UtbmFtZT48cmVtb3Rl
LWRhdGFiYXNlLXByb3ZpZGVyPk5MTTwvcmVtb3RlLWRhdGFiYXNlLXByb3ZpZGVyPjwvcmVjb3Jk
PjwvQ2l0ZT48L0VuZE5vdGU+AG==
</w:fldData>
        </w:fldChar>
      </w:r>
      <w:r w:rsidR="009448ED">
        <w:instrText xml:space="preserve"> ADDIN EN.CITE.DATA </w:instrText>
      </w:r>
      <w:r w:rsidR="009448ED">
        <w:fldChar w:fldCharType="end"/>
      </w:r>
      <w:r>
        <w:fldChar w:fldCharType="separate"/>
      </w:r>
      <w:r w:rsidR="009448ED" w:rsidRPr="009448ED">
        <w:rPr>
          <w:noProof/>
          <w:vertAlign w:val="superscript"/>
        </w:rPr>
        <w:t>40</w:t>
      </w:r>
      <w:r>
        <w:fldChar w:fldCharType="end"/>
      </w:r>
      <w:r>
        <w:t xml:space="preserve">.  Most studies had </w:t>
      </w:r>
      <w:r w:rsidR="004D3B98">
        <w:t xml:space="preserve">some </w:t>
      </w:r>
      <w:r>
        <w:t>information on alcohol use and specific sexual practices but</w:t>
      </w:r>
      <w:r w:rsidR="004D3B98">
        <w:t xml:space="preserve"> these were for different time periods.  T</w:t>
      </w:r>
      <w:r>
        <w:t xml:space="preserve">hey are very proximate factors which may change with each encounter </w:t>
      </w:r>
      <w:r w:rsidR="004D3B98">
        <w:t xml:space="preserve">and some of </w:t>
      </w:r>
      <w:r>
        <w:t>the information is imprecise</w:t>
      </w:r>
      <w:r w:rsidR="004D3B98">
        <w:t>,</w:t>
      </w:r>
      <w:r>
        <w:t xml:space="preserve"> which introduces noise in the associations when they are included in regression analysis of whole populations over a long timescale. </w:t>
      </w:r>
      <w:r w:rsidR="004D3B98">
        <w:t xml:space="preserve"> Proximate measures such as these, and condom use and PrEP, are difficult to capture at this scale. There was little PrEP available in the the study populations at the time of data collection. How the availability of PrEP has affected the associations we have shown will depend on </w:t>
      </w:r>
      <w:r w:rsidR="0016334B">
        <w:t xml:space="preserve">how these are correlated with </w:t>
      </w:r>
      <w:r w:rsidR="004D3B98">
        <w:t xml:space="preserve">access </w:t>
      </w:r>
      <w:r w:rsidR="0016334B">
        <w:t xml:space="preserve">to </w:t>
      </w:r>
      <w:r w:rsidR="004D3B98">
        <w:t>and uptake of PrEP</w:t>
      </w:r>
      <w:r w:rsidR="0016334B">
        <w:t>. Particularly for women our risk factors speak of periods when women might have less agency and power; in those moments PrEP could be transformative and might remove that excess risk, but those same factors might also hinder its use.</w:t>
      </w:r>
      <w:r w:rsidR="003015A7">
        <w:t xml:space="preserve"> </w:t>
      </w:r>
    </w:p>
    <w:p w14:paraId="578D53E9" w14:textId="21B02445" w:rsidR="00025CFF" w:rsidRDefault="00886964" w:rsidP="009C3C97">
      <w:r w:rsidRPr="009B416C">
        <w:t xml:space="preserve">The socially-conditioned and subjective nature of self-reported data on sexual behaviour is a perennial problem. </w:t>
      </w:r>
      <w:r w:rsidR="00614943">
        <w:t>We believe these data to be high-quality because t</w:t>
      </w:r>
      <w:r w:rsidR="00614943" w:rsidRPr="00025CFF">
        <w:t xml:space="preserve">here are high levels of trust between the study communities and researchers in these long-running projects and, because </w:t>
      </w:r>
      <w:r w:rsidR="00614943">
        <w:t>each</w:t>
      </w:r>
      <w:r w:rsidR="00614943" w:rsidRPr="00025CFF">
        <w:t xml:space="preserve"> study is bespoke to a small area, the enquiries are tailored to the local population</w:t>
      </w:r>
      <w:r w:rsidR="00F129D8">
        <w:fldChar w:fldCharType="begin">
          <w:fldData xml:space="preserve">PEVuZE5vdGU+PENpdGU+PEF1dGhvcj5IYXJsaW5nPC9BdXRob3I+PFllYXI+MjAxNzwvWWVhcj48
UmVjTnVtPjY0PC9SZWNOdW0+PERpc3BsYXlUZXh0PjxzdHlsZSBmYWNlPSJzdXBlcnNjcmlwdCI+
NDU8L3N0eWxlPjwvRGlzcGxheVRleHQ+PHJlY29yZD48cmVjLW51bWJlcj42NDwvcmVjLW51bWJl
cj48Zm9yZWlnbi1rZXlzPjxrZXkgYXBwPSJFTiIgZGItaWQ9IjVldHYyc3JzOHRmd3ByZTIyZmw1
Mng5OXd0cGRzemF6c3plZCIgdGltZXN0YW1wPSIxNzQyODM2OTE0Ij42NDwva2V5PjwvZm9yZWln
bi1rZXlzPjxyZWYtdHlwZSBuYW1lPSJKb3VybmFsIEFydGljbGUiPjE3PC9yZWYtdHlwZT48Y29u
dHJpYnV0b3JzPjxhdXRob3JzPjxhdXRob3I+SGFybGluZywgRy48L2F1dGhvcj48YXV0aG9yPkd1
bWVkZSwgRC48L2F1dGhvcj48YXV0aG9yPk11dGV2ZWR6aSwgVC48L2F1dGhvcj48YXV0aG9yPk1j
R3JhdGgsIE4uPC9hdXRob3I+PGF1dGhvcj5TZWVsZXksIEouPC9hdXRob3I+PGF1dGhvcj5QaWxs
YXksIEQuPC9hdXRob3I+PGF1dGhvcj5CYXJuaWdoYXVzZW4sIFQuIFcuPC9hdXRob3I+PGF1dGhv
cj5IZXJic3QsIEEuIEouPC9hdXRob3I+PC9hdXRob3JzPjwvY29udHJpYnV0b3JzPjxhdXRoLWFk
ZHJlc3M+QWZyaWNhIEhlYWx0aCBSZXNlYXJjaCBJbnN0aXR1dGUsIE10dWJhdHViYSwgU291dGgg
QWZyaWNhLiBnLmhhcmxpbmdAdWNsLmFjLnVrLiYjeEQ7SW5zdGl0dXRlIGZvciBHbG9iYWwgSGVh
bHRoLCBVbml2ZXJzaXR5IENvbGxlZ2UgTG9uZG9uLCBMb25kb24sIFVLLiBnLmhhcmxpbmdAdWNs
LmFjLnVrLiYjeEQ7RGVwYXJ0bWVudCBvZiBHbG9iYWwgSGVhbHRoIGFuZCBQb3B1bGF0aW9uLCBI
YXJ2YXJkIFQuSC4gQ2hhbiBTY2hvb2wgb2YgUHVibGljIEhlYWx0aCwgQm9zdG9uLCBNQSwgVVNB
LiBnLmhhcmxpbmdAdWNsLmFjLnVrLiYjeEQ7QWZyaWNhIEhlYWx0aCBSZXNlYXJjaCBJbnN0aXR1
dGUsIE10dWJhdHViYSwgU291dGggQWZyaWNhLiYjeEQ7QWNhZGVtaWMgVW5pdCBvZiBQcmltYXJ5
IENhcmUgYW5kIFBvcHVsYXRpb24gU2NpZW5jZXMgYW5kIERlcGFydG1lbnQgb2YgU29jaWFsIFN0
YXRpc3RpY3MgYW5kIERlbW9ncmFwaHksIFVuaXZlcnNpdHkgb2YgU291dGhhbXB0b24sIFNvdXRo
YW1wdG9uLCBVSy4mI3hEO0FmcmljYSBIZWFsdGggUmVzZWFyY2ggSW5zdGl0dXRlLCBTY2hvb2wg
b2YgTnVyc2luZyAmYW1wOyBQdWJsaWMgSGVhbHRoLCBVbml2ZXJzaXR5IG9mIEt3YVp1bHUtTmF0
YWwsIEt3YVp1bHUtTmF0YWwsIFNvdXRoIEFmcmljYS4mI3hEO1Jlc2VhcmNoIERlcGFydG1lbnQg
b2YgRXBpZGVtaW9sb2d5ICZhbXA7IFB1YmxpYyBIZWFsdGgsIFVuaXZlcnNpdHkgQ29sbGVnZSBM
b25kb24sIExvbmRvbiwgVUsuJiN4RDtEZXBhcnRtZW50IG9mIEdsb2JhbCBIZWFsdGggYW5kIERl
dmVsb3BtZW50LCBMb25kb24gU2Nob29sIG9mIEh5Z2llbmUgJmFtcDsgVHJvcGljYWwgTWVkaWNp
bmUsIExvbmRvbiwgVUsuJiN4RDtEaXZpc2lvbiBvZiBJbmZlY3Rpb24gYW5kIEltbXVuaXR5LCBV
bml2ZXJzaXR5IENvbGxlZ2UgTG9uZG9uLCBMb25kb24sIFVLLiYjeEQ7RGVwYXJ0bWVudCBvZiBH
bG9iYWwgSGVhbHRoIGFuZCBQb3B1bGF0aW9uLCBIYXJ2YXJkIFQuSC4gQ2hhbiBTY2hvb2wgb2Yg
UHVibGljIEhlYWx0aCwgQm9zdG9uLCBNQSwgVVNBLiYjeEQ7SW5zdGl0dXRlIG9mIFB1YmxpYyBI
ZWFsdGgsIFVuaXZlcnNpdHkgb2YgSGVpZGVsYmVyZywgSGVpZGVsYmVyZywgR2VybWFueS48L2F1
dGgtYWRkcmVzcz48dGl0bGVzPjx0aXRsZT5UaGUgaW1wYWN0IG9mIHNlbGYtaW50ZXJ2aWV3cyBv
biByZXNwb25zZSBwYXR0ZXJucyBmb3Igc2Vuc2l0aXZlIHRvcGljczogYSByYW5kb21pemVkIHRy
aWFsIG9mIGVsZWN0cm9uaWMgZGVsaXZlcnkgbWV0aG9kcyBmb3IgYSBzZXh1YWwgYmVoYXZpb3Vy
IHF1ZXN0aW9ubmFpcmUgaW4gcnVyYWwgU291dGggQWZyaWNhPC90aXRsZT48c2Vjb25kYXJ5LXRp
dGxlPkJNQyBNZWQgUmVzIE1ldGhvZG9sPC9zZWNvbmRhcnktdGl0bGU+PC90aXRsZXM+PHBlcmlv
ZGljYWw+PGZ1bGwtdGl0bGU+Qk1DIE1lZCBSZXMgTWV0aG9kb2w8L2Z1bGwtdGl0bGU+PC9wZXJp
b2RpY2FsPjxwYWdlcz4xMjU8L3BhZ2VzPjx2b2x1bWU+MTc8L3ZvbHVtZT48bnVtYmVyPjE8L251
bWJlcj48ZWRpdGlvbj4yMDE3MDgxNzwvZWRpdGlvbj48a2V5d29yZHM+PGtleXdvcmQ+QWRvbGVz
Y2VudDwva2V5d29yZD48a2V5d29yZD5BZHVsdDwva2V5d29yZD48a2V5d29yZD5FbW90aW9uczwv
a2V5d29yZD48a2V5d29yZD5GZW1hbGU8L2tleXdvcmQ+PGtleXdvcmQ+SHVtYW5zPC9rZXl3b3Jk
PjxrZXl3b3JkPk1hbGU8L2tleXdvcmQ+PGtleXdvcmQ+TWlkZGxlIEFnZWQ8L2tleXdvcmQ+PGtl
eXdvcmQ+UnVyYWwgUG9wdWxhdGlvbjwva2V5d29yZD48a2V5d29yZD4qU2VsZiBSZXBvcnQ8L2tl
eXdvcmQ+PGtleXdvcmQ+U2V4dWFsIEJlaGF2aW9yLypwc3ljaG9sb2d5PC9rZXl3b3JkPjxrZXl3
b3JkPlNvdXRoIEFmcmljYTwva2V5d29yZD48a2V5d29yZD5Zb3VuZyBBZHVsdDwva2V5d29yZD48
a2V5d29yZD5JbnRlcnZpZXcgbWV0aG9kczwva2V5d29yZD48a2V5d29yZD5NaXhlZC1tZXRob2Rz
PC9rZXl3b3JkPjxrZXl3b3JkPlJhbmRvbWl6ZWQgdHJpYWw8L2tleXdvcmQ+PGtleXdvcmQ+U2V4
dWFsIGJlaGF2aW91cjwva2V5d29yZD48a2V5d29yZD5TaW5nbGUtcGFwZXIgbWV0YS1hbmFseXNp
czwva2V5d29yZD48L2tleXdvcmRzPjxkYXRlcz48eWVhcj4yMDE3PC95ZWFyPjxwdWItZGF0ZXM+
PGRhdGU+QXVnIDE3PC9kYXRlPjwvcHViLWRhdGVzPjwvZGF0ZXM+PGlzYm4+MTQ3MS0yMjg4IChF
bGVjdHJvbmljKSYjeEQ7MTQ3MS0yMjg4IChMaW5raW5nKTwvaXNibj48YWNjZXNzaW9uLW51bT4y
ODgxODA1MzwvYWNjZXNzaW9uLW51bT48dXJscz48cmVsYXRlZC11cmxzPjx1cmw+aHR0cHM6Ly93
d3cubmNiaS5ubG0ubmloLmdvdi9wdWJtZWQvMjg4MTgwNTM8L3VybD48dXJsPmh0dHBzOi8vcG1j
Lm5jYmkubmxtLm5paC5nb3YvYXJ0aWNsZXMvUE1DNTU2MTU3OC9wZGYvMTI4NzRfMjAxN19BcnRp
Y2xlXzQwMy5wZGY8L3VybD48L3JlbGF0ZWQtdXJscz48L3VybHM+PGN1c3RvbTE+RVRISUNTIEFQ
UFJPVkFMIEFORCBDT05TRU5UIFRPIFBBUlRJQ0lQQVRFOiBFdGhpY2FsIGFwcHJvdmFsIGZvciB0
aGUgQUhSSSBzdXJ2ZWlsbGFuY2UgcHJvZ3JhbW1lIGhhcyBiZWVuIGdpdmVuIGJ5IHRoZSBVbml2
ZXJzaXR5IG9mIEt3YVp1bHUtTmF0YWwmYXBvcztzIEJpb21lZGljYWwgUmVzZWFyY2ggRXRoaWNz
IENvbW1pdHRlZSAocmVmIEJGMjMzLTA5KSBhbmQgaXMgcmVuZXdlZCBhbm51YWxseS4gVGhpcyBu
ZXN0ZWQgc3R1ZHkgd2FzIGFwcHJvdmVkIGFzIGFuIGFtZW5kbWVudCB0byB0aGUgb3ZlcmFsbCBz
dXJ2ZWlsbGFuY2UgcHJvZ3JhbW1lLiBXcml0dGVuIGluZm9ybWVkIGNvbnNlbnQgd2FzIG9idGFp
bmVkIGZyb20gYWxsIHBhcnRpY2lwYW50cyBpbiB0aGUgc3R1ZHkgcHJlc2VudGVkIGluIHRoaXMg
cGFwZXIuIENPTlNFTlQgRk9SIFBVQkxJQ0FUSU9OOiBOb3QgYXBwbGljYWJsZS4gQ09NUEVUSU5H
IElOVEVSRVNUUzogVGhlIGF1dGhvcnMgZGVjbGFyZSB0aGF0IHRoZXkgaGF2ZSBubyBjb21wZXRp
bmcgaW50ZXJlc3RzLiBQVUJMSVNIRVImYXBvcztTIE5PVEU6IFNwcmluZ2VyIE5hdHVyZSByZW1h
aW5zIG5ldXRyYWwgd2l0aCByZWdhcmQgdG8ganVyaXNkaWN0aW9uYWwgY2xhaW1zIGluIHB1Ymxp
c2hlZCBtYXBzIGFuZCBpbnN0aXR1dGlvbmFsIGFmZmlsaWF0aW9ucy48L2N1c3RvbTE+PGN1c3Rv
bTI+UE1DNTU2MTU3ODwvY3VzdG9tMj48ZWxlY3Ryb25pYy1yZXNvdXJjZS1udW0+MTAuMTE4Ni9z
MTI4NzQtMDE3LTA0MDMtODwvZWxlY3Ryb25pYy1yZXNvdXJjZS1udW0+PHJlbW90ZS1kYXRhYmFz
ZS1uYW1lPk1lZGxpbmU8L3JlbW90ZS1kYXRhYmFzZS1uYW1lPjxyZW1vdGUtZGF0YWJhc2UtcHJv
dmlkZXI+TkxNPC9yZW1vdGUtZGF0YWJhc2UtcHJvdmlkZXI+PC9yZWNvcmQ+PC9DaXRlPjwvRW5k
Tm90ZT5=
</w:fldData>
        </w:fldChar>
      </w:r>
      <w:r w:rsidR="009448ED">
        <w:instrText xml:space="preserve"> ADDIN EN.CITE </w:instrText>
      </w:r>
      <w:r w:rsidR="009448ED">
        <w:fldChar w:fldCharType="begin">
          <w:fldData xml:space="preserve">PEVuZE5vdGU+PENpdGU+PEF1dGhvcj5IYXJsaW5nPC9BdXRob3I+PFllYXI+MjAxNzwvWWVhcj48
UmVjTnVtPjY0PC9SZWNOdW0+PERpc3BsYXlUZXh0PjxzdHlsZSBmYWNlPSJzdXBlcnNjcmlwdCI+
NDU8L3N0eWxlPjwvRGlzcGxheVRleHQ+PHJlY29yZD48cmVjLW51bWJlcj42NDwvcmVjLW51bWJl
cj48Zm9yZWlnbi1rZXlzPjxrZXkgYXBwPSJFTiIgZGItaWQ9IjVldHYyc3JzOHRmd3ByZTIyZmw1
Mng5OXd0cGRzemF6c3plZCIgdGltZXN0YW1wPSIxNzQyODM2OTE0Ij42NDwva2V5PjwvZm9yZWln
bi1rZXlzPjxyZWYtdHlwZSBuYW1lPSJKb3VybmFsIEFydGljbGUiPjE3PC9yZWYtdHlwZT48Y29u
dHJpYnV0b3JzPjxhdXRob3JzPjxhdXRob3I+SGFybGluZywgRy48L2F1dGhvcj48YXV0aG9yPkd1
bWVkZSwgRC48L2F1dGhvcj48YXV0aG9yPk11dGV2ZWR6aSwgVC48L2F1dGhvcj48YXV0aG9yPk1j
R3JhdGgsIE4uPC9hdXRob3I+PGF1dGhvcj5TZWVsZXksIEouPC9hdXRob3I+PGF1dGhvcj5QaWxs
YXksIEQuPC9hdXRob3I+PGF1dGhvcj5CYXJuaWdoYXVzZW4sIFQuIFcuPC9hdXRob3I+PGF1dGhv
cj5IZXJic3QsIEEuIEouPC9hdXRob3I+PC9hdXRob3JzPjwvY29udHJpYnV0b3JzPjxhdXRoLWFk
ZHJlc3M+QWZyaWNhIEhlYWx0aCBSZXNlYXJjaCBJbnN0aXR1dGUsIE10dWJhdHViYSwgU291dGgg
QWZyaWNhLiBnLmhhcmxpbmdAdWNsLmFjLnVrLiYjeEQ7SW5zdGl0dXRlIGZvciBHbG9iYWwgSGVh
bHRoLCBVbml2ZXJzaXR5IENvbGxlZ2UgTG9uZG9uLCBMb25kb24sIFVLLiBnLmhhcmxpbmdAdWNs
LmFjLnVrLiYjeEQ7RGVwYXJ0bWVudCBvZiBHbG9iYWwgSGVhbHRoIGFuZCBQb3B1bGF0aW9uLCBI
YXJ2YXJkIFQuSC4gQ2hhbiBTY2hvb2wgb2YgUHVibGljIEhlYWx0aCwgQm9zdG9uLCBNQSwgVVNB
LiBnLmhhcmxpbmdAdWNsLmFjLnVrLiYjeEQ7QWZyaWNhIEhlYWx0aCBSZXNlYXJjaCBJbnN0aXR1
dGUsIE10dWJhdHViYSwgU291dGggQWZyaWNhLiYjeEQ7QWNhZGVtaWMgVW5pdCBvZiBQcmltYXJ5
IENhcmUgYW5kIFBvcHVsYXRpb24gU2NpZW5jZXMgYW5kIERlcGFydG1lbnQgb2YgU29jaWFsIFN0
YXRpc3RpY3MgYW5kIERlbW9ncmFwaHksIFVuaXZlcnNpdHkgb2YgU291dGhhbXB0b24sIFNvdXRo
YW1wdG9uLCBVSy4mI3hEO0FmcmljYSBIZWFsdGggUmVzZWFyY2ggSW5zdGl0dXRlLCBTY2hvb2wg
b2YgTnVyc2luZyAmYW1wOyBQdWJsaWMgSGVhbHRoLCBVbml2ZXJzaXR5IG9mIEt3YVp1bHUtTmF0
YWwsIEt3YVp1bHUtTmF0YWwsIFNvdXRoIEFmcmljYS4mI3hEO1Jlc2VhcmNoIERlcGFydG1lbnQg
b2YgRXBpZGVtaW9sb2d5ICZhbXA7IFB1YmxpYyBIZWFsdGgsIFVuaXZlcnNpdHkgQ29sbGVnZSBM
b25kb24sIExvbmRvbiwgVUsuJiN4RDtEZXBhcnRtZW50IG9mIEdsb2JhbCBIZWFsdGggYW5kIERl
dmVsb3BtZW50LCBMb25kb24gU2Nob29sIG9mIEh5Z2llbmUgJmFtcDsgVHJvcGljYWwgTWVkaWNp
bmUsIExvbmRvbiwgVUsuJiN4RDtEaXZpc2lvbiBvZiBJbmZlY3Rpb24gYW5kIEltbXVuaXR5LCBV
bml2ZXJzaXR5IENvbGxlZ2UgTG9uZG9uLCBMb25kb24sIFVLLiYjeEQ7RGVwYXJ0bWVudCBvZiBH
bG9iYWwgSGVhbHRoIGFuZCBQb3B1bGF0aW9uLCBIYXJ2YXJkIFQuSC4gQ2hhbiBTY2hvb2wgb2Yg
UHVibGljIEhlYWx0aCwgQm9zdG9uLCBNQSwgVVNBLiYjeEQ7SW5zdGl0dXRlIG9mIFB1YmxpYyBI
ZWFsdGgsIFVuaXZlcnNpdHkgb2YgSGVpZGVsYmVyZywgSGVpZGVsYmVyZywgR2VybWFueS48L2F1
dGgtYWRkcmVzcz48dGl0bGVzPjx0aXRsZT5UaGUgaW1wYWN0IG9mIHNlbGYtaW50ZXJ2aWV3cyBv
biByZXNwb25zZSBwYXR0ZXJucyBmb3Igc2Vuc2l0aXZlIHRvcGljczogYSByYW5kb21pemVkIHRy
aWFsIG9mIGVsZWN0cm9uaWMgZGVsaXZlcnkgbWV0aG9kcyBmb3IgYSBzZXh1YWwgYmVoYXZpb3Vy
IHF1ZXN0aW9ubmFpcmUgaW4gcnVyYWwgU291dGggQWZyaWNhPC90aXRsZT48c2Vjb25kYXJ5LXRp
dGxlPkJNQyBNZWQgUmVzIE1ldGhvZG9sPC9zZWNvbmRhcnktdGl0bGU+PC90aXRsZXM+PHBlcmlv
ZGljYWw+PGZ1bGwtdGl0bGU+Qk1DIE1lZCBSZXMgTWV0aG9kb2w8L2Z1bGwtdGl0bGU+PC9wZXJp
b2RpY2FsPjxwYWdlcz4xMjU8L3BhZ2VzPjx2b2x1bWU+MTc8L3ZvbHVtZT48bnVtYmVyPjE8L251
bWJlcj48ZWRpdGlvbj4yMDE3MDgxNzwvZWRpdGlvbj48a2V5d29yZHM+PGtleXdvcmQ+QWRvbGVz
Y2VudDwva2V5d29yZD48a2V5d29yZD5BZHVsdDwva2V5d29yZD48a2V5d29yZD5FbW90aW9uczwv
a2V5d29yZD48a2V5d29yZD5GZW1hbGU8L2tleXdvcmQ+PGtleXdvcmQ+SHVtYW5zPC9rZXl3b3Jk
PjxrZXl3b3JkPk1hbGU8L2tleXdvcmQ+PGtleXdvcmQ+TWlkZGxlIEFnZWQ8L2tleXdvcmQ+PGtl
eXdvcmQ+UnVyYWwgUG9wdWxhdGlvbjwva2V5d29yZD48a2V5d29yZD4qU2VsZiBSZXBvcnQ8L2tl
eXdvcmQ+PGtleXdvcmQ+U2V4dWFsIEJlaGF2aW9yLypwc3ljaG9sb2d5PC9rZXl3b3JkPjxrZXl3
b3JkPlNvdXRoIEFmcmljYTwva2V5d29yZD48a2V5d29yZD5Zb3VuZyBBZHVsdDwva2V5d29yZD48
a2V5d29yZD5JbnRlcnZpZXcgbWV0aG9kczwva2V5d29yZD48a2V5d29yZD5NaXhlZC1tZXRob2Rz
PC9rZXl3b3JkPjxrZXl3b3JkPlJhbmRvbWl6ZWQgdHJpYWw8L2tleXdvcmQ+PGtleXdvcmQ+U2V4
dWFsIGJlaGF2aW91cjwva2V5d29yZD48a2V5d29yZD5TaW5nbGUtcGFwZXIgbWV0YS1hbmFseXNp
czwva2V5d29yZD48L2tleXdvcmRzPjxkYXRlcz48eWVhcj4yMDE3PC95ZWFyPjxwdWItZGF0ZXM+
PGRhdGU+QXVnIDE3PC9kYXRlPjwvcHViLWRhdGVzPjwvZGF0ZXM+PGlzYm4+MTQ3MS0yMjg4IChF
bGVjdHJvbmljKSYjeEQ7MTQ3MS0yMjg4IChMaW5raW5nKTwvaXNibj48YWNjZXNzaW9uLW51bT4y
ODgxODA1MzwvYWNjZXNzaW9uLW51bT48dXJscz48cmVsYXRlZC11cmxzPjx1cmw+aHR0cHM6Ly93
d3cubmNiaS5ubG0ubmloLmdvdi9wdWJtZWQvMjg4MTgwNTM8L3VybD48dXJsPmh0dHBzOi8vcG1j
Lm5jYmkubmxtLm5paC5nb3YvYXJ0aWNsZXMvUE1DNTU2MTU3OC9wZGYvMTI4NzRfMjAxN19BcnRp
Y2xlXzQwMy5wZGY8L3VybD48L3JlbGF0ZWQtdXJscz48L3VybHM+PGN1c3RvbTE+RVRISUNTIEFQ
UFJPVkFMIEFORCBDT05TRU5UIFRPIFBBUlRJQ0lQQVRFOiBFdGhpY2FsIGFwcHJvdmFsIGZvciB0
aGUgQUhSSSBzdXJ2ZWlsbGFuY2UgcHJvZ3JhbW1lIGhhcyBiZWVuIGdpdmVuIGJ5IHRoZSBVbml2
ZXJzaXR5IG9mIEt3YVp1bHUtTmF0YWwmYXBvcztzIEJpb21lZGljYWwgUmVzZWFyY2ggRXRoaWNz
IENvbW1pdHRlZSAocmVmIEJGMjMzLTA5KSBhbmQgaXMgcmVuZXdlZCBhbm51YWxseS4gVGhpcyBu
ZXN0ZWQgc3R1ZHkgd2FzIGFwcHJvdmVkIGFzIGFuIGFtZW5kbWVudCB0byB0aGUgb3ZlcmFsbCBz
dXJ2ZWlsbGFuY2UgcHJvZ3JhbW1lLiBXcml0dGVuIGluZm9ybWVkIGNvbnNlbnQgd2FzIG9idGFp
bmVkIGZyb20gYWxsIHBhcnRpY2lwYW50cyBpbiB0aGUgc3R1ZHkgcHJlc2VudGVkIGluIHRoaXMg
cGFwZXIuIENPTlNFTlQgRk9SIFBVQkxJQ0FUSU9OOiBOb3QgYXBwbGljYWJsZS4gQ09NUEVUSU5H
IElOVEVSRVNUUzogVGhlIGF1dGhvcnMgZGVjbGFyZSB0aGF0IHRoZXkgaGF2ZSBubyBjb21wZXRp
bmcgaW50ZXJlc3RzLiBQVUJMSVNIRVImYXBvcztTIE5PVEU6IFNwcmluZ2VyIE5hdHVyZSByZW1h
aW5zIG5ldXRyYWwgd2l0aCByZWdhcmQgdG8ganVyaXNkaWN0aW9uYWwgY2xhaW1zIGluIHB1Ymxp
c2hlZCBtYXBzIGFuZCBpbnN0aXR1dGlvbmFsIGFmZmlsaWF0aW9ucy48L2N1c3RvbTE+PGN1c3Rv
bTI+UE1DNTU2MTU3ODwvY3VzdG9tMj48ZWxlY3Ryb25pYy1yZXNvdXJjZS1udW0+MTAuMTE4Ni9z
MTI4NzQtMDE3LTA0MDMtODwvZWxlY3Ryb25pYy1yZXNvdXJjZS1udW0+PHJlbW90ZS1kYXRhYmFz
ZS1uYW1lPk1lZGxpbmU8L3JlbW90ZS1kYXRhYmFzZS1uYW1lPjxyZW1vdGUtZGF0YWJhc2UtcHJv
dmlkZXI+TkxNPC9yZW1vdGUtZGF0YWJhc2UtcHJvdmlkZXI+PC9yZWNvcmQ+PC9DaXRlPjwvRW5k
Tm90ZT5=
</w:fldData>
        </w:fldChar>
      </w:r>
      <w:r w:rsidR="009448ED">
        <w:instrText xml:space="preserve"> ADDIN EN.CITE.DATA </w:instrText>
      </w:r>
      <w:r w:rsidR="009448ED">
        <w:fldChar w:fldCharType="end"/>
      </w:r>
      <w:r w:rsidR="00F129D8">
        <w:fldChar w:fldCharType="separate"/>
      </w:r>
      <w:r w:rsidR="009448ED" w:rsidRPr="009448ED">
        <w:rPr>
          <w:noProof/>
          <w:vertAlign w:val="superscript"/>
        </w:rPr>
        <w:t>45</w:t>
      </w:r>
      <w:r w:rsidR="00F129D8">
        <w:fldChar w:fldCharType="end"/>
      </w:r>
      <w:r w:rsidR="00614943" w:rsidRPr="00025CFF">
        <w:t xml:space="preserve">. </w:t>
      </w:r>
      <w:r w:rsidR="00614943">
        <w:t xml:space="preserve"> </w:t>
      </w:r>
      <w:r w:rsidR="00025CFF" w:rsidRPr="00025CFF">
        <w:t xml:space="preserve">Differences in the local meaning ascribed to descriptions of partners, alongside social desirability bias, may have led to the quite large differences in the prevalence of reported partner types. </w:t>
      </w:r>
      <w:r w:rsidR="0013739B">
        <w:t>Finding</w:t>
      </w:r>
      <w:r w:rsidRPr="009B416C">
        <w:t xml:space="preserve"> coherent associations between several hypothesised risk factors and HIV incidence shows the measures</w:t>
      </w:r>
      <w:r w:rsidR="00F81DBB">
        <w:t>, even if inaccurate,</w:t>
      </w:r>
      <w:r w:rsidRPr="009B416C">
        <w:t xml:space="preserve"> are capturing differences in HIV risk. </w:t>
      </w:r>
      <w:r w:rsidR="00025CFF">
        <w:t xml:space="preserve"> </w:t>
      </w:r>
    </w:p>
    <w:p w14:paraId="0FBD5030" w14:textId="7536D0D8" w:rsidR="00026ACA" w:rsidRDefault="003C15B9" w:rsidP="009C3C97">
      <w:r>
        <w:t xml:space="preserve">The associations identified here related to new infections that </w:t>
      </w:r>
      <w:r w:rsidR="00E34C43">
        <w:t xml:space="preserve">occurred between 2005 and 2016 and the risks we have identified may be less important </w:t>
      </w:r>
      <w:r w:rsidR="00F81DBB">
        <w:t>today</w:t>
      </w:r>
      <w:r w:rsidR="00E34C43">
        <w:t>. Treatment was available for this entire period though availability was limited in some studies before 2010 and treatment</w:t>
      </w:r>
      <w:r w:rsidR="001258D9">
        <w:t xml:space="preserve"> eligibility expanded over time</w:t>
      </w:r>
      <w:r w:rsidR="00E34C43">
        <w:t xml:space="preserve">. </w:t>
      </w:r>
      <w:r w:rsidR="0041486B">
        <w:t>Sensitivity</w:t>
      </w:r>
      <w:r w:rsidR="00B970EF">
        <w:t xml:space="preserve"> analysis limited to 2013-16 data suggests that the risk factors in that period were similar to those identified for the whole period.</w:t>
      </w:r>
      <w:r w:rsidR="00DB050B">
        <w:t xml:space="preserve">  </w:t>
      </w:r>
      <w:r w:rsidR="00D52C3C">
        <w:t>M</w:t>
      </w:r>
      <w:r w:rsidR="00DB050B">
        <w:t xml:space="preserve">any were identified as risks in the late 1990s and early 2000s, at very different phases of the epidemic. </w:t>
      </w:r>
      <w:bookmarkStart w:id="14" w:name="_Hlk210660732"/>
      <w:r w:rsidR="0066263C">
        <w:t>Th</w:t>
      </w:r>
      <w:r w:rsidR="002F786F">
        <w:t>is consistency over time could mean that they remain important going forwards</w:t>
      </w:r>
      <w:r w:rsidR="00F81872">
        <w:t>.</w:t>
      </w:r>
      <w:bookmarkEnd w:id="14"/>
      <w:r w:rsidR="002F786F">
        <w:t xml:space="preserve"> </w:t>
      </w:r>
      <w:r w:rsidR="0066263C">
        <w:t xml:space="preserve">. </w:t>
      </w:r>
      <w:r w:rsidR="00DB050B">
        <w:t xml:space="preserve">  A</w:t>
      </w:r>
      <w:r w:rsidR="0066263C">
        <w:t>n</w:t>
      </w:r>
      <w:r w:rsidR="00DB050B">
        <w:t xml:space="preserve"> analysis of</w:t>
      </w:r>
      <w:r w:rsidR="0066263C">
        <w:t xml:space="preserve"> slightly more recent</w:t>
      </w:r>
      <w:r w:rsidR="00DB050B">
        <w:t xml:space="preserve"> PHIA data</w:t>
      </w:r>
      <w:r w:rsidR="0066263C">
        <w:t xml:space="preserve"> </w:t>
      </w:r>
      <w:r w:rsidR="00DB050B">
        <w:t xml:space="preserve">found only two risk factors for women, </w:t>
      </w:r>
      <w:r w:rsidR="00DB050B" w:rsidRPr="00DB050B">
        <w:t>living in a subnational area with high</w:t>
      </w:r>
      <w:r w:rsidR="00DB050B">
        <w:t xml:space="preserve"> </w:t>
      </w:r>
      <w:r w:rsidR="00DB050B" w:rsidRPr="00DB050B">
        <w:t xml:space="preserve">HIV-1 viremia and having a </w:t>
      </w:r>
      <w:r w:rsidR="00DB050B">
        <w:t xml:space="preserve">non-cohabiting </w:t>
      </w:r>
      <w:r w:rsidR="00DB050B" w:rsidRPr="00DB050B">
        <w:t>partner</w:t>
      </w:r>
      <w:r w:rsidR="00DB050B">
        <w:t xml:space="preserve"> but this was based on a </w:t>
      </w:r>
      <w:r w:rsidR="0066263C">
        <w:t>small number of recent infections which may have precluded identification of other risks</w:t>
      </w:r>
      <w:r w:rsidR="0041486B">
        <w:t>.</w:t>
      </w:r>
      <w:r w:rsidR="00600572">
        <w:fldChar w:fldCharType="begin">
          <w:fldData xml:space="preserve">PEVuZE5vdGU+PENpdGU+PEF1dGhvcj5Sb3NlbmJlcmc8L0F1dGhvcj48WWVhcj4yMDI0PC9ZZWFy
PjxSZWNOdW0+MzU8L1JlY051bT48RGlzcGxheVRleHQ+PHN0eWxlIGZhY2U9InN1cGVyc2NyaXB0
Ij40Njwvc3R5bGU+PC9EaXNwbGF5VGV4dD48cmVjb3JkPjxyZWMtbnVtYmVyPjM1PC9yZWMtbnVt
YmVyPjxmb3JlaWduLWtleXM+PGtleSBhcHA9IkVOIiBkYi1pZD0iNWV0djJzcnM4dGZ3cHJlMjJm
bDUyeDk5d3RwZHN6YXpzemVkIiB0aW1lc3RhbXA9IjE3MjY1MTEwMjUiPjM1PC9rZXk+PC9mb3Jl
aWduLWtleXM+PHJlZi10eXBlIG5hbWU9IkpvdXJuYWwgQXJ0aWNsZSI+MTc8L3JlZi10eXBlPjxj
b250cmlidXRvcnM+PGF1dGhvcnM+PGF1dGhvcj5Sb3NlbmJlcmcsIE5vcmEgRTwvYXV0aG9yPjxh
dXRob3I+U2hvb2stU2EsIEJvbm5pZSBFPC9hdXRob3I+PGF1dGhvcj5Zb3VuZywgQW1iZXIgTTwv
YXV0aG9yPjxhdXRob3I+Wm91LCBZYXRpbmc8L2F1dGhvcj48YXV0aG9yPlN0cmFuaXgtQ2hpYmFu
ZGEsIEx5bmRhPC9hdXRob3I+PGF1dGhvcj5Zb3RlYmllbmcsIE1hcmNlbDwvYXV0aG9yPjxhdXRo
b3I+U2FtLUFndWR1LCBOYWRpYSBBPC9hdXRob3I+PGF1dGhvcj5QaGlyaSwgU2FtIEo8L2F1dGhv
cj48YXV0aG9yPk11dGFsZSwgV2lsYnJvYWQ8L2F1dGhvcj48YXV0aG9yPkJla2tlciwgTGluZGEt
R2FpbDwvYXV0aG9yPjxhdXRob3I+Q2hhcnVyYXQsIE1hbmhhdHRhbiBFPC9hdXRob3I+PGF1dGhv
cj5Nb3lvLCBTaXp1bHU8L2F1dGhvcj48YXV0aG9yPlp1bWEsIEtoYW5nZWxhbmk8L2F1dGhvcj48
YXV0aG9yPkp1c3RtYW4sIEplc3NpY2E8L2F1dGhvcj48YXV0aG9yPkh1ZGdlbnMsIE1pY2hhZWwg
RzwvYXV0aG9yPjxhdXRob3I+Q2hpLCBCZW5qYW1pbiBIPC9hdXRob3I+PC9hdXRob3JzPjwvY29u
dHJpYnV0b3JzPjx0aXRsZXM+PHRpdGxlPkEgSHVtYW4gSW1tdW5vZGVmaWNpZW5jeSBWaXJ1cyBU
eXBlIDEgUmlzayBBc3Nlc3NtZW50IFRvb2wgZm9yIFdvbWVuIEFnZWQgMTXigJM0OSBZZWFycyBp
biBBZnJpY2FuIENvdW50cmllczogQSBQb29sZWQgQW5hbHlzaXMgQWNyb3NzIDE1IE5hdGlvbmFs
bHkgUmVwcmVzZW50YXRpdmUgU3VydmV5czwvdGl0bGU+PHNlY29uZGFyeS10aXRsZT5DbGluaWNh
bCBJbmZlY3Rpb3VzIERpc2Vhc2VzPC9zZWNvbmRhcnktdGl0bGU+PC90aXRsZXM+PHBlcmlvZGlj
YWw+PGZ1bGwtdGl0bGU+Q2xpbmljYWwgSW5mZWN0aW91cyBEaXNlYXNlczwvZnVsbC10aXRsZT48
L3BlcmlvZGljYWw+PGRhdGVzPjx5ZWFyPjIwMjQ8L3llYXI+PC9kYXRlcz48aXNibj4xMDU4LTQ4
Mzg8L2lzYm4+PHVybHM+PHJlbGF0ZWQtdXJscz48dXJsPmh0dHBzOi8vZG9pLm9yZy8xMC4xMDkz
L2NpZC9jaWFlMjExPC91cmw+PHVybD5odHRwczovL3dhdGVybWFyay5zaWx2ZXJjaGFpci5jb20v
Y2lhZTIxMS5wZGY/dG9rZW49QVFFQ0FIaTIwOEJFNDlPb2FuOWtraFdfRXJjeTdEbTNaTF85Q2Yz
cWZLQWM0ODV5c2dBQUEzQXdnZ05zQmdrcWhraUc5dzBCQndhZ2dnTmRNSUlEV1FJQkFEQ0NBMUlH
Q1NxR1NJYjNEUUVIQVRBZUJnbGdoa2dCWlFNRUFTNHdFUVFNLUgzNDFfcWVBZUJXZWxiQ0FnRVFn
SUlESTlVdllaRmJ2aElSOG5NcENJbVF3amlZVVgxVm9DazM0WG5jbFI5WlByelVNZFU3Qy16eVhV
N1gxWjF2NmRrVEg4Ty1hbmwzSzVfUkF3X29FN2ZLTTQ0eTljQ2hiUUg3Y0FqSEhVa3kyRDkzTVF5
MFBwWHQ3dG5TdjkyTENrb0syRnEyc1hIbnFwb19feDVNQ0FrSUFOTEdGdFY5bzZLRjVkbUlKbnpa
UTYzLVVMR1ZfZUtBVVpFcHBNRG54VlNMeGJYN2k5bEFTWVhseHZhQkRlMTJBTk5xS0Y2SEhNRHNm
UFA1cGo0VVNpblU3cUZCa1RhdU1YaUplbkdGWGxieG1hcmVMUEVNajh3WHNrLTRRWDFpRG9pUlFS
eURlUzI4M2pXRnRrTlVGcUZxYWdHNllianRMRlQtemtpNkVRN1VhbGxEdlJ1c3BsbndhME9yNUNp
OXE3R1UxYlJPRWluSXZXNEJGRXEtVW41RTBWU293ZEJCdU9HOUdrRUhkcXZYMlR0VThjdXdJNGd6
aWQycDJnZVdqRmxCb2tOR2lCS3poMnpqMVR1bHkxMmNNUy05VktNaWcwLVFVNkM4SHY1UG1ZclZK
RVVvNWJFY0RmVTlBdEYyZkdBLTFTUEpuZjBxY2puR2IzV1dDc251b3RNRXdJNnZFNkNwMXJhNXNm
UDRIQllwX3hYNjdkRG4yVVFBek9sVzhZM0NlWTZwQURFNUhXWU1nU2FkVXk1bll6MS1ELUQyWVdm
czR4b0FKQjdCSERYYjk2cGt6VVBZdUtXVlgyLXl3WEFoLTY0ZWhZVUtRSm40UFNDNXF5NGVGVnVR
b1E1S0NQb1JqNFpodGJ4ZVh5V0hJWlNHd1VDRVhvXzRGV2pLVzMza3BtNnpOdkdwci15aFVuY2hG
OFd3MF9jdHNsYlJfZ2FsTEFmWEl0bWw3MWNQclBGcHlvaGJMd21oX0VHWUtFa1lQNDRoenhhY1hz
cllGSV9lQWR6UlIxM3VHTDczOGxNZFFtM21DdHpNNVFFVWVreUoyQnA3dXdwcmxzdEhZTHdyaWtf
UXFYZWVzM1FkQldtcGw5bFNSbHJteEt6cjlDbzcwcUpXT1c3a3B0SVRuVG5aMjllaHAxZl93VTY4
VGxkYnJtZS1GeDltR1VaNlczN2swZWpoeVdYX3ZrOFE5RDV3ZEgxLVNWV0RBY2s4U2dtRlhWb3Z2
YlM1ZWYzSGcyWnk3Mi1OMmhrYzh0QUJHRnU5ZmdsZnNpR2l5cjFOdTA4YlBXd2dsZ2gxNHYwaHY5
ZE9mY2lGVUxBN1BIRXVlSkljdE9aZi1YTHRzS0gzQ2ZaakZraGJONVVHLVZRYzlzclBHenpLVjdq
Y0xMTlNvRV9pdXJkN0N6d2pDNVBjVVNpSEV1TDhJeVpQbnFoRlQzOTY4UnRDYTlzdDwvdXJsPjwv
cmVsYXRlZC11cmxzPjwvdXJscz48Y3VzdG9tMT5jaWFlMjExPC9jdXN0b20xPjxlbGVjdHJvbmlj
LXJlc291cmNlLW51bT4xMC4xMDkzL2NpZC9jaWFlMjExPC9lbGVjdHJvbmljLXJlc291cmNlLW51
bT48YWNjZXNzLWRhdGU+OS8xNi8yMDI0PC9hY2Nlc3MtZGF0ZT48L3JlY29yZD48L0NpdGU+PC9F
bmROb3RlPgB=
</w:fldData>
        </w:fldChar>
      </w:r>
      <w:r w:rsidR="009448ED">
        <w:instrText xml:space="preserve"> ADDIN EN.CITE </w:instrText>
      </w:r>
      <w:r w:rsidR="009448ED">
        <w:fldChar w:fldCharType="begin">
          <w:fldData xml:space="preserve">PEVuZE5vdGU+PENpdGU+PEF1dGhvcj5Sb3NlbmJlcmc8L0F1dGhvcj48WWVhcj4yMDI0PC9ZZWFy
PjxSZWNOdW0+MzU8L1JlY051bT48RGlzcGxheVRleHQ+PHN0eWxlIGZhY2U9InN1cGVyc2NyaXB0
Ij40Njwvc3R5bGU+PC9EaXNwbGF5VGV4dD48cmVjb3JkPjxyZWMtbnVtYmVyPjM1PC9yZWMtbnVt
YmVyPjxmb3JlaWduLWtleXM+PGtleSBhcHA9IkVOIiBkYi1pZD0iNWV0djJzcnM4dGZ3cHJlMjJm
bDUyeDk5d3RwZHN6YXpzemVkIiB0aW1lc3RhbXA9IjE3MjY1MTEwMjUiPjM1PC9rZXk+PC9mb3Jl
aWduLWtleXM+PHJlZi10eXBlIG5hbWU9IkpvdXJuYWwgQXJ0aWNsZSI+MTc8L3JlZi10eXBlPjxj
b250cmlidXRvcnM+PGF1dGhvcnM+PGF1dGhvcj5Sb3NlbmJlcmcsIE5vcmEgRTwvYXV0aG9yPjxh
dXRob3I+U2hvb2stU2EsIEJvbm5pZSBFPC9hdXRob3I+PGF1dGhvcj5Zb3VuZywgQW1iZXIgTTwv
YXV0aG9yPjxhdXRob3I+Wm91LCBZYXRpbmc8L2F1dGhvcj48YXV0aG9yPlN0cmFuaXgtQ2hpYmFu
ZGEsIEx5bmRhPC9hdXRob3I+PGF1dGhvcj5Zb3RlYmllbmcsIE1hcmNlbDwvYXV0aG9yPjxhdXRo
b3I+U2FtLUFndWR1LCBOYWRpYSBBPC9hdXRob3I+PGF1dGhvcj5QaGlyaSwgU2FtIEo8L2F1dGhv
cj48YXV0aG9yPk11dGFsZSwgV2lsYnJvYWQ8L2F1dGhvcj48YXV0aG9yPkJla2tlciwgTGluZGEt
R2FpbDwvYXV0aG9yPjxhdXRob3I+Q2hhcnVyYXQsIE1hbmhhdHRhbiBFPC9hdXRob3I+PGF1dGhv
cj5Nb3lvLCBTaXp1bHU8L2F1dGhvcj48YXV0aG9yPlp1bWEsIEtoYW5nZWxhbmk8L2F1dGhvcj48
YXV0aG9yPkp1c3RtYW4sIEplc3NpY2E8L2F1dGhvcj48YXV0aG9yPkh1ZGdlbnMsIE1pY2hhZWwg
RzwvYXV0aG9yPjxhdXRob3I+Q2hpLCBCZW5qYW1pbiBIPC9hdXRob3I+PC9hdXRob3JzPjwvY29u
dHJpYnV0b3JzPjx0aXRsZXM+PHRpdGxlPkEgSHVtYW4gSW1tdW5vZGVmaWNpZW5jeSBWaXJ1cyBU
eXBlIDEgUmlzayBBc3Nlc3NtZW50IFRvb2wgZm9yIFdvbWVuIEFnZWQgMTXigJM0OSBZZWFycyBp
biBBZnJpY2FuIENvdW50cmllczogQSBQb29sZWQgQW5hbHlzaXMgQWNyb3NzIDE1IE5hdGlvbmFs
bHkgUmVwcmVzZW50YXRpdmUgU3VydmV5czwvdGl0bGU+PHNlY29uZGFyeS10aXRsZT5DbGluaWNh
bCBJbmZlY3Rpb3VzIERpc2Vhc2VzPC9zZWNvbmRhcnktdGl0bGU+PC90aXRsZXM+PHBlcmlvZGlj
YWw+PGZ1bGwtdGl0bGU+Q2xpbmljYWwgSW5mZWN0aW91cyBEaXNlYXNlczwvZnVsbC10aXRsZT48
L3BlcmlvZGljYWw+PGRhdGVzPjx5ZWFyPjIwMjQ8L3llYXI+PC9kYXRlcz48aXNibj4xMDU4LTQ4
Mzg8L2lzYm4+PHVybHM+PHJlbGF0ZWQtdXJscz48dXJsPmh0dHBzOi8vZG9pLm9yZy8xMC4xMDkz
L2NpZC9jaWFlMjExPC91cmw+PHVybD5odHRwczovL3dhdGVybWFyay5zaWx2ZXJjaGFpci5jb20v
Y2lhZTIxMS5wZGY/dG9rZW49QVFFQ0FIaTIwOEJFNDlPb2FuOWtraFdfRXJjeTdEbTNaTF85Q2Yz
cWZLQWM0ODV5c2dBQUEzQXdnZ05zQmdrcWhraUc5dzBCQndhZ2dnTmRNSUlEV1FJQkFEQ0NBMUlH
Q1NxR1NJYjNEUUVIQVRBZUJnbGdoa2dCWlFNRUFTNHdFUVFNLUgzNDFfcWVBZUJXZWxiQ0FnRVFn
SUlESTlVdllaRmJ2aElSOG5NcENJbVF3amlZVVgxVm9DazM0WG5jbFI5WlByelVNZFU3Qy16eVhV
N1gxWjF2NmRrVEg4Ty1hbmwzSzVfUkF3X29FN2ZLTTQ0eTljQ2hiUUg3Y0FqSEhVa3kyRDkzTVF5
MFBwWHQ3dG5TdjkyTENrb0syRnEyc1hIbnFwb19feDVNQ0FrSUFOTEdGdFY5bzZLRjVkbUlKbnpa
UTYzLVVMR1ZfZUtBVVpFcHBNRG54VlNMeGJYN2k5bEFTWVhseHZhQkRlMTJBTk5xS0Y2SEhNRHNm
UFA1cGo0VVNpblU3cUZCa1RhdU1YaUplbkdGWGxieG1hcmVMUEVNajh3WHNrLTRRWDFpRG9pUlFS
eURlUzI4M2pXRnRrTlVGcUZxYWdHNllianRMRlQtemtpNkVRN1VhbGxEdlJ1c3BsbndhME9yNUNp
OXE3R1UxYlJPRWluSXZXNEJGRXEtVW41RTBWU293ZEJCdU9HOUdrRUhkcXZYMlR0VThjdXdJNGd6
aWQycDJnZVdqRmxCb2tOR2lCS3poMnpqMVR1bHkxMmNNUy05VktNaWcwLVFVNkM4SHY1UG1ZclZK
RVVvNWJFY0RmVTlBdEYyZkdBLTFTUEpuZjBxY2puR2IzV1dDc251b3RNRXdJNnZFNkNwMXJhNXNm
UDRIQllwX3hYNjdkRG4yVVFBek9sVzhZM0NlWTZwQURFNUhXWU1nU2FkVXk1bll6MS1ELUQyWVdm
czR4b0FKQjdCSERYYjk2cGt6VVBZdUtXVlgyLXl3WEFoLTY0ZWhZVUtRSm40UFNDNXF5NGVGVnVR
b1E1S0NQb1JqNFpodGJ4ZVh5V0hJWlNHd1VDRVhvXzRGV2pLVzMza3BtNnpOdkdwci15aFVuY2hG
OFd3MF9jdHNsYlJfZ2FsTEFmWEl0bWw3MWNQclBGcHlvaGJMd21oX0VHWUtFa1lQNDRoenhhY1hz
cllGSV9lQWR6UlIxM3VHTDczOGxNZFFtM21DdHpNNVFFVWVreUoyQnA3dXdwcmxzdEhZTHdyaWtf
UXFYZWVzM1FkQldtcGw5bFNSbHJteEt6cjlDbzcwcUpXT1c3a3B0SVRuVG5aMjllaHAxZl93VTY4
VGxkYnJtZS1GeDltR1VaNlczN2swZWpoeVdYX3ZrOFE5RDV3ZEgxLVNWV0RBY2s4U2dtRlhWb3Z2
YlM1ZWYzSGcyWnk3Mi1OMmhrYzh0QUJHRnU5ZmdsZnNpR2l5cjFOdTA4YlBXd2dsZ2gxNHYwaHY5
ZE9mY2lGVUxBN1BIRXVlSkljdE9aZi1YTHRzS0gzQ2ZaakZraGJONVVHLVZRYzlzclBHenpLVjdq
Y0xMTlNvRV9pdXJkN0N6d2pDNVBjVVNpSEV1TDhJeVpQbnFoRlQzOTY4UnRDYTlzdDwvdXJsPjwv
cmVsYXRlZC11cmxzPjwvdXJscz48Y3VzdG9tMT5jaWFlMjExPC9jdXN0b20xPjxlbGVjdHJvbmlj
LXJlc291cmNlLW51bT4xMC4xMDkzL2NpZC9jaWFlMjExPC9lbGVjdHJvbmljLXJlc291cmNlLW51
bT48YWNjZXNzLWRhdGU+OS8xNi8yMDI0PC9hY2Nlc3MtZGF0ZT48L3JlY29yZD48L0NpdGU+PC9F
bmROb3RlPgB=
</w:fldData>
        </w:fldChar>
      </w:r>
      <w:r w:rsidR="009448ED">
        <w:instrText xml:space="preserve"> ADDIN EN.CITE.DATA </w:instrText>
      </w:r>
      <w:r w:rsidR="009448ED">
        <w:fldChar w:fldCharType="end"/>
      </w:r>
      <w:r w:rsidR="00600572">
        <w:fldChar w:fldCharType="separate"/>
      </w:r>
      <w:r w:rsidR="009448ED" w:rsidRPr="009448ED">
        <w:rPr>
          <w:noProof/>
          <w:vertAlign w:val="superscript"/>
        </w:rPr>
        <w:t>46</w:t>
      </w:r>
      <w:r w:rsidR="00600572">
        <w:fldChar w:fldCharType="end"/>
      </w:r>
      <w:r w:rsidR="001258D9">
        <w:t xml:space="preserve">  </w:t>
      </w:r>
      <w:bookmarkStart w:id="15" w:name="_Hlk210733917"/>
      <w:r w:rsidR="001258D9">
        <w:t>There are</w:t>
      </w:r>
      <w:r w:rsidR="00125F40">
        <w:t xml:space="preserve"> no</w:t>
      </w:r>
      <w:r w:rsidR="001258D9">
        <w:t xml:space="preserve"> </w:t>
      </w:r>
      <w:r w:rsidR="007228BE">
        <w:t xml:space="preserve">studies with </w:t>
      </w:r>
      <w:r w:rsidR="001258D9">
        <w:t>recent</w:t>
      </w:r>
      <w:r w:rsidR="007228BE">
        <w:t>ly collected data</w:t>
      </w:r>
      <w:r w:rsidR="00125F40">
        <w:t xml:space="preserve"> </w:t>
      </w:r>
      <w:r w:rsidR="007228BE">
        <w:t>on</w:t>
      </w:r>
      <w:r w:rsidR="0041486B">
        <w:t xml:space="preserve"> HIV</w:t>
      </w:r>
      <w:r w:rsidR="001258D9">
        <w:t xml:space="preserve"> risk in the general population in sub-Saharan Africa.</w:t>
      </w:r>
      <w:bookmarkEnd w:id="15"/>
      <w:r w:rsidR="0041486B">
        <w:t xml:space="preserve"> This is likely explained by changing research priorities and funding, meaning more recent data are not available for most of the ALPHA cohorts, and due to the length of time it takes to harmonise data for multicountry studies. </w:t>
      </w:r>
      <w:r w:rsidR="00460A11">
        <w:t>Initiatives such as the A</w:t>
      </w:r>
      <w:r w:rsidR="0041486B">
        <w:t xml:space="preserve">frican </w:t>
      </w:r>
      <w:r w:rsidR="00460A11">
        <w:t>P</w:t>
      </w:r>
      <w:r w:rsidR="0041486B">
        <w:t xml:space="preserve">opulation </w:t>
      </w:r>
      <w:r w:rsidR="00460A11">
        <w:t>C</w:t>
      </w:r>
      <w:r w:rsidR="0041486B">
        <w:t xml:space="preserve">ohorts </w:t>
      </w:r>
      <w:r w:rsidR="00460A11">
        <w:t>C</w:t>
      </w:r>
      <w:r w:rsidR="0041486B">
        <w:t>onsortium will</w:t>
      </w:r>
      <w:r w:rsidR="00460A11">
        <w:t xml:space="preserve"> increase the speed with which results can be produced</w:t>
      </w:r>
      <w:r w:rsidR="008B7C63">
        <w:fldChar w:fldCharType="begin">
          <w:fldData xml:space="preserve">PEVuZE5vdGU+PENpdGU+PEF1dGhvcj5SYW1zYXk8L0F1dGhvcj48WWVhcj4yMDI0PC9ZZWFyPjxS
ZWNOdW0+NjI8L1JlY051bT48RGlzcGxheVRleHQ+PHN0eWxlIGZhY2U9InN1cGVyc2NyaXB0Ij40
Nzwvc3R5bGU+PC9EaXNwbGF5VGV4dD48cmVjb3JkPjxyZWMtbnVtYmVyPjYyPC9yZWMtbnVtYmVy
Pjxmb3JlaWduLWtleXM+PGtleSBhcHA9IkVOIiBkYi1pZD0iNWV0djJzcnM4dGZ3cHJlMjJmbDUy
eDk5d3RwZHN6YXpzemVkIiB0aW1lc3RhbXA9IjE3Mzc5MDkwMTkiPjYyPC9rZXk+PC9mb3JlaWdu
LWtleXM+PHJlZi10eXBlIG5hbWU9IkpvdXJuYWwgQXJ0aWNsZSI+MTc8L3JlZi10eXBlPjxjb250
cmlidXRvcnM+PGF1dGhvcnM+PGF1dGhvcj5SYW1zYXksIE0uPC9hdXRob3I+PGF1dGhvcj5DcmFt
cGluLCBBLiBDLjwvYXV0aG9yPjxhdXRob3I+QmF3YWgsIEEuIEEuPC9hdXRob3I+PGF1dGhvcj5H
aXRhdSwgRS48L2F1dGhvcj48YXV0aG9yPkhlcmJzdCwgSy48L2F1dGhvcj48L2F1dGhvcnM+PC9j
b250cmlidXRvcnM+PGF1dGgtYWRkcmVzcz5TeWRuZXkgQnJlbm5lciBJbnN0aXR1dGUgZm9yIE1v
bGVjdWxhciBCaW9zY2llbmNlLCBGYWN1bHR5IG9mIEhlYWx0aCBTY2llbmNlcywgVW5pdmVyc2l0
eSBvZiB0aGUgV2l0d2F0ZXJzcmFuZCwgSm9oYW5uZXNidXJnLCBTb3V0aCBBZnJpY2E7IGVtYWls
OiBtaWNoZWxlLnJhbXNheUB3aXRzLmFjLnphLiYjeEQ7TWFsYXdpIEVwaWRlbWlvbG9neSBhbmQg
SW50ZXJ2ZW50aW9uIFJlc2VhcmNoIFVuaXQsIExpbG9uZ3dlLCBNYWxhd2kuJiN4RDtSZWdpb25h
bCBJbnN0aXR1dGUgZm9yIFBvcHVsYXRpb24gU3R1ZGllcywgVW5pdmVyc2l0eSBvZiBHaGFuYSwg
QWNjcmEsIEdoYW5hLiYjeEQ7QWZyaWNhbiBQb3B1bGF0aW9uIGFuZCBIZWFsdGggUmVzZWFyY2gg
Q2VudGVyLCBOYWlyb2JpLCBLZW55YS4mI3hEO0FmcmljYSBIZWFsdGggUmVzZWFyY2ggSW5zdGl0
dXRlLCBEdXJiYW4sIFNvdXRoIEFmcmljYS4mI3hEO1NvdXRoIEFmcmljYW4gUG9wdWxhdGlvbiBS
ZXNlYXJjaCBJbmZyYXN0cnVjdHVyZSBOZXR3b3JrLCBEZXBhcnRtZW50IG9mIFNjaWVuY2UgYW5k
IElubm92YXRpb24gYW5kIFNvdXRoIEFmcmljYW4gTWVkaWNhbCBSZXNlYXJjaCBDb3VuY2lsLCBE
dXJiYW4sIFNvdXRoIEFmcmljYS48L2F1dGgtYWRkcmVzcz48dGl0bGVzPjx0aXRsZT5UaGUgVmFs
dWUgUHJvcG9zaXRpb24gb2YgQ29vcmRpbmF0ZWQgUG9wdWxhdGlvbiBDb2hvcnRzIEFjcm9zcyBB
ZnJpY2E8L3RpdGxlPjxzZWNvbmRhcnktdGl0bGU+QW5udSBSZXYgQmlvbWVkIERhdGEgU2NpPC9z
ZWNvbmRhcnktdGl0bGU+PC90aXRsZXM+PHBlcmlvZGljYWw+PGZ1bGwtdGl0bGU+QW5udSBSZXYg
QmlvbWVkIERhdGEgU2NpPC9mdWxsLXRpdGxlPjwvcGVyaW9kaWNhbD48cGFnZXM+Mjc3LTI5NDwv
cGFnZXM+PHZvbHVtZT43PC92b2x1bWU+PG51bWJlcj4xPC9udW1iZXI+PGtleXdvcmRzPjxrZXl3
b3JkPkh1bWFuczwva2V5d29yZD48a2V5d29yZD5BZnJpY2E8L2tleXdvcmQ+PGtleXdvcmQ+KkNv
aG9ydCBTdHVkaWVzPC9rZXl3b3JkPjxrZXl3b3JkPmhlYWx0aDwva2V5d29yZD48a2V5d29yZD5w
b3B1bGF0aW9uIGNvaG9ydHM8L2tleXdvcmQ+PGtleXdvcmQ+cmVzZWFyY2g8L2tleXdvcmQ+PGtl
eXdvcmQ+dmFsdWUgcHJvcG9zaXRpb248L2tleXdvcmQ+PC9rZXl3b3Jkcz48ZGF0ZXM+PHllYXI+
MjAyNDwveWVhcj48cHViLWRhdGVzPjxkYXRlPkF1ZzwvZGF0ZT48L3B1Yi1kYXRlcz48L2RhdGVz
Pjxpc2JuPjI1NzQtMzQxNCAoRWxlY3Ryb25pYykmI3hEOzI1NzQtMzQxNCAoTGlua2luZyk8L2lz
Ym4+PGFjY2Vzc2lvbi1udW0+MzkxNzg0MjM8L2FjY2Vzc2lvbi1udW0+PHVybHM+PHJlbGF0ZWQt
dXJscz48dXJsPmh0dHBzOi8vd3d3Lm5jYmkubmxtLm5paC5nb3YvcHVibWVkLzM5MTc4NDIzPC91
cmw+PC9yZWxhdGVkLXVybHM+PC91cmxzPjxlbGVjdHJvbmljLXJlc291cmNlLW51bT4xMC4xMTQ2
L2FubnVyZXYtYmlvZGF0YXNjaS0wMjA3MjItMDE1MDI2PC9lbGVjdHJvbmljLXJlc291cmNlLW51
bT48cmVtb3RlLWRhdGFiYXNlLW5hbWU+TWVkbGluZTwvcmVtb3RlLWRhdGFiYXNlLW5hbWU+PHJl
bW90ZS1kYXRhYmFzZS1wcm92aWRlcj5OTE08L3JlbW90ZS1kYXRhYmFzZS1wcm92aWRlcj48L3Jl
Y29yZD48L0NpdGU+PC9FbmROb3RlPn==
</w:fldData>
        </w:fldChar>
      </w:r>
      <w:r w:rsidR="009448ED">
        <w:instrText xml:space="preserve"> ADDIN EN.CITE </w:instrText>
      </w:r>
      <w:r w:rsidR="009448ED">
        <w:fldChar w:fldCharType="begin">
          <w:fldData xml:space="preserve">PEVuZE5vdGU+PENpdGU+PEF1dGhvcj5SYW1zYXk8L0F1dGhvcj48WWVhcj4yMDI0PC9ZZWFyPjxS
ZWNOdW0+NjI8L1JlY051bT48RGlzcGxheVRleHQ+PHN0eWxlIGZhY2U9InN1cGVyc2NyaXB0Ij40
Nzwvc3R5bGU+PC9EaXNwbGF5VGV4dD48cmVjb3JkPjxyZWMtbnVtYmVyPjYyPC9yZWMtbnVtYmVy
Pjxmb3JlaWduLWtleXM+PGtleSBhcHA9IkVOIiBkYi1pZD0iNWV0djJzcnM4dGZ3cHJlMjJmbDUy
eDk5d3RwZHN6YXpzemVkIiB0aW1lc3RhbXA9IjE3Mzc5MDkwMTkiPjYyPC9rZXk+PC9mb3JlaWdu
LWtleXM+PHJlZi10eXBlIG5hbWU9IkpvdXJuYWwgQXJ0aWNsZSI+MTc8L3JlZi10eXBlPjxjb250
cmlidXRvcnM+PGF1dGhvcnM+PGF1dGhvcj5SYW1zYXksIE0uPC9hdXRob3I+PGF1dGhvcj5DcmFt
cGluLCBBLiBDLjwvYXV0aG9yPjxhdXRob3I+QmF3YWgsIEEuIEEuPC9hdXRob3I+PGF1dGhvcj5H
aXRhdSwgRS48L2F1dGhvcj48YXV0aG9yPkhlcmJzdCwgSy48L2F1dGhvcj48L2F1dGhvcnM+PC9j
b250cmlidXRvcnM+PGF1dGgtYWRkcmVzcz5TeWRuZXkgQnJlbm5lciBJbnN0aXR1dGUgZm9yIE1v
bGVjdWxhciBCaW9zY2llbmNlLCBGYWN1bHR5IG9mIEhlYWx0aCBTY2llbmNlcywgVW5pdmVyc2l0
eSBvZiB0aGUgV2l0d2F0ZXJzcmFuZCwgSm9oYW5uZXNidXJnLCBTb3V0aCBBZnJpY2E7IGVtYWls
OiBtaWNoZWxlLnJhbXNheUB3aXRzLmFjLnphLiYjeEQ7TWFsYXdpIEVwaWRlbWlvbG9neSBhbmQg
SW50ZXJ2ZW50aW9uIFJlc2VhcmNoIFVuaXQsIExpbG9uZ3dlLCBNYWxhd2kuJiN4RDtSZWdpb25h
bCBJbnN0aXR1dGUgZm9yIFBvcHVsYXRpb24gU3R1ZGllcywgVW5pdmVyc2l0eSBvZiBHaGFuYSwg
QWNjcmEsIEdoYW5hLiYjeEQ7QWZyaWNhbiBQb3B1bGF0aW9uIGFuZCBIZWFsdGggUmVzZWFyY2gg
Q2VudGVyLCBOYWlyb2JpLCBLZW55YS4mI3hEO0FmcmljYSBIZWFsdGggUmVzZWFyY2ggSW5zdGl0
dXRlLCBEdXJiYW4sIFNvdXRoIEFmcmljYS4mI3hEO1NvdXRoIEFmcmljYW4gUG9wdWxhdGlvbiBS
ZXNlYXJjaCBJbmZyYXN0cnVjdHVyZSBOZXR3b3JrLCBEZXBhcnRtZW50IG9mIFNjaWVuY2UgYW5k
IElubm92YXRpb24gYW5kIFNvdXRoIEFmcmljYW4gTWVkaWNhbCBSZXNlYXJjaCBDb3VuY2lsLCBE
dXJiYW4sIFNvdXRoIEFmcmljYS48L2F1dGgtYWRkcmVzcz48dGl0bGVzPjx0aXRsZT5UaGUgVmFs
dWUgUHJvcG9zaXRpb24gb2YgQ29vcmRpbmF0ZWQgUG9wdWxhdGlvbiBDb2hvcnRzIEFjcm9zcyBB
ZnJpY2E8L3RpdGxlPjxzZWNvbmRhcnktdGl0bGU+QW5udSBSZXYgQmlvbWVkIERhdGEgU2NpPC9z
ZWNvbmRhcnktdGl0bGU+PC90aXRsZXM+PHBlcmlvZGljYWw+PGZ1bGwtdGl0bGU+QW5udSBSZXYg
QmlvbWVkIERhdGEgU2NpPC9mdWxsLXRpdGxlPjwvcGVyaW9kaWNhbD48cGFnZXM+Mjc3LTI5NDwv
cGFnZXM+PHZvbHVtZT43PC92b2x1bWU+PG51bWJlcj4xPC9udW1iZXI+PGtleXdvcmRzPjxrZXl3
b3JkPkh1bWFuczwva2V5d29yZD48a2V5d29yZD5BZnJpY2E8L2tleXdvcmQ+PGtleXdvcmQ+KkNv
aG9ydCBTdHVkaWVzPC9rZXl3b3JkPjxrZXl3b3JkPmhlYWx0aDwva2V5d29yZD48a2V5d29yZD5w
b3B1bGF0aW9uIGNvaG9ydHM8L2tleXdvcmQ+PGtleXdvcmQ+cmVzZWFyY2g8L2tleXdvcmQ+PGtl
eXdvcmQ+dmFsdWUgcHJvcG9zaXRpb248L2tleXdvcmQ+PC9rZXl3b3Jkcz48ZGF0ZXM+PHllYXI+
MjAyNDwveWVhcj48cHViLWRhdGVzPjxkYXRlPkF1ZzwvZGF0ZT48L3B1Yi1kYXRlcz48L2RhdGVz
Pjxpc2JuPjI1NzQtMzQxNCAoRWxlY3Ryb25pYykmI3hEOzI1NzQtMzQxNCAoTGlua2luZyk8L2lz
Ym4+PGFjY2Vzc2lvbi1udW0+MzkxNzg0MjM8L2FjY2Vzc2lvbi1udW0+PHVybHM+PHJlbGF0ZWQt
dXJscz48dXJsPmh0dHBzOi8vd3d3Lm5jYmkubmxtLm5paC5nb3YvcHVibWVkLzM5MTc4NDIzPC91
cmw+PC9yZWxhdGVkLXVybHM+PC91cmxzPjxlbGVjdHJvbmljLXJlc291cmNlLW51bT4xMC4xMTQ2
L2FubnVyZXYtYmlvZGF0YXNjaS0wMjA3MjItMDE1MDI2PC9lbGVjdHJvbmljLXJlc291cmNlLW51
bT48cmVtb3RlLWRhdGFiYXNlLW5hbWU+TWVkbGluZTwvcmVtb3RlLWRhdGFiYXNlLW5hbWU+PHJl
bW90ZS1kYXRhYmFzZS1wcm92aWRlcj5OTE08L3JlbW90ZS1kYXRhYmFzZS1wcm92aWRlcj48L3Jl
Y29yZD48L0NpdGU+PC9FbmROb3RlPn==
</w:fldData>
        </w:fldChar>
      </w:r>
      <w:r w:rsidR="009448ED">
        <w:instrText xml:space="preserve"> ADDIN EN.CITE.DATA </w:instrText>
      </w:r>
      <w:r w:rsidR="009448ED">
        <w:fldChar w:fldCharType="end"/>
      </w:r>
      <w:r w:rsidR="008B7C63">
        <w:fldChar w:fldCharType="separate"/>
      </w:r>
      <w:r w:rsidR="009448ED" w:rsidRPr="009448ED">
        <w:rPr>
          <w:noProof/>
          <w:vertAlign w:val="superscript"/>
        </w:rPr>
        <w:t>47</w:t>
      </w:r>
      <w:r w:rsidR="008B7C63">
        <w:fldChar w:fldCharType="end"/>
      </w:r>
      <w:r w:rsidR="00460A11">
        <w:t>.</w:t>
      </w:r>
    </w:p>
    <w:p w14:paraId="13EE2847" w14:textId="02817512" w:rsidR="00AC0992" w:rsidRPr="009B416C" w:rsidRDefault="00A307CF" w:rsidP="009C3C97">
      <w:r>
        <w:t>We observed a</w:t>
      </w:r>
      <w:r w:rsidR="00AC0992">
        <w:t xml:space="preserve"> large number of respondents,</w:t>
      </w:r>
      <w:r w:rsidR="00D52C3C">
        <w:t xml:space="preserve"> but</w:t>
      </w:r>
      <w:r w:rsidR="00AC0992">
        <w:t xml:space="preserve"> they c</w:t>
      </w:r>
      <w:r>
        <w:t>a</w:t>
      </w:r>
      <w:r w:rsidR="00AC0992">
        <w:t xml:space="preserve">me from just eight districts in six countries </w:t>
      </w:r>
      <w:r>
        <w:t>so</w:t>
      </w:r>
      <w:r w:rsidR="00AC0992">
        <w:t xml:space="preserve"> may not represent the experience elsewhere in these countries, or in other countries in the region. That the results are stable across the different studies, which represent a diverse range of peoples, gives us confidence that these findings can be more widely applicable. </w:t>
      </w:r>
    </w:p>
    <w:p w14:paraId="28FAA1A8" w14:textId="092A1951" w:rsidR="00373361" w:rsidRDefault="00DE67A3" w:rsidP="009C3C97">
      <w:r>
        <w:t>Our</w:t>
      </w:r>
      <w:r w:rsidR="001258D9" w:rsidRPr="00DE67A3">
        <w:t xml:space="preserve"> results raise the possibility that the timing of </w:t>
      </w:r>
      <w:r>
        <w:t xml:space="preserve">prevention </w:t>
      </w:r>
      <w:r w:rsidR="001258D9" w:rsidRPr="00DE67A3">
        <w:t>intervention relative to behaviour might be important</w:t>
      </w:r>
      <w:r>
        <w:t>. T</w:t>
      </w:r>
      <w:r w:rsidR="001258D9" w:rsidRPr="00DE67A3">
        <w:t>he importance of new partnerships and former marriage suggests that the liminal periods around partnerships</w:t>
      </w:r>
      <w:r w:rsidR="00544D3E">
        <w:t>’ beginning and end</w:t>
      </w:r>
      <w:r w:rsidR="001258D9" w:rsidRPr="00DE67A3">
        <w:t xml:space="preserve"> could be the start of periods of increased risk.  The identification of community level</w:t>
      </w:r>
      <w:r>
        <w:t xml:space="preserve"> risk</w:t>
      </w:r>
      <w:r w:rsidR="001258D9" w:rsidRPr="00DE67A3">
        <w:t xml:space="preserve"> factors</w:t>
      </w:r>
      <w:r>
        <w:t xml:space="preserve"> </w:t>
      </w:r>
      <w:r w:rsidR="001258D9" w:rsidRPr="00DE67A3">
        <w:t xml:space="preserve">risk point to the utility of using community characteristics to </w:t>
      </w:r>
      <w:r>
        <w:t>target prevention</w:t>
      </w:r>
      <w:r w:rsidR="001258D9" w:rsidRPr="00DE67A3">
        <w:t xml:space="preserve">, perhaps before individual behaviour escalates risk, and </w:t>
      </w:r>
      <w:r>
        <w:t>even</w:t>
      </w:r>
      <w:r w:rsidR="001258D9" w:rsidRPr="00DE67A3">
        <w:t xml:space="preserve"> </w:t>
      </w:r>
      <w:r w:rsidR="00EF4382">
        <w:t xml:space="preserve">of </w:t>
      </w:r>
      <w:r w:rsidR="001258D9" w:rsidRPr="00DE67A3">
        <w:t xml:space="preserve">altering these characteristics to ameliorate that increased risk.  </w:t>
      </w:r>
      <w:r w:rsidR="00373361" w:rsidRPr="00DE67A3">
        <w:t xml:space="preserve">Other authors have shown </w:t>
      </w:r>
      <w:r w:rsidR="001B442B">
        <w:t>substantial age and spatial variation in the prevalence of risk factors</w:t>
      </w:r>
      <w:r w:rsidR="00600572">
        <w:fldChar w:fldCharType="begin"/>
      </w:r>
      <w:r w:rsidR="009448ED">
        <w:instrText xml:space="preserve"> ADDIN EN.CITE &lt;EndNote&gt;&lt;Cite&gt;&lt;Author&gt;Howes&lt;/Author&gt;&lt;Year&gt;2023&lt;/Year&gt;&lt;RecNum&gt;54&lt;/RecNum&gt;&lt;DisplayText&gt;&lt;style face="superscript"&gt;48&lt;/style&gt;&lt;/DisplayText&gt;&lt;record&gt;&lt;rec-number&gt;54&lt;/rec-number&gt;&lt;foreign-keys&gt;&lt;key app="EN" db-id="5etv2srs8tfwpre22fl52x99wtpdszazszed" timestamp="1726567749"&gt;54&lt;/key&gt;&lt;/foreign-keys&gt;&lt;ref-type name="Journal Article"&gt;17&lt;/ref-type&gt;&lt;contributors&gt;&lt;authors&gt;&lt;author&gt;Howes, Adam&lt;/author&gt;&lt;author&gt;Risher, Kathryn A.&lt;/author&gt;&lt;author&gt;Nguyen, Van Kính&lt;/author&gt;&lt;author&gt;Stevens, Oliver&lt;/author&gt;&lt;author&gt;Jia, Katherine M.&lt;/author&gt;&lt;author&gt;Wolock, Timothy M.&lt;/author&gt;&lt;author&gt;Esra, Rachel T.&lt;/author&gt;&lt;author&gt;Zembe, Lycias&lt;/author&gt;&lt;author&gt;Wanyeki, Ian&lt;/author&gt;&lt;author&gt;Mahy, Mary&lt;/author&gt;&lt;author&gt;Benedikt, Clemens&lt;/author&gt;&lt;author&gt;Flaxman, Seth R.&lt;/author&gt;&lt;author&gt;Eaton, Jeffrey W.&lt;/author&gt;&lt;/authors&gt;&lt;/contributors&gt;&lt;titles&gt;&lt;title&gt;Spatio-temporal estimates of HIV risk group proportions for adolescent girls and young women across 13 priority countries in sub-Saharan Africa&lt;/title&gt;&lt;secondary-title&gt;PLOS Global Public Health&lt;/secondary-title&gt;&lt;/titles&gt;&lt;periodical&gt;&lt;full-title&gt;PLOS Global Public Health&lt;/full-title&gt;&lt;/periodical&gt;&lt;pages&gt;e0001731&lt;/pages&gt;&lt;volume&gt;3&lt;/volume&gt;&lt;number&gt;4&lt;/number&gt;&lt;dates&gt;&lt;year&gt;2023&lt;/year&gt;&lt;/dates&gt;&lt;publisher&gt;Public Library of Science&lt;/publisher&gt;&lt;urls&gt;&lt;related-urls&gt;&lt;url&gt;https://doi.org/10.1371/journal.pgph.0001731&lt;/url&gt;&lt;url&gt;https://journals.plos.org/globalpublichealth/article/file?id=10.1371/journal.pgph.0001731&amp;amp;type=printable&lt;/url&gt;&lt;url&gt;https://www.ncbi.nlm.nih.gov/pmc/articles/PMC10115274/pdf/pgph.0001731.pdf&lt;/url&gt;&lt;/related-urls&gt;&lt;/urls&gt;&lt;electronic-resource-num&gt;10.1371/journal.pgph.0001731&lt;/electronic-resource-num&gt;&lt;/record&gt;&lt;/Cite&gt;&lt;/EndNote&gt;</w:instrText>
      </w:r>
      <w:r w:rsidR="00600572">
        <w:fldChar w:fldCharType="separate"/>
      </w:r>
      <w:r w:rsidR="009448ED" w:rsidRPr="009448ED">
        <w:rPr>
          <w:noProof/>
          <w:vertAlign w:val="superscript"/>
        </w:rPr>
        <w:t>48</w:t>
      </w:r>
      <w:r w:rsidR="00600572">
        <w:fldChar w:fldCharType="end"/>
      </w:r>
      <w:r w:rsidR="001B442B">
        <w:t xml:space="preserve">, </w:t>
      </w:r>
      <w:r w:rsidR="00373361" w:rsidRPr="00DE67A3">
        <w:t>that people cycle in and out of periods of increased risk</w:t>
      </w:r>
      <w:r w:rsidR="00600572">
        <w:fldChar w:fldCharType="begin"/>
      </w:r>
      <w:r w:rsidR="009448ED">
        <w:instrText xml:space="preserve"> ADDIN EN.CITE &lt;EndNote&gt;&lt;Cite&gt;&lt;Author&gt;Ssempijja&lt;/Author&gt;&lt;Year&gt;2023&lt;/Year&gt;&lt;RecNum&gt;60&lt;/RecNum&gt;&lt;DisplayText&gt;&lt;style face="superscript"&gt;49&lt;/style&gt;&lt;/DisplayText&gt;&lt;record&gt;&lt;rec-number&gt;60&lt;/rec-number&gt;&lt;foreign-keys&gt;&lt;key app="EN" db-id="5etv2srs8tfwpre22fl52x99wtpdszazszed" timestamp="1726574377"&gt;60&lt;/key&gt;&lt;/foreign-keys&gt;&lt;ref-type name="Journal Article"&gt;17&lt;/ref-type&gt;&lt;contributors&gt;&lt;authors&gt;&lt;author&gt;Ssempijja, Victor&lt;/author&gt;&lt;author&gt;Ssekubugu, Robert&lt;/author&gt;&lt;author&gt;Kigozi, Godfrey&lt;/author&gt;&lt;author&gt;Nakigozi, Gertrude&lt;/author&gt;&lt;author&gt;Kagaayi, Joseph&lt;/author&gt;&lt;author&gt;Ekstrom, Anna Mia&lt;/author&gt;&lt;author&gt;Nalugoda, Fred&lt;/author&gt;&lt;author&gt;Nantume, Betty&lt;/author&gt;&lt;author&gt;Batte, James&lt;/author&gt;&lt;author&gt;Kigozi, Grace&lt;/author&gt;&lt;author&gt;Yeh, Ping Teresa&lt;/author&gt;&lt;author&gt;Nakawooya, Hadijja&lt;/author&gt;&lt;author&gt;Serwadda, David&lt;/author&gt;&lt;author&gt;Quinn, Thomas C.&lt;/author&gt;&lt;author&gt;Gray, Ronald H.&lt;/author&gt;&lt;author&gt;Wawer, Maria J.&lt;/author&gt;&lt;author&gt;Grabowski, Kate M.&lt;/author&gt;&lt;author&gt;Chang, Larry W.&lt;/author&gt;&lt;author&gt;Hoog, Anja van&amp;apos;t&lt;/author&gt;&lt;author&gt;Cobelens, Frank&lt;/author&gt;&lt;author&gt;Reynolds, Steven J.&lt;/author&gt;&lt;/authors&gt;&lt;/contributors&gt;&lt;titles&gt;&lt;title&gt;Dynamics of Pre-Exposure (PrEP) Eligibility Because of Waxing and Waning of HIV Risk in Rakai, Uganda&lt;/title&gt;&lt;secondary-title&gt;JAIDS Journal of Acquired Immune Deficiency Syndromes&lt;/secondary-title&gt;&lt;/titles&gt;&lt;periodical&gt;&lt;full-title&gt;JAIDS Journal of Acquired Immune Deficiency Syndromes&lt;/full-title&gt;&lt;/periodical&gt;&lt;volume&gt;93&lt;/volume&gt;&lt;number&gt;2&lt;/number&gt;&lt;keywords&gt;&lt;keyword&gt;HIV&lt;/keyword&gt;&lt;keyword&gt;cohort&lt;/keyword&gt;&lt;keyword&gt;HIV prevention&lt;/keyword&gt;&lt;keyword&gt;pre-exposure prophylaxis&lt;/keyword&gt;&lt;keyword&gt;antiretroviral therapy&lt;/keyword&gt;&lt;keyword&gt;PrEP&lt;/keyword&gt;&lt;keyword&gt;adherence&lt;/keyword&gt;&lt;keyword&gt;PrEP eligibility&lt;/keyword&gt;&lt;/keywords&gt;&lt;dates&gt;&lt;year&gt;2023&lt;/year&gt;&lt;/dates&gt;&lt;isbn&gt;1525-4135&lt;/isbn&gt;&lt;urls&gt;&lt;related-urls&gt;&lt;url&gt;https://journals.lww.com/jaids/fulltext/2023/06010/dynamics_of_pre_exposure__prep__eligibility.8.aspx&lt;/url&gt;&lt;/related-urls&gt;&lt;/urls&gt;&lt;/record&gt;&lt;/Cite&gt;&lt;/EndNote&gt;</w:instrText>
      </w:r>
      <w:r w:rsidR="00600572">
        <w:fldChar w:fldCharType="separate"/>
      </w:r>
      <w:r w:rsidR="009448ED" w:rsidRPr="009448ED">
        <w:rPr>
          <w:noProof/>
          <w:vertAlign w:val="superscript"/>
        </w:rPr>
        <w:t>49</w:t>
      </w:r>
      <w:r w:rsidR="00600572">
        <w:fldChar w:fldCharType="end"/>
      </w:r>
      <w:r w:rsidR="00373361" w:rsidRPr="00DE67A3">
        <w:t>, and the utility of community level measures to target prevention</w:t>
      </w:r>
      <w:r w:rsidR="00600572">
        <w:fldChar w:fldCharType="begin">
          <w:fldData xml:space="preserve">PEVuZE5vdGU+PENpdGU+PEF1dGhvcj5Sb3NlbmJlcmc8L0F1dGhvcj48WWVhcj4yMDI0PC9ZZWFy
PjxSZWNOdW0+MzU8L1JlY051bT48RGlzcGxheVRleHQ+PHN0eWxlIGZhY2U9InN1cGVyc2NyaXB0
Ij40Njwvc3R5bGU+PC9EaXNwbGF5VGV4dD48cmVjb3JkPjxyZWMtbnVtYmVyPjM1PC9yZWMtbnVt
YmVyPjxmb3JlaWduLWtleXM+PGtleSBhcHA9IkVOIiBkYi1pZD0iNWV0djJzcnM4dGZ3cHJlMjJm
bDUyeDk5d3RwZHN6YXpzemVkIiB0aW1lc3RhbXA9IjE3MjY1MTEwMjUiPjM1PC9rZXk+PC9mb3Jl
aWduLWtleXM+PHJlZi10eXBlIG5hbWU9IkpvdXJuYWwgQXJ0aWNsZSI+MTc8L3JlZi10eXBlPjxj
b250cmlidXRvcnM+PGF1dGhvcnM+PGF1dGhvcj5Sb3NlbmJlcmcsIE5vcmEgRTwvYXV0aG9yPjxh
dXRob3I+U2hvb2stU2EsIEJvbm5pZSBFPC9hdXRob3I+PGF1dGhvcj5Zb3VuZywgQW1iZXIgTTwv
YXV0aG9yPjxhdXRob3I+Wm91LCBZYXRpbmc8L2F1dGhvcj48YXV0aG9yPlN0cmFuaXgtQ2hpYmFu
ZGEsIEx5bmRhPC9hdXRob3I+PGF1dGhvcj5Zb3RlYmllbmcsIE1hcmNlbDwvYXV0aG9yPjxhdXRo
b3I+U2FtLUFndWR1LCBOYWRpYSBBPC9hdXRob3I+PGF1dGhvcj5QaGlyaSwgU2FtIEo8L2F1dGhv
cj48YXV0aG9yPk11dGFsZSwgV2lsYnJvYWQ8L2F1dGhvcj48YXV0aG9yPkJla2tlciwgTGluZGEt
R2FpbDwvYXV0aG9yPjxhdXRob3I+Q2hhcnVyYXQsIE1hbmhhdHRhbiBFPC9hdXRob3I+PGF1dGhv
cj5Nb3lvLCBTaXp1bHU8L2F1dGhvcj48YXV0aG9yPlp1bWEsIEtoYW5nZWxhbmk8L2F1dGhvcj48
YXV0aG9yPkp1c3RtYW4sIEplc3NpY2E8L2F1dGhvcj48YXV0aG9yPkh1ZGdlbnMsIE1pY2hhZWwg
RzwvYXV0aG9yPjxhdXRob3I+Q2hpLCBCZW5qYW1pbiBIPC9hdXRob3I+PC9hdXRob3JzPjwvY29u
dHJpYnV0b3JzPjx0aXRsZXM+PHRpdGxlPkEgSHVtYW4gSW1tdW5vZGVmaWNpZW5jeSBWaXJ1cyBU
eXBlIDEgUmlzayBBc3Nlc3NtZW50IFRvb2wgZm9yIFdvbWVuIEFnZWQgMTXigJM0OSBZZWFycyBp
biBBZnJpY2FuIENvdW50cmllczogQSBQb29sZWQgQW5hbHlzaXMgQWNyb3NzIDE1IE5hdGlvbmFs
bHkgUmVwcmVzZW50YXRpdmUgU3VydmV5czwvdGl0bGU+PHNlY29uZGFyeS10aXRsZT5DbGluaWNh
bCBJbmZlY3Rpb3VzIERpc2Vhc2VzPC9zZWNvbmRhcnktdGl0bGU+PC90aXRsZXM+PHBlcmlvZGlj
YWw+PGZ1bGwtdGl0bGU+Q2xpbmljYWwgSW5mZWN0aW91cyBEaXNlYXNlczwvZnVsbC10aXRsZT48
L3BlcmlvZGljYWw+PGRhdGVzPjx5ZWFyPjIwMjQ8L3llYXI+PC9kYXRlcz48aXNibj4xMDU4LTQ4
Mzg8L2lzYm4+PHVybHM+PHJlbGF0ZWQtdXJscz48dXJsPmh0dHBzOi8vZG9pLm9yZy8xMC4xMDkz
L2NpZC9jaWFlMjExPC91cmw+PHVybD5odHRwczovL3dhdGVybWFyay5zaWx2ZXJjaGFpci5jb20v
Y2lhZTIxMS5wZGY/dG9rZW49QVFFQ0FIaTIwOEJFNDlPb2FuOWtraFdfRXJjeTdEbTNaTF85Q2Yz
cWZLQWM0ODV5c2dBQUEzQXdnZ05zQmdrcWhraUc5dzBCQndhZ2dnTmRNSUlEV1FJQkFEQ0NBMUlH
Q1NxR1NJYjNEUUVIQVRBZUJnbGdoa2dCWlFNRUFTNHdFUVFNLUgzNDFfcWVBZUJXZWxiQ0FnRVFn
SUlESTlVdllaRmJ2aElSOG5NcENJbVF3amlZVVgxVm9DazM0WG5jbFI5WlByelVNZFU3Qy16eVhV
N1gxWjF2NmRrVEg4Ty1hbmwzSzVfUkF3X29FN2ZLTTQ0eTljQ2hiUUg3Y0FqSEhVa3kyRDkzTVF5
MFBwWHQ3dG5TdjkyTENrb0syRnEyc1hIbnFwb19feDVNQ0FrSUFOTEdGdFY5bzZLRjVkbUlKbnpa
UTYzLVVMR1ZfZUtBVVpFcHBNRG54VlNMeGJYN2k5bEFTWVhseHZhQkRlMTJBTk5xS0Y2SEhNRHNm
UFA1cGo0VVNpblU3cUZCa1RhdU1YaUplbkdGWGxieG1hcmVMUEVNajh3WHNrLTRRWDFpRG9pUlFS
eURlUzI4M2pXRnRrTlVGcUZxYWdHNllianRMRlQtemtpNkVRN1VhbGxEdlJ1c3BsbndhME9yNUNp
OXE3R1UxYlJPRWluSXZXNEJGRXEtVW41RTBWU293ZEJCdU9HOUdrRUhkcXZYMlR0VThjdXdJNGd6
aWQycDJnZVdqRmxCb2tOR2lCS3poMnpqMVR1bHkxMmNNUy05VktNaWcwLVFVNkM4SHY1UG1ZclZK
RVVvNWJFY0RmVTlBdEYyZkdBLTFTUEpuZjBxY2puR2IzV1dDc251b3RNRXdJNnZFNkNwMXJhNXNm
UDRIQllwX3hYNjdkRG4yVVFBek9sVzhZM0NlWTZwQURFNUhXWU1nU2FkVXk1bll6MS1ELUQyWVdm
czR4b0FKQjdCSERYYjk2cGt6VVBZdUtXVlgyLXl3WEFoLTY0ZWhZVUtRSm40UFNDNXF5NGVGVnVR
b1E1S0NQb1JqNFpodGJ4ZVh5V0hJWlNHd1VDRVhvXzRGV2pLVzMza3BtNnpOdkdwci15aFVuY2hG
OFd3MF9jdHNsYlJfZ2FsTEFmWEl0bWw3MWNQclBGcHlvaGJMd21oX0VHWUtFa1lQNDRoenhhY1hz
cllGSV9lQWR6UlIxM3VHTDczOGxNZFFtM21DdHpNNVFFVWVreUoyQnA3dXdwcmxzdEhZTHdyaWtf
UXFYZWVzM1FkQldtcGw5bFNSbHJteEt6cjlDbzcwcUpXT1c3a3B0SVRuVG5aMjllaHAxZl93VTY4
VGxkYnJtZS1GeDltR1VaNlczN2swZWpoeVdYX3ZrOFE5RDV3ZEgxLVNWV0RBY2s4U2dtRlhWb3Z2
YlM1ZWYzSGcyWnk3Mi1OMmhrYzh0QUJHRnU5ZmdsZnNpR2l5cjFOdTA4YlBXd2dsZ2gxNHYwaHY5
ZE9mY2lGVUxBN1BIRXVlSkljdE9aZi1YTHRzS0gzQ2ZaakZraGJONVVHLVZRYzlzclBHenpLVjdq
Y0xMTlNvRV9pdXJkN0N6d2pDNVBjVVNpSEV1TDhJeVpQbnFoRlQzOTY4UnRDYTlzdDwvdXJsPjwv
cmVsYXRlZC11cmxzPjwvdXJscz48Y3VzdG9tMT5jaWFlMjExPC9jdXN0b20xPjxlbGVjdHJvbmlj
LXJlc291cmNlLW51bT4xMC4xMDkzL2NpZC9jaWFlMjExPC9lbGVjdHJvbmljLXJlc291cmNlLW51
bT48YWNjZXNzLWRhdGU+OS8xNi8yMDI0PC9hY2Nlc3MtZGF0ZT48L3JlY29yZD48L0NpdGU+PC9F
bmROb3RlPgB=
</w:fldData>
        </w:fldChar>
      </w:r>
      <w:r w:rsidR="009448ED">
        <w:instrText xml:space="preserve"> ADDIN EN.CITE </w:instrText>
      </w:r>
      <w:r w:rsidR="009448ED">
        <w:fldChar w:fldCharType="begin">
          <w:fldData xml:space="preserve">PEVuZE5vdGU+PENpdGU+PEF1dGhvcj5Sb3NlbmJlcmc8L0F1dGhvcj48WWVhcj4yMDI0PC9ZZWFy
PjxSZWNOdW0+MzU8L1JlY051bT48RGlzcGxheVRleHQ+PHN0eWxlIGZhY2U9InN1cGVyc2NyaXB0
Ij40Njwvc3R5bGU+PC9EaXNwbGF5VGV4dD48cmVjb3JkPjxyZWMtbnVtYmVyPjM1PC9yZWMtbnVt
YmVyPjxmb3JlaWduLWtleXM+PGtleSBhcHA9IkVOIiBkYi1pZD0iNWV0djJzcnM4dGZ3cHJlMjJm
bDUyeDk5d3RwZHN6YXpzemVkIiB0aW1lc3RhbXA9IjE3MjY1MTEwMjUiPjM1PC9rZXk+PC9mb3Jl
aWduLWtleXM+PHJlZi10eXBlIG5hbWU9IkpvdXJuYWwgQXJ0aWNsZSI+MTc8L3JlZi10eXBlPjxj
b250cmlidXRvcnM+PGF1dGhvcnM+PGF1dGhvcj5Sb3NlbmJlcmcsIE5vcmEgRTwvYXV0aG9yPjxh
dXRob3I+U2hvb2stU2EsIEJvbm5pZSBFPC9hdXRob3I+PGF1dGhvcj5Zb3VuZywgQW1iZXIgTTwv
YXV0aG9yPjxhdXRob3I+Wm91LCBZYXRpbmc8L2F1dGhvcj48YXV0aG9yPlN0cmFuaXgtQ2hpYmFu
ZGEsIEx5bmRhPC9hdXRob3I+PGF1dGhvcj5Zb3RlYmllbmcsIE1hcmNlbDwvYXV0aG9yPjxhdXRo
b3I+U2FtLUFndWR1LCBOYWRpYSBBPC9hdXRob3I+PGF1dGhvcj5QaGlyaSwgU2FtIEo8L2F1dGhv
cj48YXV0aG9yPk11dGFsZSwgV2lsYnJvYWQ8L2F1dGhvcj48YXV0aG9yPkJla2tlciwgTGluZGEt
R2FpbDwvYXV0aG9yPjxhdXRob3I+Q2hhcnVyYXQsIE1hbmhhdHRhbiBFPC9hdXRob3I+PGF1dGhv
cj5Nb3lvLCBTaXp1bHU8L2F1dGhvcj48YXV0aG9yPlp1bWEsIEtoYW5nZWxhbmk8L2F1dGhvcj48
YXV0aG9yPkp1c3RtYW4sIEplc3NpY2E8L2F1dGhvcj48YXV0aG9yPkh1ZGdlbnMsIE1pY2hhZWwg
RzwvYXV0aG9yPjxhdXRob3I+Q2hpLCBCZW5qYW1pbiBIPC9hdXRob3I+PC9hdXRob3JzPjwvY29u
dHJpYnV0b3JzPjx0aXRsZXM+PHRpdGxlPkEgSHVtYW4gSW1tdW5vZGVmaWNpZW5jeSBWaXJ1cyBU
eXBlIDEgUmlzayBBc3Nlc3NtZW50IFRvb2wgZm9yIFdvbWVuIEFnZWQgMTXigJM0OSBZZWFycyBp
biBBZnJpY2FuIENvdW50cmllczogQSBQb29sZWQgQW5hbHlzaXMgQWNyb3NzIDE1IE5hdGlvbmFs
bHkgUmVwcmVzZW50YXRpdmUgU3VydmV5czwvdGl0bGU+PHNlY29uZGFyeS10aXRsZT5DbGluaWNh
bCBJbmZlY3Rpb3VzIERpc2Vhc2VzPC9zZWNvbmRhcnktdGl0bGU+PC90aXRsZXM+PHBlcmlvZGlj
YWw+PGZ1bGwtdGl0bGU+Q2xpbmljYWwgSW5mZWN0aW91cyBEaXNlYXNlczwvZnVsbC10aXRsZT48
L3BlcmlvZGljYWw+PGRhdGVzPjx5ZWFyPjIwMjQ8L3llYXI+PC9kYXRlcz48aXNibj4xMDU4LTQ4
Mzg8L2lzYm4+PHVybHM+PHJlbGF0ZWQtdXJscz48dXJsPmh0dHBzOi8vZG9pLm9yZy8xMC4xMDkz
L2NpZC9jaWFlMjExPC91cmw+PHVybD5odHRwczovL3dhdGVybWFyay5zaWx2ZXJjaGFpci5jb20v
Y2lhZTIxMS5wZGY/dG9rZW49QVFFQ0FIaTIwOEJFNDlPb2FuOWtraFdfRXJjeTdEbTNaTF85Q2Yz
cWZLQWM0ODV5c2dBQUEzQXdnZ05zQmdrcWhraUc5dzBCQndhZ2dnTmRNSUlEV1FJQkFEQ0NBMUlH
Q1NxR1NJYjNEUUVIQVRBZUJnbGdoa2dCWlFNRUFTNHdFUVFNLUgzNDFfcWVBZUJXZWxiQ0FnRVFn
SUlESTlVdllaRmJ2aElSOG5NcENJbVF3amlZVVgxVm9DazM0WG5jbFI5WlByelVNZFU3Qy16eVhV
N1gxWjF2NmRrVEg4Ty1hbmwzSzVfUkF3X29FN2ZLTTQ0eTljQ2hiUUg3Y0FqSEhVa3kyRDkzTVF5
MFBwWHQ3dG5TdjkyTENrb0syRnEyc1hIbnFwb19feDVNQ0FrSUFOTEdGdFY5bzZLRjVkbUlKbnpa
UTYzLVVMR1ZfZUtBVVpFcHBNRG54VlNMeGJYN2k5bEFTWVhseHZhQkRlMTJBTk5xS0Y2SEhNRHNm
UFA1cGo0VVNpblU3cUZCa1RhdU1YaUplbkdGWGxieG1hcmVMUEVNajh3WHNrLTRRWDFpRG9pUlFS
eURlUzI4M2pXRnRrTlVGcUZxYWdHNllianRMRlQtemtpNkVRN1VhbGxEdlJ1c3BsbndhME9yNUNp
OXE3R1UxYlJPRWluSXZXNEJGRXEtVW41RTBWU293ZEJCdU9HOUdrRUhkcXZYMlR0VThjdXdJNGd6
aWQycDJnZVdqRmxCb2tOR2lCS3poMnpqMVR1bHkxMmNNUy05VktNaWcwLVFVNkM4SHY1UG1ZclZK
RVVvNWJFY0RmVTlBdEYyZkdBLTFTUEpuZjBxY2puR2IzV1dDc251b3RNRXdJNnZFNkNwMXJhNXNm
UDRIQllwX3hYNjdkRG4yVVFBek9sVzhZM0NlWTZwQURFNUhXWU1nU2FkVXk1bll6MS1ELUQyWVdm
czR4b0FKQjdCSERYYjk2cGt6VVBZdUtXVlgyLXl3WEFoLTY0ZWhZVUtRSm40UFNDNXF5NGVGVnVR
b1E1S0NQb1JqNFpodGJ4ZVh5V0hJWlNHd1VDRVhvXzRGV2pLVzMza3BtNnpOdkdwci15aFVuY2hG
OFd3MF9jdHNsYlJfZ2FsTEFmWEl0bWw3MWNQclBGcHlvaGJMd21oX0VHWUtFa1lQNDRoenhhY1hz
cllGSV9lQWR6UlIxM3VHTDczOGxNZFFtM21DdHpNNVFFVWVreUoyQnA3dXdwcmxzdEhZTHdyaWtf
UXFYZWVzM1FkQldtcGw5bFNSbHJteEt6cjlDbzcwcUpXT1c3a3B0SVRuVG5aMjllaHAxZl93VTY4
VGxkYnJtZS1GeDltR1VaNlczN2swZWpoeVdYX3ZrOFE5RDV3ZEgxLVNWV0RBY2s4U2dtRlhWb3Z2
YlM1ZWYzSGcyWnk3Mi1OMmhrYzh0QUJHRnU5ZmdsZnNpR2l5cjFOdTA4YlBXd2dsZ2gxNHYwaHY5
ZE9mY2lGVUxBN1BIRXVlSkljdE9aZi1YTHRzS0gzQ2ZaakZraGJONVVHLVZRYzlzclBHenpLVjdq
Y0xMTlNvRV9pdXJkN0N6d2pDNVBjVVNpSEV1TDhJeVpQbnFoRlQzOTY4UnRDYTlzdDwvdXJsPjwv
cmVsYXRlZC11cmxzPjwvdXJscz48Y3VzdG9tMT5jaWFlMjExPC9jdXN0b20xPjxlbGVjdHJvbmlj
LXJlc291cmNlLW51bT4xMC4xMDkzL2NpZC9jaWFlMjExPC9lbGVjdHJvbmljLXJlc291cmNlLW51
bT48YWNjZXNzLWRhdGU+OS8xNi8yMDI0PC9hY2Nlc3MtZGF0ZT48L3JlY29yZD48L0NpdGU+PC9F
bmROb3RlPgB=
</w:fldData>
        </w:fldChar>
      </w:r>
      <w:r w:rsidR="009448ED">
        <w:instrText xml:space="preserve"> ADDIN EN.CITE.DATA </w:instrText>
      </w:r>
      <w:r w:rsidR="009448ED">
        <w:fldChar w:fldCharType="end"/>
      </w:r>
      <w:r w:rsidR="00600572">
        <w:fldChar w:fldCharType="separate"/>
      </w:r>
      <w:r w:rsidR="009448ED" w:rsidRPr="009448ED">
        <w:rPr>
          <w:noProof/>
          <w:vertAlign w:val="superscript"/>
        </w:rPr>
        <w:t>46</w:t>
      </w:r>
      <w:r w:rsidR="00600572">
        <w:fldChar w:fldCharType="end"/>
      </w:r>
      <w:r w:rsidR="00373361" w:rsidRPr="00DE67A3">
        <w:t xml:space="preserve"> and these findings reinforce theirs.  </w:t>
      </w:r>
      <w:r w:rsidR="00117C73">
        <w:t>This could be worthwhile in contexts, such as mature generalised epidemic settings, where</w:t>
      </w:r>
      <w:r w:rsidR="00EF4382">
        <w:t xml:space="preserve"> the</w:t>
      </w:r>
      <w:r w:rsidR="00117C73">
        <w:t xml:space="preserve"> “high risk” behaviours are not atypical behaviour but things most people experience or do at some point. </w:t>
      </w:r>
      <w:r w:rsidR="00A039F3">
        <w:t xml:space="preserve"> </w:t>
      </w:r>
      <w:r w:rsidR="00C941C4">
        <w:t>O</w:t>
      </w:r>
      <w:r w:rsidR="00A039F3">
        <w:t>ur measures of both untreated prevalence and partner acquisition can be calculated from surveys, such as DHS</w:t>
      </w:r>
      <w:r w:rsidR="00C941C4">
        <w:t>.</w:t>
      </w:r>
      <w:r w:rsidR="00117C73">
        <w:t xml:space="preserve"> </w:t>
      </w:r>
      <w:r w:rsidR="00AC0992">
        <w:t xml:space="preserve"> </w:t>
      </w:r>
      <w:r w:rsidR="00373361" w:rsidRPr="00DE67A3">
        <w:t>Con</w:t>
      </w:r>
      <w:r w:rsidR="0018235E" w:rsidRPr="00DE67A3">
        <w:t>t</w:t>
      </w:r>
      <w:r w:rsidR="00373361" w:rsidRPr="00DE67A3">
        <w:t>inued effect</w:t>
      </w:r>
      <w:r>
        <w:t>ive</w:t>
      </w:r>
      <w:r w:rsidR="00373361" w:rsidRPr="00DE67A3">
        <w:t xml:space="preserve"> prevention, in the face of falling incidence, require</w:t>
      </w:r>
      <w:r>
        <w:t>s</w:t>
      </w:r>
      <w:r w:rsidR="00373361" w:rsidRPr="00DE67A3">
        <w:t xml:space="preserve"> better targeting to reach those most in need whilst remaining cost effectiv</w:t>
      </w:r>
      <w:r w:rsidR="00AC0992">
        <w:t xml:space="preserve">e and these could be two new </w:t>
      </w:r>
      <w:r w:rsidR="00D52C3C">
        <w:t>approaches</w:t>
      </w:r>
      <w:r w:rsidR="00AC0992">
        <w:t xml:space="preserve"> to improve that targeting.</w:t>
      </w:r>
      <w:r w:rsidR="00373361" w:rsidRPr="00DE67A3">
        <w:t xml:space="preserve">  Demographic and social changes, such as urbanisation, greater mobility, and increasing use of the internet and social media may change the </w:t>
      </w:r>
      <w:r>
        <w:t>profile</w:t>
      </w:r>
      <w:r w:rsidR="00373361">
        <w:t xml:space="preserve"> of the population </w:t>
      </w:r>
      <w:r>
        <w:t>at</w:t>
      </w:r>
      <w:r w:rsidR="00373361">
        <w:t xml:space="preserve"> higher risk</w:t>
      </w:r>
      <w:r>
        <w:t>,</w:t>
      </w:r>
      <w:r w:rsidR="00373361">
        <w:t xml:space="preserve"> which emphasises the need for continued monitoring of HIV incidence and</w:t>
      </w:r>
      <w:r>
        <w:t xml:space="preserve"> sophisticated and evolving assessment of risk, alongside</w:t>
      </w:r>
      <w:r w:rsidR="00373361">
        <w:t xml:space="preserve"> sustained prevention, diagnosis and treatment.</w:t>
      </w:r>
    </w:p>
    <w:p w14:paraId="13ECADFC" w14:textId="77777777" w:rsidR="00117C73" w:rsidRPr="00AC0992" w:rsidRDefault="00117C73" w:rsidP="00117C73">
      <w:pPr>
        <w:pStyle w:val="PlainText"/>
      </w:pPr>
    </w:p>
    <w:p w14:paraId="4A969F7D" w14:textId="77777777" w:rsidR="00390E19" w:rsidRDefault="00390E19" w:rsidP="00390E19">
      <w:pPr>
        <w:pStyle w:val="Heading1"/>
      </w:pPr>
      <w:r>
        <w:t>Methods</w:t>
      </w:r>
    </w:p>
    <w:p w14:paraId="0F715448" w14:textId="77777777" w:rsidR="00390E19" w:rsidRDefault="00390E19" w:rsidP="00390E19">
      <w:pPr>
        <w:pStyle w:val="Heading2"/>
      </w:pPr>
      <w:r>
        <w:t>Study design</w:t>
      </w:r>
    </w:p>
    <w:p w14:paraId="09BB07C8" w14:textId="291A6EA4" w:rsidR="00390E19" w:rsidRDefault="00390E19" w:rsidP="00390E19">
      <w:r>
        <w:t>We used open cohort data from eight independently run general population cohort studies which are members of the Network for Analysing Longitudinal Population-based HIV/AIDS data on Africa (ALPHA): Ifakara and Kisesa in Tanzania, Karonga in Malawi, Kisumu in Kenya, Manicaland in Zimbabwe, Masaka and Rakai in Uganda and uMkhanykaude in South Africa.</w:t>
      </w:r>
      <w:r>
        <w:fldChar w:fldCharType="begin">
          <w:fldData xml:space="preserve">PEVuZE5vdGU+PENpdGU+PEF1dGhvcj5SZW5pZXJzPC9BdXRob3I+PFllYXI+MjAxNjwvWWVhcj48
UmVjTnVtPjExPC9SZWNOdW0+PERpc3BsYXlUZXh0PjxzdHlsZSBmYWNlPSJzdXBlcnNjcmlwdCI+
NTA8L3N0eWxlPjwvRGlzcGxheVRleHQ+PHJlY29yZD48cmVjLW51bWJlcj4xMTwvcmVjLW51bWJl
cj48Zm9yZWlnbi1rZXlzPjxrZXkgYXBwPSJFTiIgZGItaWQ9IjVldHYyc3JzOHRmd3ByZTIyZmw1
Mng5OXd0cGRzemF6c3plZCIgdGltZXN0YW1wPSIxNjg3ODU4NTQwIj4xMTwva2V5PjwvZm9yZWln
bi1rZXlzPjxyZWYtdHlwZSBuYW1lPSJKb3VybmFsIEFydGljbGUiPjE3PC9yZWYtdHlwZT48Y29u
dHJpYnV0b3JzPjxhdXRob3JzPjxhdXRob3I+UmVuaWVycywgR2VvcmdlczwvYXV0aG9yPjxhdXRo
b3I+V2FtdWtveWEsIE1hcnlsZW5lPC9hdXRob3I+PGF1dGhvcj5VcmFzc2EsIE1hcms8L2F1dGhv
cj48YXV0aG9yPk55YWd1YXJhLCBBbWVrPC9hdXRob3I+PGF1dGhvcj5OYWtpeWluZ2ktTWlpcm8s
IEplc3NpY2E8L2F1dGhvcj48YXV0aG9yPkx1dGFsbywgVG9tPC9hdXRob3I+PGF1dGhvcj5Ib3Nl
Z29vZCwgVmlja3k8L2F1dGhvcj48YXV0aG9yPkdyZWdzb24sIFNpbW9uPC9hdXRob3I+PGF1dGhv
cj5Hw7NtZXotT2xpdsOpLCBYYXZpZXI8L2F1dGhvcj48YXV0aG9yPkdldWJiZWxzLCBFdmVsaW5l
PC9hdXRob3I+PGF1dGhvcj5DcmFtcGluLCBBbWVsaWEgQy48L2F1dGhvcj48YXV0aG9yPldyaW5n
ZSwgQWxpc29uPC9hdXRob3I+PGF1dGhvcj5XYXN3YSwgTGFiYW48L2F1dGhvcj48YXV0aG9yPlRv
bGxtYW4sIFN0ZXBoZW48L2F1dGhvcj48YXV0aG9yPlRvZGQsIEppbTwvYXV0aG9yPjxhdXRob3I+
U2xheW1ha2VyLCBFbW1hPC9hdXRob3I+PGF1dGhvcj5TZXJ3YWRkYSwgRGF2aWQ8L2F1dGhvcj48
YXV0aG9yPlByaWNlLCBBbGlzb248L2F1dGhvcj48YXV0aG9yPk90aSwgU2FtdWVsPC9hdXRob3I+
PGF1dGhvcj5OeWlyZW5kYSwgTW9mZmF0IEouPC9hdXRob3I+PGF1dGhvcj5OYWJ1a2FsdSwgRG9y
ZWFuPC9hdXRob3I+PGF1dGhvcj5OeWFtdWthcGEsIENvbnN0YW5jZTwvYXV0aG9yPjxhdXRob3I+
TmFsdWdvZGEsIEZyZWQ8L2F1dGhvcj48YXV0aG9yPk11Z3VydW5naSwgT3dlbjwvYXV0aG9yPjxh
dXRob3I+TXRlbmdhLCBCYWx0YXphcjwvYXV0aG9yPjxhdXRob3I+TWlsbHMsIExpc2E8L2F1dGhv
cj48YXV0aG9yPk1pY2hhZWwsIERlbm5hPC9hdXRob3I+PGF1dGhvcj5NY0xlYW4sIEVzdGVsbGU8
L2F1dGhvcj48YXV0aG9yPk1jR3JhdGgsIE51YWxhPC9hdXRob3I+PGF1dGhvcj5NYXJ0aW4sIEVt
bWFudWVsPC9hdXRob3I+PGF1dGhvcj5NYXJzdG9uLCBNaWxseTwvYXV0aG9yPjxhdXRob3I+TWFx
dWlucywgU2V3ZTwvYXV0aG9yPjxhdXRob3I+TGV2aXJhLCBGcmFuY2lzPC9hdXRob3I+PGF1dGhv
cj5LeW9idXR1bmdpLCBDYXRoZXJpbmU8L2F1dGhvcj48YXV0aG9yPkt3YXJvLCBEYW5pZWw8L2F1
dGhvcj48YXV0aG9yPkthc2FtYmEsIEl2YW48L2F1dGhvcj48YXV0aG9yPkthbmphbGEsIENoaWZ1
bmRvPC9hdXRob3I+PGF1dGhvcj5LYWhuLCBLYXRobGVlbjwvYXV0aG9yPjxhdXRob3I+S2FidWR1
bGEsIENob2R6aXdhZHppd2E8L2F1dGhvcj48YXV0aG9yPkhlcmJzdCwgS29idXM8L2F1dGhvcj48
YXV0aG9yPkdhcmV0YSwgRGlja21hbjwvYXV0aG9yPjxhdXRob3I+RWF0b24sIEplZmZyZXkgVy48
L2F1dGhvcj48YXV0aG9yPkNsYXJrLCBTYW11ZWwgSi48L2F1dGhvcj48YXV0aG9yPkNodXJjaCwg
S2F0aHJ5bjwvYXV0aG9yPjxhdXRob3I+Q2hpaGFuYSwgTWVuYXJkPC9hdXRob3I+PGF1dGhvcj5D
YWx2ZXJ0LCBDbGFyYTwvYXV0aG9yPjxhdXRob3I+QmVndXksIERvbmF0aWVuPC9hdXRob3I+PGF1
dGhvcj5Bc2lraSwgR2Vyc2hpbTwvYXV0aG9yPjxhdXRob3I+QW1yaSwgU2hhbXRlPC9hdXRob3I+
PGF1dGhvcj5BYmR1bCwgUmFtYWRoYW5pPC9hdXRob3I+PGF1dGhvcj5aYWJhLCBCYXNpYTwvYXV0
aG9yPjwvYXV0aG9ycz48L2NvbnRyaWJ1dG9ycz48dGl0bGVzPjx0aXRsZT5EYXRhIFJlc291cmNl
IFByb2ZpbGU6IE5ldHdvcmsgZm9yIEFuYWx5c2luZyBMb25naXR1ZGluYWwgUG9wdWxhdGlvbi1i
YXNlZCBISVYvQUlEUyBkYXRhIG9uIEFmcmljYSAoQUxQSEEgTmV0d29yayk8L3RpdGxlPjxzZWNv
bmRhcnktdGl0bGU+SW50ZXJuYXRpb25hbCBKb3VybmFsIG9mIEVwaWRlbWlvbG9neTwvc2Vjb25k
YXJ5LXRpdGxlPjwvdGl0bGVzPjxwZXJpb2RpY2FsPjxmdWxsLXRpdGxlPkludGVybmF0aW9uYWwg
Sm91cm5hbCBvZiBFcGlkZW1pb2xvZ3k8L2Z1bGwtdGl0bGU+PC9wZXJpb2RpY2FsPjxwYWdlcz44
My05MzwvcGFnZXM+PHZvbHVtZT40NTwvdm9sdW1lPjxudW1iZXI+MTwvbnVtYmVyPjxkYXRlcz48
eWVhcj4yMDE2PC95ZWFyPjwvZGF0ZXM+PGlzYm4+MDMwMC01NzcxPC9pc2JuPjx1cmxzPjxyZWxh
dGVkLXVybHM+PHVybD5odHRwOi8vZHguZG9pLm9yZy8xMC4xMDkzL2lqZS9keXYzNDM8L3VybD48
dXJsPmh0dHBzOi8vd2F0ZXJtYXJrLnNpbHZlcmNoYWlyLmNvbS9keXYzNDMucGRmP3Rva2VuPUFR
RUNBSGkyMDhCRTQ5T29hbjlra2hXX0VyY3k3RG0zWkxfOUNmM3FmS0FjNDg1eXNnQUFBZmN3Z2dI
ekJna3Foa2lHOXcwQkJ3YWdnZ0hrTUlJQjRBSUJBRENDQWRrR0NTcUdTSWIzRFFFSEFUQWVCZ2xn
aGtnQlpRTUVBUzR3RVFRTTE1Y2tVUXZrd01RYVl1SzhBZ0VRZ0lJQnFrLXVyMl9sd3Yxd0gxaWNr
c3A4a1NuNkNVWHNUaXB2NE1sWGdoaThCbWRXWFhBaERUVzJmcXBEN3QzMkM3LUdnVzlJOEFXRTA1
MG9fd1dZTXpjVGo4SXFxZVFwOVBNUUY1bC1nQnREdnZlZGZfRlJLUEIxUVZyZnNET1dOOGtMRW1h
MWwxeUgtLUdycXhXNWZjdVlISVcxZ1lvRGlpTGVwUWVPS2pkWjdQWVRxc2lVOW92UkxfVUFuaGli
WnRndnFEQWJGaGRJTkthcDcwc0VmeUNsa2JUMkZOUXlhekZWNFRQNVBsZXpRSE1TSll3ak10WlNU
S3dhN2hBSWNOZFk5QXR2ZlEwNHZRYnVNMkxiZnJDOGtuREQzd2huQzlxdS1XZU8yaDdkX3o1ZHJi
dWdSZzBpRWdfUFNQZThiQUNwRU1rVHpRbUcxaHN3cHBDNDN3MkxLTS1kdktNY2xLYXZxdWxNTmxS
akdzdzZOR0NqUXRrYjd0eTRxVXp3ZWIxNEZlWFNYelRQMTV2ci1mR1VHa0JqYU8zVlI4NDN1WVI0
QWVFTTVycFBDQWdSOUxCUldjSG1oaVdneWNfNHotZDRKNjJPRE5YNDlqNVdBSGRlTUl6aWRiRDhN
RXVFWUJxR3cxSnZXUGl1d2RfUDA0aG5qZkFnZ2RpSHNacVpTMFdraXU4Y2JMY28weWN2dUF6ZWNq
WHVDdG5STnZ6TXpZNEJ6cUhrTTNBa25MR3NnMzIxYUl0TnFrcXlnQTwvdXJsPjwvcmVsYXRlZC11
cmxzPjwvdXJscz48ZWxlY3Ryb25pYy1yZXNvdXJjZS1udW0+MTAuMTA5My9pamUvZHl2MzQzPC9l
bGVjdHJvbmljLXJlc291cmNlLW51bT48L3JlY29yZD48L0NpdGU+PC9FbmROb3RlPn==
</w:fldData>
        </w:fldChar>
      </w:r>
      <w:r w:rsidR="009448ED">
        <w:instrText xml:space="preserve"> ADDIN EN.CITE </w:instrText>
      </w:r>
      <w:r w:rsidR="009448ED">
        <w:fldChar w:fldCharType="begin">
          <w:fldData xml:space="preserve">PEVuZE5vdGU+PENpdGU+PEF1dGhvcj5SZW5pZXJzPC9BdXRob3I+PFllYXI+MjAxNjwvWWVhcj48
UmVjTnVtPjExPC9SZWNOdW0+PERpc3BsYXlUZXh0PjxzdHlsZSBmYWNlPSJzdXBlcnNjcmlwdCI+
NTA8L3N0eWxlPjwvRGlzcGxheVRleHQ+PHJlY29yZD48cmVjLW51bWJlcj4xMTwvcmVjLW51bWJl
cj48Zm9yZWlnbi1rZXlzPjxrZXkgYXBwPSJFTiIgZGItaWQ9IjVldHYyc3JzOHRmd3ByZTIyZmw1
Mng5OXd0cGRzemF6c3plZCIgdGltZXN0YW1wPSIxNjg3ODU4NTQwIj4xMTwva2V5PjwvZm9yZWln
bi1rZXlzPjxyZWYtdHlwZSBuYW1lPSJKb3VybmFsIEFydGljbGUiPjE3PC9yZWYtdHlwZT48Y29u
dHJpYnV0b3JzPjxhdXRob3JzPjxhdXRob3I+UmVuaWVycywgR2VvcmdlczwvYXV0aG9yPjxhdXRo
b3I+V2FtdWtveWEsIE1hcnlsZW5lPC9hdXRob3I+PGF1dGhvcj5VcmFzc2EsIE1hcms8L2F1dGhv
cj48YXV0aG9yPk55YWd1YXJhLCBBbWVrPC9hdXRob3I+PGF1dGhvcj5OYWtpeWluZ2ktTWlpcm8s
IEplc3NpY2E8L2F1dGhvcj48YXV0aG9yPkx1dGFsbywgVG9tPC9hdXRob3I+PGF1dGhvcj5Ib3Nl
Z29vZCwgVmlja3k8L2F1dGhvcj48YXV0aG9yPkdyZWdzb24sIFNpbW9uPC9hdXRob3I+PGF1dGhv
cj5Hw7NtZXotT2xpdsOpLCBYYXZpZXI8L2F1dGhvcj48YXV0aG9yPkdldWJiZWxzLCBFdmVsaW5l
PC9hdXRob3I+PGF1dGhvcj5DcmFtcGluLCBBbWVsaWEgQy48L2F1dGhvcj48YXV0aG9yPldyaW5n
ZSwgQWxpc29uPC9hdXRob3I+PGF1dGhvcj5XYXN3YSwgTGFiYW48L2F1dGhvcj48YXV0aG9yPlRv
bGxtYW4sIFN0ZXBoZW48L2F1dGhvcj48YXV0aG9yPlRvZGQsIEppbTwvYXV0aG9yPjxhdXRob3I+
U2xheW1ha2VyLCBFbW1hPC9hdXRob3I+PGF1dGhvcj5TZXJ3YWRkYSwgRGF2aWQ8L2F1dGhvcj48
YXV0aG9yPlByaWNlLCBBbGlzb248L2F1dGhvcj48YXV0aG9yPk90aSwgU2FtdWVsPC9hdXRob3I+
PGF1dGhvcj5OeWlyZW5kYSwgTW9mZmF0IEouPC9hdXRob3I+PGF1dGhvcj5OYWJ1a2FsdSwgRG9y
ZWFuPC9hdXRob3I+PGF1dGhvcj5OeWFtdWthcGEsIENvbnN0YW5jZTwvYXV0aG9yPjxhdXRob3I+
TmFsdWdvZGEsIEZyZWQ8L2F1dGhvcj48YXV0aG9yPk11Z3VydW5naSwgT3dlbjwvYXV0aG9yPjxh
dXRob3I+TXRlbmdhLCBCYWx0YXphcjwvYXV0aG9yPjxhdXRob3I+TWlsbHMsIExpc2E8L2F1dGhv
cj48YXV0aG9yPk1pY2hhZWwsIERlbm5hPC9hdXRob3I+PGF1dGhvcj5NY0xlYW4sIEVzdGVsbGU8
L2F1dGhvcj48YXV0aG9yPk1jR3JhdGgsIE51YWxhPC9hdXRob3I+PGF1dGhvcj5NYXJ0aW4sIEVt
bWFudWVsPC9hdXRob3I+PGF1dGhvcj5NYXJzdG9uLCBNaWxseTwvYXV0aG9yPjxhdXRob3I+TWFx
dWlucywgU2V3ZTwvYXV0aG9yPjxhdXRob3I+TGV2aXJhLCBGcmFuY2lzPC9hdXRob3I+PGF1dGhv
cj5LeW9idXR1bmdpLCBDYXRoZXJpbmU8L2F1dGhvcj48YXV0aG9yPkt3YXJvLCBEYW5pZWw8L2F1
dGhvcj48YXV0aG9yPkthc2FtYmEsIEl2YW48L2F1dGhvcj48YXV0aG9yPkthbmphbGEsIENoaWZ1
bmRvPC9hdXRob3I+PGF1dGhvcj5LYWhuLCBLYXRobGVlbjwvYXV0aG9yPjxhdXRob3I+S2FidWR1
bGEsIENob2R6aXdhZHppd2E8L2F1dGhvcj48YXV0aG9yPkhlcmJzdCwgS29idXM8L2F1dGhvcj48
YXV0aG9yPkdhcmV0YSwgRGlja21hbjwvYXV0aG9yPjxhdXRob3I+RWF0b24sIEplZmZyZXkgVy48
L2F1dGhvcj48YXV0aG9yPkNsYXJrLCBTYW11ZWwgSi48L2F1dGhvcj48YXV0aG9yPkNodXJjaCwg
S2F0aHJ5bjwvYXV0aG9yPjxhdXRob3I+Q2hpaGFuYSwgTWVuYXJkPC9hdXRob3I+PGF1dGhvcj5D
YWx2ZXJ0LCBDbGFyYTwvYXV0aG9yPjxhdXRob3I+QmVndXksIERvbmF0aWVuPC9hdXRob3I+PGF1
dGhvcj5Bc2lraSwgR2Vyc2hpbTwvYXV0aG9yPjxhdXRob3I+QW1yaSwgU2hhbXRlPC9hdXRob3I+
PGF1dGhvcj5BYmR1bCwgUmFtYWRoYW5pPC9hdXRob3I+PGF1dGhvcj5aYWJhLCBCYXNpYTwvYXV0
aG9yPjwvYXV0aG9ycz48L2NvbnRyaWJ1dG9ycz48dGl0bGVzPjx0aXRsZT5EYXRhIFJlc291cmNl
IFByb2ZpbGU6IE5ldHdvcmsgZm9yIEFuYWx5c2luZyBMb25naXR1ZGluYWwgUG9wdWxhdGlvbi1i
YXNlZCBISVYvQUlEUyBkYXRhIG9uIEFmcmljYSAoQUxQSEEgTmV0d29yayk8L3RpdGxlPjxzZWNv
bmRhcnktdGl0bGU+SW50ZXJuYXRpb25hbCBKb3VybmFsIG9mIEVwaWRlbWlvbG9neTwvc2Vjb25k
YXJ5LXRpdGxlPjwvdGl0bGVzPjxwZXJpb2RpY2FsPjxmdWxsLXRpdGxlPkludGVybmF0aW9uYWwg
Sm91cm5hbCBvZiBFcGlkZW1pb2xvZ3k8L2Z1bGwtdGl0bGU+PC9wZXJpb2RpY2FsPjxwYWdlcz44
My05MzwvcGFnZXM+PHZvbHVtZT40NTwvdm9sdW1lPjxudW1iZXI+MTwvbnVtYmVyPjxkYXRlcz48
eWVhcj4yMDE2PC95ZWFyPjwvZGF0ZXM+PGlzYm4+MDMwMC01NzcxPC9pc2JuPjx1cmxzPjxyZWxh
dGVkLXVybHM+PHVybD5odHRwOi8vZHguZG9pLm9yZy8xMC4xMDkzL2lqZS9keXYzNDM8L3VybD48
dXJsPmh0dHBzOi8vd2F0ZXJtYXJrLnNpbHZlcmNoYWlyLmNvbS9keXYzNDMucGRmP3Rva2VuPUFR
RUNBSGkyMDhCRTQ5T29hbjlra2hXX0VyY3k3RG0zWkxfOUNmM3FmS0FjNDg1eXNnQUFBZmN3Z2dI
ekJna3Foa2lHOXcwQkJ3YWdnZ0hrTUlJQjRBSUJBRENDQWRrR0NTcUdTSWIzRFFFSEFUQWVCZ2xn
aGtnQlpRTUVBUzR3RVFRTTE1Y2tVUXZrd01RYVl1SzhBZ0VRZ0lJQnFrLXVyMl9sd3Yxd0gxaWNr
c3A4a1NuNkNVWHNUaXB2NE1sWGdoaThCbWRXWFhBaERUVzJmcXBEN3QzMkM3LUdnVzlJOEFXRTA1
MG9fd1dZTXpjVGo4SXFxZVFwOVBNUUY1bC1nQnREdnZlZGZfRlJLUEIxUVZyZnNET1dOOGtMRW1h
MWwxeUgtLUdycXhXNWZjdVlISVcxZ1lvRGlpTGVwUWVPS2pkWjdQWVRxc2lVOW92UkxfVUFuaGli
WnRndnFEQWJGaGRJTkthcDcwc0VmeUNsa2JUMkZOUXlhekZWNFRQNVBsZXpRSE1TSll3ak10WlNU
S3dhN2hBSWNOZFk5QXR2ZlEwNHZRYnVNMkxiZnJDOGtuREQzd2huQzlxdS1XZU8yaDdkX3o1ZHJi
dWdSZzBpRWdfUFNQZThiQUNwRU1rVHpRbUcxaHN3cHBDNDN3MkxLTS1kdktNY2xLYXZxdWxNTmxS
akdzdzZOR0NqUXRrYjd0eTRxVXp3ZWIxNEZlWFNYelRQMTV2ci1mR1VHa0JqYU8zVlI4NDN1WVI0
QWVFTTVycFBDQWdSOUxCUldjSG1oaVdneWNfNHotZDRKNjJPRE5YNDlqNVdBSGRlTUl6aWRiRDhN
RXVFWUJxR3cxSnZXUGl1d2RfUDA0aG5qZkFnZ2RpSHNacVpTMFdraXU4Y2JMY28weWN2dUF6ZWNq
WHVDdG5STnZ6TXpZNEJ6cUhrTTNBa25MR3NnMzIxYUl0TnFrcXlnQTwvdXJsPjwvcmVsYXRlZC11
cmxzPjwvdXJscz48ZWxlY3Ryb25pYy1yZXNvdXJjZS1udW0+MTAuMTA5My9pamUvZHl2MzQzPC9l
bGVjdHJvbmljLXJlc291cmNlLW51bT48L3JlY29yZD48L0NpdGU+PC9FbmROb3RlPn==
</w:fldData>
        </w:fldChar>
      </w:r>
      <w:r w:rsidR="009448ED">
        <w:instrText xml:space="preserve"> ADDIN EN.CITE.DATA </w:instrText>
      </w:r>
      <w:r w:rsidR="009448ED">
        <w:fldChar w:fldCharType="end"/>
      </w:r>
      <w:r>
        <w:fldChar w:fldCharType="separate"/>
      </w:r>
      <w:r w:rsidR="009448ED" w:rsidRPr="009448ED">
        <w:rPr>
          <w:noProof/>
          <w:vertAlign w:val="superscript"/>
        </w:rPr>
        <w:t>50</w:t>
      </w:r>
      <w:r>
        <w:fldChar w:fldCharType="end"/>
      </w:r>
      <w:r>
        <w:t xml:space="preserve">  We used harmonised data from these studies covering people observed between 2005 and 2016, the last date at which most studies collected HIV data.</w:t>
      </w:r>
    </w:p>
    <w:p w14:paraId="67262AEB" w14:textId="77777777" w:rsidR="00390E19" w:rsidRDefault="00390E19" w:rsidP="00390E19">
      <w:r>
        <w:t>Ethical approval for this data harmonisation and analysis was granted by the ethics committee of the London School of Hygiene and Tropical Medicine (numbe</w:t>
      </w:r>
      <w:r w:rsidRPr="00966EA3">
        <w:t>r 15472)</w:t>
      </w:r>
      <w:r>
        <w:t xml:space="preserve"> and each study’s data collection and analysis was approved by the relevant local committees.</w:t>
      </w:r>
    </w:p>
    <w:p w14:paraId="3E495A1B" w14:textId="77777777" w:rsidR="00390E19" w:rsidRDefault="00390E19" w:rsidP="00390E19">
      <w:pPr>
        <w:pStyle w:val="Heading2"/>
      </w:pPr>
      <w:r>
        <w:t>Participants</w:t>
      </w:r>
    </w:p>
    <w:p w14:paraId="1F128465" w14:textId="77777777" w:rsidR="00390E19" w:rsidRDefault="00390E19" w:rsidP="00390E19">
      <w:r>
        <w:t>Study participants were included in the incidence cohort if they had participated in the study’s HIV testing at least twice whilst resident in the area and their earliest result was HIV negative.  In this analysis we used data from people who were aged between 15 and 49.</w:t>
      </w:r>
    </w:p>
    <w:p w14:paraId="246DCE37" w14:textId="77777777" w:rsidR="00390E19" w:rsidRDefault="00390E19" w:rsidP="00390E19">
      <w:pPr>
        <w:pStyle w:val="Heading2"/>
      </w:pPr>
      <w:r>
        <w:t>Procedures</w:t>
      </w:r>
    </w:p>
    <w:p w14:paraId="238CDE50" w14:textId="64232307" w:rsidR="00390E19" w:rsidRDefault="00390E19" w:rsidP="00390E19">
      <w:r>
        <w:t>Several times a year, with the exception of Manicaland</w:t>
      </w:r>
      <w:r>
        <w:fldChar w:fldCharType="begin"/>
      </w:r>
      <w:r w:rsidR="009448ED">
        <w:instrText xml:space="preserve"> ADDIN EN.CITE &lt;EndNote&gt;&lt;Cite&gt;&lt;Author&gt;Gregson&lt;/Author&gt;&lt;Year&gt;2017&lt;/Year&gt;&lt;RecNum&gt;6&lt;/RecNum&gt;&lt;DisplayText&gt;&lt;style face="superscript"&gt;51&lt;/style&gt;&lt;/DisplayText&gt;&lt;record&gt;&lt;rec-number&gt;6&lt;/rec-number&gt;&lt;foreign-keys&gt;&lt;key app="EN" db-id="5etv2srs8tfwpre22fl52x99wtpdszazszed" timestamp="1687858539"&gt;6&lt;/key&gt;&lt;/foreign-keys&gt;&lt;ref-type name="Journal Article"&gt;17&lt;/ref-type&gt;&lt;contributors&gt;&lt;authors&gt;&lt;author&gt;Gregson, Simon&lt;/author&gt;&lt;author&gt;Mugurungi, Owen&lt;/author&gt;&lt;author&gt;Eaton, Jeffrey&lt;/author&gt;&lt;author&gt;Takaruza, Albert&lt;/author&gt;&lt;author&gt;Rhead, Rebecca&lt;/author&gt;&lt;author&gt;Maswera, Rufurwokuda&lt;/author&gt;&lt;author&gt;Mutsvangwa, Junior&lt;/author&gt;&lt;author&gt;Mayini, Justin&lt;/author&gt;&lt;author&gt;Skovdal, Morten&lt;/author&gt;&lt;author&gt;Schaefer, Robin&lt;/author&gt;&lt;author&gt;Hallett, Timothy&lt;/author&gt;&lt;author&gt;Sherr, Lorraine&lt;/author&gt;&lt;author&gt;Munyati, Shungu&lt;/author&gt;&lt;author&gt;Mason, Peter&lt;/author&gt;&lt;author&gt;Campbell, Catherine&lt;/author&gt;&lt;author&gt;Garnett, Geoffrey P&lt;/author&gt;&lt;author&gt;Nyamukapa, Constance Anesu&lt;/author&gt;&lt;/authors&gt;&lt;/contributors&gt;&lt;titles&gt;&lt;title&gt;Documenting and explaining the HIV decline in east Zimbabwe: the Manicaland General Population Cohort&lt;/title&gt;&lt;secondary-title&gt;BMJ Open&lt;/secondary-title&gt;&lt;/titles&gt;&lt;periodical&gt;&lt;full-title&gt;BMJ Open&lt;/full-title&gt;&lt;/periodical&gt;&lt;pages&gt;e015898&lt;/pages&gt;&lt;volume&gt;7&lt;/volume&gt;&lt;number&gt;10&lt;/number&gt;&lt;dates&gt;&lt;year&gt;2017&lt;/year&gt;&lt;/dates&gt;&lt;urls&gt;&lt;related-urls&gt;&lt;url&gt;https://bmjopen.bmj.com/content/bmjopen/7/10/e015898.full.pdf&lt;/url&gt;&lt;/related-urls&gt;&lt;/urls&gt;&lt;electronic-resource-num&gt;10.1136/bmjopen-2017-015898&lt;/electronic-resource-num&gt;&lt;/record&gt;&lt;/Cite&gt;&lt;/EndNote&gt;</w:instrText>
      </w:r>
      <w:r>
        <w:fldChar w:fldCharType="separate"/>
      </w:r>
      <w:r w:rsidR="009448ED" w:rsidRPr="009448ED">
        <w:rPr>
          <w:noProof/>
          <w:vertAlign w:val="superscript"/>
        </w:rPr>
        <w:t>51</w:t>
      </w:r>
      <w:r>
        <w:fldChar w:fldCharType="end"/>
      </w:r>
      <w:r>
        <w:t>, each study collected demographic information from household heads in all consenting households within their study areas. For eligible adults,</w:t>
      </w:r>
      <w:r w:rsidR="003E7C7A">
        <w:t xml:space="preserve"> after obtaining informed consent</w:t>
      </w:r>
      <w:bookmarkStart w:id="16" w:name="_GoBack"/>
      <w:bookmarkEnd w:id="16"/>
      <w:r>
        <w:t xml:space="preserve"> HIV tests and individual surveys, which included questions on HIV-related risk behaviours and socio-demographic characteristics, were carried out at regular intervals, typically between one and three years apart.  </w:t>
      </w:r>
    </w:p>
    <w:p w14:paraId="6E395DBB" w14:textId="77777777" w:rsidR="00390E19" w:rsidRDefault="00390E19" w:rsidP="00390E19">
      <w:r>
        <w:t>Each study is autonomous and data were not standardised prior to collection.  Data were harmonised taking into account variation between study sites and over time (see Supplementary Materials Appendix 2 for further details).</w:t>
      </w:r>
    </w:p>
    <w:p w14:paraId="29CDB164" w14:textId="3A676D72" w:rsidR="00390E19" w:rsidRDefault="00390E19" w:rsidP="00390E19">
      <w:r>
        <w:t xml:space="preserve">We identified and constructed </w:t>
      </w:r>
      <w:bookmarkStart w:id="17" w:name="_Hlk59463561"/>
      <w:r>
        <w:t xml:space="preserve">a list of common explanatory variables </w:t>
      </w:r>
      <w:bookmarkEnd w:id="17"/>
      <w:r>
        <w:t>and prioritised those which captured a discrete aspect of behaviour or personal characteristics and were available for most participants. Table 1 shows the measures we reviewed and those we included.  We developed a population-level measure to describe the prevalence of untreated HIV infection in people of the opposite sex</w:t>
      </w:r>
      <w:r w:rsidR="00F63166">
        <w:t>, resident within the study area,</w:t>
      </w:r>
      <w:r>
        <w:t xml:space="preserve">who were in the age range to be sexual partners, constructed using HIV prevalence, ART coverage and the distribution of age gaps between partners.  We calculated other population-based measures of risk describing partnership dynamics: the partner acquisition rates </w:t>
      </w:r>
      <w:r>
        <w:fldChar w:fldCharType="begin">
          <w:fldData xml:space="preserve">PEVuZE5vdGU+PENpdGU+PEF1dGhvcj5DYWx2ZXJ0PC9BdXRob3I+PFllYXI+MjAyNDwvWWVhcj48
UmVjTnVtPjQ5PC9SZWNOdW0+PERpc3BsYXlUZXh0PjxzdHlsZSBmYWNlPSJzdXBlcnNjcmlwdCI+
NDA8L3N0eWxlPjwvRGlzcGxheVRleHQ+PHJlY29yZD48cmVjLW51bWJlcj40OTwvcmVjLW51bWJl
cj48Zm9yZWlnbi1rZXlzPjxrZXkgYXBwPSJFTiIgZGItaWQ9IjVldHYyc3JzOHRmd3ByZTIyZmw1
Mng5OXd0cGRzemF6c3plZCIgdGltZXN0YW1wPSIxNzI2NTExNjgyIj40OTwva2V5PjwvZm9yZWln
bi1rZXlzPjxyZWYtdHlwZSBuYW1lPSJKb3VybmFsIEFydGljbGUiPjE3PC9yZWYtdHlwZT48Y29u
dHJpYnV0b3JzPjxhdXRob3JzPjxhdXRob3I+Q2FsdmVydCwgQy48L2F1dGhvcj48YXV0aG9yPlNj
b3R0LCBSLjwvYXV0aG9yPjxhdXRob3I+UGFsbWVyLCBNLjwvYXV0aG9yPjxhdXRob3I+RHViZSwg
QS48L2F1dGhvcj48YXV0aG9yPk1hcnN0b24sIE0uPC9hdXRob3I+PGF1dGhvcj5XZWxsaW5ncywg
Sy48L2F1dGhvcj48YXV0aG9yPlNsYXltYWtlciwgRS48L2F1dGhvcj48L2F1dGhvcnM+PC9jb250
cmlidXRvcnM+PGF1dGgtYWRkcmVzcz5GYWN1bHR5IG9mIEVwaWRlbWlvbG9neSBhbmQgUG9wdWxh
dGlvbiBIZWFsdGgsIExvbmRvbiBTY2hvb2wgb2YgSHlnaWVuZSBhbmQgVHJvcGljYWwgTWVkaWNp
bmUsIExvbmRvbiwgVUs7IGFuZCBVc2hlciBJbnN0aXR1dGUsIFVuaXZlcnNpdHkgb2YgRWRpbmJ1
cmdoLCBFZGluYnVyZ2gsIFVLLiYjeEQ7RmFjdWx0eSBvZiBFcGlkZW1pb2xvZ3kgYW5kIFBvcHVs
YXRpb24gSGVhbHRoLCBMb25kb24gU2Nob29sIG9mIEh5Z2llbmUgYW5kIFRyb3BpY2FsIE1lZGlj
aW5lLCBMb25kb24sIFVLLiYjeEQ7TWFsYXdpIEVwaWRlbWlvbG9naWNhbCBhbmQgSW50ZXJ2ZW50
aW9uIFJlc2VhcmNoIFVuaXQsIExpbG9uZ3dlLCBNYWxhd2kuJiN4RDtGYWN1bHR5IG9mIFB1Ymxp
YyBIZWFsdGggYW5kIFBvbGljeSwgTG9uZG9uIFNjaG9vbCBvZiBIeWdpZW5lIGFuZCBUcm9waWNh
bCBNZWRpY2luZSwgTG9uZG9uLCBVSy48L2F1dGgtYWRkcmVzcz48dGl0bGVzPjx0aXRsZT5SYXRl
cyBvZiBzZXh1YWwgcGFydG5lciBhY3F1aXNpdGlvbiBmcm9tIG5hdGlvbmFsbHkgcmVwcmVzZW50
YXRpdmUgc3VydmV5czogdmFyaWF0aW9uIGJldHdlZW4gY291bnRyaWVzIGFuZCBieSBhZ2UsIHNl
eCwgd2VhbHRoLCBwYXJ0bmVyIGFuZCBISVYgc3RhdHVzPC90aXRsZT48c2Vjb25kYXJ5LXRpdGxl
PlNleCBIZWFsdGg8L3NlY29uZGFyeS10aXRsZT48L3RpdGxlcz48cGVyaW9kaWNhbD48ZnVsbC10
aXRsZT5TZXggSGVhbHRoPC9mdWxsLXRpdGxlPjwvcGVyaW9kaWNhbD48cGFnZXM+TlVMTDwvcGFn
ZXM+PHZvbHVtZT4yMTwvdm9sdW1lPjxudW1iZXI+MTwvbnVtYmVyPjxrZXl3b3Jkcz48a2V5d29y
ZD5NYWxlPC9rZXl3b3JkPjxrZXl3b3JkPkh1bWFuczwva2V5d29yZD48a2V5d29yZD5GZW1hbGU8
L2tleXdvcmQ+PGtleXdvcmQ+U2V4dWFsIFBhcnRuZXJzPC9rZXl3b3JkPjxrZXl3b3JkPlNleHVh
bCBCZWhhdmlvcjwva2V5d29yZD48a2V5d29yZD4qSElWIEluZmVjdGlvbnMvZXBpZGVtaW9sb2d5
PC9rZXl3b3JkPjxrZXl3b3JkPkNyb3NzLVNlY3Rpb25hbCBTdHVkaWVzPC9rZXl3b3JkPjxrZXl3
b3JkPipTZXh1YWxseSBUcmFuc21pdHRlZCBEaXNlYXNlcy9lcGlkZW1pb2xvZ3k8L2tleXdvcmQ+
PC9rZXl3b3Jkcz48ZGF0ZXM+PHllYXI+MjAyNDwveWVhcj48cHViLWRhdGVzPjxkYXRlPkZlYjwv
ZGF0ZT48L3B1Yi1kYXRlcz48L2RhdGVzPjxpc2JuPjE0NDktODk4NyAoRWxlY3Ryb25pYykmI3hE
OzE0NDgtNTAyOCAoTGlua2luZyk8L2lzYm4+PGFjY2Vzc2lvbi1udW0+MzgxMDUyMzc8L2FjY2Vz
c2lvbi1udW0+PHVybHM+PHJlbGF0ZWQtdXJscz48dXJsPmh0dHBzOi8vd3d3Lm5jYmkubmxtLm5p
aC5nb3YvcHVibWVkLzM4MTA1MjM3PC91cmw+PHVybD5odHRwczovL3d3dy5wdWJsaXNoLmNzaXJv
LmF1L3NoL3BkZi9TSDIzMTM0PC91cmw+PC9yZWxhdGVkLXVybHM+PC91cmxzPjxlbGVjdHJvbmlj
LXJlc291cmNlLW51bT4xMC4xMDcxL1NIMjMxMzQ8L2VsZWN0cm9uaWMtcmVzb3VyY2UtbnVtPjxy
ZW1vdGUtZGF0YWJhc2UtbmFtZT5NZWRsaW5lPC9yZW1vdGUtZGF0YWJhc2UtbmFtZT48cmVtb3Rl
LWRhdGFiYXNlLXByb3ZpZGVyPk5MTTwvcmVtb3RlLWRhdGFiYXNlLXByb3ZpZGVyPjwvcmVjb3Jk
PjwvQ2l0ZT48L0VuZE5vdGU+AG==
</w:fldData>
        </w:fldChar>
      </w:r>
      <w:r w:rsidR="009448ED">
        <w:instrText xml:space="preserve"> ADDIN EN.CITE </w:instrText>
      </w:r>
      <w:r w:rsidR="009448ED">
        <w:fldChar w:fldCharType="begin">
          <w:fldData xml:space="preserve">PEVuZE5vdGU+PENpdGU+PEF1dGhvcj5DYWx2ZXJ0PC9BdXRob3I+PFllYXI+MjAyNDwvWWVhcj48
UmVjTnVtPjQ5PC9SZWNOdW0+PERpc3BsYXlUZXh0PjxzdHlsZSBmYWNlPSJzdXBlcnNjcmlwdCI+
NDA8L3N0eWxlPjwvRGlzcGxheVRleHQ+PHJlY29yZD48cmVjLW51bWJlcj40OTwvcmVjLW51bWJl
cj48Zm9yZWlnbi1rZXlzPjxrZXkgYXBwPSJFTiIgZGItaWQ9IjVldHYyc3JzOHRmd3ByZTIyZmw1
Mng5OXd0cGRzemF6c3plZCIgdGltZXN0YW1wPSIxNzI2NTExNjgyIj40OTwva2V5PjwvZm9yZWln
bi1rZXlzPjxyZWYtdHlwZSBuYW1lPSJKb3VybmFsIEFydGljbGUiPjE3PC9yZWYtdHlwZT48Y29u
dHJpYnV0b3JzPjxhdXRob3JzPjxhdXRob3I+Q2FsdmVydCwgQy48L2F1dGhvcj48YXV0aG9yPlNj
b3R0LCBSLjwvYXV0aG9yPjxhdXRob3I+UGFsbWVyLCBNLjwvYXV0aG9yPjxhdXRob3I+RHViZSwg
QS48L2F1dGhvcj48YXV0aG9yPk1hcnN0b24sIE0uPC9hdXRob3I+PGF1dGhvcj5XZWxsaW5ncywg
Sy48L2F1dGhvcj48YXV0aG9yPlNsYXltYWtlciwgRS48L2F1dGhvcj48L2F1dGhvcnM+PC9jb250
cmlidXRvcnM+PGF1dGgtYWRkcmVzcz5GYWN1bHR5IG9mIEVwaWRlbWlvbG9neSBhbmQgUG9wdWxh
dGlvbiBIZWFsdGgsIExvbmRvbiBTY2hvb2wgb2YgSHlnaWVuZSBhbmQgVHJvcGljYWwgTWVkaWNp
bmUsIExvbmRvbiwgVUs7IGFuZCBVc2hlciBJbnN0aXR1dGUsIFVuaXZlcnNpdHkgb2YgRWRpbmJ1
cmdoLCBFZGluYnVyZ2gsIFVLLiYjeEQ7RmFjdWx0eSBvZiBFcGlkZW1pb2xvZ3kgYW5kIFBvcHVs
YXRpb24gSGVhbHRoLCBMb25kb24gU2Nob29sIG9mIEh5Z2llbmUgYW5kIFRyb3BpY2FsIE1lZGlj
aW5lLCBMb25kb24sIFVLLiYjeEQ7TWFsYXdpIEVwaWRlbWlvbG9naWNhbCBhbmQgSW50ZXJ2ZW50
aW9uIFJlc2VhcmNoIFVuaXQsIExpbG9uZ3dlLCBNYWxhd2kuJiN4RDtGYWN1bHR5IG9mIFB1Ymxp
YyBIZWFsdGggYW5kIFBvbGljeSwgTG9uZG9uIFNjaG9vbCBvZiBIeWdpZW5lIGFuZCBUcm9waWNh
bCBNZWRpY2luZSwgTG9uZG9uLCBVSy48L2F1dGgtYWRkcmVzcz48dGl0bGVzPjx0aXRsZT5SYXRl
cyBvZiBzZXh1YWwgcGFydG5lciBhY3F1aXNpdGlvbiBmcm9tIG5hdGlvbmFsbHkgcmVwcmVzZW50
YXRpdmUgc3VydmV5czogdmFyaWF0aW9uIGJldHdlZW4gY291bnRyaWVzIGFuZCBieSBhZ2UsIHNl
eCwgd2VhbHRoLCBwYXJ0bmVyIGFuZCBISVYgc3RhdHVzPC90aXRsZT48c2Vjb25kYXJ5LXRpdGxl
PlNleCBIZWFsdGg8L3NlY29uZGFyeS10aXRsZT48L3RpdGxlcz48cGVyaW9kaWNhbD48ZnVsbC10
aXRsZT5TZXggSGVhbHRoPC9mdWxsLXRpdGxlPjwvcGVyaW9kaWNhbD48cGFnZXM+TlVMTDwvcGFn
ZXM+PHZvbHVtZT4yMTwvdm9sdW1lPjxudW1iZXI+MTwvbnVtYmVyPjxrZXl3b3Jkcz48a2V5d29y
ZD5NYWxlPC9rZXl3b3JkPjxrZXl3b3JkPkh1bWFuczwva2V5d29yZD48a2V5d29yZD5GZW1hbGU8
L2tleXdvcmQ+PGtleXdvcmQ+U2V4dWFsIFBhcnRuZXJzPC9rZXl3b3JkPjxrZXl3b3JkPlNleHVh
bCBCZWhhdmlvcjwva2V5d29yZD48a2V5d29yZD4qSElWIEluZmVjdGlvbnMvZXBpZGVtaW9sb2d5
PC9rZXl3b3JkPjxrZXl3b3JkPkNyb3NzLVNlY3Rpb25hbCBTdHVkaWVzPC9rZXl3b3JkPjxrZXl3
b3JkPipTZXh1YWxseSBUcmFuc21pdHRlZCBEaXNlYXNlcy9lcGlkZW1pb2xvZ3k8L2tleXdvcmQ+
PC9rZXl3b3Jkcz48ZGF0ZXM+PHllYXI+MjAyNDwveWVhcj48cHViLWRhdGVzPjxkYXRlPkZlYjwv
ZGF0ZT48L3B1Yi1kYXRlcz48L2RhdGVzPjxpc2JuPjE0NDktODk4NyAoRWxlY3Ryb25pYykmI3hE
OzE0NDgtNTAyOCAoTGlua2luZyk8L2lzYm4+PGFjY2Vzc2lvbi1udW0+MzgxMDUyMzc8L2FjY2Vz
c2lvbi1udW0+PHVybHM+PHJlbGF0ZWQtdXJscz48dXJsPmh0dHBzOi8vd3d3Lm5jYmkubmxtLm5p
aC5nb3YvcHVibWVkLzM4MTA1MjM3PC91cmw+PHVybD5odHRwczovL3d3dy5wdWJsaXNoLmNzaXJv
LmF1L3NoL3BkZi9TSDIzMTM0PC91cmw+PC9yZWxhdGVkLXVybHM+PC91cmxzPjxlbGVjdHJvbmlj
LXJlc291cmNlLW51bT4xMC4xMDcxL1NIMjMxMzQ8L2VsZWN0cm9uaWMtcmVzb3VyY2UtbnVtPjxy
ZW1vdGUtZGF0YWJhc2UtbmFtZT5NZWRsaW5lPC9yZW1vdGUtZGF0YWJhc2UtbmFtZT48cmVtb3Rl
LWRhdGFiYXNlLXByb3ZpZGVyPk5MTTwvcmVtb3RlLWRhdGFiYXNlLXByb3ZpZGVyPjwvcmVjb3Jk
PjwvQ2l0ZT48L0VuZE5vdGU+AG==
</w:fldData>
        </w:fldChar>
      </w:r>
      <w:r w:rsidR="009448ED">
        <w:instrText xml:space="preserve"> ADDIN EN.CITE.DATA </w:instrText>
      </w:r>
      <w:r w:rsidR="009448ED">
        <w:fldChar w:fldCharType="end"/>
      </w:r>
      <w:r>
        <w:fldChar w:fldCharType="separate"/>
      </w:r>
      <w:r w:rsidR="009448ED" w:rsidRPr="009448ED">
        <w:rPr>
          <w:noProof/>
          <w:vertAlign w:val="superscript"/>
        </w:rPr>
        <w:t>40</w:t>
      </w:r>
      <w:r>
        <w:fldChar w:fldCharType="end"/>
      </w:r>
      <w:r>
        <w:t xml:space="preserve"> and rates for the dissolution of partnerships. For both rates, the denominator was person time in the year before the survey, expressed per 100 person years. The numerators were, for acquisition, having had sex with a new partner in the last year and, for dissolution, the ending of a partnership (dated to the time of last sex) with a person the respondent had sex with at some point in the year before the survey.  We estimated these rates for peers of the same sex (from the same study and calendar period and similar in age) and also for opposite sex potential partners.</w:t>
      </w:r>
      <w:r w:rsidR="00F63166">
        <w:t xml:space="preserve"> </w:t>
      </w:r>
    </w:p>
    <w:p w14:paraId="531B16E1" w14:textId="77777777" w:rsidR="00390E19" w:rsidRDefault="00390E19" w:rsidP="00390E19">
      <w:pPr>
        <w:pStyle w:val="Heading2"/>
      </w:pPr>
      <w:r>
        <w:t>Statistical analysis</w:t>
      </w:r>
    </w:p>
    <w:p w14:paraId="51498F80" w14:textId="0C409EB4" w:rsidR="00390E19" w:rsidRDefault="00390E19" w:rsidP="00390E19">
      <w:r>
        <w:t>The outcome was HIV seroconversion, defined as an HIV positive test in a participant who was resident at the time of the test and who had previously tested negative for HIV.  We used multiple imputation to assign a seroconversion date in the interval between the last negative and first positive test dates with a uniform distribution and fitted</w:t>
      </w:r>
      <w:r w:rsidR="00F53C42">
        <w:t xml:space="preserve"> piecewise</w:t>
      </w:r>
      <w:r>
        <w:t xml:space="preserve"> exponential regression models to the survival time elapsed between the date of the first negative test and the date of the last negative test or seroconversion </w:t>
      </w:r>
      <w:r>
        <w:fldChar w:fldCharType="begin">
          <w:fldData xml:space="preserve">PEVuZE5vdGU+PENpdGU+PEF1dGhvcj5XYW1idXJhPC9BdXRob3I+PFllYXI+MjAwNzwvWWVhcj48
UmVjTnVtPjUwPC9SZWNOdW0+PERpc3BsYXlUZXh0PjxzdHlsZSBmYWNlPSJzdXBlcnNjcmlwdCI+
NTI8L3N0eWxlPjwvRGlzcGxheVRleHQ+PHJlY29yZD48cmVjLW51bWJlcj41MDwvcmVjLW51bWJl
cj48Zm9yZWlnbi1rZXlzPjxrZXkgYXBwPSJFTiIgZGItaWQ9IjVldHYyc3JzOHRmd3ByZTIyZmw1
Mng5OXd0cGRzemF6c3plZCIgdGltZXN0YW1wPSIxNzI2NTExNzU2Ij41MDwva2V5PjwvZm9yZWln
bi1rZXlzPjxyZWYtdHlwZSBuYW1lPSJKb3VybmFsIEFydGljbGUiPjE3PC9yZWYtdHlwZT48Y29u
dHJpYnV0b3JzPjxhdXRob3JzPjxhdXRob3I+V2FtYnVyYSwgTS48L2F1dGhvcj48YXV0aG9yPlVy
YXNzYSwgTS48L2F1dGhvcj48YXV0aG9yPklzaW5nbywgUi48L2F1dGhvcj48YXV0aG9yPk5kZWdl
LCBNLjwvYXV0aG9yPjxhdXRob3I+TWFyc3RvbiwgTS48L2F1dGhvcj48YXV0aG9yPlNsYXltYWtl
ciwgRS48L2F1dGhvcj48YXV0aG9yPk1uZ2FyYSwgSi48L2F1dGhvcj48YXV0aG9yPkNoYW5nYWx1
Y2hhLCBKLjwvYXV0aG9yPjxhdXRob3I+Qm9lcm1hLCBULiBKLjwvYXV0aG9yPjxhdXRob3I+WmFi
YSwgQi48L2F1dGhvcj48L2F1dGhvcnM+PC9jb250cmlidXRvcnM+PGF1dGgtYWRkcmVzcz5OYXRp
b25hbCBJbnN0aXR1dGUgZm9yIE1lZGljYWwgUmVzZWFyY2gsIE13YW56YSBCcmFuY2gsIE13YW56
YSwgVGFuemFuaWEuIHdtd2l0YUB5YWhvby5jb208L2F1dGgtYWRkcmVzcz48dGl0bGVzPjx0aXRs
ZT5ISVYgcHJldmFsZW5jZSBhbmQgaW5jaWRlbmNlIGluIHJ1cmFsIFRhbnphbmlhOiByZXN1bHRz
IGZyb20gMTAgeWVhcnMgb2YgZm9sbG93LXVwIGluIGFuIG9wZW4tY29ob3J0IHN0dWR5PC90aXRs
ZT48c2Vjb25kYXJ5LXRpdGxlPkogQWNxdWlyIEltbXVuZSBEZWZpYyBTeW5kcjwvc2Vjb25kYXJ5
LXRpdGxlPjwvdGl0bGVzPjxwZXJpb2RpY2FsPjxmdWxsLXRpdGxlPkogQWNxdWlyIEltbXVuZSBE
ZWZpYyBTeW5kcjwvZnVsbC10aXRsZT48YWJici0xPkpvdXJuYWwgb2YgYWNxdWlyZWQgaW1tdW5l
IGRlZmljaWVuY3kgc3luZHJvbWVzICgxOTk5KTwvYWJici0xPjwvcGVyaW9kaWNhbD48cGFnZXM+
NjE2LTIzPC9wYWdlcz48dm9sdW1lPjQ2PC92b2x1bWU+PG51bWJlcj41PC9udW1iZXI+PGtleXdv
cmRzPjxrZXl3b3JkPkFkb2xlc2NlbnQ8L2tleXdvcmQ+PGtleXdvcmQ+QWR1bHQ8L2tleXdvcmQ+
PGtleXdvcmQ+RmVtYWxlPC9rZXl3b3JkPjxrZXl3b3JkPkhJViBJbmZlY3Rpb25zLyplcGlkZW1p
b2xvZ3k8L2tleXdvcmQ+PGtleXdvcmQ+SHVtYW5zPC9rZXl3b3JkPjxrZXl3b3JkPkluY2lkZW5j
ZTwva2V5d29yZD48a2V5d29yZD5NYWxlPC9rZXl3b3JkPjxrZXl3b3JkPlByZXZhbGVuY2U8L2tl
eXdvcmQ+PGtleXdvcmQ+UnVyYWwgUG9wdWxhdGlvbjwva2V5d29yZD48a2V5d29yZD5TZXJvZXBp
ZGVtaW9sb2dpYyBTdHVkaWVzPC9rZXl3b3JkPjxrZXl3b3JkPlRhbnphbmlhL2VwaWRlbWlvbG9n
eTwva2V5d29yZD48L2tleXdvcmRzPjxkYXRlcz48eWVhcj4yMDA3PC95ZWFyPjxwdWItZGF0ZXM+
PGRhdGU+RGVjIDE1PC9kYXRlPjwvcHViLWRhdGVzPjwvZGF0ZXM+PGlzYm4+MTUyNS00MTM1IChQ
cmludCkmI3hEOzE5NDQtNzg4NCAoRWxlY3Ryb25pYykmI3hEOzE1MjUtNDEzNSAoTGlua2luZyk8
L2lzYm4+PGFjY2Vzc2lvbi1udW0+MTgwNDMzMTY8L2FjY2Vzc2lvbi1udW0+PHVybHM+PHJlbGF0
ZWQtdXJscz48dXJsPmh0dHBzOi8vd3d3Lm5jYmkubmxtLm5paC5nb3YvcHVibWVkLzE4MDQzMzE2
PC91cmw+PHVybD5odHRwczovL3d3dy5uY2JpLm5sbS5uaWguZ292L3BtYy9hcnRpY2xlcy9QTUMy
ODQyODgzL3BkZi91a21zcy0yOTEyOC5wZGY8L3VybD48L3JlbGF0ZWQtdXJscz48L3VybHM+PGN1
c3RvbTI+UE1DMjg0Mjg4MzwvY3VzdG9tMj48ZWxlY3Ryb25pYy1yZXNvdXJjZS1udW0+MTAuMTA5
Ny9RQUkuMGIwMTNlMzE4MTVhNTcxYTwvZWxlY3Ryb25pYy1yZXNvdXJjZS1udW0+PHJlbW90ZS1k
YXRhYmFzZS1uYW1lPk1lZGxpbmU8L3JlbW90ZS1kYXRhYmFzZS1uYW1lPjxyZW1vdGUtZGF0YWJh
c2UtcHJvdmlkZXI+TkxNPC9yZW1vdGUtZGF0YWJhc2UtcHJvdmlkZXI+PC9yZWNvcmQ+PC9DaXRl
PjwvRW5kTm90ZT4A
</w:fldData>
        </w:fldChar>
      </w:r>
      <w:r w:rsidR="009448ED">
        <w:instrText xml:space="preserve"> ADDIN EN.CITE </w:instrText>
      </w:r>
      <w:r w:rsidR="009448ED">
        <w:fldChar w:fldCharType="begin">
          <w:fldData xml:space="preserve">PEVuZE5vdGU+PENpdGU+PEF1dGhvcj5XYW1idXJhPC9BdXRob3I+PFllYXI+MjAwNzwvWWVhcj48
UmVjTnVtPjUwPC9SZWNOdW0+PERpc3BsYXlUZXh0PjxzdHlsZSBmYWNlPSJzdXBlcnNjcmlwdCI+
NTI8L3N0eWxlPjwvRGlzcGxheVRleHQ+PHJlY29yZD48cmVjLW51bWJlcj41MDwvcmVjLW51bWJl
cj48Zm9yZWlnbi1rZXlzPjxrZXkgYXBwPSJFTiIgZGItaWQ9IjVldHYyc3JzOHRmd3ByZTIyZmw1
Mng5OXd0cGRzemF6c3plZCIgdGltZXN0YW1wPSIxNzI2NTExNzU2Ij41MDwva2V5PjwvZm9yZWln
bi1rZXlzPjxyZWYtdHlwZSBuYW1lPSJKb3VybmFsIEFydGljbGUiPjE3PC9yZWYtdHlwZT48Y29u
dHJpYnV0b3JzPjxhdXRob3JzPjxhdXRob3I+V2FtYnVyYSwgTS48L2F1dGhvcj48YXV0aG9yPlVy
YXNzYSwgTS48L2F1dGhvcj48YXV0aG9yPklzaW5nbywgUi48L2F1dGhvcj48YXV0aG9yPk5kZWdl
LCBNLjwvYXV0aG9yPjxhdXRob3I+TWFyc3RvbiwgTS48L2F1dGhvcj48YXV0aG9yPlNsYXltYWtl
ciwgRS48L2F1dGhvcj48YXV0aG9yPk1uZ2FyYSwgSi48L2F1dGhvcj48YXV0aG9yPkNoYW5nYWx1
Y2hhLCBKLjwvYXV0aG9yPjxhdXRob3I+Qm9lcm1hLCBULiBKLjwvYXV0aG9yPjxhdXRob3I+WmFi
YSwgQi48L2F1dGhvcj48L2F1dGhvcnM+PC9jb250cmlidXRvcnM+PGF1dGgtYWRkcmVzcz5OYXRp
b25hbCBJbnN0aXR1dGUgZm9yIE1lZGljYWwgUmVzZWFyY2gsIE13YW56YSBCcmFuY2gsIE13YW56
YSwgVGFuemFuaWEuIHdtd2l0YUB5YWhvby5jb208L2F1dGgtYWRkcmVzcz48dGl0bGVzPjx0aXRs
ZT5ISVYgcHJldmFsZW5jZSBhbmQgaW5jaWRlbmNlIGluIHJ1cmFsIFRhbnphbmlhOiByZXN1bHRz
IGZyb20gMTAgeWVhcnMgb2YgZm9sbG93LXVwIGluIGFuIG9wZW4tY29ob3J0IHN0dWR5PC90aXRs
ZT48c2Vjb25kYXJ5LXRpdGxlPkogQWNxdWlyIEltbXVuZSBEZWZpYyBTeW5kcjwvc2Vjb25kYXJ5
LXRpdGxlPjwvdGl0bGVzPjxwZXJpb2RpY2FsPjxmdWxsLXRpdGxlPkogQWNxdWlyIEltbXVuZSBE
ZWZpYyBTeW5kcjwvZnVsbC10aXRsZT48YWJici0xPkpvdXJuYWwgb2YgYWNxdWlyZWQgaW1tdW5l
IGRlZmljaWVuY3kgc3luZHJvbWVzICgxOTk5KTwvYWJici0xPjwvcGVyaW9kaWNhbD48cGFnZXM+
NjE2LTIzPC9wYWdlcz48dm9sdW1lPjQ2PC92b2x1bWU+PG51bWJlcj41PC9udW1iZXI+PGtleXdv
cmRzPjxrZXl3b3JkPkFkb2xlc2NlbnQ8L2tleXdvcmQ+PGtleXdvcmQ+QWR1bHQ8L2tleXdvcmQ+
PGtleXdvcmQ+RmVtYWxlPC9rZXl3b3JkPjxrZXl3b3JkPkhJViBJbmZlY3Rpb25zLyplcGlkZW1p
b2xvZ3k8L2tleXdvcmQ+PGtleXdvcmQ+SHVtYW5zPC9rZXl3b3JkPjxrZXl3b3JkPkluY2lkZW5j
ZTwva2V5d29yZD48a2V5d29yZD5NYWxlPC9rZXl3b3JkPjxrZXl3b3JkPlByZXZhbGVuY2U8L2tl
eXdvcmQ+PGtleXdvcmQ+UnVyYWwgUG9wdWxhdGlvbjwva2V5d29yZD48a2V5d29yZD5TZXJvZXBp
ZGVtaW9sb2dpYyBTdHVkaWVzPC9rZXl3b3JkPjxrZXl3b3JkPlRhbnphbmlhL2VwaWRlbWlvbG9n
eTwva2V5d29yZD48L2tleXdvcmRzPjxkYXRlcz48eWVhcj4yMDA3PC95ZWFyPjxwdWItZGF0ZXM+
PGRhdGU+RGVjIDE1PC9kYXRlPjwvcHViLWRhdGVzPjwvZGF0ZXM+PGlzYm4+MTUyNS00MTM1IChQ
cmludCkmI3hEOzE5NDQtNzg4NCAoRWxlY3Ryb25pYykmI3hEOzE1MjUtNDEzNSAoTGlua2luZyk8
L2lzYm4+PGFjY2Vzc2lvbi1udW0+MTgwNDMzMTY8L2FjY2Vzc2lvbi1udW0+PHVybHM+PHJlbGF0
ZWQtdXJscz48dXJsPmh0dHBzOi8vd3d3Lm5jYmkubmxtLm5paC5nb3YvcHVibWVkLzE4MDQzMzE2
PC91cmw+PHVybD5odHRwczovL3d3dy5uY2JpLm5sbS5uaWguZ292L3BtYy9hcnRpY2xlcy9QTUMy
ODQyODgzL3BkZi91a21zcy0yOTEyOC5wZGY8L3VybD48L3JlbGF0ZWQtdXJscz48L3VybHM+PGN1
c3RvbTI+UE1DMjg0Mjg4MzwvY3VzdG9tMj48ZWxlY3Ryb25pYy1yZXNvdXJjZS1udW0+MTAuMTA5
Ny9RQUkuMGIwMTNlMzE4MTVhNTcxYTwvZWxlY3Ryb25pYy1yZXNvdXJjZS1udW0+PHJlbW90ZS1k
YXRhYmFzZS1uYW1lPk1lZGxpbmU8L3JlbW90ZS1kYXRhYmFzZS1uYW1lPjxyZW1vdGUtZGF0YWJh
c2UtcHJvdmlkZXI+TkxNPC9yZW1vdGUtZGF0YWJhc2UtcHJvdmlkZXI+PC9yZWNvcmQ+PC9DaXRl
PjwvRW5kTm90ZT4A
</w:fldData>
        </w:fldChar>
      </w:r>
      <w:r w:rsidR="009448ED">
        <w:instrText xml:space="preserve"> ADDIN EN.CITE.DATA </w:instrText>
      </w:r>
      <w:r w:rsidR="009448ED">
        <w:fldChar w:fldCharType="end"/>
      </w:r>
      <w:r>
        <w:fldChar w:fldCharType="separate"/>
      </w:r>
      <w:r w:rsidR="009448ED" w:rsidRPr="009448ED">
        <w:rPr>
          <w:noProof/>
          <w:vertAlign w:val="superscript"/>
        </w:rPr>
        <w:t>52</w:t>
      </w:r>
      <w:r>
        <w:fldChar w:fldCharType="end"/>
      </w:r>
      <w:r>
        <w:t>.  For all estimates we used 70 imputations and combined the estimates using Rubin’s rules</w:t>
      </w:r>
      <w:r>
        <w:fldChar w:fldCharType="begin"/>
      </w:r>
      <w:r w:rsidR="009448ED">
        <w:instrText xml:space="preserve"> ADDIN EN.CITE &lt;EndNote&gt;&lt;Cite&gt;&lt;Author&gt;Rubin&lt;/Author&gt;&lt;Year&gt;1987&lt;/Year&gt;&lt;RecNum&gt;59&lt;/RecNum&gt;&lt;DisplayText&gt;&lt;style face="superscript"&gt;53&lt;/style&gt;&lt;/DisplayText&gt;&lt;record&gt;&lt;rec-number&gt;59&lt;/rec-number&gt;&lt;foreign-keys&gt;&lt;key app="EN" db-id="5etv2srs8tfwpre22fl52x99wtpdszazszed" timestamp="1726571885"&gt;59&lt;/key&gt;&lt;/foreign-keys&gt;&lt;ref-type name="Book"&gt;6&lt;/ref-type&gt;&lt;contributors&gt;&lt;authors&gt;&lt;author&gt;Rubin, D. B.&lt;/author&gt;&lt;/authors&gt;&lt;/contributors&gt;&lt;titles&gt;&lt;title&gt;Multiple Imputation for Nonresponse in Surveys.&lt;/title&gt;&lt;/titles&gt;&lt;dates&gt;&lt;year&gt;1987&lt;/year&gt;&lt;/dates&gt;&lt;pub-location&gt;New York&lt;/pub-location&gt;&lt;publisher&gt;Wiley&lt;/publisher&gt;&lt;urls&gt;&lt;/urls&gt;&lt;/record&gt;&lt;/Cite&gt;&lt;/EndNote&gt;</w:instrText>
      </w:r>
      <w:r>
        <w:fldChar w:fldCharType="separate"/>
      </w:r>
      <w:r w:rsidR="009448ED" w:rsidRPr="009448ED">
        <w:rPr>
          <w:noProof/>
          <w:vertAlign w:val="superscript"/>
        </w:rPr>
        <w:t>53</w:t>
      </w:r>
      <w:r>
        <w:fldChar w:fldCharType="end"/>
      </w:r>
      <w:r>
        <w:t xml:space="preserve">.  </w:t>
      </w:r>
      <w:r w:rsidR="00F53C42">
        <w:t xml:space="preserve">Piecewise exponential models were used because they allowed the shape of the hazard function to vary between imputations and captured that variation in the terms for age group. </w:t>
      </w:r>
    </w:p>
    <w:p w14:paraId="0E131292" w14:textId="77777777" w:rsidR="00390E19" w:rsidRDefault="00390E19" w:rsidP="00390E19">
      <w:r>
        <w:t xml:space="preserve">Subjects had missing data for portions of their follow up time because either information was not collected in every round, participants missed one, or more, survey rounds or due to a small amount of non-response to particular questions. When information was not available, we retained the person time in the analysis and assigned the relevant period of person time to an “unknown” category. People who remained HIV negative were censored at the time of their most recent HIV test. </w:t>
      </w:r>
    </w:p>
    <w:p w14:paraId="0CBC2231" w14:textId="3737DB2B" w:rsidR="00390E19" w:rsidRDefault="00390E19" w:rsidP="00390E19">
      <w:r>
        <w:t xml:space="preserve">We wanted to assess if the effects of some risk factors differed by age and sex so analysed four groups of respondents: young men aged 15-24, older men aged 25-49, young women aged 15-24 and older women aged 25-49.  </w:t>
      </w:r>
      <w:r w:rsidR="00967E4E">
        <w:t xml:space="preserve"> Participants whose follow-up time spanned the two age groups contributed to both groups, i.e. they were censored at their 25</w:t>
      </w:r>
      <w:r w:rsidR="00967E4E" w:rsidRPr="009448ED">
        <w:rPr>
          <w:vertAlign w:val="superscript"/>
        </w:rPr>
        <w:t>th</w:t>
      </w:r>
      <w:r w:rsidR="00967E4E">
        <w:t xml:space="preserve"> birthday in the younger age group and entered the older age group as they turned 25.</w:t>
      </w:r>
    </w:p>
    <w:p w14:paraId="2878594A" w14:textId="6FEB3B9C" w:rsidR="00390E19" w:rsidRDefault="00390E19" w:rsidP="00390E19">
      <w:r>
        <w:t>We described every risk factor for each age group, study and calendar period using the distribution of person-years for categorical variables and the mean for continuous variables.   We estimated the study-specific crude hazard ratio (HR) for new HIV infections and made the same estimates using data pooled from all studies, adjusted for study. We examined the crude HRs for each risk factor and, where study-specific effects appeared to differ</w:t>
      </w:r>
      <w:r w:rsidR="005D6206">
        <w:t xml:space="preserve"> based on both HR and p-values</w:t>
      </w:r>
      <w:r>
        <w:t>, fitted interaction terms to assess effect modification by study.</w:t>
      </w:r>
    </w:p>
    <w:p w14:paraId="2C063B29" w14:textId="5D7DC929" w:rsidR="00390E19" w:rsidRDefault="00390E19" w:rsidP="00390E19">
      <w:r>
        <w:t xml:space="preserve">Risk factors with a consistent pattern of association in the study-specific analyses were included in adjusted models fitted to the data pooled from all studies for each age and sex group.  </w:t>
      </w:r>
      <w:r w:rsidR="005D6206">
        <w:t xml:space="preserve">We focussed primarily on the HRs, rather than their associated p-values, since some studies lacked power for some comparisons.  </w:t>
      </w:r>
      <w:r>
        <w:t xml:space="preserve">Where study-specific </w:t>
      </w:r>
      <w:r w:rsidR="005D6206">
        <w:t>HR</w:t>
      </w:r>
      <w:r>
        <w:t xml:space="preserve"> were different, we included them and captured the heterogeneity of effects between the studies by fitting terms for risk factor-study interactions</w:t>
      </w:r>
      <w:r w:rsidR="005D6206">
        <w:t xml:space="preserve"> and </w:t>
      </w:r>
      <w:r w:rsidR="00781CD8">
        <w:t>retained those with small p-values for the interaction terms</w:t>
      </w:r>
      <w:r>
        <w:t>.  We included a fixed-effect for study because HIV incidence differed between studies.  We fitted three piecewise exponential models including age and calendar year: 1) with a fixed effect for study,  allowing each study to have a different background incidence rate; 2) with an age and study interaction to relax the assumption of proportional hazards and allow the hazard function to behave differently over age in the different studies and 3) with an age and study interaction plus an interaction between study and prevalence of untreated infection in the opposite sex. We fitted a fourth model which omitted the age and calendar year variables. W</w:t>
      </w:r>
      <w:r w:rsidRPr="00BF0090">
        <w:t>e hypothesised that age and calendar year are not direct determinants of HIV incidence</w:t>
      </w:r>
      <w:r>
        <w:t xml:space="preserve"> and by omitting them we aimed to reveal the more proximate determinants of HIV incidence.  Lastly, we reviewed the results from these four models for each age and sex group and judged which was the most parsimonious model- the preferred model- for each group.</w:t>
      </w:r>
    </w:p>
    <w:p w14:paraId="06184E1E" w14:textId="77777777" w:rsidR="00390E19" w:rsidRDefault="00390E19" w:rsidP="00390E19">
      <w:r>
        <w:t>Information on partnership dynamics (the numbers and timings of partnerships) was available only for Karonga, Kisesa and Rakai. The analysis was repeated with these studies including the measures of partnership dynamics.</w:t>
      </w:r>
    </w:p>
    <w:p w14:paraId="6D798D8B" w14:textId="77777777" w:rsidR="00390E19" w:rsidRDefault="00390E19" w:rsidP="00390E19">
      <w:r>
        <w:t xml:space="preserve">We conducted two sensitivity analyses. </w:t>
      </w:r>
      <w:r w:rsidRPr="00C14351">
        <w:t>To assess the influence each study had on the results from the preferred models we fitted study-specific versions of those models, carried out a meta-analysis on each risk factor estimate and then repeated the meta-analysis using the leave</w:t>
      </w:r>
      <w:r>
        <w:t>-</w:t>
      </w:r>
      <w:r w:rsidRPr="00C14351">
        <w:t>one</w:t>
      </w:r>
      <w:r>
        <w:t>-</w:t>
      </w:r>
      <w:r w:rsidRPr="00C14351">
        <w:t xml:space="preserve">out approach. </w:t>
      </w:r>
      <w:r>
        <w:t>We also fitted the preferred models to data from 2013-16 only, to see if risk factor associations were different in that period.</w:t>
      </w:r>
    </w:p>
    <w:p w14:paraId="6B37F39F" w14:textId="77777777" w:rsidR="00390E19" w:rsidRDefault="00390E19" w:rsidP="00390E19">
      <w:r>
        <w:t>Stata version 18.0 was used throughout the analysis.</w:t>
      </w:r>
    </w:p>
    <w:p w14:paraId="5C8A0AC7" w14:textId="77777777" w:rsidR="00390E19" w:rsidRDefault="00390E19" w:rsidP="00390E19">
      <w:r w:rsidRPr="00F129D8">
        <w:t>The funder of the study had no role in study design, data collection, data analysis, data interpretation, or writing of the report.</w:t>
      </w:r>
    </w:p>
    <w:p w14:paraId="474B80D4" w14:textId="77777777" w:rsidR="00C54099" w:rsidRDefault="00C54099">
      <w:r>
        <w:br w:type="page"/>
      </w:r>
    </w:p>
    <w:p w14:paraId="1405673D" w14:textId="370BDB1D" w:rsidR="00225F11" w:rsidRDefault="00802C39" w:rsidP="00C54099">
      <w:pPr>
        <w:pStyle w:val="Heading1"/>
      </w:pPr>
      <w:r>
        <w:t xml:space="preserve">Authors’ </w:t>
      </w:r>
      <w:r w:rsidR="00225F11">
        <w:t>Contribut</w:t>
      </w:r>
      <w:r>
        <w:t>ions</w:t>
      </w:r>
      <w:r w:rsidR="00225F11">
        <w:t xml:space="preserve"> </w:t>
      </w:r>
    </w:p>
    <w:p w14:paraId="2E5659A4" w14:textId="0E365FBF" w:rsidR="00225F11" w:rsidRDefault="001C2CA1" w:rsidP="00C54099">
      <w:pPr>
        <w:rPr>
          <w:rFonts w:ascii="ScalaLancetPro" w:hAnsi="ScalaLancetPro" w:cs="ScalaLancetPro"/>
        </w:rPr>
      </w:pPr>
      <w:r>
        <w:t>ES</w:t>
      </w:r>
      <w:r w:rsidR="00EF4382">
        <w:t>:</w:t>
      </w:r>
      <w:r>
        <w:t xml:space="preserve"> </w:t>
      </w:r>
      <w:r w:rsidR="00EF4382">
        <w:t>P</w:t>
      </w:r>
      <w:r>
        <w:t>lanned and conducted analyses, literature review, harmonised data, wrote first draft of paper, overall responsibility for the paper; CC</w:t>
      </w:r>
      <w:r w:rsidR="00EF4382">
        <w:t>:</w:t>
      </w:r>
      <w:r>
        <w:t xml:space="preserve"> Literature review, harmonised data, interpreted results and contributed to drafting the paper; MM</w:t>
      </w:r>
      <w:r w:rsidR="00EF4382">
        <w:t>:</w:t>
      </w:r>
      <w:r>
        <w:t xml:space="preserve"> Planned analyses, harmonised data, contributed to data analysis, interpreted the results and contributed to drafting the paper; KR</w:t>
      </w:r>
      <w:r w:rsidR="00EF4382">
        <w:t>:</w:t>
      </w:r>
      <w:r>
        <w:t xml:space="preserve"> Harmonised data, triangulated analyses, interpreted results and contributed to drafting the paper; RA</w:t>
      </w:r>
      <w:r w:rsidR="00EF4382">
        <w:t>:</w:t>
      </w:r>
      <w:r>
        <w:t xml:space="preserve"> Prepared data for Ifakara, analysed and triangulated results; AD</w:t>
      </w:r>
      <w:r w:rsidR="00EF4382">
        <w:t>:</w:t>
      </w:r>
      <w:r>
        <w:t xml:space="preserve"> Prepared data for Karonga, analysed and triangulated results and contributed to drafting the paper; JE</w:t>
      </w:r>
      <w:r w:rsidR="00EF4382">
        <w:t>:</w:t>
      </w:r>
      <w:r>
        <w:t xml:space="preserve"> Triangulated analyses, interpreted results and contributed to drafting the paper; CK</w:t>
      </w:r>
      <w:r w:rsidR="00EF4382">
        <w:t>:</w:t>
      </w:r>
      <w:r>
        <w:t xml:space="preserve"> Prepared data for Karonga, analysed preliminary results, harmonised data, documented data for sharing; LM</w:t>
      </w:r>
      <w:r w:rsidR="00EF4382">
        <w:t>:</w:t>
      </w:r>
      <w:r>
        <w:t xml:space="preserve"> Prepared data for Manicaland, analysed and triangulated results, interpreted results and contributed to drafting the paper; DN</w:t>
      </w:r>
      <w:r w:rsidR="00EF4382">
        <w:t>:</w:t>
      </w:r>
      <w:r>
        <w:t xml:space="preserve"> Prepared data for Rakai, analysed and triangulated results, interpreted results and contributed to drafting the paper; DO</w:t>
      </w:r>
      <w:r w:rsidR="00EF4382">
        <w:t>:</w:t>
      </w:r>
      <w:r>
        <w:t xml:space="preserve"> Prepared data for Kisumu, analysed and triangulated results and contributed to drafting the paper; AP</w:t>
      </w:r>
      <w:r w:rsidR="00EF4382">
        <w:t xml:space="preserve">: </w:t>
      </w:r>
      <w:r>
        <w:t>Analysed and triangulated results for Karonga, interpreted results and contributed to drafting the paper; GR</w:t>
      </w:r>
      <w:r w:rsidR="00EF4382">
        <w:t>:</w:t>
      </w:r>
      <w:r>
        <w:t xml:space="preserve"> Interpreted results and contributed to drafting the paper; MT</w:t>
      </w:r>
      <w:r w:rsidR="00EF4382">
        <w:t>:</w:t>
      </w:r>
      <w:r>
        <w:t xml:space="preserve"> Harmonised data, interpreted results and contributed to drafting the paper; KT</w:t>
      </w:r>
      <w:r w:rsidR="00EF4382">
        <w:t>:</w:t>
      </w:r>
      <w:r>
        <w:t xml:space="preserve"> Prepared data for Masaka,</w:t>
      </w:r>
      <w:r w:rsidR="00C54099">
        <w:t xml:space="preserve"> </w:t>
      </w:r>
      <w:r>
        <w:t>harmonised pooled data,  interpreted results and contributed to drafting the paper; MU</w:t>
      </w:r>
      <w:r w:rsidR="00EF4382">
        <w:t>:</w:t>
      </w:r>
      <w:r>
        <w:t xml:space="preserve"> Interpreted results and contributed to drafting the paper; AC</w:t>
      </w:r>
      <w:r w:rsidR="00EF4382">
        <w:t>:</w:t>
      </w:r>
      <w:r>
        <w:t xml:space="preserve"> Interpreted results and contributed to drafting the paper; EG</w:t>
      </w:r>
      <w:r w:rsidR="00EF4382">
        <w:t>:</w:t>
      </w:r>
      <w:r>
        <w:t xml:space="preserve"> Interpreted results and contributed to drafting the paper; SG</w:t>
      </w:r>
      <w:r w:rsidR="00EF4382">
        <w:t>:</w:t>
      </w:r>
      <w:r>
        <w:t xml:space="preserve"> Interpreted results and contributed to drafting the paper; KH</w:t>
      </w:r>
      <w:r w:rsidR="00EF4382">
        <w:t>:</w:t>
      </w:r>
      <w:r>
        <w:t xml:space="preserve"> Interpreted results and contributed to drafting the paper; DK</w:t>
      </w:r>
      <w:r w:rsidR="00EF4382">
        <w:t>:</w:t>
      </w:r>
      <w:r>
        <w:t xml:space="preserve"> Prepared data for Kisumu, analysed and triangulated results and contributed to drafting the paper; TL</w:t>
      </w:r>
      <w:r w:rsidR="00EF4382">
        <w:t>:</w:t>
      </w:r>
      <w:r>
        <w:t xml:space="preserve"> Prepared data for Rakai, analysed and triangulated results, interpreted results and contributed to drafting the paper; RN</w:t>
      </w:r>
      <w:r w:rsidR="00EF4382">
        <w:t>:</w:t>
      </w:r>
      <w:r>
        <w:t xml:space="preserve"> Interpreted results and contributed to drafting the paper; JT</w:t>
      </w:r>
      <w:r w:rsidR="00EF4382">
        <w:t>:</w:t>
      </w:r>
      <w:r>
        <w:t xml:space="preserve"> Prepared data for Kisesa, analysed and triangulated results, interpreted results and contributed to drafting the paper; JA</w:t>
      </w:r>
      <w:r w:rsidR="00EF4382">
        <w:t>:</w:t>
      </w:r>
      <w:r>
        <w:t xml:space="preserve"> Prepared data for Kisumu, analysed and triangulated results; TD</w:t>
      </w:r>
      <w:r w:rsidR="00EF4382">
        <w:t>:</w:t>
      </w:r>
      <w:r>
        <w:t xml:space="preserve"> Prepared data for Manicaland, analysed and triangulated results; CK</w:t>
      </w:r>
      <w:r w:rsidR="00EF4382">
        <w:t>:</w:t>
      </w:r>
      <w:r>
        <w:t xml:space="preserve"> Prepared data for Kisesa, analysed and triangulated results; </w:t>
      </w:r>
      <w:r w:rsidR="00F129D8">
        <w:t xml:space="preserve">CN: interpretation of results for Manicaland; </w:t>
      </w:r>
      <w:r>
        <w:t>GM</w:t>
      </w:r>
      <w:r w:rsidR="00EF4382">
        <w:t>:</w:t>
      </w:r>
      <w:r>
        <w:t xml:space="preserve"> Interpretation of results for Masaka; N</w:t>
      </w:r>
      <w:r w:rsidR="00F129D8">
        <w:t>M</w:t>
      </w:r>
      <w:r w:rsidR="00EF4382">
        <w:t>:</w:t>
      </w:r>
      <w:r>
        <w:t xml:space="preserve"> Prepared data for AHRI; AN</w:t>
      </w:r>
      <w:r w:rsidR="00EF4382">
        <w:t>:</w:t>
      </w:r>
      <w:r>
        <w:t xml:space="preserve"> Analysed and triangulated results; GO</w:t>
      </w:r>
      <w:r w:rsidR="00EF4382">
        <w:t>:</w:t>
      </w:r>
      <w:r>
        <w:t xml:space="preserve"> Prepared data for Kisumu, analysed preliminary results; AT</w:t>
      </w:r>
      <w:r w:rsidR="00EF4382">
        <w:t>:</w:t>
      </w:r>
      <w:r>
        <w:t xml:space="preserve"> Prepared data for Manicaland, analysed preliminary results; CF</w:t>
      </w:r>
      <w:r w:rsidR="00EF4382">
        <w:t>:</w:t>
      </w:r>
      <w:r>
        <w:t xml:space="preserve"> Prepared data for Ifakara, analysed and triangulated results; DG Prepared data for AHRI; EM</w:t>
      </w:r>
      <w:r w:rsidR="00EF4382">
        <w:t>:</w:t>
      </w:r>
      <w:r>
        <w:t xml:space="preserve"> Prepared data for Karonga, analysed and triangulated results ; IE</w:t>
      </w:r>
      <w:r w:rsidR="00EF4382">
        <w:t>:</w:t>
      </w:r>
      <w:r>
        <w:t xml:space="preserve"> Prepared data for Masaka, analysed and triangulated results; KB</w:t>
      </w:r>
      <w:r w:rsidR="00EF4382">
        <w:t>:</w:t>
      </w:r>
      <w:r>
        <w:t xml:space="preserve"> Interpreted results, triangulated AHRI data; SK</w:t>
      </w:r>
      <w:r w:rsidR="00EF4382">
        <w:t>:</w:t>
      </w:r>
      <w:r>
        <w:t xml:space="preserve"> Prepared data for Masaka, analysed preliminary results; NM</w:t>
      </w:r>
      <w:r w:rsidR="00F129D8">
        <w:t>cG</w:t>
      </w:r>
      <w:r w:rsidR="00EF4382">
        <w:t>:</w:t>
      </w:r>
      <w:r>
        <w:t xml:space="preserve"> Preliminary analyses for AHRI, interpreted results; DM</w:t>
      </w:r>
      <w:r w:rsidR="00EF4382">
        <w:t>:</w:t>
      </w:r>
      <w:r>
        <w:t xml:space="preserve"> Prepared data for Kisesa, analysed preliminary results; AW</w:t>
      </w:r>
      <w:r w:rsidR="00EF4382">
        <w:t>:</w:t>
      </w:r>
      <w:r>
        <w:t xml:space="preserve"> Preliminary analyses, interpreted results; EM</w:t>
      </w:r>
      <w:r w:rsidR="00EF4382">
        <w:t>:</w:t>
      </w:r>
      <w:r>
        <w:t xml:space="preserve"> Prepared data for Kisesa, analysed preliminary re</w:t>
      </w:r>
      <w:r w:rsidRPr="00C54099">
        <w:t>sults</w:t>
      </w:r>
      <w:r w:rsidR="00C54099" w:rsidRPr="00C54099">
        <w:t xml:space="preserve">. </w:t>
      </w:r>
      <w:r w:rsidR="00225F11" w:rsidRPr="00C54099">
        <w:t xml:space="preserve"> </w:t>
      </w:r>
      <w:r w:rsidR="00EF4382">
        <w:t>A</w:t>
      </w:r>
      <w:r w:rsidR="00225F11" w:rsidRPr="00C54099">
        <w:t xml:space="preserve">ll authors had full access to all the data in the study and had final responsibility for the decision to submit for publication. </w:t>
      </w:r>
      <w:r w:rsidR="00C54099" w:rsidRPr="00C54099">
        <w:t>ES, CC, MM,</w:t>
      </w:r>
      <w:r w:rsidR="00EF4382">
        <w:t xml:space="preserve"> </w:t>
      </w:r>
      <w:r w:rsidR="00C54099" w:rsidRPr="00C54099">
        <w:t>KT have accessed and verified the data.</w:t>
      </w:r>
    </w:p>
    <w:p w14:paraId="41B9BCAF" w14:textId="77777777" w:rsidR="00225F11" w:rsidRDefault="00225F11" w:rsidP="00C54099">
      <w:pPr>
        <w:pStyle w:val="Heading1"/>
      </w:pPr>
      <w:r>
        <w:t xml:space="preserve">Declaration of interests </w:t>
      </w:r>
    </w:p>
    <w:p w14:paraId="0D886E71" w14:textId="407C13AC" w:rsidR="00225F11" w:rsidRPr="00BC0517" w:rsidRDefault="00BC0517" w:rsidP="00C54099">
      <w:r w:rsidRPr="00BC0517">
        <w:t>SG declares shareholdings in pharmaceutical companies GlaxoSmithKline and Astra Zeneca.  The remaining authors</w:t>
      </w:r>
      <w:r w:rsidR="00225F11" w:rsidRPr="00BC0517">
        <w:t xml:space="preserve"> declare no competing interests.</w:t>
      </w:r>
      <w:r w:rsidR="00C54099" w:rsidRPr="00BC0517">
        <w:t xml:space="preserve">  </w:t>
      </w:r>
    </w:p>
    <w:p w14:paraId="46018D36" w14:textId="6AC6BB73" w:rsidR="00225F11" w:rsidRDefault="00225F11" w:rsidP="00C54099">
      <w:pPr>
        <w:pStyle w:val="Heading1"/>
      </w:pPr>
      <w:r>
        <w:t xml:space="preserve">Data </w:t>
      </w:r>
      <w:r w:rsidR="00D315B5">
        <w:t>availability</w:t>
      </w:r>
      <w:r>
        <w:t xml:space="preserve"> </w:t>
      </w:r>
    </w:p>
    <w:p w14:paraId="3FC3DA5D" w14:textId="6E863485" w:rsidR="00C54099" w:rsidRDefault="00C54099" w:rsidP="00C54099">
      <w:r>
        <w:t xml:space="preserve">The </w:t>
      </w:r>
      <w:r w:rsidR="00137AFE">
        <w:t xml:space="preserve">full set of </w:t>
      </w:r>
      <w:r w:rsidR="00225F11">
        <w:t>data collected for th</w:t>
      </w:r>
      <w:r>
        <w:t xml:space="preserve">is paper are individual participant data that </w:t>
      </w:r>
      <w:r w:rsidR="00732444">
        <w:t>cannot not be</w:t>
      </w:r>
      <w:r>
        <w:t xml:space="preserve"> to </w:t>
      </w:r>
      <w:r w:rsidR="00732444">
        <w:t xml:space="preserve">effectively </w:t>
      </w:r>
      <w:r>
        <w:t>anonymise</w:t>
      </w:r>
      <w:r w:rsidR="00D315B5">
        <w:t>d</w:t>
      </w:r>
      <w:r>
        <w:t xml:space="preserve">. An anonymised </w:t>
      </w:r>
      <w:r w:rsidR="00732444">
        <w:t>subset</w:t>
      </w:r>
      <w:r>
        <w:t xml:space="preserve"> of the incidence data for selected studies is available (</w:t>
      </w:r>
      <w:hyperlink r:id="rId9" w:history="1">
        <w:r w:rsidRPr="00C82C28">
          <w:rPr>
            <w:rStyle w:val="Hyperlink"/>
          </w:rPr>
          <w:t>https://www.datafirst.uct.ac.za/dataportal/index.php/collections/ALPHA</w:t>
        </w:r>
      </w:hyperlink>
      <w:r>
        <w:t xml:space="preserve">).  The dataset used for this analysis (participant data with identifiers and accompanying data dictionaries) can be requested directly from the individual studies (see </w:t>
      </w:r>
      <w:hyperlink r:id="rId10" w:history="1">
        <w:r w:rsidRPr="00C82C28">
          <w:rPr>
            <w:rStyle w:val="Hyperlink"/>
          </w:rPr>
          <w:t>https://alpha.lshtm.ac.uk/people/</w:t>
        </w:r>
      </w:hyperlink>
      <w:r>
        <w:t xml:space="preserve">). Requests will be reviewed by each study’s data access committee according to their respective criteria for access.  </w:t>
      </w:r>
    </w:p>
    <w:p w14:paraId="0DF2D9F7" w14:textId="290A7469" w:rsidR="005D6A2B" w:rsidRDefault="005D6A2B" w:rsidP="00591F46">
      <w:pPr>
        <w:pStyle w:val="Heading1"/>
      </w:pPr>
      <w:r>
        <w:t xml:space="preserve">Acknowledgments </w:t>
      </w:r>
    </w:p>
    <w:p w14:paraId="1120B50B" w14:textId="53B5E119" w:rsidR="00591F46" w:rsidRDefault="00591F46" w:rsidP="00591F46">
      <w:pPr>
        <w:pStyle w:val="Default"/>
      </w:pPr>
      <w:r w:rsidRPr="00621E3F">
        <w:t>T</w:t>
      </w:r>
      <w:r>
        <w:t>his work was supported</w:t>
      </w:r>
      <w:r w:rsidRPr="008F3615">
        <w:t xml:space="preserve"> by the Bill and Melinda Gates Foundation </w:t>
      </w:r>
      <w:r>
        <w:t>[</w:t>
      </w:r>
      <w:r w:rsidRPr="008F3615">
        <w:rPr>
          <w:rFonts w:eastAsia="Times New Roman" w:cstheme="minorHAnsi"/>
        </w:rPr>
        <w:t>OPP1164897</w:t>
      </w:r>
      <w:r>
        <w:rPr>
          <w:rFonts w:eastAsia="Times New Roman" w:cstheme="minorHAnsi"/>
        </w:rPr>
        <w:t>]</w:t>
      </w:r>
      <w:r w:rsidRPr="008F3615">
        <w:rPr>
          <w:rFonts w:eastAsia="Times New Roman" w:cstheme="minorHAnsi"/>
        </w:rPr>
        <w:t xml:space="preserve"> thr</w:t>
      </w:r>
      <w:r w:rsidRPr="008F3615">
        <w:t>ough salary support for authors.</w:t>
      </w:r>
    </w:p>
    <w:p w14:paraId="038956E6" w14:textId="46D76EBA" w:rsidR="00D12389" w:rsidRDefault="00D12389" w:rsidP="00591F46">
      <w:pPr>
        <w:pStyle w:val="Default"/>
      </w:pPr>
    </w:p>
    <w:p w14:paraId="7F301DE6" w14:textId="77777777" w:rsidR="006F4F26" w:rsidRDefault="006F4F26" w:rsidP="006F4F26">
      <w:pPr>
        <w:spacing w:after="0"/>
        <w:ind w:left="720" w:hanging="720"/>
      </w:pPr>
    </w:p>
    <w:p w14:paraId="38DD0D70" w14:textId="77777777" w:rsidR="00D12389" w:rsidRPr="00D12389" w:rsidRDefault="00D12389" w:rsidP="00D12389">
      <w:pPr>
        <w:rPr>
          <w:lang w:eastAsia="en-GB"/>
        </w:rPr>
      </w:pPr>
    </w:p>
    <w:p w14:paraId="44B76B91" w14:textId="77777777" w:rsidR="00D12389" w:rsidRPr="00591F46" w:rsidRDefault="00D12389" w:rsidP="00591F46">
      <w:pPr>
        <w:pStyle w:val="Default"/>
      </w:pPr>
    </w:p>
    <w:p w14:paraId="07F97A69" w14:textId="14207A3C" w:rsidR="00245262" w:rsidRDefault="00245262" w:rsidP="00D03FF8">
      <w:r>
        <w:br w:type="page"/>
      </w:r>
    </w:p>
    <w:p w14:paraId="6FAA5C59" w14:textId="04F3B2D6" w:rsidR="00600572" w:rsidRDefault="00585565" w:rsidP="00585565">
      <w:pPr>
        <w:pStyle w:val="Heading1"/>
      </w:pPr>
      <w:r>
        <w:t>References</w:t>
      </w:r>
    </w:p>
    <w:p w14:paraId="017BB942" w14:textId="77777777" w:rsidR="009448ED" w:rsidRPr="009448ED" w:rsidRDefault="00600572" w:rsidP="009448ED">
      <w:pPr>
        <w:pStyle w:val="EndNoteBibliography"/>
        <w:spacing w:after="0"/>
      </w:pPr>
      <w:r>
        <w:fldChar w:fldCharType="begin"/>
      </w:r>
      <w:r>
        <w:instrText xml:space="preserve"> ADDIN EN.REFLIST </w:instrText>
      </w:r>
      <w:r>
        <w:fldChar w:fldCharType="separate"/>
      </w:r>
      <w:r w:rsidR="009448ED" w:rsidRPr="009448ED">
        <w:t>1.</w:t>
      </w:r>
      <w:r w:rsidR="009448ED" w:rsidRPr="009448ED">
        <w:tab/>
        <w:t>Joint United Nations Programme on HIV/AIDS. The urgency of now: AIDS at a crossroads Geneva, 2024.</w:t>
      </w:r>
    </w:p>
    <w:p w14:paraId="64242CC1" w14:textId="77777777" w:rsidR="009448ED" w:rsidRPr="009448ED" w:rsidRDefault="009448ED" w:rsidP="009448ED">
      <w:pPr>
        <w:pStyle w:val="EndNoteBibliography"/>
        <w:spacing w:after="0"/>
      </w:pPr>
      <w:r w:rsidRPr="009448ED">
        <w:t>2.</w:t>
      </w:r>
      <w:r w:rsidRPr="009448ED">
        <w:tab/>
        <w:t xml:space="preserve">Korenromp EL, Sabin K, Stover J, et al. New HIV Infections Among Key Populations and Their Partners in 2010 and 2022, by World Region: A Multisources Estimation. </w:t>
      </w:r>
      <w:r w:rsidRPr="009448ED">
        <w:rPr>
          <w:i/>
        </w:rPr>
        <w:t>JAIDS Journal of Acquired Immune Deficiency Syndromes</w:t>
      </w:r>
      <w:r w:rsidRPr="009448ED">
        <w:t xml:space="preserve"> 2024; </w:t>
      </w:r>
      <w:r w:rsidRPr="009448ED">
        <w:rPr>
          <w:b/>
        </w:rPr>
        <w:t>95</w:t>
      </w:r>
      <w:r w:rsidRPr="009448ED">
        <w:t>(1S).</w:t>
      </w:r>
    </w:p>
    <w:p w14:paraId="13BE9424" w14:textId="77777777" w:rsidR="009448ED" w:rsidRPr="009448ED" w:rsidRDefault="009448ED" w:rsidP="009448ED">
      <w:pPr>
        <w:pStyle w:val="EndNoteBibliography"/>
        <w:spacing w:after="0"/>
      </w:pPr>
      <w:r w:rsidRPr="009448ED">
        <w:t>3.</w:t>
      </w:r>
      <w:r w:rsidRPr="009448ED">
        <w:tab/>
        <w:t xml:space="preserve">Barnighausen T, Hosegood V, Timaeus IM, Newell ML. The socioeconomic determinants of HIV incidence: evidence from a longitudinal, population-based study in rural South Africa. </w:t>
      </w:r>
      <w:r w:rsidRPr="009448ED">
        <w:rPr>
          <w:i/>
        </w:rPr>
        <w:t>Aids</w:t>
      </w:r>
      <w:r w:rsidRPr="009448ED">
        <w:t xml:space="preserve"> 2007; </w:t>
      </w:r>
      <w:r w:rsidRPr="009448ED">
        <w:rPr>
          <w:b/>
        </w:rPr>
        <w:t>21 Suppl 7</w:t>
      </w:r>
      <w:r w:rsidRPr="009448ED">
        <w:t>: S29-38.</w:t>
      </w:r>
    </w:p>
    <w:p w14:paraId="3F508F16" w14:textId="77777777" w:rsidR="009448ED" w:rsidRPr="009448ED" w:rsidRDefault="009448ED" w:rsidP="009448ED">
      <w:pPr>
        <w:pStyle w:val="EndNoteBibliography"/>
        <w:spacing w:after="0"/>
      </w:pPr>
      <w:r w:rsidRPr="009448ED">
        <w:t>4.</w:t>
      </w:r>
      <w:r w:rsidRPr="009448ED">
        <w:tab/>
        <w:t xml:space="preserve">Biraro S, Ruzagira E, Kamali A, Whitworth J, Grosskurth H, Weiss HA. HIV-1 transmission within marriage in rural Uganda: a longitudinal study. </w:t>
      </w:r>
      <w:r w:rsidRPr="009448ED">
        <w:rPr>
          <w:i/>
        </w:rPr>
        <w:t>PloS one</w:t>
      </w:r>
      <w:r w:rsidRPr="009448ED">
        <w:t xml:space="preserve"> 2013; </w:t>
      </w:r>
      <w:r w:rsidRPr="009448ED">
        <w:rPr>
          <w:b/>
        </w:rPr>
        <w:t>8</w:t>
      </w:r>
      <w:r w:rsidRPr="009448ED">
        <w:t>(2): e55060.</w:t>
      </w:r>
    </w:p>
    <w:p w14:paraId="071A9096" w14:textId="77777777" w:rsidR="009448ED" w:rsidRPr="009448ED" w:rsidRDefault="009448ED" w:rsidP="009448ED">
      <w:pPr>
        <w:pStyle w:val="EndNoteBibliography"/>
        <w:spacing w:after="0"/>
      </w:pPr>
      <w:r w:rsidRPr="009448ED">
        <w:t>5.</w:t>
      </w:r>
      <w:r w:rsidRPr="009448ED">
        <w:tab/>
        <w:t xml:space="preserve">Cawley C, Wringe A, Slaymaker E, et al. The impact of voluntary counselling and testing services on sexual behaviour change and HIV incidence: observations from a cohort study in rural Tanzania. </w:t>
      </w:r>
      <w:r w:rsidRPr="009448ED">
        <w:rPr>
          <w:i/>
        </w:rPr>
        <w:t>BMC infectious diseases</w:t>
      </w:r>
      <w:r w:rsidRPr="009448ED">
        <w:t xml:space="preserve"> 2014; </w:t>
      </w:r>
      <w:r w:rsidRPr="009448ED">
        <w:rPr>
          <w:b/>
        </w:rPr>
        <w:t>14</w:t>
      </w:r>
      <w:r w:rsidRPr="009448ED">
        <w:t>: 159.</w:t>
      </w:r>
    </w:p>
    <w:p w14:paraId="1013C0E7" w14:textId="77777777" w:rsidR="009448ED" w:rsidRPr="009448ED" w:rsidRDefault="009448ED" w:rsidP="009448ED">
      <w:pPr>
        <w:pStyle w:val="EndNoteBibliography"/>
        <w:spacing w:after="0"/>
      </w:pPr>
      <w:r w:rsidRPr="009448ED">
        <w:t>6.</w:t>
      </w:r>
      <w:r w:rsidRPr="009448ED">
        <w:tab/>
        <w:t xml:space="preserve">Edelstein ZR, Santelli JS, Helleringer S, et al. Factors associated with incident HIV infection versus prevalent infection among youth in Rakai, Uganda. </w:t>
      </w:r>
      <w:r w:rsidRPr="009448ED">
        <w:rPr>
          <w:i/>
        </w:rPr>
        <w:t>Journal of epidemiology and global health</w:t>
      </w:r>
      <w:r w:rsidRPr="009448ED">
        <w:t xml:space="preserve"> 2015; </w:t>
      </w:r>
      <w:r w:rsidRPr="009448ED">
        <w:rPr>
          <w:b/>
        </w:rPr>
        <w:t>5</w:t>
      </w:r>
      <w:r w:rsidRPr="009448ED">
        <w:t>(1): 85-91.</w:t>
      </w:r>
    </w:p>
    <w:p w14:paraId="15B71E9D" w14:textId="77777777" w:rsidR="009448ED" w:rsidRPr="009448ED" w:rsidRDefault="009448ED" w:rsidP="009448ED">
      <w:pPr>
        <w:pStyle w:val="EndNoteBibliography"/>
        <w:spacing w:after="0"/>
      </w:pPr>
      <w:r w:rsidRPr="009448ED">
        <w:t>7.</w:t>
      </w:r>
      <w:r w:rsidRPr="009448ED">
        <w:tab/>
        <w:t xml:space="preserve">Grabowski MK, Lessler J, Redd AD, et al. The role of viral introductions in sustaining community-based HIV epidemics in rural Uganda: evidence from spatial clustering, phylogenetics, and egocentric transmission models. </w:t>
      </w:r>
      <w:r w:rsidRPr="009448ED">
        <w:rPr>
          <w:i/>
        </w:rPr>
        <w:t>PLoS medicine</w:t>
      </w:r>
      <w:r w:rsidRPr="009448ED">
        <w:t xml:space="preserve"> 2014; </w:t>
      </w:r>
      <w:r w:rsidRPr="009448ED">
        <w:rPr>
          <w:b/>
        </w:rPr>
        <w:t>11</w:t>
      </w:r>
      <w:r w:rsidRPr="009448ED">
        <w:t>(3): e1001610.</w:t>
      </w:r>
    </w:p>
    <w:p w14:paraId="6A3199C5" w14:textId="77777777" w:rsidR="009448ED" w:rsidRPr="009448ED" w:rsidRDefault="009448ED" w:rsidP="009448ED">
      <w:pPr>
        <w:pStyle w:val="EndNoteBibliography"/>
        <w:spacing w:after="0"/>
      </w:pPr>
      <w:r w:rsidRPr="009448ED">
        <w:t>8.</w:t>
      </w:r>
      <w:r w:rsidRPr="009448ED">
        <w:tab/>
        <w:t xml:space="preserve">Gregson S, Nyamukapa C, Schumacher C, et al. Evidence for a contribution of the community response to HIV decline in eastern Zimbabwe? </w:t>
      </w:r>
      <w:r w:rsidRPr="009448ED">
        <w:rPr>
          <w:i/>
        </w:rPr>
        <w:t>AIDS care</w:t>
      </w:r>
      <w:r w:rsidRPr="009448ED">
        <w:t xml:space="preserve"> 2013; </w:t>
      </w:r>
      <w:r w:rsidRPr="009448ED">
        <w:rPr>
          <w:b/>
        </w:rPr>
        <w:t>25 Suppl 1</w:t>
      </w:r>
      <w:r w:rsidRPr="009448ED">
        <w:t>: S88-96.</w:t>
      </w:r>
    </w:p>
    <w:p w14:paraId="2375028D" w14:textId="77777777" w:rsidR="009448ED" w:rsidRPr="009448ED" w:rsidRDefault="009448ED" w:rsidP="009448ED">
      <w:pPr>
        <w:pStyle w:val="EndNoteBibliography"/>
        <w:spacing w:after="0"/>
      </w:pPr>
      <w:r w:rsidRPr="009448ED">
        <w:t>9.</w:t>
      </w:r>
      <w:r w:rsidRPr="009448ED">
        <w:tab/>
        <w:t xml:space="preserve">Gregson S, Nyamukapa C, Schumacher C, et al. Did national HIV prevention programs contribute to HIV decline in Eastern Zimbabwe? Evidence from a prospective community survey. </w:t>
      </w:r>
      <w:r w:rsidRPr="009448ED">
        <w:rPr>
          <w:i/>
        </w:rPr>
        <w:t>Sexually transmitted diseases</w:t>
      </w:r>
      <w:r w:rsidRPr="009448ED">
        <w:t xml:space="preserve"> 2011; </w:t>
      </w:r>
      <w:r w:rsidRPr="009448ED">
        <w:rPr>
          <w:b/>
        </w:rPr>
        <w:t>38</w:t>
      </w:r>
      <w:r w:rsidRPr="009448ED">
        <w:t>(6): 475-82.</w:t>
      </w:r>
    </w:p>
    <w:p w14:paraId="37474C67" w14:textId="77777777" w:rsidR="009448ED" w:rsidRPr="009448ED" w:rsidRDefault="009448ED" w:rsidP="009448ED">
      <w:pPr>
        <w:pStyle w:val="EndNoteBibliography"/>
        <w:spacing w:after="0"/>
      </w:pPr>
      <w:r w:rsidRPr="009448ED">
        <w:t>10.</w:t>
      </w:r>
      <w:r w:rsidRPr="009448ED">
        <w:tab/>
        <w:t xml:space="preserve">Harling G, Newell ML, Tanser F, Barnighausen T. Partner Age-Disparity and HIV Incidence Risk for Older Women in Rural South Africa. </w:t>
      </w:r>
      <w:r w:rsidRPr="009448ED">
        <w:rPr>
          <w:i/>
        </w:rPr>
        <w:t>AIDS and behavior</w:t>
      </w:r>
      <w:r w:rsidRPr="009448ED">
        <w:t xml:space="preserve"> 2015; </w:t>
      </w:r>
      <w:r w:rsidRPr="009448ED">
        <w:rPr>
          <w:b/>
        </w:rPr>
        <w:t>19</w:t>
      </w:r>
      <w:r w:rsidRPr="009448ED">
        <w:t>(7): 1317-26.</w:t>
      </w:r>
    </w:p>
    <w:p w14:paraId="7D1F01EE" w14:textId="77777777" w:rsidR="009448ED" w:rsidRPr="009448ED" w:rsidRDefault="009448ED" w:rsidP="009448ED">
      <w:pPr>
        <w:pStyle w:val="EndNoteBibliography"/>
        <w:spacing w:after="0"/>
      </w:pPr>
      <w:r w:rsidRPr="009448ED">
        <w:t>11.</w:t>
      </w:r>
      <w:r w:rsidRPr="009448ED">
        <w:tab/>
        <w:t xml:space="preserve">Kagaayi J, Gray RH, Whalen C, et al. Indices to measure risk of HIV acquisition in Rakai, Uganda. </w:t>
      </w:r>
      <w:r w:rsidRPr="009448ED">
        <w:rPr>
          <w:i/>
        </w:rPr>
        <w:t>PloS one</w:t>
      </w:r>
      <w:r w:rsidRPr="009448ED">
        <w:t xml:space="preserve"> 2014; </w:t>
      </w:r>
      <w:r w:rsidRPr="009448ED">
        <w:rPr>
          <w:b/>
        </w:rPr>
        <w:t>9</w:t>
      </w:r>
      <w:r w:rsidRPr="009448ED">
        <w:t>(4): e92015.</w:t>
      </w:r>
    </w:p>
    <w:p w14:paraId="390BF190" w14:textId="77777777" w:rsidR="009448ED" w:rsidRPr="009448ED" w:rsidRDefault="009448ED" w:rsidP="009448ED">
      <w:pPr>
        <w:pStyle w:val="EndNoteBibliography"/>
        <w:spacing w:after="0"/>
      </w:pPr>
      <w:r w:rsidRPr="009448ED">
        <w:t>12.</w:t>
      </w:r>
      <w:r w:rsidRPr="009448ED">
        <w:tab/>
        <w:t xml:space="preserve">Kiwanuka N, Laeyendecker O, Quinn TC, et al. HIV-1 subtypes and differences in heterosexual HIV transmission among HIV-discordant couples in Rakai, Uganda. </w:t>
      </w:r>
      <w:r w:rsidRPr="009448ED">
        <w:rPr>
          <w:i/>
        </w:rPr>
        <w:t>Aids</w:t>
      </w:r>
      <w:r w:rsidRPr="009448ED">
        <w:t xml:space="preserve"> 2009; </w:t>
      </w:r>
      <w:r w:rsidRPr="009448ED">
        <w:rPr>
          <w:b/>
        </w:rPr>
        <w:t>23</w:t>
      </w:r>
      <w:r w:rsidRPr="009448ED">
        <w:t>(18): 2479-84.</w:t>
      </w:r>
    </w:p>
    <w:p w14:paraId="7A223C46" w14:textId="77777777" w:rsidR="009448ED" w:rsidRPr="009448ED" w:rsidRDefault="009448ED" w:rsidP="009448ED">
      <w:pPr>
        <w:pStyle w:val="EndNoteBibliography"/>
        <w:spacing w:after="0"/>
      </w:pPr>
      <w:r w:rsidRPr="009448ED">
        <w:t>13.</w:t>
      </w:r>
      <w:r w:rsidRPr="009448ED">
        <w:tab/>
        <w:t xml:space="preserve">Kouyoumdjian FG, Calzavara LM, Bondy SJ, et al. Intimate partner violence is associated with incident HIV infection in women in Uganda. </w:t>
      </w:r>
      <w:r w:rsidRPr="009448ED">
        <w:rPr>
          <w:i/>
        </w:rPr>
        <w:t>Aids</w:t>
      </w:r>
      <w:r w:rsidRPr="009448ED">
        <w:t xml:space="preserve"> 2013; </w:t>
      </w:r>
      <w:r w:rsidRPr="009448ED">
        <w:rPr>
          <w:b/>
        </w:rPr>
        <w:t>27</w:t>
      </w:r>
      <w:r w:rsidRPr="009448ED">
        <w:t>(8): 1331-8.</w:t>
      </w:r>
    </w:p>
    <w:p w14:paraId="6D08674D" w14:textId="77777777" w:rsidR="009448ED" w:rsidRPr="009448ED" w:rsidRDefault="009448ED" w:rsidP="009448ED">
      <w:pPr>
        <w:pStyle w:val="EndNoteBibliography"/>
        <w:spacing w:after="0"/>
      </w:pPr>
      <w:r w:rsidRPr="009448ED">
        <w:t>14.</w:t>
      </w:r>
      <w:r w:rsidRPr="009448ED">
        <w:tab/>
        <w:t xml:space="preserve">Lopman B, Nyamukapa C, Mushati P, et al. HIV incidence in 3 years of follow-up of a Zimbabwe cohort--1998-2000 to 2001-03: contributions of proximate and underlying determinants to transmission. </w:t>
      </w:r>
      <w:r w:rsidRPr="009448ED">
        <w:rPr>
          <w:i/>
        </w:rPr>
        <w:t>Int J Epidemiol</w:t>
      </w:r>
      <w:r w:rsidRPr="009448ED">
        <w:t xml:space="preserve"> 2008; </w:t>
      </w:r>
      <w:r w:rsidRPr="009448ED">
        <w:rPr>
          <w:b/>
        </w:rPr>
        <w:t>37</w:t>
      </w:r>
      <w:r w:rsidRPr="009448ED">
        <w:t>(1): 88-105.</w:t>
      </w:r>
    </w:p>
    <w:p w14:paraId="72F872FD" w14:textId="77777777" w:rsidR="009448ED" w:rsidRPr="009448ED" w:rsidRDefault="009448ED" w:rsidP="009448ED">
      <w:pPr>
        <w:pStyle w:val="EndNoteBibliography"/>
        <w:spacing w:after="0"/>
      </w:pPr>
      <w:r w:rsidRPr="009448ED">
        <w:t>15.</w:t>
      </w:r>
      <w:r w:rsidRPr="009448ED">
        <w:tab/>
        <w:t xml:space="preserve">Mathur S, Wei Y, Zhong X, et al. Partner Characteristics Associated With HIV Acquisition Among Youth in Rakai, Uganda. </w:t>
      </w:r>
      <w:r w:rsidRPr="009448ED">
        <w:rPr>
          <w:i/>
        </w:rPr>
        <w:t>Journal of acquired immune deficiency syndromes (1999)</w:t>
      </w:r>
      <w:r w:rsidRPr="009448ED">
        <w:t xml:space="preserve"> 2015; </w:t>
      </w:r>
      <w:r w:rsidRPr="009448ED">
        <w:rPr>
          <w:b/>
        </w:rPr>
        <w:t>69</w:t>
      </w:r>
      <w:r w:rsidRPr="009448ED">
        <w:t>(1): 75-84.</w:t>
      </w:r>
    </w:p>
    <w:p w14:paraId="490DE3A5" w14:textId="77777777" w:rsidR="009448ED" w:rsidRPr="009448ED" w:rsidRDefault="009448ED" w:rsidP="009448ED">
      <w:pPr>
        <w:pStyle w:val="EndNoteBibliography"/>
        <w:spacing w:after="0"/>
      </w:pPr>
      <w:r w:rsidRPr="009448ED">
        <w:t>16.</w:t>
      </w:r>
      <w:r w:rsidRPr="009448ED">
        <w:tab/>
        <w:t xml:space="preserve">Matovu JK, Gray RH, Kiwanuka N, et al. Repeat voluntary HIV counseling and testing (VCT), sexual risk behavior and HIV incidence in Rakai, Uganda. </w:t>
      </w:r>
      <w:r w:rsidRPr="009448ED">
        <w:rPr>
          <w:i/>
        </w:rPr>
        <w:t>AIDS and behavior</w:t>
      </w:r>
      <w:r w:rsidRPr="009448ED">
        <w:t xml:space="preserve"> 2007; </w:t>
      </w:r>
      <w:r w:rsidRPr="009448ED">
        <w:rPr>
          <w:b/>
        </w:rPr>
        <w:t>11</w:t>
      </w:r>
      <w:r w:rsidRPr="009448ED">
        <w:t>(1): 71-8.</w:t>
      </w:r>
    </w:p>
    <w:p w14:paraId="2F391DF0" w14:textId="77777777" w:rsidR="009448ED" w:rsidRPr="009448ED" w:rsidRDefault="009448ED" w:rsidP="009448ED">
      <w:pPr>
        <w:pStyle w:val="EndNoteBibliography"/>
        <w:spacing w:after="0"/>
      </w:pPr>
      <w:r w:rsidRPr="009448ED">
        <w:t>17.</w:t>
      </w:r>
      <w:r w:rsidRPr="009448ED">
        <w:tab/>
        <w:t xml:space="preserve">Mundandi C, Vissers D, Voeten H, Habbema D, Gregson S. No difference in HIV incidence and sexual behaviour between out-migrants and residents in rural Manicaland, Zimbabwe. </w:t>
      </w:r>
      <w:r w:rsidRPr="009448ED">
        <w:rPr>
          <w:i/>
        </w:rPr>
        <w:t>Tropical medicine &amp; international health : TM &amp; IH</w:t>
      </w:r>
      <w:r w:rsidRPr="009448ED">
        <w:t xml:space="preserve"> 2006; </w:t>
      </w:r>
      <w:r w:rsidRPr="009448ED">
        <w:rPr>
          <w:b/>
        </w:rPr>
        <w:t>11</w:t>
      </w:r>
      <w:r w:rsidRPr="009448ED">
        <w:t>(5): 705-11.</w:t>
      </w:r>
    </w:p>
    <w:p w14:paraId="1B55B8A0" w14:textId="77777777" w:rsidR="009448ED" w:rsidRPr="009448ED" w:rsidRDefault="009448ED" w:rsidP="009448ED">
      <w:pPr>
        <w:pStyle w:val="EndNoteBibliography"/>
        <w:spacing w:after="0"/>
      </w:pPr>
      <w:r w:rsidRPr="009448ED">
        <w:t>18.</w:t>
      </w:r>
      <w:r w:rsidRPr="009448ED">
        <w:tab/>
        <w:t xml:space="preserve">Nalugoda F, Guwatudde D, Bwaninka JB, et al. Marriage and the risk of incident HIV infection in Rakai, Uganda. </w:t>
      </w:r>
      <w:r w:rsidRPr="009448ED">
        <w:rPr>
          <w:i/>
        </w:rPr>
        <w:t>Journal of acquired immune deficiency syndromes (1999)</w:t>
      </w:r>
      <w:r w:rsidRPr="009448ED">
        <w:t xml:space="preserve"> 2014; </w:t>
      </w:r>
      <w:r w:rsidRPr="009448ED">
        <w:rPr>
          <w:b/>
        </w:rPr>
        <w:t>65</w:t>
      </w:r>
      <w:r w:rsidRPr="009448ED">
        <w:t>(1): 91-8.</w:t>
      </w:r>
    </w:p>
    <w:p w14:paraId="73FDF06D" w14:textId="77777777" w:rsidR="009448ED" w:rsidRPr="009448ED" w:rsidRDefault="009448ED" w:rsidP="009448ED">
      <w:pPr>
        <w:pStyle w:val="EndNoteBibliography"/>
        <w:spacing w:after="0"/>
      </w:pPr>
      <w:r w:rsidRPr="009448ED">
        <w:t>19.</w:t>
      </w:r>
      <w:r w:rsidRPr="009448ED">
        <w:tab/>
        <w:t xml:space="preserve">Ruzagira E, Wandiembe S, Abaasa A, et al. HIV incidence and risk factors for acquisition in HIV discordant couples in Masaka, Uganda: an HIV vaccine preparedness study. </w:t>
      </w:r>
      <w:r w:rsidRPr="009448ED">
        <w:rPr>
          <w:i/>
        </w:rPr>
        <w:t>PloS one</w:t>
      </w:r>
      <w:r w:rsidRPr="009448ED">
        <w:t xml:space="preserve"> 2011; </w:t>
      </w:r>
      <w:r w:rsidRPr="009448ED">
        <w:rPr>
          <w:b/>
        </w:rPr>
        <w:t>6</w:t>
      </w:r>
      <w:r w:rsidRPr="009448ED">
        <w:t>(8): e24037.</w:t>
      </w:r>
    </w:p>
    <w:p w14:paraId="0DEA84B5" w14:textId="77777777" w:rsidR="009448ED" w:rsidRPr="009448ED" w:rsidRDefault="009448ED" w:rsidP="009448ED">
      <w:pPr>
        <w:pStyle w:val="EndNoteBibliography"/>
        <w:spacing w:after="0"/>
      </w:pPr>
      <w:r w:rsidRPr="009448ED">
        <w:t>20.</w:t>
      </w:r>
      <w:r w:rsidRPr="009448ED">
        <w:tab/>
        <w:t xml:space="preserve">Santelli JS, Edelstein ZR, Mathur S, et al. Behavioral, biological, and demographic risk and protective factors for new HIV infections among youth in Rakai, Uganda. </w:t>
      </w:r>
      <w:r w:rsidRPr="009448ED">
        <w:rPr>
          <w:i/>
        </w:rPr>
        <w:t>Journal of acquired immune deficiency syndromes (1999)</w:t>
      </w:r>
      <w:r w:rsidRPr="009448ED">
        <w:t xml:space="preserve"> 2013; </w:t>
      </w:r>
      <w:r w:rsidRPr="009448ED">
        <w:rPr>
          <w:b/>
        </w:rPr>
        <w:t>63</w:t>
      </w:r>
      <w:r w:rsidRPr="009448ED">
        <w:t>(3): 393-400.</w:t>
      </w:r>
    </w:p>
    <w:p w14:paraId="4682F0C5" w14:textId="77777777" w:rsidR="009448ED" w:rsidRPr="009448ED" w:rsidRDefault="009448ED" w:rsidP="009448ED">
      <w:pPr>
        <w:pStyle w:val="EndNoteBibliography"/>
        <w:spacing w:after="0"/>
      </w:pPr>
      <w:r w:rsidRPr="009448ED">
        <w:t>21.</w:t>
      </w:r>
      <w:r w:rsidRPr="009448ED">
        <w:tab/>
        <w:t xml:space="preserve">Santelli JS, Edelstein ZR, Wei Y, et al. Trends in HIV acquisition, risk factors and prevention policies among youth in Uganda, 1999-2011. </w:t>
      </w:r>
      <w:r w:rsidRPr="009448ED">
        <w:rPr>
          <w:i/>
        </w:rPr>
        <w:t>Aids</w:t>
      </w:r>
      <w:r w:rsidRPr="009448ED">
        <w:t xml:space="preserve"> 2015; </w:t>
      </w:r>
      <w:r w:rsidRPr="009448ED">
        <w:rPr>
          <w:b/>
        </w:rPr>
        <w:t>29</w:t>
      </w:r>
      <w:r w:rsidRPr="009448ED">
        <w:t>(2): 211-9.</w:t>
      </w:r>
    </w:p>
    <w:p w14:paraId="21A05F9E" w14:textId="77777777" w:rsidR="009448ED" w:rsidRPr="009448ED" w:rsidRDefault="009448ED" w:rsidP="009448ED">
      <w:pPr>
        <w:pStyle w:val="EndNoteBibliography"/>
        <w:spacing w:after="0"/>
      </w:pPr>
      <w:r w:rsidRPr="009448ED">
        <w:t>22.</w:t>
      </w:r>
      <w:r w:rsidRPr="009448ED">
        <w:tab/>
        <w:t xml:space="preserve">Tanser F, Barnighausen T, Hund L, Garnett GP, McGrath N, Newell ML. Effect of concurrent sexual partnerships on rate of new HIV infections in a high-prevalence, rural South African population: a cohort study. </w:t>
      </w:r>
      <w:r w:rsidRPr="009448ED">
        <w:rPr>
          <w:i/>
        </w:rPr>
        <w:t>Lancet (London, England)</w:t>
      </w:r>
      <w:r w:rsidRPr="009448ED">
        <w:t xml:space="preserve"> 2011; </w:t>
      </w:r>
      <w:r w:rsidRPr="009448ED">
        <w:rPr>
          <w:b/>
        </w:rPr>
        <w:t>378</w:t>
      </w:r>
      <w:r w:rsidRPr="009448ED">
        <w:t>(9787): 247-55.</w:t>
      </w:r>
    </w:p>
    <w:p w14:paraId="376F4D30" w14:textId="77777777" w:rsidR="009448ED" w:rsidRPr="009448ED" w:rsidRDefault="009448ED" w:rsidP="009448ED">
      <w:pPr>
        <w:pStyle w:val="EndNoteBibliography"/>
        <w:spacing w:after="0"/>
      </w:pPr>
      <w:r w:rsidRPr="009448ED">
        <w:t>23.</w:t>
      </w:r>
      <w:r w:rsidRPr="009448ED">
        <w:tab/>
        <w:t xml:space="preserve">Tobian AA, Ssempijja V, Kigozi G, et al. Incident HIV and herpes simplex virus type 2 infection among men in Rakai, Uganda. </w:t>
      </w:r>
      <w:r w:rsidRPr="009448ED">
        <w:rPr>
          <w:i/>
        </w:rPr>
        <w:t>Aids</w:t>
      </w:r>
      <w:r w:rsidRPr="009448ED">
        <w:t xml:space="preserve"> 2009; </w:t>
      </w:r>
      <w:r w:rsidRPr="009448ED">
        <w:rPr>
          <w:b/>
        </w:rPr>
        <w:t>23</w:t>
      </w:r>
      <w:r w:rsidRPr="009448ED">
        <w:t>(12): 1589-94.</w:t>
      </w:r>
    </w:p>
    <w:p w14:paraId="4A7A61AB" w14:textId="77777777" w:rsidR="009448ED" w:rsidRPr="009448ED" w:rsidRDefault="009448ED" w:rsidP="009448ED">
      <w:pPr>
        <w:pStyle w:val="EndNoteBibliography"/>
        <w:spacing w:after="0"/>
      </w:pPr>
      <w:r w:rsidRPr="009448ED">
        <w:t>24.</w:t>
      </w:r>
      <w:r w:rsidRPr="009448ED">
        <w:tab/>
        <w:t xml:space="preserve">Wagman JA, Gray RH, Campbell JC, et al. Effectiveness of an integrated intimate partner violence and HIV prevention intervention in Rakai, Uganda: analysis of an intervention in an existing cluster randomised cohort. </w:t>
      </w:r>
      <w:r w:rsidRPr="009448ED">
        <w:rPr>
          <w:i/>
        </w:rPr>
        <w:t>The Lancet Global health</w:t>
      </w:r>
      <w:r w:rsidRPr="009448ED">
        <w:t xml:space="preserve"> 2015; </w:t>
      </w:r>
      <w:r w:rsidRPr="009448ED">
        <w:rPr>
          <w:b/>
        </w:rPr>
        <w:t>3</w:t>
      </w:r>
      <w:r w:rsidRPr="009448ED">
        <w:t>(1): e23-33.</w:t>
      </w:r>
    </w:p>
    <w:p w14:paraId="628C9940" w14:textId="77777777" w:rsidR="009448ED" w:rsidRPr="009448ED" w:rsidRDefault="009448ED" w:rsidP="009448ED">
      <w:pPr>
        <w:pStyle w:val="EndNoteBibliography"/>
        <w:spacing w:after="0"/>
      </w:pPr>
      <w:r w:rsidRPr="009448ED">
        <w:t>25.</w:t>
      </w:r>
      <w:r w:rsidRPr="009448ED">
        <w:tab/>
        <w:t xml:space="preserve">Wawer MJ, Makumbi F, Kigozi G, et al. Circumcision in HIV-infected men and its effect on HIV transmission to female partners in Rakai, Uganda: a randomised controlled trial. </w:t>
      </w:r>
      <w:r w:rsidRPr="009448ED">
        <w:rPr>
          <w:i/>
        </w:rPr>
        <w:t>Lancet (London, England)</w:t>
      </w:r>
      <w:r w:rsidRPr="009448ED">
        <w:t xml:space="preserve"> 2009; </w:t>
      </w:r>
      <w:r w:rsidRPr="009448ED">
        <w:rPr>
          <w:b/>
        </w:rPr>
        <w:t>374</w:t>
      </w:r>
      <w:r w:rsidRPr="009448ED">
        <w:t>(9685): 229-37.</w:t>
      </w:r>
    </w:p>
    <w:p w14:paraId="46385EFD" w14:textId="77777777" w:rsidR="009448ED" w:rsidRPr="009448ED" w:rsidRDefault="009448ED" w:rsidP="009448ED">
      <w:pPr>
        <w:pStyle w:val="EndNoteBibliography"/>
        <w:spacing w:after="0"/>
      </w:pPr>
      <w:r w:rsidRPr="009448ED">
        <w:t>26.</w:t>
      </w:r>
      <w:r w:rsidRPr="009448ED">
        <w:tab/>
        <w:t xml:space="preserve">Zablotska IB, Gray RH, Serwadda D, et al. Alcohol use before sex and HIV acquisition: a longitudinal study in Rakai, Uganda. </w:t>
      </w:r>
      <w:r w:rsidRPr="009448ED">
        <w:rPr>
          <w:i/>
        </w:rPr>
        <w:t>Aids</w:t>
      </w:r>
      <w:r w:rsidRPr="009448ED">
        <w:t xml:space="preserve"> 2006; </w:t>
      </w:r>
      <w:r w:rsidRPr="009448ED">
        <w:rPr>
          <w:b/>
        </w:rPr>
        <w:t>20</w:t>
      </w:r>
      <w:r w:rsidRPr="009448ED">
        <w:t>(8): 1191-6.</w:t>
      </w:r>
    </w:p>
    <w:p w14:paraId="02E872F9" w14:textId="77777777" w:rsidR="009448ED" w:rsidRPr="009448ED" w:rsidRDefault="009448ED" w:rsidP="009448ED">
      <w:pPr>
        <w:pStyle w:val="EndNoteBibliography"/>
        <w:spacing w:after="0"/>
      </w:pPr>
      <w:r w:rsidRPr="009448ED">
        <w:t>27.</w:t>
      </w:r>
      <w:r w:rsidRPr="009448ED">
        <w:tab/>
        <w:t xml:space="preserve">Shafer LA, Biraro S, Nakiyingi-Miiro J, et al. HIV prevalence and incidence are no longer falling in southwest Uganda: evidence from a rural population cohort 1989-2005. </w:t>
      </w:r>
      <w:r w:rsidRPr="009448ED">
        <w:rPr>
          <w:i/>
        </w:rPr>
        <w:t>Aids</w:t>
      </w:r>
      <w:r w:rsidRPr="009448ED">
        <w:t xml:space="preserve"> 2008; </w:t>
      </w:r>
      <w:r w:rsidRPr="009448ED">
        <w:rPr>
          <w:b/>
        </w:rPr>
        <w:t>22</w:t>
      </w:r>
      <w:r w:rsidRPr="009448ED">
        <w:t>(13): 1641-9.</w:t>
      </w:r>
    </w:p>
    <w:p w14:paraId="5D92C350" w14:textId="77777777" w:rsidR="009448ED" w:rsidRPr="009448ED" w:rsidRDefault="009448ED" w:rsidP="009448ED">
      <w:pPr>
        <w:pStyle w:val="EndNoteBibliography"/>
        <w:spacing w:after="0"/>
      </w:pPr>
      <w:r w:rsidRPr="009448ED">
        <w:t>28.</w:t>
      </w:r>
      <w:r w:rsidRPr="009448ED">
        <w:tab/>
        <w:t xml:space="preserve">Mermin J, Musinguzi J, Opio A, et al. Risk factors for recent HIV infection in Uganda. </w:t>
      </w:r>
      <w:r w:rsidRPr="009448ED">
        <w:rPr>
          <w:i/>
        </w:rPr>
        <w:t>Jama</w:t>
      </w:r>
      <w:r w:rsidRPr="009448ED">
        <w:t xml:space="preserve"> 2008; </w:t>
      </w:r>
      <w:r w:rsidRPr="009448ED">
        <w:rPr>
          <w:b/>
        </w:rPr>
        <w:t>300</w:t>
      </w:r>
      <w:r w:rsidRPr="009448ED">
        <w:t>(5): 540-9.</w:t>
      </w:r>
    </w:p>
    <w:p w14:paraId="47F68641" w14:textId="77777777" w:rsidR="009448ED" w:rsidRPr="009448ED" w:rsidRDefault="009448ED" w:rsidP="009448ED">
      <w:pPr>
        <w:pStyle w:val="EndNoteBibliography"/>
        <w:spacing w:after="0"/>
      </w:pPr>
      <w:r w:rsidRPr="009448ED">
        <w:t>29.</w:t>
      </w:r>
      <w:r w:rsidRPr="009448ED">
        <w:tab/>
        <w:t xml:space="preserve">Gregson S, Mushati P, Grusin H, et al. Social capital and women's reduced vulnerability to HIV infection in rural Zimbabwe. </w:t>
      </w:r>
      <w:r w:rsidRPr="009448ED">
        <w:rPr>
          <w:i/>
        </w:rPr>
        <w:t>Population and development review</w:t>
      </w:r>
      <w:r w:rsidRPr="009448ED">
        <w:t xml:space="preserve"> 2011; </w:t>
      </w:r>
      <w:r w:rsidRPr="009448ED">
        <w:rPr>
          <w:b/>
        </w:rPr>
        <w:t>37</w:t>
      </w:r>
      <w:r w:rsidRPr="009448ED">
        <w:t>(2): 333-59.</w:t>
      </w:r>
    </w:p>
    <w:p w14:paraId="6E7CE9CC" w14:textId="77777777" w:rsidR="009448ED" w:rsidRPr="009448ED" w:rsidRDefault="009448ED" w:rsidP="009448ED">
      <w:pPr>
        <w:pStyle w:val="EndNoteBibliography"/>
        <w:spacing w:after="0"/>
      </w:pPr>
      <w:r w:rsidRPr="009448ED">
        <w:t>30.</w:t>
      </w:r>
      <w:r w:rsidRPr="009448ED">
        <w:tab/>
        <w:t xml:space="preserve">Kumwenda N, Hoffman I, Chirenje M, et al. HIV incidence among women of reproductive age in Malawi and Zimbabwe. </w:t>
      </w:r>
      <w:r w:rsidRPr="009448ED">
        <w:rPr>
          <w:i/>
        </w:rPr>
        <w:t>Sexually transmitted diseases</w:t>
      </w:r>
      <w:r w:rsidRPr="009448ED">
        <w:t xml:space="preserve"> 2006; </w:t>
      </w:r>
      <w:r w:rsidRPr="009448ED">
        <w:rPr>
          <w:b/>
        </w:rPr>
        <w:t>33</w:t>
      </w:r>
      <w:r w:rsidRPr="009448ED">
        <w:t>(11): 646-51.</w:t>
      </w:r>
    </w:p>
    <w:p w14:paraId="380ED998" w14:textId="77777777" w:rsidR="009448ED" w:rsidRPr="009448ED" w:rsidRDefault="009448ED" w:rsidP="009448ED">
      <w:pPr>
        <w:pStyle w:val="EndNoteBibliography"/>
        <w:spacing w:after="0"/>
      </w:pPr>
      <w:r w:rsidRPr="009448ED">
        <w:t>31.</w:t>
      </w:r>
      <w:r w:rsidRPr="009448ED">
        <w:tab/>
        <w:t xml:space="preserve">Seeley J, Nakiyingi-Miiro J, Kamali A, et al. High HIV incidence and socio-behavioral risk patterns in fishing communities on the shores of Lake Victoria, Uganda. </w:t>
      </w:r>
      <w:r w:rsidRPr="009448ED">
        <w:rPr>
          <w:i/>
        </w:rPr>
        <w:t>Sexually transmitted diseases</w:t>
      </w:r>
      <w:r w:rsidRPr="009448ED">
        <w:t xml:space="preserve"> 2012; </w:t>
      </w:r>
      <w:r w:rsidRPr="009448ED">
        <w:rPr>
          <w:b/>
        </w:rPr>
        <w:t>39</w:t>
      </w:r>
      <w:r w:rsidRPr="009448ED">
        <w:t>(6): 433-9.</w:t>
      </w:r>
    </w:p>
    <w:p w14:paraId="2179327C" w14:textId="77777777" w:rsidR="009448ED" w:rsidRPr="009448ED" w:rsidRDefault="009448ED" w:rsidP="009448ED">
      <w:pPr>
        <w:pStyle w:val="EndNoteBibliography"/>
        <w:spacing w:after="0"/>
      </w:pPr>
      <w:r w:rsidRPr="009448ED">
        <w:t>32.</w:t>
      </w:r>
      <w:r w:rsidRPr="009448ED">
        <w:tab/>
        <w:t xml:space="preserve">Wand H, Ramjee G. Combined impact of sexual risk behaviors for HIV seroconversion among women in Durban, South Africa: implications for prevention policy and planning. </w:t>
      </w:r>
      <w:r w:rsidRPr="009448ED">
        <w:rPr>
          <w:i/>
        </w:rPr>
        <w:t>AIDS and behavior</w:t>
      </w:r>
      <w:r w:rsidRPr="009448ED">
        <w:t xml:space="preserve"> 2011; </w:t>
      </w:r>
      <w:r w:rsidRPr="009448ED">
        <w:rPr>
          <w:b/>
        </w:rPr>
        <w:t>15</w:t>
      </w:r>
      <w:r w:rsidRPr="009448ED">
        <w:t>(2): 479-86.</w:t>
      </w:r>
    </w:p>
    <w:p w14:paraId="4E5CDA59" w14:textId="77777777" w:rsidR="009448ED" w:rsidRPr="009448ED" w:rsidRDefault="009448ED" w:rsidP="009448ED">
      <w:pPr>
        <w:pStyle w:val="EndNoteBibliography"/>
        <w:spacing w:after="0"/>
      </w:pPr>
      <w:r w:rsidRPr="009448ED">
        <w:t>33.</w:t>
      </w:r>
      <w:r w:rsidRPr="009448ED">
        <w:tab/>
        <w:t xml:space="preserve">Kiwanuka N, Ssetaala A, Nalutaaya A, et al. High incidence of HIV-1 infection in a general population of fishing communities around Lake Victoria, Uganda. </w:t>
      </w:r>
      <w:r w:rsidRPr="009448ED">
        <w:rPr>
          <w:i/>
        </w:rPr>
        <w:t>PloS one</w:t>
      </w:r>
      <w:r w:rsidRPr="009448ED">
        <w:t xml:space="preserve"> 2014; </w:t>
      </w:r>
      <w:r w:rsidRPr="009448ED">
        <w:rPr>
          <w:b/>
        </w:rPr>
        <w:t>9</w:t>
      </w:r>
      <w:r w:rsidRPr="009448ED">
        <w:t>(5): e94932.</w:t>
      </w:r>
    </w:p>
    <w:p w14:paraId="1AE6EDA3" w14:textId="77777777" w:rsidR="009448ED" w:rsidRPr="009448ED" w:rsidRDefault="009448ED" w:rsidP="009448ED">
      <w:pPr>
        <w:pStyle w:val="EndNoteBibliography"/>
        <w:spacing w:after="0"/>
      </w:pPr>
      <w:r w:rsidRPr="009448ED">
        <w:t>34.</w:t>
      </w:r>
      <w:r w:rsidRPr="009448ED">
        <w:tab/>
        <w:t xml:space="preserve">Boerma JT, Weir SS. Integrating demographic and epidemiological approaches to research on HIV/AIDS: the proximate-determinants framework. </w:t>
      </w:r>
      <w:r w:rsidRPr="009448ED">
        <w:rPr>
          <w:i/>
        </w:rPr>
        <w:t>J Infect Dis</w:t>
      </w:r>
      <w:r w:rsidRPr="009448ED">
        <w:t xml:space="preserve"> 2005; </w:t>
      </w:r>
      <w:r w:rsidRPr="009448ED">
        <w:rPr>
          <w:b/>
        </w:rPr>
        <w:t>191 Suppl 1</w:t>
      </w:r>
      <w:r w:rsidRPr="009448ED">
        <w:t>: S61-7.</w:t>
      </w:r>
    </w:p>
    <w:p w14:paraId="6DC91DA3" w14:textId="77777777" w:rsidR="009448ED" w:rsidRPr="009448ED" w:rsidRDefault="009448ED" w:rsidP="009448ED">
      <w:pPr>
        <w:pStyle w:val="EndNoteBibliography"/>
        <w:spacing w:after="0"/>
      </w:pPr>
      <w:r w:rsidRPr="009448ED">
        <w:t>35.</w:t>
      </w:r>
      <w:r w:rsidRPr="009448ED">
        <w:tab/>
        <w:t>Joint United Nations Programme on HIV/AIDS. HIV Prevention:From Crisis to Opportunity. Key findings from the 2023 Global HIV Prevention Coalition scorecards. Geneva, 2023.</w:t>
      </w:r>
    </w:p>
    <w:p w14:paraId="4E376820" w14:textId="77777777" w:rsidR="009448ED" w:rsidRPr="009448ED" w:rsidRDefault="009448ED" w:rsidP="009448ED">
      <w:pPr>
        <w:pStyle w:val="EndNoteBibliography"/>
        <w:spacing w:after="0"/>
      </w:pPr>
      <w:r w:rsidRPr="009448ED">
        <w:t>36.</w:t>
      </w:r>
      <w:r w:rsidRPr="009448ED">
        <w:tab/>
        <w:t xml:space="preserve">Skalland T, Ayles H, Bock P, et al. Community- and individual-level correlates of HIV incidence in HPTN 071 (PopART). </w:t>
      </w:r>
      <w:r w:rsidRPr="009448ED">
        <w:rPr>
          <w:i/>
        </w:rPr>
        <w:t>Journal of the International AIDS Society</w:t>
      </w:r>
      <w:r w:rsidRPr="009448ED">
        <w:t xml:space="preserve"> 2023; </w:t>
      </w:r>
      <w:r w:rsidRPr="009448ED">
        <w:rPr>
          <w:b/>
        </w:rPr>
        <w:t>26</w:t>
      </w:r>
      <w:r w:rsidRPr="009448ED">
        <w:t>(8): e26155.</w:t>
      </w:r>
    </w:p>
    <w:p w14:paraId="39CF9927" w14:textId="77777777" w:rsidR="009448ED" w:rsidRPr="009448ED" w:rsidRDefault="009448ED" w:rsidP="009448ED">
      <w:pPr>
        <w:pStyle w:val="EndNoteBibliography"/>
        <w:spacing w:after="0"/>
      </w:pPr>
      <w:r w:rsidRPr="009448ED">
        <w:t>37.</w:t>
      </w:r>
      <w:r w:rsidRPr="009448ED">
        <w:tab/>
        <w:t xml:space="preserve">Jia KM, Eilerts H, Edun O, et al. Risk scores for predicting HIV incidence among adult heterosexual populations in sub-Saharan Africa: a systematic review and meta-analysis. </w:t>
      </w:r>
      <w:r w:rsidRPr="009448ED">
        <w:rPr>
          <w:i/>
        </w:rPr>
        <w:t>Journal of the International AIDS Society</w:t>
      </w:r>
      <w:r w:rsidRPr="009448ED">
        <w:t xml:space="preserve"> 2022; </w:t>
      </w:r>
      <w:r w:rsidRPr="009448ED">
        <w:rPr>
          <w:b/>
        </w:rPr>
        <w:t>25</w:t>
      </w:r>
      <w:r w:rsidRPr="009448ED">
        <w:t>(1): e25861.</w:t>
      </w:r>
    </w:p>
    <w:p w14:paraId="53E44EA5" w14:textId="77777777" w:rsidR="009448ED" w:rsidRPr="009448ED" w:rsidRDefault="009448ED" w:rsidP="009448ED">
      <w:pPr>
        <w:pStyle w:val="EndNoteBibliography"/>
        <w:spacing w:after="0"/>
      </w:pPr>
      <w:r w:rsidRPr="009448ED">
        <w:t>38.</w:t>
      </w:r>
      <w:r w:rsidRPr="009448ED">
        <w:tab/>
        <w:t xml:space="preserve">Cui Y, Moyo S, Pretorius Holme M, et al. Predictors of HIV seroconversion in Botswana. </w:t>
      </w:r>
      <w:r w:rsidRPr="009448ED">
        <w:rPr>
          <w:i/>
        </w:rPr>
        <w:t>Aids</w:t>
      </w:r>
      <w:r w:rsidRPr="009448ED">
        <w:t xml:space="preserve"> 2025; </w:t>
      </w:r>
      <w:r w:rsidRPr="009448ED">
        <w:rPr>
          <w:b/>
        </w:rPr>
        <w:t>39</w:t>
      </w:r>
      <w:r w:rsidRPr="009448ED">
        <w:t>(3).</w:t>
      </w:r>
    </w:p>
    <w:p w14:paraId="2EEF0922" w14:textId="77777777" w:rsidR="009448ED" w:rsidRPr="009448ED" w:rsidRDefault="009448ED" w:rsidP="009448ED">
      <w:pPr>
        <w:pStyle w:val="EndNoteBibliography"/>
        <w:spacing w:after="0"/>
      </w:pPr>
      <w:r w:rsidRPr="009448ED">
        <w:t>39.</w:t>
      </w:r>
      <w:r w:rsidRPr="009448ED">
        <w:tab/>
        <w:t xml:space="preserve">Larmarange J, Bachanas P, Skalland T, et al. Population-level viremia predicts HIV incidence at the community level across the Universal Testing and Treatment Trials in eastern and southern Africa. </w:t>
      </w:r>
      <w:r w:rsidRPr="009448ED">
        <w:rPr>
          <w:i/>
        </w:rPr>
        <w:t>PLOS Global Public Health</w:t>
      </w:r>
      <w:r w:rsidRPr="009448ED">
        <w:t xml:space="preserve"> 2023; </w:t>
      </w:r>
      <w:r w:rsidRPr="009448ED">
        <w:rPr>
          <w:b/>
        </w:rPr>
        <w:t>3</w:t>
      </w:r>
      <w:r w:rsidRPr="009448ED">
        <w:t>(7): e0002157.</w:t>
      </w:r>
    </w:p>
    <w:p w14:paraId="1FFB7C79" w14:textId="77777777" w:rsidR="009448ED" w:rsidRPr="009448ED" w:rsidRDefault="009448ED" w:rsidP="009448ED">
      <w:pPr>
        <w:pStyle w:val="EndNoteBibliography"/>
        <w:spacing w:after="0"/>
      </w:pPr>
      <w:r w:rsidRPr="009448ED">
        <w:t>40.</w:t>
      </w:r>
      <w:r w:rsidRPr="009448ED">
        <w:tab/>
        <w:t xml:space="preserve">Calvert C, Scott R, Palmer M, et al. Rates of sexual partner acquisition from nationally representative surveys: variation between countries and by age, sex, wealth, partner and HIV status. </w:t>
      </w:r>
      <w:r w:rsidRPr="009448ED">
        <w:rPr>
          <w:i/>
        </w:rPr>
        <w:t>Sex Health</w:t>
      </w:r>
      <w:r w:rsidRPr="009448ED">
        <w:t xml:space="preserve"> 2024; </w:t>
      </w:r>
      <w:r w:rsidRPr="009448ED">
        <w:rPr>
          <w:b/>
        </w:rPr>
        <w:t>21</w:t>
      </w:r>
      <w:r w:rsidRPr="009448ED">
        <w:t>(1): NULL.</w:t>
      </w:r>
    </w:p>
    <w:p w14:paraId="4EE7CDED" w14:textId="77777777" w:rsidR="009448ED" w:rsidRPr="009448ED" w:rsidRDefault="009448ED" w:rsidP="009448ED">
      <w:pPr>
        <w:pStyle w:val="EndNoteBibliography"/>
        <w:spacing w:after="0"/>
      </w:pPr>
      <w:r w:rsidRPr="009448ED">
        <w:t>41.</w:t>
      </w:r>
      <w:r w:rsidRPr="009448ED">
        <w:tab/>
        <w:t xml:space="preserve">Mercer CH, Jones KG, Geary RS, et al. Association of Timing of Sexual Partnerships and Perceptions of Partners' Concurrency With Reporting of Sexually Transmitted Infection Diagnosis. </w:t>
      </w:r>
      <w:r w:rsidRPr="009448ED">
        <w:rPr>
          <w:i/>
        </w:rPr>
        <w:t>JAMA Network Open</w:t>
      </w:r>
      <w:r w:rsidRPr="009448ED">
        <w:t xml:space="preserve"> 2018; </w:t>
      </w:r>
      <w:r w:rsidRPr="009448ED">
        <w:rPr>
          <w:b/>
        </w:rPr>
        <w:t>1</w:t>
      </w:r>
      <w:r w:rsidRPr="009448ED">
        <w:t>(8): e185957-e.</w:t>
      </w:r>
    </w:p>
    <w:p w14:paraId="6D0F57B8" w14:textId="77777777" w:rsidR="009448ED" w:rsidRPr="009448ED" w:rsidRDefault="009448ED" w:rsidP="009448ED">
      <w:pPr>
        <w:pStyle w:val="EndNoteBibliography"/>
        <w:spacing w:after="0"/>
      </w:pPr>
      <w:r w:rsidRPr="009448ED">
        <w:t>42.</w:t>
      </w:r>
      <w:r w:rsidRPr="009448ED">
        <w:tab/>
        <w:t xml:space="preserve">Di Lauro F, Probert WJM, Pickles M, et al. Large connected components in sexual networks and their role in HIV transmission in Sub-Saharan Africa: A model-based analysis of HPTN 071 (PopART) data. </w:t>
      </w:r>
      <w:r w:rsidRPr="009448ED">
        <w:rPr>
          <w:i/>
        </w:rPr>
        <w:t>J Theor Biol</w:t>
      </w:r>
      <w:r w:rsidRPr="009448ED">
        <w:t xml:space="preserve"> 2025; </w:t>
      </w:r>
      <w:r w:rsidRPr="009448ED">
        <w:rPr>
          <w:b/>
        </w:rPr>
        <w:t>613</w:t>
      </w:r>
      <w:r w:rsidRPr="009448ED">
        <w:t>.</w:t>
      </w:r>
    </w:p>
    <w:p w14:paraId="5DCFA504" w14:textId="77777777" w:rsidR="009448ED" w:rsidRPr="009448ED" w:rsidRDefault="009448ED" w:rsidP="009448ED">
      <w:pPr>
        <w:pStyle w:val="EndNoteBibliography"/>
        <w:spacing w:after="0"/>
      </w:pPr>
      <w:r w:rsidRPr="009448ED">
        <w:t>43.</w:t>
      </w:r>
      <w:r w:rsidRPr="009448ED">
        <w:tab/>
        <w:t xml:space="preserve">Nyabuti MN, Petersen ML, Bukusi EA, et al. Characteristics of HIV seroconverters in the setting of universal test and treat: Results from the SEARCH trial in rural Uganda and Kenya. </w:t>
      </w:r>
      <w:r w:rsidRPr="009448ED">
        <w:rPr>
          <w:i/>
        </w:rPr>
        <w:t>PloS one</w:t>
      </w:r>
      <w:r w:rsidRPr="009448ED">
        <w:t xml:space="preserve"> 2021; </w:t>
      </w:r>
      <w:r w:rsidRPr="009448ED">
        <w:rPr>
          <w:b/>
        </w:rPr>
        <w:t>16</w:t>
      </w:r>
      <w:r w:rsidRPr="009448ED">
        <w:t>(2): e0243167.</w:t>
      </w:r>
    </w:p>
    <w:p w14:paraId="52DD8FF1" w14:textId="77777777" w:rsidR="009448ED" w:rsidRPr="009448ED" w:rsidRDefault="009448ED" w:rsidP="009448ED">
      <w:pPr>
        <w:pStyle w:val="EndNoteBibliography"/>
        <w:spacing w:after="0"/>
      </w:pPr>
      <w:r w:rsidRPr="009448ED">
        <w:t>44.</w:t>
      </w:r>
      <w:r w:rsidRPr="009448ED">
        <w:tab/>
        <w:t xml:space="preserve">Hoffman S, Zhang A, Nguyen N, et al. Incident HIV Infection Among Young Men Associated With Female Sexual Partner Types Identified Through Latent Class Analysis, Rakai, Uganda. </w:t>
      </w:r>
      <w:r w:rsidRPr="009448ED">
        <w:rPr>
          <w:i/>
        </w:rPr>
        <w:t>Journal of acquired immune deficiency syndromes (1999)</w:t>
      </w:r>
      <w:r w:rsidRPr="009448ED">
        <w:t xml:space="preserve"> 2022; </w:t>
      </w:r>
      <w:r w:rsidRPr="009448ED">
        <w:rPr>
          <w:b/>
        </w:rPr>
        <w:t>90</w:t>
      </w:r>
      <w:r w:rsidRPr="009448ED">
        <w:t>(2): 124-31.</w:t>
      </w:r>
    </w:p>
    <w:p w14:paraId="324D75D4" w14:textId="77777777" w:rsidR="009448ED" w:rsidRPr="009448ED" w:rsidRDefault="009448ED" w:rsidP="009448ED">
      <w:pPr>
        <w:pStyle w:val="EndNoteBibliography"/>
        <w:spacing w:after="0"/>
      </w:pPr>
      <w:r w:rsidRPr="009448ED">
        <w:t>45.</w:t>
      </w:r>
      <w:r w:rsidRPr="009448ED">
        <w:tab/>
        <w:t xml:space="preserve">Harling G, Gumede D, Mutevedzi T, et al. The impact of self-interviews on response patterns for sensitive topics: a randomized trial of electronic delivery methods for a sexual behaviour questionnaire in rural South Africa. </w:t>
      </w:r>
      <w:r w:rsidRPr="009448ED">
        <w:rPr>
          <w:i/>
        </w:rPr>
        <w:t>BMC Med Res Methodol</w:t>
      </w:r>
      <w:r w:rsidRPr="009448ED">
        <w:t xml:space="preserve"> 2017; </w:t>
      </w:r>
      <w:r w:rsidRPr="009448ED">
        <w:rPr>
          <w:b/>
        </w:rPr>
        <w:t>17</w:t>
      </w:r>
      <w:r w:rsidRPr="009448ED">
        <w:t>(1): 125.</w:t>
      </w:r>
    </w:p>
    <w:p w14:paraId="7552DBF4" w14:textId="77777777" w:rsidR="009448ED" w:rsidRPr="009448ED" w:rsidRDefault="009448ED" w:rsidP="009448ED">
      <w:pPr>
        <w:pStyle w:val="EndNoteBibliography"/>
        <w:spacing w:after="0"/>
      </w:pPr>
      <w:r w:rsidRPr="009448ED">
        <w:t>46.</w:t>
      </w:r>
      <w:r w:rsidRPr="009448ED">
        <w:tab/>
        <w:t xml:space="preserve">Rosenberg NE, Shook-Sa BE, Young AM, et al. A Human Immunodeficiency Virus Type 1 Risk Assessment Tool for Women Aged 15–49 Years in African Countries: A Pooled Analysis Across 15 Nationally Representative Surveys. </w:t>
      </w:r>
      <w:r w:rsidRPr="009448ED">
        <w:rPr>
          <w:i/>
        </w:rPr>
        <w:t>Clinical Infectious Diseases</w:t>
      </w:r>
      <w:r w:rsidRPr="009448ED">
        <w:t xml:space="preserve"> 2024.</w:t>
      </w:r>
    </w:p>
    <w:p w14:paraId="01E96A00" w14:textId="77777777" w:rsidR="009448ED" w:rsidRPr="009448ED" w:rsidRDefault="009448ED" w:rsidP="009448ED">
      <w:pPr>
        <w:pStyle w:val="EndNoteBibliography"/>
        <w:spacing w:after="0"/>
      </w:pPr>
      <w:r w:rsidRPr="009448ED">
        <w:t>47.</w:t>
      </w:r>
      <w:r w:rsidRPr="009448ED">
        <w:tab/>
        <w:t xml:space="preserve">Ramsay M, Crampin AC, Bawah AA, Gitau E, Herbst K. The Value Proposition of Coordinated Population Cohorts Across Africa. </w:t>
      </w:r>
      <w:r w:rsidRPr="009448ED">
        <w:rPr>
          <w:i/>
        </w:rPr>
        <w:t>Annu Rev Biomed Data Sci</w:t>
      </w:r>
      <w:r w:rsidRPr="009448ED">
        <w:t xml:space="preserve"> 2024; </w:t>
      </w:r>
      <w:r w:rsidRPr="009448ED">
        <w:rPr>
          <w:b/>
        </w:rPr>
        <w:t>7</w:t>
      </w:r>
      <w:r w:rsidRPr="009448ED">
        <w:t>(1): 277-94.</w:t>
      </w:r>
    </w:p>
    <w:p w14:paraId="1DB06CFC" w14:textId="77777777" w:rsidR="009448ED" w:rsidRPr="009448ED" w:rsidRDefault="009448ED" w:rsidP="009448ED">
      <w:pPr>
        <w:pStyle w:val="EndNoteBibliography"/>
        <w:spacing w:after="0"/>
      </w:pPr>
      <w:r w:rsidRPr="009448ED">
        <w:t>48.</w:t>
      </w:r>
      <w:r w:rsidRPr="009448ED">
        <w:tab/>
        <w:t xml:space="preserve">Howes A, Risher KA, Nguyen VK, et al. Spatio-temporal estimates of HIV risk group proportions for adolescent girls and young women across 13 priority countries in sub-Saharan Africa. </w:t>
      </w:r>
      <w:r w:rsidRPr="009448ED">
        <w:rPr>
          <w:i/>
        </w:rPr>
        <w:t>PLOS Global Public Health</w:t>
      </w:r>
      <w:r w:rsidRPr="009448ED">
        <w:t xml:space="preserve"> 2023; </w:t>
      </w:r>
      <w:r w:rsidRPr="009448ED">
        <w:rPr>
          <w:b/>
        </w:rPr>
        <w:t>3</w:t>
      </w:r>
      <w:r w:rsidRPr="009448ED">
        <w:t>(4): e0001731.</w:t>
      </w:r>
    </w:p>
    <w:p w14:paraId="32B4D3DB" w14:textId="77777777" w:rsidR="009448ED" w:rsidRPr="009448ED" w:rsidRDefault="009448ED" w:rsidP="009448ED">
      <w:pPr>
        <w:pStyle w:val="EndNoteBibliography"/>
        <w:spacing w:after="0"/>
      </w:pPr>
      <w:r w:rsidRPr="009448ED">
        <w:t>49.</w:t>
      </w:r>
      <w:r w:rsidRPr="009448ED">
        <w:tab/>
        <w:t xml:space="preserve">Ssempijja V, Ssekubugu R, Kigozi G, et al. Dynamics of Pre-Exposure (PrEP) Eligibility Because of Waxing and Waning of HIV Risk in Rakai, Uganda. </w:t>
      </w:r>
      <w:r w:rsidRPr="009448ED">
        <w:rPr>
          <w:i/>
        </w:rPr>
        <w:t>JAIDS Journal of Acquired Immune Deficiency Syndromes</w:t>
      </w:r>
      <w:r w:rsidRPr="009448ED">
        <w:t xml:space="preserve"> 2023; </w:t>
      </w:r>
      <w:r w:rsidRPr="009448ED">
        <w:rPr>
          <w:b/>
        </w:rPr>
        <w:t>93</w:t>
      </w:r>
      <w:r w:rsidRPr="009448ED">
        <w:t>(2).</w:t>
      </w:r>
    </w:p>
    <w:p w14:paraId="7FEF980D" w14:textId="77777777" w:rsidR="009448ED" w:rsidRPr="009448ED" w:rsidRDefault="009448ED" w:rsidP="009448ED">
      <w:pPr>
        <w:pStyle w:val="EndNoteBibliography"/>
        <w:spacing w:after="0"/>
      </w:pPr>
      <w:r w:rsidRPr="009448ED">
        <w:t>50.</w:t>
      </w:r>
      <w:r w:rsidRPr="009448ED">
        <w:tab/>
        <w:t xml:space="preserve">Reniers G, Wamukoya M, Urassa M, et al. Data Resource Profile: Network for Analysing Longitudinal Population-based HIV/AIDS data on Africa (ALPHA Network). </w:t>
      </w:r>
      <w:r w:rsidRPr="009448ED">
        <w:rPr>
          <w:i/>
        </w:rPr>
        <w:t>International Journal of Epidemiology</w:t>
      </w:r>
      <w:r w:rsidRPr="009448ED">
        <w:t xml:space="preserve"> 2016; </w:t>
      </w:r>
      <w:r w:rsidRPr="009448ED">
        <w:rPr>
          <w:b/>
        </w:rPr>
        <w:t>45</w:t>
      </w:r>
      <w:r w:rsidRPr="009448ED">
        <w:t>(1): 83-93.</w:t>
      </w:r>
    </w:p>
    <w:p w14:paraId="1043F002" w14:textId="77777777" w:rsidR="009448ED" w:rsidRPr="009448ED" w:rsidRDefault="009448ED" w:rsidP="009448ED">
      <w:pPr>
        <w:pStyle w:val="EndNoteBibliography"/>
        <w:spacing w:after="0"/>
      </w:pPr>
      <w:r w:rsidRPr="009448ED">
        <w:t>51.</w:t>
      </w:r>
      <w:r w:rsidRPr="009448ED">
        <w:tab/>
        <w:t xml:space="preserve">Gregson S, Mugurungi O, Eaton J, et al. Documenting and explaining the HIV decline in east Zimbabwe: the Manicaland General Population Cohort. </w:t>
      </w:r>
      <w:r w:rsidRPr="009448ED">
        <w:rPr>
          <w:i/>
        </w:rPr>
        <w:t>BMJ Open</w:t>
      </w:r>
      <w:r w:rsidRPr="009448ED">
        <w:t xml:space="preserve"> 2017; </w:t>
      </w:r>
      <w:r w:rsidRPr="009448ED">
        <w:rPr>
          <w:b/>
        </w:rPr>
        <w:t>7</w:t>
      </w:r>
      <w:r w:rsidRPr="009448ED">
        <w:t>(10): e015898.</w:t>
      </w:r>
    </w:p>
    <w:p w14:paraId="48F5739B" w14:textId="77777777" w:rsidR="009448ED" w:rsidRPr="009448ED" w:rsidRDefault="009448ED" w:rsidP="009448ED">
      <w:pPr>
        <w:pStyle w:val="EndNoteBibliography"/>
        <w:spacing w:after="0"/>
      </w:pPr>
      <w:r w:rsidRPr="009448ED">
        <w:t>52.</w:t>
      </w:r>
      <w:r w:rsidRPr="009448ED">
        <w:tab/>
        <w:t xml:space="preserve">Wambura M, Urassa M, Isingo R, et al. HIV prevalence and incidence in rural Tanzania: results from 10 years of follow-up in an open-cohort study. </w:t>
      </w:r>
      <w:r w:rsidRPr="009448ED">
        <w:rPr>
          <w:i/>
        </w:rPr>
        <w:t>Journal of acquired immune deficiency syndromes (1999)</w:t>
      </w:r>
      <w:r w:rsidRPr="009448ED">
        <w:t xml:space="preserve"> 2007; </w:t>
      </w:r>
      <w:r w:rsidRPr="009448ED">
        <w:rPr>
          <w:b/>
        </w:rPr>
        <w:t>46</w:t>
      </w:r>
      <w:r w:rsidRPr="009448ED">
        <w:t>(5): 616-23.</w:t>
      </w:r>
    </w:p>
    <w:p w14:paraId="1EBE273A" w14:textId="77777777" w:rsidR="009448ED" w:rsidRPr="009448ED" w:rsidRDefault="009448ED" w:rsidP="009448ED">
      <w:pPr>
        <w:pStyle w:val="EndNoteBibliography"/>
      </w:pPr>
      <w:r w:rsidRPr="009448ED">
        <w:t>53.</w:t>
      </w:r>
      <w:r w:rsidRPr="009448ED">
        <w:tab/>
        <w:t>Rubin DB. Multiple Imputation for Nonresponse in Surveys. New York: Wiley; 1987.</w:t>
      </w:r>
    </w:p>
    <w:p w14:paraId="515BCF3D" w14:textId="0B60E1AB" w:rsidR="00BB3D8D" w:rsidRDefault="00600572" w:rsidP="00585565">
      <w:pPr>
        <w:pStyle w:val="Heading1"/>
      </w:pPr>
      <w:r>
        <w:fldChar w:fldCharType="end"/>
      </w:r>
      <w:r w:rsidR="00AD0089">
        <w:fldChar w:fldCharType="begin"/>
      </w:r>
      <w:r w:rsidR="00AD0089">
        <w:instrText xml:space="preserve"> ADDIN </w:instrText>
      </w:r>
      <w:r w:rsidR="00AD0089">
        <w:fldChar w:fldCharType="end"/>
      </w:r>
      <w:r w:rsidR="003844AF">
        <w:fldChar w:fldCharType="begin"/>
      </w:r>
      <w:r w:rsidR="003844AF">
        <w:instrText xml:space="preserve"> ADDIN </w:instrText>
      </w:r>
      <w:r w:rsidR="003844AF">
        <w:fldChar w:fldCharType="end"/>
      </w:r>
    </w:p>
    <w:sectPr w:rsidR="00BB3D8D" w:rsidSect="002553D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DAB3DC" w14:textId="77777777" w:rsidR="001F69AE" w:rsidRDefault="001F69AE" w:rsidP="00C34A5C">
      <w:pPr>
        <w:spacing w:after="0" w:line="240" w:lineRule="auto"/>
      </w:pPr>
      <w:r>
        <w:separator/>
      </w:r>
    </w:p>
  </w:endnote>
  <w:endnote w:type="continuationSeparator" w:id="0">
    <w:p w14:paraId="6C0DFBD7" w14:textId="77777777" w:rsidR="001F69AE" w:rsidRDefault="001F69AE" w:rsidP="00C34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haker 2 Lancet Regular">
    <w:altName w:val="Calibri"/>
    <w:charset w:val="00"/>
    <w:family w:val="swiss"/>
    <w:pitch w:val="default"/>
    <w:sig w:usb0="00000003" w:usb1="00000000" w:usb2="00000000" w:usb3="00000000" w:csb0="00000001" w:csb1="00000000"/>
  </w:font>
  <w:font w:name="ScalaLancetPro">
    <w:altName w:val="Cambria"/>
    <w:charset w:val="00"/>
    <w:family w:val="roman"/>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B7899" w14:textId="77777777" w:rsidR="001F69AE" w:rsidRDefault="001F69AE" w:rsidP="00C34A5C">
      <w:pPr>
        <w:spacing w:after="0" w:line="240" w:lineRule="auto"/>
      </w:pPr>
      <w:r>
        <w:separator/>
      </w:r>
    </w:p>
  </w:footnote>
  <w:footnote w:type="continuationSeparator" w:id="0">
    <w:p w14:paraId="6DFD9CCA" w14:textId="77777777" w:rsidR="001F69AE" w:rsidRDefault="001F69AE" w:rsidP="00C34A5C">
      <w:pPr>
        <w:spacing w:after="0" w:line="240" w:lineRule="auto"/>
      </w:pPr>
      <w:r>
        <w:continuationSeparator/>
      </w:r>
    </w:p>
  </w:footnote>
  <w:footnote w:id="1">
    <w:p w14:paraId="547223CD" w14:textId="3BBAF8BB"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Department of Population Health, London School of Hygiene and Tropical Medicine, London, UK</w:t>
      </w:r>
    </w:p>
  </w:footnote>
  <w:footnote w:id="2">
    <w:p w14:paraId="271F86E4" w14:textId="25C9842A"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Usher Institute, University of Edinburgh, Edinburgh, UK</w:t>
      </w:r>
    </w:p>
  </w:footnote>
  <w:footnote w:id="3">
    <w:p w14:paraId="1BD5B75C" w14:textId="1B6B6BE2"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 xml:space="preserve">Department of Public Health Sciences, Penn State University College of Medicine, Hershey, PA, United States </w:t>
      </w:r>
    </w:p>
  </w:footnote>
  <w:footnote w:id="4">
    <w:p w14:paraId="74CA88D5" w14:textId="528F536B"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Imperial College London, London, UK</w:t>
      </w:r>
    </w:p>
  </w:footnote>
  <w:footnote w:id="5">
    <w:p w14:paraId="08435D40" w14:textId="7B8A8895" w:rsidR="001F69AE" w:rsidRDefault="001F69AE">
      <w:pPr>
        <w:pStyle w:val="FootnoteText"/>
      </w:pPr>
      <w:r>
        <w:rPr>
          <w:rStyle w:val="FootnoteReference"/>
        </w:rPr>
        <w:footnoteRef/>
      </w:r>
      <w:r>
        <w:t xml:space="preserve"> </w:t>
      </w:r>
      <w:r>
        <w:rPr>
          <w:rFonts w:ascii="Calibri" w:eastAsia="Times New Roman" w:hAnsi="Calibri" w:cs="Calibri"/>
          <w:color w:val="000000"/>
          <w:lang w:eastAsia="en-GB"/>
        </w:rPr>
        <w:t>Manicaland Centre for Public Health Research, Biomedical Research and Training Institute, Harare, Zimbabwe</w:t>
      </w:r>
    </w:p>
  </w:footnote>
  <w:footnote w:id="6">
    <w:p w14:paraId="17E8E59B" w14:textId="43FAECBC"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MRC Centre for Global Infectious Disease Analysis, School of Public Health, Imperial College London, UK</w:t>
      </w:r>
    </w:p>
  </w:footnote>
  <w:footnote w:id="7">
    <w:p w14:paraId="5DD8A49E" w14:textId="3880F9D6"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Malawi Epidemiology Intervention Research Unit</w:t>
      </w:r>
      <w:r>
        <w:rPr>
          <w:rFonts w:ascii="Calibri" w:eastAsia="Times New Roman" w:hAnsi="Calibri" w:cs="Calibri"/>
          <w:color w:val="000000"/>
          <w:lang w:eastAsia="en-GB"/>
        </w:rPr>
        <w:t>, Lilongwe, Malawi</w:t>
      </w:r>
    </w:p>
  </w:footnote>
  <w:footnote w:id="8">
    <w:p w14:paraId="652A191B" w14:textId="2BB2B067" w:rsidR="001F69AE" w:rsidRDefault="001F69AE">
      <w:pPr>
        <w:pStyle w:val="FootnoteText"/>
      </w:pPr>
      <w:r>
        <w:rPr>
          <w:rStyle w:val="FootnoteReference"/>
        </w:rPr>
        <w:footnoteRef/>
      </w:r>
      <w:r>
        <w:t xml:space="preserve"> </w:t>
      </w:r>
      <w:r>
        <w:rPr>
          <w:rFonts w:ascii="Calibri" w:eastAsia="Times New Roman" w:hAnsi="Calibri" w:cs="Calibri"/>
          <w:color w:val="000000"/>
          <w:lang w:eastAsia="en-GB"/>
        </w:rPr>
        <w:t>Ifakara Health Institute, Ifakara, Tanzania</w:t>
      </w:r>
    </w:p>
  </w:footnote>
  <w:footnote w:id="9">
    <w:p w14:paraId="4D505893" w14:textId="02465B43"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Rakai Health Sciences Project</w:t>
      </w:r>
      <w:r>
        <w:rPr>
          <w:rFonts w:ascii="Calibri" w:eastAsia="Times New Roman" w:hAnsi="Calibri" w:cs="Calibri"/>
          <w:color w:val="000000"/>
          <w:lang w:eastAsia="en-GB"/>
        </w:rPr>
        <w:t xml:space="preserve">, </w:t>
      </w:r>
      <w:r>
        <w:t>Kalisizo</w:t>
      </w:r>
      <w:r>
        <w:rPr>
          <w:rFonts w:ascii="Calibri" w:eastAsia="Times New Roman" w:hAnsi="Calibri" w:cs="Calibri"/>
          <w:color w:val="000000"/>
          <w:lang w:eastAsia="en-GB"/>
        </w:rPr>
        <w:t>, Uganda</w:t>
      </w:r>
    </w:p>
  </w:footnote>
  <w:footnote w:id="10">
    <w:p w14:paraId="7B886B26" w14:textId="0FE5B353"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Kenya Medical Research Institute</w:t>
      </w:r>
      <w:r>
        <w:rPr>
          <w:rFonts w:ascii="Calibri" w:eastAsia="Times New Roman" w:hAnsi="Calibri" w:cs="Calibri"/>
          <w:color w:val="000000"/>
          <w:lang w:eastAsia="en-GB"/>
        </w:rPr>
        <w:t>, Kisumu, Kenya</w:t>
      </w:r>
    </w:p>
  </w:footnote>
  <w:footnote w:id="11">
    <w:p w14:paraId="773B2291" w14:textId="461F82C2" w:rsidR="001F69AE" w:rsidRDefault="001F69AE">
      <w:pPr>
        <w:pStyle w:val="FootnoteText"/>
      </w:pPr>
      <w:r>
        <w:rPr>
          <w:rStyle w:val="FootnoteReference"/>
        </w:rPr>
        <w:footnoteRef/>
      </w:r>
      <w:r>
        <w:t xml:space="preserve"> Department of Clinical Research, </w:t>
      </w:r>
      <w:r w:rsidRPr="004F35DD">
        <w:rPr>
          <w:rFonts w:ascii="Calibri" w:eastAsia="Times New Roman" w:hAnsi="Calibri" w:cs="Calibri"/>
          <w:color w:val="000000"/>
          <w:lang w:eastAsia="en-GB"/>
        </w:rPr>
        <w:t>London School of Hygiene and Tropical Medicine, London, UK</w:t>
      </w:r>
    </w:p>
  </w:footnote>
  <w:footnote w:id="12">
    <w:p w14:paraId="3D0B00C0" w14:textId="6F1CC51F"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National Institute for Medical Research, Mwanza, Tanzania</w:t>
      </w:r>
    </w:p>
  </w:footnote>
  <w:footnote w:id="13">
    <w:p w14:paraId="531159BB" w14:textId="322499F9"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Department of Medical Statistics, London School of Hygiene and Tropical Medicine, London, UK</w:t>
      </w:r>
    </w:p>
  </w:footnote>
  <w:footnote w:id="14">
    <w:p w14:paraId="7BA1FE81" w14:textId="744E6019"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Africa Health Research Institute, Durban, South Africa</w:t>
      </w:r>
    </w:p>
  </w:footnote>
  <w:footnote w:id="15">
    <w:p w14:paraId="51A8EE8A" w14:textId="445DC196" w:rsidR="001F69AE" w:rsidRDefault="001F69AE">
      <w:pPr>
        <w:pStyle w:val="FootnoteText"/>
      </w:pPr>
      <w:r>
        <w:rPr>
          <w:rStyle w:val="FootnoteReference"/>
        </w:rPr>
        <w:footnoteRef/>
      </w:r>
      <w:r>
        <w:t xml:space="preserve"> </w:t>
      </w:r>
      <w:r>
        <w:rPr>
          <w:rFonts w:ascii="Calibri" w:eastAsia="Times New Roman" w:hAnsi="Calibri" w:cs="Calibri"/>
          <w:color w:val="000000"/>
          <w:lang w:eastAsia="en-GB"/>
        </w:rPr>
        <w:t xml:space="preserve">School of Health and Wellbeing, </w:t>
      </w:r>
      <w:r w:rsidRPr="004F35DD">
        <w:rPr>
          <w:rFonts w:ascii="Calibri" w:eastAsia="Times New Roman" w:hAnsi="Calibri" w:cs="Calibri"/>
          <w:color w:val="000000"/>
          <w:lang w:eastAsia="en-GB"/>
        </w:rPr>
        <w:t>University of Glasgow</w:t>
      </w:r>
      <w:r>
        <w:rPr>
          <w:rFonts w:ascii="Calibri" w:eastAsia="Times New Roman" w:hAnsi="Calibri" w:cs="Calibri"/>
          <w:color w:val="000000"/>
          <w:lang w:eastAsia="en-GB"/>
        </w:rPr>
        <w:t>, Glasgow, UK</w:t>
      </w:r>
    </w:p>
  </w:footnote>
  <w:footnote w:id="16">
    <w:p w14:paraId="770D7D87" w14:textId="6F575BBB"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DSI-SAMRC</w:t>
      </w:r>
      <w:r>
        <w:rPr>
          <w:rFonts w:ascii="Calibri" w:eastAsia="Times New Roman" w:hAnsi="Calibri" w:cs="Calibri"/>
          <w:color w:val="000000"/>
          <w:lang w:eastAsia="en-GB"/>
        </w:rPr>
        <w:t xml:space="preserve"> &amp;</w:t>
      </w:r>
      <w:r w:rsidRPr="004F35DD">
        <w:rPr>
          <w:rFonts w:ascii="Calibri" w:eastAsia="Times New Roman" w:hAnsi="Calibri" w:cs="Calibri"/>
          <w:color w:val="000000"/>
          <w:lang w:eastAsia="en-GB"/>
        </w:rPr>
        <w:t xml:space="preserve"> South African Population Research Infrastructure Network (SAPRIN). Durban, South Africa</w:t>
      </w:r>
    </w:p>
  </w:footnote>
  <w:footnote w:id="17">
    <w:p w14:paraId="46547785" w14:textId="59204091" w:rsidR="001F69AE" w:rsidRDefault="001F69AE">
      <w:pPr>
        <w:pStyle w:val="FootnoteText"/>
      </w:pPr>
      <w:r>
        <w:rPr>
          <w:rStyle w:val="FootnoteReference"/>
        </w:rPr>
        <w:footnoteRef/>
      </w:r>
      <w:r>
        <w:t xml:space="preserve"> </w:t>
      </w:r>
      <w:r>
        <w:rPr>
          <w:rFonts w:ascii="Calibri" w:eastAsia="Times New Roman" w:hAnsi="Calibri" w:cs="Calibri"/>
          <w:color w:val="000000"/>
          <w:lang w:eastAsia="en-GB"/>
        </w:rPr>
        <w:t xml:space="preserve">Department of Health Sciences, </w:t>
      </w:r>
      <w:r w:rsidRPr="004F35DD">
        <w:rPr>
          <w:rFonts w:ascii="Calibri" w:eastAsia="Times New Roman" w:hAnsi="Calibri" w:cs="Calibri"/>
          <w:color w:val="000000"/>
          <w:lang w:eastAsia="en-GB"/>
        </w:rPr>
        <w:t>University of York</w:t>
      </w:r>
      <w:r>
        <w:rPr>
          <w:rFonts w:ascii="Calibri" w:eastAsia="Times New Roman" w:hAnsi="Calibri" w:cs="Calibri"/>
          <w:color w:val="000000"/>
          <w:lang w:eastAsia="en-GB"/>
        </w:rPr>
        <w:t>, York, UK</w:t>
      </w:r>
    </w:p>
  </w:footnote>
  <w:footnote w:id="18">
    <w:p w14:paraId="63BABF52" w14:textId="5B422FA1" w:rsidR="001F69AE" w:rsidRDefault="001F69AE">
      <w:pPr>
        <w:pStyle w:val="FootnoteText"/>
      </w:pPr>
      <w:r>
        <w:rPr>
          <w:rStyle w:val="FootnoteReference"/>
        </w:rPr>
        <w:footnoteRef/>
      </w:r>
      <w:r>
        <w:t xml:space="preserve"> </w:t>
      </w:r>
      <w:r>
        <w:rPr>
          <w:rFonts w:ascii="Calibri" w:eastAsia="Times New Roman" w:hAnsi="Calibri" w:cs="Calibri"/>
          <w:color w:val="000000"/>
          <w:lang w:eastAsia="en-GB"/>
        </w:rPr>
        <w:t>Catholic University of Health and Allied Sciences</w:t>
      </w:r>
      <w:r w:rsidRPr="004F35DD">
        <w:rPr>
          <w:rFonts w:ascii="Calibri" w:eastAsia="Times New Roman" w:hAnsi="Calibri" w:cs="Calibri"/>
          <w:color w:val="000000"/>
          <w:lang w:eastAsia="en-GB"/>
        </w:rPr>
        <w:t>, Mwanza, Tanzania</w:t>
      </w:r>
    </w:p>
  </w:footnote>
  <w:footnote w:id="19">
    <w:p w14:paraId="3C4C3082" w14:textId="7455340E" w:rsidR="001F69AE" w:rsidRDefault="001F69AE">
      <w:pPr>
        <w:pStyle w:val="FootnoteText"/>
      </w:pPr>
      <w:r>
        <w:rPr>
          <w:rStyle w:val="FootnoteReference"/>
        </w:rPr>
        <w:footnoteRef/>
      </w:r>
      <w:r>
        <w:t xml:space="preserve"> </w:t>
      </w:r>
      <w:r w:rsidRPr="006F4F26">
        <w:rPr>
          <w:rFonts w:ascii="Calibri" w:eastAsia="Times New Roman" w:hAnsi="Calibri" w:cs="Calibri"/>
          <w:color w:val="000000"/>
          <w:lang w:eastAsia="en-GB"/>
        </w:rPr>
        <w:t>Bristol Medical School</w:t>
      </w:r>
      <w:r>
        <w:rPr>
          <w:rFonts w:ascii="Calibri" w:eastAsia="Times New Roman" w:hAnsi="Calibri" w:cs="Calibri"/>
          <w:color w:val="000000"/>
          <w:lang w:eastAsia="en-GB"/>
        </w:rPr>
        <w:t xml:space="preserve">, </w:t>
      </w:r>
      <w:r w:rsidRPr="006F4F26">
        <w:rPr>
          <w:rFonts w:ascii="Calibri" w:eastAsia="Times New Roman" w:hAnsi="Calibri" w:cs="Calibri"/>
          <w:color w:val="000000"/>
          <w:lang w:eastAsia="en-GB"/>
        </w:rPr>
        <w:t>Faculty of Health Sciences</w:t>
      </w:r>
      <w:r>
        <w:rPr>
          <w:rFonts w:ascii="Calibri" w:eastAsia="Times New Roman" w:hAnsi="Calibri" w:cs="Calibri"/>
          <w:color w:val="000000"/>
          <w:lang w:eastAsia="en-GB"/>
        </w:rPr>
        <w:t>, University of Bristol</w:t>
      </w:r>
    </w:p>
  </w:footnote>
  <w:footnote w:id="20">
    <w:p w14:paraId="6BAA2C60" w14:textId="71D26B41"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MRC/UVRI and LSHTM Uganda Research Unit</w:t>
      </w:r>
      <w:r>
        <w:rPr>
          <w:rFonts w:ascii="Calibri" w:eastAsia="Times New Roman" w:hAnsi="Calibri" w:cs="Calibri"/>
          <w:color w:val="000000"/>
          <w:lang w:eastAsia="en-GB"/>
        </w:rPr>
        <w:t>, Entebbe, Uganda</w:t>
      </w:r>
    </w:p>
  </w:footnote>
  <w:footnote w:id="21">
    <w:p w14:paraId="49BED70D" w14:textId="1F9A95E7" w:rsidR="001F69AE" w:rsidRDefault="001F69AE">
      <w:pPr>
        <w:pStyle w:val="FootnoteText"/>
      </w:pPr>
      <w:r>
        <w:rPr>
          <w:rStyle w:val="FootnoteReference"/>
        </w:rPr>
        <w:footnoteRef/>
      </w:r>
      <w:r>
        <w:t xml:space="preserve"> </w:t>
      </w:r>
      <w:r w:rsidRPr="004F35DD">
        <w:rPr>
          <w:rFonts w:ascii="Calibri" w:eastAsia="Times New Roman" w:hAnsi="Calibri" w:cs="Calibri"/>
          <w:color w:val="000000"/>
          <w:lang w:eastAsia="en-GB"/>
        </w:rPr>
        <w:t>School of Primary Care, Population Sciences and Medical Education, University of Southampton, Southampton, 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1488746"/>
      <w:docPartObj>
        <w:docPartGallery w:val="Page Numbers (Top of Page)"/>
        <w:docPartUnique/>
      </w:docPartObj>
    </w:sdtPr>
    <w:sdtEndPr>
      <w:rPr>
        <w:noProof/>
      </w:rPr>
    </w:sdtEndPr>
    <w:sdtContent>
      <w:p w14:paraId="71679C7B" w14:textId="77777777" w:rsidR="001F69AE" w:rsidRDefault="001F69AE">
        <w:pPr>
          <w:jc w:val="right"/>
        </w:pPr>
        <w:r>
          <w:fldChar w:fldCharType="begin"/>
        </w:r>
        <w:r>
          <w:instrText xml:space="preserve"> PAGE   \* MERGEFORMAT </w:instrText>
        </w:r>
        <w:r>
          <w:fldChar w:fldCharType="separate"/>
        </w:r>
        <w:r>
          <w:rPr>
            <w:noProof/>
          </w:rPr>
          <w:t>2</w:t>
        </w:r>
        <w:r>
          <w:rPr>
            <w:noProof/>
          </w:rPr>
          <w:fldChar w:fldCharType="end"/>
        </w:r>
      </w:p>
    </w:sdtContent>
  </w:sdt>
  <w:p w14:paraId="2EEB17E4" w14:textId="77777777" w:rsidR="001F69AE" w:rsidRDefault="001F69A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AAAF190"/>
    <w:multiLevelType w:val="hybridMultilevel"/>
    <w:tmpl w:val="6F31AC0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81028E8"/>
    <w:multiLevelType w:val="hybridMultilevel"/>
    <w:tmpl w:val="0FACA4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134A9F"/>
    <w:multiLevelType w:val="hybridMultilevel"/>
    <w:tmpl w:val="DDEAD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A92096"/>
    <w:multiLevelType w:val="hybridMultilevel"/>
    <w:tmpl w:val="88C0D16A"/>
    <w:lvl w:ilvl="0" w:tplc="55B2F018">
      <w:start w:val="1"/>
      <w:numFmt w:val="bullet"/>
      <w:lvlText w:val="•"/>
      <w:lvlJc w:val="left"/>
      <w:pPr>
        <w:tabs>
          <w:tab w:val="num" w:pos="720"/>
        </w:tabs>
        <w:ind w:left="720" w:hanging="360"/>
      </w:pPr>
      <w:rPr>
        <w:rFonts w:ascii="Arial" w:hAnsi="Arial" w:hint="default"/>
      </w:rPr>
    </w:lvl>
    <w:lvl w:ilvl="1" w:tplc="8048E24E">
      <w:numFmt w:val="bullet"/>
      <w:lvlText w:val="•"/>
      <w:lvlJc w:val="left"/>
      <w:pPr>
        <w:tabs>
          <w:tab w:val="num" w:pos="1440"/>
        </w:tabs>
        <w:ind w:left="1440" w:hanging="360"/>
      </w:pPr>
      <w:rPr>
        <w:rFonts w:ascii="Arial" w:hAnsi="Arial" w:hint="default"/>
      </w:rPr>
    </w:lvl>
    <w:lvl w:ilvl="2" w:tplc="487A0666">
      <w:numFmt w:val="bullet"/>
      <w:lvlText w:val="•"/>
      <w:lvlJc w:val="left"/>
      <w:pPr>
        <w:tabs>
          <w:tab w:val="num" w:pos="2160"/>
        </w:tabs>
        <w:ind w:left="2160" w:hanging="360"/>
      </w:pPr>
      <w:rPr>
        <w:rFonts w:ascii="Arial" w:hAnsi="Arial" w:hint="default"/>
      </w:rPr>
    </w:lvl>
    <w:lvl w:ilvl="3" w:tplc="BAB2E470" w:tentative="1">
      <w:start w:val="1"/>
      <w:numFmt w:val="bullet"/>
      <w:lvlText w:val="•"/>
      <w:lvlJc w:val="left"/>
      <w:pPr>
        <w:tabs>
          <w:tab w:val="num" w:pos="2880"/>
        </w:tabs>
        <w:ind w:left="2880" w:hanging="360"/>
      </w:pPr>
      <w:rPr>
        <w:rFonts w:ascii="Arial" w:hAnsi="Arial" w:hint="default"/>
      </w:rPr>
    </w:lvl>
    <w:lvl w:ilvl="4" w:tplc="4BAEA3A2" w:tentative="1">
      <w:start w:val="1"/>
      <w:numFmt w:val="bullet"/>
      <w:lvlText w:val="•"/>
      <w:lvlJc w:val="left"/>
      <w:pPr>
        <w:tabs>
          <w:tab w:val="num" w:pos="3600"/>
        </w:tabs>
        <w:ind w:left="3600" w:hanging="360"/>
      </w:pPr>
      <w:rPr>
        <w:rFonts w:ascii="Arial" w:hAnsi="Arial" w:hint="default"/>
      </w:rPr>
    </w:lvl>
    <w:lvl w:ilvl="5" w:tplc="FC9809AC" w:tentative="1">
      <w:start w:val="1"/>
      <w:numFmt w:val="bullet"/>
      <w:lvlText w:val="•"/>
      <w:lvlJc w:val="left"/>
      <w:pPr>
        <w:tabs>
          <w:tab w:val="num" w:pos="4320"/>
        </w:tabs>
        <w:ind w:left="4320" w:hanging="360"/>
      </w:pPr>
      <w:rPr>
        <w:rFonts w:ascii="Arial" w:hAnsi="Arial" w:hint="default"/>
      </w:rPr>
    </w:lvl>
    <w:lvl w:ilvl="6" w:tplc="6B7A8722" w:tentative="1">
      <w:start w:val="1"/>
      <w:numFmt w:val="bullet"/>
      <w:lvlText w:val="•"/>
      <w:lvlJc w:val="left"/>
      <w:pPr>
        <w:tabs>
          <w:tab w:val="num" w:pos="5040"/>
        </w:tabs>
        <w:ind w:left="5040" w:hanging="360"/>
      </w:pPr>
      <w:rPr>
        <w:rFonts w:ascii="Arial" w:hAnsi="Arial" w:hint="default"/>
      </w:rPr>
    </w:lvl>
    <w:lvl w:ilvl="7" w:tplc="8A5EAB80" w:tentative="1">
      <w:start w:val="1"/>
      <w:numFmt w:val="bullet"/>
      <w:lvlText w:val="•"/>
      <w:lvlJc w:val="left"/>
      <w:pPr>
        <w:tabs>
          <w:tab w:val="num" w:pos="5760"/>
        </w:tabs>
        <w:ind w:left="5760" w:hanging="360"/>
      </w:pPr>
      <w:rPr>
        <w:rFonts w:ascii="Arial" w:hAnsi="Arial" w:hint="default"/>
      </w:rPr>
    </w:lvl>
    <w:lvl w:ilvl="8" w:tplc="E5A818C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4F54F68"/>
    <w:multiLevelType w:val="hybridMultilevel"/>
    <w:tmpl w:val="0AE2D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381062"/>
    <w:multiLevelType w:val="hybridMultilevel"/>
    <w:tmpl w:val="6374ED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33367FE"/>
    <w:multiLevelType w:val="hybridMultilevel"/>
    <w:tmpl w:val="3FB8E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3F1C0B"/>
    <w:multiLevelType w:val="hybridMultilevel"/>
    <w:tmpl w:val="2062CE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6"/>
  </w:num>
  <w:num w:numId="5">
    <w:abstractNumId w:val="7"/>
  </w:num>
  <w:num w:numId="6">
    <w:abstractNumId w:val="2"/>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defaultTabStop w:val="720"/>
  <w:characterSpacingControl w:val="doNotCompress"/>
  <w:hdrShapeDefaults>
    <o:shapedefaults v:ext="edit" spidmax="96258">
      <o:colormenu v:ext="edit" fill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tv2srs8tfwpre22fl52x99wtpdszazszed&quot;&gt;Gates_incidence_risks_paper&lt;record-ids&gt;&lt;item&gt;6&lt;/item&gt;&lt;item&gt;11&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record-ids&gt;&lt;/item&gt;&lt;/Libraries&gt;"/>
  </w:docVars>
  <w:rsids>
    <w:rsidRoot w:val="00172E07"/>
    <w:rsid w:val="00002174"/>
    <w:rsid w:val="000055FD"/>
    <w:rsid w:val="000056F4"/>
    <w:rsid w:val="00011B33"/>
    <w:rsid w:val="00012686"/>
    <w:rsid w:val="00014575"/>
    <w:rsid w:val="000163E6"/>
    <w:rsid w:val="00017F11"/>
    <w:rsid w:val="0002488F"/>
    <w:rsid w:val="0002546D"/>
    <w:rsid w:val="00025CFF"/>
    <w:rsid w:val="00026ACA"/>
    <w:rsid w:val="000306C0"/>
    <w:rsid w:val="00030DF5"/>
    <w:rsid w:val="000330AB"/>
    <w:rsid w:val="00033A06"/>
    <w:rsid w:val="00036C6B"/>
    <w:rsid w:val="00036E87"/>
    <w:rsid w:val="00040991"/>
    <w:rsid w:val="000423F0"/>
    <w:rsid w:val="0004306C"/>
    <w:rsid w:val="00051581"/>
    <w:rsid w:val="00051D86"/>
    <w:rsid w:val="0005207A"/>
    <w:rsid w:val="00054756"/>
    <w:rsid w:val="00055DC0"/>
    <w:rsid w:val="00055F1C"/>
    <w:rsid w:val="000614CD"/>
    <w:rsid w:val="0006181C"/>
    <w:rsid w:val="00061E84"/>
    <w:rsid w:val="00072AD2"/>
    <w:rsid w:val="00072C93"/>
    <w:rsid w:val="0008212D"/>
    <w:rsid w:val="000830B9"/>
    <w:rsid w:val="00086C19"/>
    <w:rsid w:val="00091504"/>
    <w:rsid w:val="00093432"/>
    <w:rsid w:val="00096AB7"/>
    <w:rsid w:val="000A61FB"/>
    <w:rsid w:val="000A73D1"/>
    <w:rsid w:val="000B17EE"/>
    <w:rsid w:val="000B44D3"/>
    <w:rsid w:val="000B6CF5"/>
    <w:rsid w:val="000B7FED"/>
    <w:rsid w:val="000C06FA"/>
    <w:rsid w:val="000C0EE1"/>
    <w:rsid w:val="000C251B"/>
    <w:rsid w:val="000C415E"/>
    <w:rsid w:val="000C6496"/>
    <w:rsid w:val="000C653E"/>
    <w:rsid w:val="000C77A4"/>
    <w:rsid w:val="000D27E1"/>
    <w:rsid w:val="000D5B1B"/>
    <w:rsid w:val="000E1874"/>
    <w:rsid w:val="000E3D1C"/>
    <w:rsid w:val="000F35D5"/>
    <w:rsid w:val="000F3E5B"/>
    <w:rsid w:val="000F4E3D"/>
    <w:rsid w:val="000F6E83"/>
    <w:rsid w:val="000F75E2"/>
    <w:rsid w:val="000F7D1C"/>
    <w:rsid w:val="001038BB"/>
    <w:rsid w:val="00112344"/>
    <w:rsid w:val="00112DBC"/>
    <w:rsid w:val="00113195"/>
    <w:rsid w:val="00113D5C"/>
    <w:rsid w:val="00114B34"/>
    <w:rsid w:val="00116DCC"/>
    <w:rsid w:val="00117C73"/>
    <w:rsid w:val="00121708"/>
    <w:rsid w:val="00124602"/>
    <w:rsid w:val="001258D9"/>
    <w:rsid w:val="00125F40"/>
    <w:rsid w:val="001263E3"/>
    <w:rsid w:val="00127181"/>
    <w:rsid w:val="00127B6D"/>
    <w:rsid w:val="001313BA"/>
    <w:rsid w:val="00135A55"/>
    <w:rsid w:val="0013739B"/>
    <w:rsid w:val="00137AFE"/>
    <w:rsid w:val="00141141"/>
    <w:rsid w:val="00143089"/>
    <w:rsid w:val="00143833"/>
    <w:rsid w:val="0014540F"/>
    <w:rsid w:val="0014721F"/>
    <w:rsid w:val="00153DC0"/>
    <w:rsid w:val="00155ABF"/>
    <w:rsid w:val="00156BE5"/>
    <w:rsid w:val="0015705D"/>
    <w:rsid w:val="00162154"/>
    <w:rsid w:val="00162220"/>
    <w:rsid w:val="0016326C"/>
    <w:rsid w:val="0016334B"/>
    <w:rsid w:val="00170DAB"/>
    <w:rsid w:val="00171562"/>
    <w:rsid w:val="00172A3D"/>
    <w:rsid w:val="00172E07"/>
    <w:rsid w:val="00174BC6"/>
    <w:rsid w:val="001758F2"/>
    <w:rsid w:val="001809CC"/>
    <w:rsid w:val="00180EFD"/>
    <w:rsid w:val="0018168D"/>
    <w:rsid w:val="0018235E"/>
    <w:rsid w:val="00184367"/>
    <w:rsid w:val="001843D9"/>
    <w:rsid w:val="00185CE8"/>
    <w:rsid w:val="00190EC7"/>
    <w:rsid w:val="00193249"/>
    <w:rsid w:val="00193815"/>
    <w:rsid w:val="001938DF"/>
    <w:rsid w:val="001943FA"/>
    <w:rsid w:val="00196A0D"/>
    <w:rsid w:val="001970B2"/>
    <w:rsid w:val="001A0F88"/>
    <w:rsid w:val="001A3887"/>
    <w:rsid w:val="001A6DD1"/>
    <w:rsid w:val="001A6DE8"/>
    <w:rsid w:val="001B0724"/>
    <w:rsid w:val="001B15E6"/>
    <w:rsid w:val="001B3E52"/>
    <w:rsid w:val="001B442B"/>
    <w:rsid w:val="001C019B"/>
    <w:rsid w:val="001C11FA"/>
    <w:rsid w:val="001C2CA1"/>
    <w:rsid w:val="001C78FC"/>
    <w:rsid w:val="001D0C0D"/>
    <w:rsid w:val="001D1C75"/>
    <w:rsid w:val="001D3EE8"/>
    <w:rsid w:val="001D6617"/>
    <w:rsid w:val="001E0009"/>
    <w:rsid w:val="001E01B3"/>
    <w:rsid w:val="001E2309"/>
    <w:rsid w:val="001E23C5"/>
    <w:rsid w:val="001E3D62"/>
    <w:rsid w:val="001E4D78"/>
    <w:rsid w:val="001E5630"/>
    <w:rsid w:val="001F0E2A"/>
    <w:rsid w:val="001F3080"/>
    <w:rsid w:val="001F69AE"/>
    <w:rsid w:val="00201336"/>
    <w:rsid w:val="002045B3"/>
    <w:rsid w:val="00207796"/>
    <w:rsid w:val="00210F2A"/>
    <w:rsid w:val="00212662"/>
    <w:rsid w:val="00214ED8"/>
    <w:rsid w:val="002227C0"/>
    <w:rsid w:val="00224379"/>
    <w:rsid w:val="00225F11"/>
    <w:rsid w:val="002268C9"/>
    <w:rsid w:val="00230434"/>
    <w:rsid w:val="00232736"/>
    <w:rsid w:val="0023675C"/>
    <w:rsid w:val="002427F3"/>
    <w:rsid w:val="00242F0A"/>
    <w:rsid w:val="00245262"/>
    <w:rsid w:val="00245A7D"/>
    <w:rsid w:val="00245AEE"/>
    <w:rsid w:val="00246014"/>
    <w:rsid w:val="002538FF"/>
    <w:rsid w:val="00255379"/>
    <w:rsid w:val="002553DB"/>
    <w:rsid w:val="0025587E"/>
    <w:rsid w:val="00255BE8"/>
    <w:rsid w:val="00257A5D"/>
    <w:rsid w:val="00265150"/>
    <w:rsid w:val="0027062B"/>
    <w:rsid w:val="0027159B"/>
    <w:rsid w:val="00271EEB"/>
    <w:rsid w:val="00272E1F"/>
    <w:rsid w:val="00276697"/>
    <w:rsid w:val="002812AD"/>
    <w:rsid w:val="002867D0"/>
    <w:rsid w:val="00297235"/>
    <w:rsid w:val="002A0E5E"/>
    <w:rsid w:val="002A19CA"/>
    <w:rsid w:val="002A1A93"/>
    <w:rsid w:val="002A4229"/>
    <w:rsid w:val="002A5962"/>
    <w:rsid w:val="002B0E99"/>
    <w:rsid w:val="002B104B"/>
    <w:rsid w:val="002C1AC3"/>
    <w:rsid w:val="002C3D56"/>
    <w:rsid w:val="002C585C"/>
    <w:rsid w:val="002C6739"/>
    <w:rsid w:val="002D0A11"/>
    <w:rsid w:val="002D6033"/>
    <w:rsid w:val="002D6C73"/>
    <w:rsid w:val="002D6F13"/>
    <w:rsid w:val="002D752A"/>
    <w:rsid w:val="002D7FFC"/>
    <w:rsid w:val="002E1A4F"/>
    <w:rsid w:val="002E20B0"/>
    <w:rsid w:val="002E2D16"/>
    <w:rsid w:val="002E515D"/>
    <w:rsid w:val="002F0109"/>
    <w:rsid w:val="002F03B4"/>
    <w:rsid w:val="002F2066"/>
    <w:rsid w:val="002F4D50"/>
    <w:rsid w:val="002F61EC"/>
    <w:rsid w:val="002F705F"/>
    <w:rsid w:val="002F7442"/>
    <w:rsid w:val="002F7719"/>
    <w:rsid w:val="002F786F"/>
    <w:rsid w:val="00300D7C"/>
    <w:rsid w:val="003015A7"/>
    <w:rsid w:val="003049FF"/>
    <w:rsid w:val="00305D53"/>
    <w:rsid w:val="00311F11"/>
    <w:rsid w:val="003157C9"/>
    <w:rsid w:val="00316944"/>
    <w:rsid w:val="00316B7A"/>
    <w:rsid w:val="003229CD"/>
    <w:rsid w:val="00324317"/>
    <w:rsid w:val="00326FEB"/>
    <w:rsid w:val="00331EE0"/>
    <w:rsid w:val="0033513C"/>
    <w:rsid w:val="00343F1B"/>
    <w:rsid w:val="003445F5"/>
    <w:rsid w:val="0034747D"/>
    <w:rsid w:val="0035235A"/>
    <w:rsid w:val="0035251D"/>
    <w:rsid w:val="00354419"/>
    <w:rsid w:val="0035745F"/>
    <w:rsid w:val="0036028A"/>
    <w:rsid w:val="003615F4"/>
    <w:rsid w:val="00366E5A"/>
    <w:rsid w:val="0036792D"/>
    <w:rsid w:val="00367A33"/>
    <w:rsid w:val="00367D10"/>
    <w:rsid w:val="00373361"/>
    <w:rsid w:val="003733BB"/>
    <w:rsid w:val="003743C2"/>
    <w:rsid w:val="00377334"/>
    <w:rsid w:val="003800A0"/>
    <w:rsid w:val="00380784"/>
    <w:rsid w:val="003844AF"/>
    <w:rsid w:val="00384615"/>
    <w:rsid w:val="00384FEA"/>
    <w:rsid w:val="003872D5"/>
    <w:rsid w:val="00390E19"/>
    <w:rsid w:val="003A3285"/>
    <w:rsid w:val="003A44D6"/>
    <w:rsid w:val="003A6657"/>
    <w:rsid w:val="003A7808"/>
    <w:rsid w:val="003A7A7A"/>
    <w:rsid w:val="003B3540"/>
    <w:rsid w:val="003B71AA"/>
    <w:rsid w:val="003B7505"/>
    <w:rsid w:val="003C076C"/>
    <w:rsid w:val="003C11CA"/>
    <w:rsid w:val="003C15B9"/>
    <w:rsid w:val="003D18A6"/>
    <w:rsid w:val="003D19DC"/>
    <w:rsid w:val="003D1DF6"/>
    <w:rsid w:val="003D1E21"/>
    <w:rsid w:val="003D6024"/>
    <w:rsid w:val="003D65EF"/>
    <w:rsid w:val="003D782F"/>
    <w:rsid w:val="003E1145"/>
    <w:rsid w:val="003E1239"/>
    <w:rsid w:val="003E25F7"/>
    <w:rsid w:val="003E39BA"/>
    <w:rsid w:val="003E45AF"/>
    <w:rsid w:val="003E569C"/>
    <w:rsid w:val="003E706B"/>
    <w:rsid w:val="003E796B"/>
    <w:rsid w:val="003E7C7A"/>
    <w:rsid w:val="003F0A05"/>
    <w:rsid w:val="003F136C"/>
    <w:rsid w:val="003F1731"/>
    <w:rsid w:val="003F27E1"/>
    <w:rsid w:val="003F6BB2"/>
    <w:rsid w:val="004025B6"/>
    <w:rsid w:val="004025E6"/>
    <w:rsid w:val="004049C5"/>
    <w:rsid w:val="00406042"/>
    <w:rsid w:val="00406913"/>
    <w:rsid w:val="004113E9"/>
    <w:rsid w:val="00414592"/>
    <w:rsid w:val="0041486B"/>
    <w:rsid w:val="004221CD"/>
    <w:rsid w:val="00422655"/>
    <w:rsid w:val="00433135"/>
    <w:rsid w:val="00434BE7"/>
    <w:rsid w:val="00442C7F"/>
    <w:rsid w:val="00456582"/>
    <w:rsid w:val="00460A11"/>
    <w:rsid w:val="00465232"/>
    <w:rsid w:val="00471327"/>
    <w:rsid w:val="004761F5"/>
    <w:rsid w:val="00481D01"/>
    <w:rsid w:val="00482257"/>
    <w:rsid w:val="004823C7"/>
    <w:rsid w:val="00483595"/>
    <w:rsid w:val="00484C0A"/>
    <w:rsid w:val="00487B6F"/>
    <w:rsid w:val="00493E6B"/>
    <w:rsid w:val="00494188"/>
    <w:rsid w:val="004A0978"/>
    <w:rsid w:val="004A3381"/>
    <w:rsid w:val="004A546E"/>
    <w:rsid w:val="004A5832"/>
    <w:rsid w:val="004A58B6"/>
    <w:rsid w:val="004A5FEB"/>
    <w:rsid w:val="004B695C"/>
    <w:rsid w:val="004C29E8"/>
    <w:rsid w:val="004C410C"/>
    <w:rsid w:val="004C41A7"/>
    <w:rsid w:val="004C59AC"/>
    <w:rsid w:val="004C76EC"/>
    <w:rsid w:val="004C7CE7"/>
    <w:rsid w:val="004D125D"/>
    <w:rsid w:val="004D1C21"/>
    <w:rsid w:val="004D2BF4"/>
    <w:rsid w:val="004D317B"/>
    <w:rsid w:val="004D3B98"/>
    <w:rsid w:val="004D5C5A"/>
    <w:rsid w:val="004E216D"/>
    <w:rsid w:val="004E3354"/>
    <w:rsid w:val="004E3675"/>
    <w:rsid w:val="004E466F"/>
    <w:rsid w:val="004E564A"/>
    <w:rsid w:val="004E6984"/>
    <w:rsid w:val="004E779A"/>
    <w:rsid w:val="004F6895"/>
    <w:rsid w:val="0050074C"/>
    <w:rsid w:val="00502886"/>
    <w:rsid w:val="00503AF6"/>
    <w:rsid w:val="0050634C"/>
    <w:rsid w:val="00507953"/>
    <w:rsid w:val="00512776"/>
    <w:rsid w:val="00513438"/>
    <w:rsid w:val="00513865"/>
    <w:rsid w:val="005172BE"/>
    <w:rsid w:val="00520952"/>
    <w:rsid w:val="00520AAD"/>
    <w:rsid w:val="00524B26"/>
    <w:rsid w:val="00524C43"/>
    <w:rsid w:val="0052506A"/>
    <w:rsid w:val="005252D1"/>
    <w:rsid w:val="00527859"/>
    <w:rsid w:val="00530109"/>
    <w:rsid w:val="00531DD9"/>
    <w:rsid w:val="00532A77"/>
    <w:rsid w:val="00535530"/>
    <w:rsid w:val="00536A1A"/>
    <w:rsid w:val="00536E60"/>
    <w:rsid w:val="00537346"/>
    <w:rsid w:val="00537D49"/>
    <w:rsid w:val="00540FB4"/>
    <w:rsid w:val="00541C3C"/>
    <w:rsid w:val="00542729"/>
    <w:rsid w:val="00543C23"/>
    <w:rsid w:val="00544D3E"/>
    <w:rsid w:val="00545B4E"/>
    <w:rsid w:val="00550846"/>
    <w:rsid w:val="00551D41"/>
    <w:rsid w:val="00554DF1"/>
    <w:rsid w:val="00554E00"/>
    <w:rsid w:val="005565BD"/>
    <w:rsid w:val="00556BE8"/>
    <w:rsid w:val="00562F96"/>
    <w:rsid w:val="00563934"/>
    <w:rsid w:val="00563CB2"/>
    <w:rsid w:val="005655C8"/>
    <w:rsid w:val="00567A6F"/>
    <w:rsid w:val="00574DFB"/>
    <w:rsid w:val="00576E5D"/>
    <w:rsid w:val="00576E6A"/>
    <w:rsid w:val="00576F28"/>
    <w:rsid w:val="005805A9"/>
    <w:rsid w:val="005823B0"/>
    <w:rsid w:val="00583245"/>
    <w:rsid w:val="00584FB2"/>
    <w:rsid w:val="00585565"/>
    <w:rsid w:val="00585691"/>
    <w:rsid w:val="00586128"/>
    <w:rsid w:val="005863A5"/>
    <w:rsid w:val="005864DA"/>
    <w:rsid w:val="00586F47"/>
    <w:rsid w:val="00591F46"/>
    <w:rsid w:val="00595426"/>
    <w:rsid w:val="00595F7B"/>
    <w:rsid w:val="005A0778"/>
    <w:rsid w:val="005A09CD"/>
    <w:rsid w:val="005A11A6"/>
    <w:rsid w:val="005A1983"/>
    <w:rsid w:val="005A2E37"/>
    <w:rsid w:val="005A3248"/>
    <w:rsid w:val="005A4B17"/>
    <w:rsid w:val="005A64F4"/>
    <w:rsid w:val="005B0563"/>
    <w:rsid w:val="005B1028"/>
    <w:rsid w:val="005B2624"/>
    <w:rsid w:val="005B330E"/>
    <w:rsid w:val="005C33D6"/>
    <w:rsid w:val="005C3795"/>
    <w:rsid w:val="005C63D4"/>
    <w:rsid w:val="005C745D"/>
    <w:rsid w:val="005C7888"/>
    <w:rsid w:val="005D1D64"/>
    <w:rsid w:val="005D5CD7"/>
    <w:rsid w:val="005D6206"/>
    <w:rsid w:val="005D6A2B"/>
    <w:rsid w:val="005D745E"/>
    <w:rsid w:val="005E0093"/>
    <w:rsid w:val="005E2779"/>
    <w:rsid w:val="005E63E9"/>
    <w:rsid w:val="005F0F1E"/>
    <w:rsid w:val="005F1066"/>
    <w:rsid w:val="005F1228"/>
    <w:rsid w:val="005F1974"/>
    <w:rsid w:val="005F21FE"/>
    <w:rsid w:val="005F290D"/>
    <w:rsid w:val="005F2CF7"/>
    <w:rsid w:val="005F3051"/>
    <w:rsid w:val="005F326B"/>
    <w:rsid w:val="005F58BF"/>
    <w:rsid w:val="005F7388"/>
    <w:rsid w:val="005F759D"/>
    <w:rsid w:val="00600572"/>
    <w:rsid w:val="00604F3C"/>
    <w:rsid w:val="00605B87"/>
    <w:rsid w:val="006064D8"/>
    <w:rsid w:val="00607A1B"/>
    <w:rsid w:val="00611549"/>
    <w:rsid w:val="0061366A"/>
    <w:rsid w:val="00614943"/>
    <w:rsid w:val="00614DC7"/>
    <w:rsid w:val="00616AC5"/>
    <w:rsid w:val="00620FB0"/>
    <w:rsid w:val="00621E3F"/>
    <w:rsid w:val="006221CA"/>
    <w:rsid w:val="006241D0"/>
    <w:rsid w:val="00625A57"/>
    <w:rsid w:val="00631B60"/>
    <w:rsid w:val="00633C45"/>
    <w:rsid w:val="00634340"/>
    <w:rsid w:val="00640D01"/>
    <w:rsid w:val="0064341A"/>
    <w:rsid w:val="00643563"/>
    <w:rsid w:val="00644251"/>
    <w:rsid w:val="00644F36"/>
    <w:rsid w:val="006460B7"/>
    <w:rsid w:val="00651CED"/>
    <w:rsid w:val="006545C9"/>
    <w:rsid w:val="00655B5C"/>
    <w:rsid w:val="00656C44"/>
    <w:rsid w:val="0066263C"/>
    <w:rsid w:val="00662756"/>
    <w:rsid w:val="00663762"/>
    <w:rsid w:val="00663C2C"/>
    <w:rsid w:val="0066731F"/>
    <w:rsid w:val="00670A5B"/>
    <w:rsid w:val="00672BE3"/>
    <w:rsid w:val="0067623F"/>
    <w:rsid w:val="006762EC"/>
    <w:rsid w:val="00677A12"/>
    <w:rsid w:val="0068047A"/>
    <w:rsid w:val="006828CF"/>
    <w:rsid w:val="006835D1"/>
    <w:rsid w:val="0069466A"/>
    <w:rsid w:val="00696099"/>
    <w:rsid w:val="00696917"/>
    <w:rsid w:val="006972D6"/>
    <w:rsid w:val="006A0877"/>
    <w:rsid w:val="006A091A"/>
    <w:rsid w:val="006A5B2A"/>
    <w:rsid w:val="006A6824"/>
    <w:rsid w:val="006C1EED"/>
    <w:rsid w:val="006D5D42"/>
    <w:rsid w:val="006D70E7"/>
    <w:rsid w:val="006E0E0F"/>
    <w:rsid w:val="006E7F49"/>
    <w:rsid w:val="006F2D64"/>
    <w:rsid w:val="006F3C98"/>
    <w:rsid w:val="006F4F26"/>
    <w:rsid w:val="006F5440"/>
    <w:rsid w:val="006F645D"/>
    <w:rsid w:val="006F7BAA"/>
    <w:rsid w:val="00701252"/>
    <w:rsid w:val="0070293A"/>
    <w:rsid w:val="00705159"/>
    <w:rsid w:val="0070685F"/>
    <w:rsid w:val="0071143E"/>
    <w:rsid w:val="007114A3"/>
    <w:rsid w:val="00712144"/>
    <w:rsid w:val="007133AF"/>
    <w:rsid w:val="00715426"/>
    <w:rsid w:val="00716344"/>
    <w:rsid w:val="00717909"/>
    <w:rsid w:val="00720203"/>
    <w:rsid w:val="00721E32"/>
    <w:rsid w:val="007228BE"/>
    <w:rsid w:val="00722F82"/>
    <w:rsid w:val="0072685C"/>
    <w:rsid w:val="0073122B"/>
    <w:rsid w:val="00731AF0"/>
    <w:rsid w:val="00732444"/>
    <w:rsid w:val="00732D6C"/>
    <w:rsid w:val="00733B1E"/>
    <w:rsid w:val="00733FCF"/>
    <w:rsid w:val="00737343"/>
    <w:rsid w:val="0074407B"/>
    <w:rsid w:val="00744B85"/>
    <w:rsid w:val="00744EAD"/>
    <w:rsid w:val="00746081"/>
    <w:rsid w:val="00754ED8"/>
    <w:rsid w:val="007551F3"/>
    <w:rsid w:val="007562C2"/>
    <w:rsid w:val="00756B7E"/>
    <w:rsid w:val="00757D37"/>
    <w:rsid w:val="00761879"/>
    <w:rsid w:val="0076193D"/>
    <w:rsid w:val="00763BED"/>
    <w:rsid w:val="00764493"/>
    <w:rsid w:val="00765EED"/>
    <w:rsid w:val="007702F5"/>
    <w:rsid w:val="00772F4E"/>
    <w:rsid w:val="0077347F"/>
    <w:rsid w:val="00773AC3"/>
    <w:rsid w:val="00777AFB"/>
    <w:rsid w:val="00777E2D"/>
    <w:rsid w:val="0078180B"/>
    <w:rsid w:val="00781CD8"/>
    <w:rsid w:val="00787CC1"/>
    <w:rsid w:val="007915F0"/>
    <w:rsid w:val="00791F04"/>
    <w:rsid w:val="00792C74"/>
    <w:rsid w:val="00795E0C"/>
    <w:rsid w:val="007A5F55"/>
    <w:rsid w:val="007A6C35"/>
    <w:rsid w:val="007A7F56"/>
    <w:rsid w:val="007B0BE8"/>
    <w:rsid w:val="007C1A55"/>
    <w:rsid w:val="007C2D2D"/>
    <w:rsid w:val="007C3993"/>
    <w:rsid w:val="007D4D09"/>
    <w:rsid w:val="007D50A3"/>
    <w:rsid w:val="007D7216"/>
    <w:rsid w:val="007D7E45"/>
    <w:rsid w:val="007E1234"/>
    <w:rsid w:val="007E17C5"/>
    <w:rsid w:val="007E2B85"/>
    <w:rsid w:val="007E481D"/>
    <w:rsid w:val="007E5323"/>
    <w:rsid w:val="007E7C77"/>
    <w:rsid w:val="007F2635"/>
    <w:rsid w:val="00802607"/>
    <w:rsid w:val="00802C39"/>
    <w:rsid w:val="00804E23"/>
    <w:rsid w:val="00806FD4"/>
    <w:rsid w:val="0080726D"/>
    <w:rsid w:val="00807EDC"/>
    <w:rsid w:val="00810FF8"/>
    <w:rsid w:val="008119C1"/>
    <w:rsid w:val="00813F2C"/>
    <w:rsid w:val="008211F1"/>
    <w:rsid w:val="00822710"/>
    <w:rsid w:val="008251FF"/>
    <w:rsid w:val="008311C7"/>
    <w:rsid w:val="00833196"/>
    <w:rsid w:val="00833385"/>
    <w:rsid w:val="00835545"/>
    <w:rsid w:val="0083712B"/>
    <w:rsid w:val="00840651"/>
    <w:rsid w:val="008436A5"/>
    <w:rsid w:val="00844446"/>
    <w:rsid w:val="0085057B"/>
    <w:rsid w:val="0085159E"/>
    <w:rsid w:val="00852050"/>
    <w:rsid w:val="008522D2"/>
    <w:rsid w:val="00853E5C"/>
    <w:rsid w:val="00861A6C"/>
    <w:rsid w:val="00862DBF"/>
    <w:rsid w:val="00863791"/>
    <w:rsid w:val="008757C1"/>
    <w:rsid w:val="00881119"/>
    <w:rsid w:val="00881929"/>
    <w:rsid w:val="0088197F"/>
    <w:rsid w:val="00883970"/>
    <w:rsid w:val="00883D16"/>
    <w:rsid w:val="00883EDF"/>
    <w:rsid w:val="00884217"/>
    <w:rsid w:val="00885526"/>
    <w:rsid w:val="00886964"/>
    <w:rsid w:val="00890CA7"/>
    <w:rsid w:val="00892382"/>
    <w:rsid w:val="00892850"/>
    <w:rsid w:val="008A0AA2"/>
    <w:rsid w:val="008A283A"/>
    <w:rsid w:val="008A400C"/>
    <w:rsid w:val="008A4A43"/>
    <w:rsid w:val="008A6973"/>
    <w:rsid w:val="008B355A"/>
    <w:rsid w:val="008B37EF"/>
    <w:rsid w:val="008B580F"/>
    <w:rsid w:val="008B582C"/>
    <w:rsid w:val="008B5886"/>
    <w:rsid w:val="008B7C63"/>
    <w:rsid w:val="008B7DD0"/>
    <w:rsid w:val="008C3B97"/>
    <w:rsid w:val="008D0E8E"/>
    <w:rsid w:val="008D1CE1"/>
    <w:rsid w:val="008D62EA"/>
    <w:rsid w:val="008F023C"/>
    <w:rsid w:val="008F39C2"/>
    <w:rsid w:val="008F62E8"/>
    <w:rsid w:val="00900A50"/>
    <w:rsid w:val="00901326"/>
    <w:rsid w:val="009023DF"/>
    <w:rsid w:val="00904052"/>
    <w:rsid w:val="009048ED"/>
    <w:rsid w:val="00905988"/>
    <w:rsid w:val="00907BCE"/>
    <w:rsid w:val="00910018"/>
    <w:rsid w:val="00913FFC"/>
    <w:rsid w:val="009154F5"/>
    <w:rsid w:val="00916C77"/>
    <w:rsid w:val="00921613"/>
    <w:rsid w:val="00921F25"/>
    <w:rsid w:val="00930BA9"/>
    <w:rsid w:val="00930ECE"/>
    <w:rsid w:val="009311BA"/>
    <w:rsid w:val="009316CB"/>
    <w:rsid w:val="009336A6"/>
    <w:rsid w:val="00934167"/>
    <w:rsid w:val="00935492"/>
    <w:rsid w:val="00935710"/>
    <w:rsid w:val="00936D42"/>
    <w:rsid w:val="00936D86"/>
    <w:rsid w:val="00944490"/>
    <w:rsid w:val="009448ED"/>
    <w:rsid w:val="00946BEB"/>
    <w:rsid w:val="00946FC3"/>
    <w:rsid w:val="00947658"/>
    <w:rsid w:val="00951688"/>
    <w:rsid w:val="00961F09"/>
    <w:rsid w:val="00962AE5"/>
    <w:rsid w:val="00966EA3"/>
    <w:rsid w:val="00967795"/>
    <w:rsid w:val="00967E4E"/>
    <w:rsid w:val="00972C92"/>
    <w:rsid w:val="00973C41"/>
    <w:rsid w:val="00973DFB"/>
    <w:rsid w:val="00974833"/>
    <w:rsid w:val="00974A7E"/>
    <w:rsid w:val="0098369E"/>
    <w:rsid w:val="00985808"/>
    <w:rsid w:val="00985C49"/>
    <w:rsid w:val="00985E03"/>
    <w:rsid w:val="009913C6"/>
    <w:rsid w:val="009926E7"/>
    <w:rsid w:val="0099460A"/>
    <w:rsid w:val="0099794B"/>
    <w:rsid w:val="00997ADC"/>
    <w:rsid w:val="009A051C"/>
    <w:rsid w:val="009A252E"/>
    <w:rsid w:val="009A3264"/>
    <w:rsid w:val="009A5F47"/>
    <w:rsid w:val="009B416C"/>
    <w:rsid w:val="009B483A"/>
    <w:rsid w:val="009B5842"/>
    <w:rsid w:val="009B5FE9"/>
    <w:rsid w:val="009B6E30"/>
    <w:rsid w:val="009C3C97"/>
    <w:rsid w:val="009C4776"/>
    <w:rsid w:val="009C63BC"/>
    <w:rsid w:val="009C76AB"/>
    <w:rsid w:val="009D0A11"/>
    <w:rsid w:val="009D18BF"/>
    <w:rsid w:val="009D3142"/>
    <w:rsid w:val="009D3210"/>
    <w:rsid w:val="009E2E5D"/>
    <w:rsid w:val="009E37C5"/>
    <w:rsid w:val="009E734D"/>
    <w:rsid w:val="009F0A48"/>
    <w:rsid w:val="009F2C09"/>
    <w:rsid w:val="009F32CF"/>
    <w:rsid w:val="009F3A6E"/>
    <w:rsid w:val="009F4501"/>
    <w:rsid w:val="009F5B42"/>
    <w:rsid w:val="009F6B18"/>
    <w:rsid w:val="00A02A8F"/>
    <w:rsid w:val="00A036AE"/>
    <w:rsid w:val="00A039F3"/>
    <w:rsid w:val="00A07C43"/>
    <w:rsid w:val="00A107DD"/>
    <w:rsid w:val="00A10F3F"/>
    <w:rsid w:val="00A13E3F"/>
    <w:rsid w:val="00A15477"/>
    <w:rsid w:val="00A2554A"/>
    <w:rsid w:val="00A259A3"/>
    <w:rsid w:val="00A26613"/>
    <w:rsid w:val="00A27528"/>
    <w:rsid w:val="00A307CF"/>
    <w:rsid w:val="00A3414B"/>
    <w:rsid w:val="00A3444C"/>
    <w:rsid w:val="00A36748"/>
    <w:rsid w:val="00A36893"/>
    <w:rsid w:val="00A36B43"/>
    <w:rsid w:val="00A37FD5"/>
    <w:rsid w:val="00A4172B"/>
    <w:rsid w:val="00A46F8E"/>
    <w:rsid w:val="00A55676"/>
    <w:rsid w:val="00A57AB3"/>
    <w:rsid w:val="00A60F83"/>
    <w:rsid w:val="00A6132D"/>
    <w:rsid w:val="00A61C26"/>
    <w:rsid w:val="00A637B4"/>
    <w:rsid w:val="00A64B74"/>
    <w:rsid w:val="00A65AC5"/>
    <w:rsid w:val="00A6763C"/>
    <w:rsid w:val="00A67E2F"/>
    <w:rsid w:val="00A71647"/>
    <w:rsid w:val="00A71E1E"/>
    <w:rsid w:val="00A74A89"/>
    <w:rsid w:val="00A76224"/>
    <w:rsid w:val="00A82AED"/>
    <w:rsid w:val="00A8668C"/>
    <w:rsid w:val="00A868E6"/>
    <w:rsid w:val="00A87085"/>
    <w:rsid w:val="00A8744B"/>
    <w:rsid w:val="00A87C0A"/>
    <w:rsid w:val="00A91054"/>
    <w:rsid w:val="00A92C7E"/>
    <w:rsid w:val="00A97010"/>
    <w:rsid w:val="00AA2B5B"/>
    <w:rsid w:val="00AA3AD7"/>
    <w:rsid w:val="00AA7334"/>
    <w:rsid w:val="00AB0512"/>
    <w:rsid w:val="00AB4A50"/>
    <w:rsid w:val="00AB69F3"/>
    <w:rsid w:val="00AC0992"/>
    <w:rsid w:val="00AC25FE"/>
    <w:rsid w:val="00AC2CF3"/>
    <w:rsid w:val="00AC308E"/>
    <w:rsid w:val="00AC4F95"/>
    <w:rsid w:val="00AC6A28"/>
    <w:rsid w:val="00AC751F"/>
    <w:rsid w:val="00AC77A8"/>
    <w:rsid w:val="00AD0089"/>
    <w:rsid w:val="00AD1099"/>
    <w:rsid w:val="00AD74E8"/>
    <w:rsid w:val="00AD7AA6"/>
    <w:rsid w:val="00AE23AF"/>
    <w:rsid w:val="00AE2FBF"/>
    <w:rsid w:val="00AE4165"/>
    <w:rsid w:val="00AE5722"/>
    <w:rsid w:val="00AE7521"/>
    <w:rsid w:val="00AF5FC2"/>
    <w:rsid w:val="00B01D69"/>
    <w:rsid w:val="00B050C5"/>
    <w:rsid w:val="00B1088A"/>
    <w:rsid w:val="00B1560B"/>
    <w:rsid w:val="00B1740A"/>
    <w:rsid w:val="00B20C58"/>
    <w:rsid w:val="00B26C19"/>
    <w:rsid w:val="00B271A3"/>
    <w:rsid w:val="00B302D6"/>
    <w:rsid w:val="00B3607A"/>
    <w:rsid w:val="00B36F1D"/>
    <w:rsid w:val="00B3764B"/>
    <w:rsid w:val="00B4026B"/>
    <w:rsid w:val="00B43946"/>
    <w:rsid w:val="00B460FB"/>
    <w:rsid w:val="00B512E2"/>
    <w:rsid w:val="00B51FD2"/>
    <w:rsid w:val="00B52385"/>
    <w:rsid w:val="00B530F0"/>
    <w:rsid w:val="00B5586F"/>
    <w:rsid w:val="00B6060B"/>
    <w:rsid w:val="00B60A3B"/>
    <w:rsid w:val="00B60EEF"/>
    <w:rsid w:val="00B61E19"/>
    <w:rsid w:val="00B6438D"/>
    <w:rsid w:val="00B650AA"/>
    <w:rsid w:val="00B6657B"/>
    <w:rsid w:val="00B7057C"/>
    <w:rsid w:val="00B73A40"/>
    <w:rsid w:val="00B75C81"/>
    <w:rsid w:val="00B80AA8"/>
    <w:rsid w:val="00B80DA2"/>
    <w:rsid w:val="00B81046"/>
    <w:rsid w:val="00B81A3F"/>
    <w:rsid w:val="00B85020"/>
    <w:rsid w:val="00B87641"/>
    <w:rsid w:val="00B90AFD"/>
    <w:rsid w:val="00B910A8"/>
    <w:rsid w:val="00B93B36"/>
    <w:rsid w:val="00B95BC6"/>
    <w:rsid w:val="00B967AA"/>
    <w:rsid w:val="00B970EF"/>
    <w:rsid w:val="00BA0BB4"/>
    <w:rsid w:val="00BA3D57"/>
    <w:rsid w:val="00BB1978"/>
    <w:rsid w:val="00BB31AA"/>
    <w:rsid w:val="00BB3D8D"/>
    <w:rsid w:val="00BB4735"/>
    <w:rsid w:val="00BB514F"/>
    <w:rsid w:val="00BB6305"/>
    <w:rsid w:val="00BC040F"/>
    <w:rsid w:val="00BC0517"/>
    <w:rsid w:val="00BC6946"/>
    <w:rsid w:val="00BD3AFA"/>
    <w:rsid w:val="00BE2984"/>
    <w:rsid w:val="00BE455C"/>
    <w:rsid w:val="00BE7BED"/>
    <w:rsid w:val="00BF0090"/>
    <w:rsid w:val="00BF3D1E"/>
    <w:rsid w:val="00BF48E9"/>
    <w:rsid w:val="00BF5928"/>
    <w:rsid w:val="00BF6766"/>
    <w:rsid w:val="00C00061"/>
    <w:rsid w:val="00C03261"/>
    <w:rsid w:val="00C0537F"/>
    <w:rsid w:val="00C14351"/>
    <w:rsid w:val="00C20493"/>
    <w:rsid w:val="00C210FA"/>
    <w:rsid w:val="00C2185F"/>
    <w:rsid w:val="00C224E7"/>
    <w:rsid w:val="00C2466F"/>
    <w:rsid w:val="00C2517A"/>
    <w:rsid w:val="00C258BA"/>
    <w:rsid w:val="00C27BC6"/>
    <w:rsid w:val="00C31947"/>
    <w:rsid w:val="00C34A5C"/>
    <w:rsid w:val="00C41909"/>
    <w:rsid w:val="00C41E2C"/>
    <w:rsid w:val="00C43B2A"/>
    <w:rsid w:val="00C4458F"/>
    <w:rsid w:val="00C513FB"/>
    <w:rsid w:val="00C51863"/>
    <w:rsid w:val="00C53A11"/>
    <w:rsid w:val="00C54099"/>
    <w:rsid w:val="00C563F9"/>
    <w:rsid w:val="00C56493"/>
    <w:rsid w:val="00C57926"/>
    <w:rsid w:val="00C57DCB"/>
    <w:rsid w:val="00C607B4"/>
    <w:rsid w:val="00C611BE"/>
    <w:rsid w:val="00C61C19"/>
    <w:rsid w:val="00C62398"/>
    <w:rsid w:val="00C65203"/>
    <w:rsid w:val="00C6541C"/>
    <w:rsid w:val="00C66A18"/>
    <w:rsid w:val="00C71111"/>
    <w:rsid w:val="00C71A03"/>
    <w:rsid w:val="00C7265D"/>
    <w:rsid w:val="00C73D3D"/>
    <w:rsid w:val="00C74275"/>
    <w:rsid w:val="00C8225D"/>
    <w:rsid w:val="00C8531A"/>
    <w:rsid w:val="00C9349D"/>
    <w:rsid w:val="00C93780"/>
    <w:rsid w:val="00C941C4"/>
    <w:rsid w:val="00C944F4"/>
    <w:rsid w:val="00C95BB6"/>
    <w:rsid w:val="00C96BCC"/>
    <w:rsid w:val="00CA0057"/>
    <w:rsid w:val="00CA0E9A"/>
    <w:rsid w:val="00CA1393"/>
    <w:rsid w:val="00CA69F0"/>
    <w:rsid w:val="00CB13AE"/>
    <w:rsid w:val="00CB5F67"/>
    <w:rsid w:val="00CC05AC"/>
    <w:rsid w:val="00CC081B"/>
    <w:rsid w:val="00CC224F"/>
    <w:rsid w:val="00CC6644"/>
    <w:rsid w:val="00CD1098"/>
    <w:rsid w:val="00CD2A51"/>
    <w:rsid w:val="00CD2E36"/>
    <w:rsid w:val="00CD6360"/>
    <w:rsid w:val="00CD6975"/>
    <w:rsid w:val="00CD762D"/>
    <w:rsid w:val="00CE19A0"/>
    <w:rsid w:val="00CE1B73"/>
    <w:rsid w:val="00CE5E2F"/>
    <w:rsid w:val="00CF034D"/>
    <w:rsid w:val="00CF13CB"/>
    <w:rsid w:val="00D018BE"/>
    <w:rsid w:val="00D0301A"/>
    <w:rsid w:val="00D03FF8"/>
    <w:rsid w:val="00D052B2"/>
    <w:rsid w:val="00D1131F"/>
    <w:rsid w:val="00D12389"/>
    <w:rsid w:val="00D155B6"/>
    <w:rsid w:val="00D16C05"/>
    <w:rsid w:val="00D17A62"/>
    <w:rsid w:val="00D20BB3"/>
    <w:rsid w:val="00D241DE"/>
    <w:rsid w:val="00D264DB"/>
    <w:rsid w:val="00D27078"/>
    <w:rsid w:val="00D30231"/>
    <w:rsid w:val="00D315B5"/>
    <w:rsid w:val="00D33A3A"/>
    <w:rsid w:val="00D360F4"/>
    <w:rsid w:val="00D36464"/>
    <w:rsid w:val="00D42120"/>
    <w:rsid w:val="00D44D39"/>
    <w:rsid w:val="00D506A0"/>
    <w:rsid w:val="00D5206A"/>
    <w:rsid w:val="00D52C3C"/>
    <w:rsid w:val="00D55EC7"/>
    <w:rsid w:val="00D57060"/>
    <w:rsid w:val="00D6039C"/>
    <w:rsid w:val="00D60D91"/>
    <w:rsid w:val="00D61132"/>
    <w:rsid w:val="00D61AA0"/>
    <w:rsid w:val="00D6290D"/>
    <w:rsid w:val="00D6322A"/>
    <w:rsid w:val="00D70BBB"/>
    <w:rsid w:val="00D70DAE"/>
    <w:rsid w:val="00D72095"/>
    <w:rsid w:val="00D76764"/>
    <w:rsid w:val="00D83B43"/>
    <w:rsid w:val="00D83FED"/>
    <w:rsid w:val="00D870B1"/>
    <w:rsid w:val="00D87837"/>
    <w:rsid w:val="00D87A3C"/>
    <w:rsid w:val="00D87F8F"/>
    <w:rsid w:val="00D93116"/>
    <w:rsid w:val="00D9765D"/>
    <w:rsid w:val="00D97D62"/>
    <w:rsid w:val="00DA0706"/>
    <w:rsid w:val="00DA26CD"/>
    <w:rsid w:val="00DA2997"/>
    <w:rsid w:val="00DA3014"/>
    <w:rsid w:val="00DB008F"/>
    <w:rsid w:val="00DB050B"/>
    <w:rsid w:val="00DB2B53"/>
    <w:rsid w:val="00DB42F9"/>
    <w:rsid w:val="00DB5049"/>
    <w:rsid w:val="00DB6275"/>
    <w:rsid w:val="00DC1BCC"/>
    <w:rsid w:val="00DC60A6"/>
    <w:rsid w:val="00DD633A"/>
    <w:rsid w:val="00DE0DAF"/>
    <w:rsid w:val="00DE3911"/>
    <w:rsid w:val="00DE4C03"/>
    <w:rsid w:val="00DE5E6F"/>
    <w:rsid w:val="00DE67A3"/>
    <w:rsid w:val="00DF2245"/>
    <w:rsid w:val="00DF229A"/>
    <w:rsid w:val="00DF397D"/>
    <w:rsid w:val="00E0078C"/>
    <w:rsid w:val="00E01608"/>
    <w:rsid w:val="00E01B16"/>
    <w:rsid w:val="00E01DA6"/>
    <w:rsid w:val="00E0280F"/>
    <w:rsid w:val="00E03CDD"/>
    <w:rsid w:val="00E1062D"/>
    <w:rsid w:val="00E12A9B"/>
    <w:rsid w:val="00E12AFD"/>
    <w:rsid w:val="00E13F1F"/>
    <w:rsid w:val="00E16C6A"/>
    <w:rsid w:val="00E172DD"/>
    <w:rsid w:val="00E20124"/>
    <w:rsid w:val="00E2207C"/>
    <w:rsid w:val="00E233FA"/>
    <w:rsid w:val="00E31A42"/>
    <w:rsid w:val="00E33C4F"/>
    <w:rsid w:val="00E34C43"/>
    <w:rsid w:val="00E34F59"/>
    <w:rsid w:val="00E4242E"/>
    <w:rsid w:val="00E4603A"/>
    <w:rsid w:val="00E519C0"/>
    <w:rsid w:val="00E56179"/>
    <w:rsid w:val="00E565B6"/>
    <w:rsid w:val="00E61644"/>
    <w:rsid w:val="00E62AD7"/>
    <w:rsid w:val="00E62DCE"/>
    <w:rsid w:val="00E6601C"/>
    <w:rsid w:val="00E660B9"/>
    <w:rsid w:val="00E73E12"/>
    <w:rsid w:val="00E76786"/>
    <w:rsid w:val="00E76980"/>
    <w:rsid w:val="00E77AFD"/>
    <w:rsid w:val="00E807C7"/>
    <w:rsid w:val="00E830D0"/>
    <w:rsid w:val="00E83285"/>
    <w:rsid w:val="00E83E2C"/>
    <w:rsid w:val="00E84AF2"/>
    <w:rsid w:val="00E8653C"/>
    <w:rsid w:val="00E90077"/>
    <w:rsid w:val="00E90911"/>
    <w:rsid w:val="00E91843"/>
    <w:rsid w:val="00E91AB7"/>
    <w:rsid w:val="00E924FE"/>
    <w:rsid w:val="00E933DA"/>
    <w:rsid w:val="00E97D56"/>
    <w:rsid w:val="00EA201E"/>
    <w:rsid w:val="00EA5FA7"/>
    <w:rsid w:val="00EB109F"/>
    <w:rsid w:val="00EB3AFF"/>
    <w:rsid w:val="00EB3D29"/>
    <w:rsid w:val="00EB7FD2"/>
    <w:rsid w:val="00EC377D"/>
    <w:rsid w:val="00EC54CA"/>
    <w:rsid w:val="00EC7EBE"/>
    <w:rsid w:val="00ED0248"/>
    <w:rsid w:val="00ED0B90"/>
    <w:rsid w:val="00ED25CB"/>
    <w:rsid w:val="00ED38C2"/>
    <w:rsid w:val="00ED3B3C"/>
    <w:rsid w:val="00ED3B89"/>
    <w:rsid w:val="00ED4788"/>
    <w:rsid w:val="00ED630D"/>
    <w:rsid w:val="00EE13C9"/>
    <w:rsid w:val="00EE1DD0"/>
    <w:rsid w:val="00EE240C"/>
    <w:rsid w:val="00EE36CA"/>
    <w:rsid w:val="00EE4D3F"/>
    <w:rsid w:val="00EE588F"/>
    <w:rsid w:val="00EE7BD4"/>
    <w:rsid w:val="00EF4382"/>
    <w:rsid w:val="00EF7F9F"/>
    <w:rsid w:val="00F00779"/>
    <w:rsid w:val="00F00CEC"/>
    <w:rsid w:val="00F016DE"/>
    <w:rsid w:val="00F0170F"/>
    <w:rsid w:val="00F03AE4"/>
    <w:rsid w:val="00F03D6B"/>
    <w:rsid w:val="00F0459B"/>
    <w:rsid w:val="00F063C2"/>
    <w:rsid w:val="00F129D8"/>
    <w:rsid w:val="00F12F92"/>
    <w:rsid w:val="00F1412C"/>
    <w:rsid w:val="00F228BE"/>
    <w:rsid w:val="00F23C4E"/>
    <w:rsid w:val="00F268FB"/>
    <w:rsid w:val="00F27D81"/>
    <w:rsid w:val="00F3249F"/>
    <w:rsid w:val="00F352E3"/>
    <w:rsid w:val="00F37242"/>
    <w:rsid w:val="00F373F0"/>
    <w:rsid w:val="00F37A4E"/>
    <w:rsid w:val="00F4093E"/>
    <w:rsid w:val="00F4447F"/>
    <w:rsid w:val="00F507A3"/>
    <w:rsid w:val="00F50C41"/>
    <w:rsid w:val="00F51B92"/>
    <w:rsid w:val="00F51F6B"/>
    <w:rsid w:val="00F53274"/>
    <w:rsid w:val="00F53C42"/>
    <w:rsid w:val="00F5425A"/>
    <w:rsid w:val="00F5431E"/>
    <w:rsid w:val="00F549B9"/>
    <w:rsid w:val="00F56E2B"/>
    <w:rsid w:val="00F61AF7"/>
    <w:rsid w:val="00F6272B"/>
    <w:rsid w:val="00F62BBF"/>
    <w:rsid w:val="00F63166"/>
    <w:rsid w:val="00F63933"/>
    <w:rsid w:val="00F63C2B"/>
    <w:rsid w:val="00F65402"/>
    <w:rsid w:val="00F704E5"/>
    <w:rsid w:val="00F70C4D"/>
    <w:rsid w:val="00F72DC8"/>
    <w:rsid w:val="00F743C0"/>
    <w:rsid w:val="00F752F3"/>
    <w:rsid w:val="00F81872"/>
    <w:rsid w:val="00F81DBB"/>
    <w:rsid w:val="00F838DA"/>
    <w:rsid w:val="00F86965"/>
    <w:rsid w:val="00F928D5"/>
    <w:rsid w:val="00F93A8D"/>
    <w:rsid w:val="00FA2835"/>
    <w:rsid w:val="00FB56D4"/>
    <w:rsid w:val="00FB5803"/>
    <w:rsid w:val="00FB5948"/>
    <w:rsid w:val="00FC1928"/>
    <w:rsid w:val="00FC34B3"/>
    <w:rsid w:val="00FD0285"/>
    <w:rsid w:val="00FD0C6F"/>
    <w:rsid w:val="00FD1714"/>
    <w:rsid w:val="00FD1CA4"/>
    <w:rsid w:val="00FD2602"/>
    <w:rsid w:val="00FD48F0"/>
    <w:rsid w:val="00FD4FCA"/>
    <w:rsid w:val="00FD59B0"/>
    <w:rsid w:val="00FD7309"/>
    <w:rsid w:val="00FE2B8B"/>
    <w:rsid w:val="00FE2B99"/>
    <w:rsid w:val="00FE6724"/>
    <w:rsid w:val="00FE675D"/>
    <w:rsid w:val="00FF4ACB"/>
    <w:rsid w:val="00FF5DD2"/>
    <w:rsid w:val="00FF7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6258">
      <o:colormenu v:ext="edit" fillcolor="none"/>
    </o:shapedefaults>
    <o:shapelayout v:ext="edit">
      <o:idmap v:ext="edit" data="1"/>
    </o:shapelayout>
  </w:shapeDefaults>
  <w:decimalSymbol w:val="."/>
  <w:listSeparator w:val=","/>
  <w14:docId w14:val="6C43C89C"/>
  <w15:chartTrackingRefBased/>
  <w15:docId w15:val="{F592048E-0DA8-44AE-94D5-4A88BCC8C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76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72E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2E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6493"/>
    <w:pPr>
      <w:keepNext/>
      <w:keepLines/>
      <w:spacing w:before="200" w:after="200" w:line="276" w:lineRule="auto"/>
      <w:outlineLvl w:val="3"/>
    </w:pPr>
    <w:rPr>
      <w:rFonts w:asciiTheme="majorHAnsi" w:eastAsiaTheme="majorEastAsia" w:hAnsiTheme="majorHAnsi" w:cstheme="majorBidi"/>
      <w:b/>
      <w:bCs/>
      <w:i/>
      <w:iCs/>
      <w:color w:val="5B9BD5" w:themeColor="accent1"/>
      <w:sz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76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72E0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72E07"/>
    <w:rPr>
      <w:rFonts w:asciiTheme="majorHAnsi" w:eastAsiaTheme="majorEastAsia" w:hAnsiTheme="majorHAnsi" w:cstheme="majorBidi"/>
      <w:color w:val="1F4D78" w:themeColor="accent1" w:themeShade="7F"/>
      <w:sz w:val="24"/>
      <w:szCs w:val="24"/>
    </w:rPr>
  </w:style>
  <w:style w:type="paragraph" w:customStyle="1" w:styleId="EndNoteBibliography">
    <w:name w:val="EndNote Bibliography"/>
    <w:basedOn w:val="Normal"/>
    <w:link w:val="EndNoteBibliographyChar"/>
    <w:autoRedefine/>
    <w:rsid w:val="009B6E3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6E30"/>
    <w:rPr>
      <w:rFonts w:ascii="Calibri" w:hAnsi="Calibri" w:cs="Calibri"/>
      <w:noProof/>
      <w:lang w:val="en-US"/>
    </w:rPr>
  </w:style>
  <w:style w:type="paragraph" w:styleId="Title">
    <w:name w:val="Title"/>
    <w:basedOn w:val="Normal"/>
    <w:next w:val="Normal"/>
    <w:link w:val="TitleChar"/>
    <w:uiPriority w:val="10"/>
    <w:qFormat/>
    <w:rsid w:val="00EE4D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4D3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2045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45B3"/>
    <w:rPr>
      <w:rFonts w:ascii="Calibri" w:hAnsi="Calibri" w:cs="Calibri"/>
      <w:noProof/>
      <w:lang w:val="en-US"/>
    </w:rPr>
  </w:style>
  <w:style w:type="paragraph" w:styleId="Caption">
    <w:name w:val="caption"/>
    <w:basedOn w:val="Normal"/>
    <w:next w:val="Normal"/>
    <w:uiPriority w:val="35"/>
    <w:unhideWhenUsed/>
    <w:qFormat/>
    <w:rsid w:val="00585565"/>
    <w:pPr>
      <w:spacing w:after="200" w:line="240" w:lineRule="auto"/>
    </w:pPr>
    <w:rPr>
      <w:b/>
      <w:iCs/>
      <w:color w:val="44546A" w:themeColor="text2"/>
      <w:sz w:val="24"/>
      <w:szCs w:val="18"/>
    </w:rPr>
  </w:style>
  <w:style w:type="table" w:styleId="TableGrid">
    <w:name w:val="Table Grid"/>
    <w:basedOn w:val="TableNormal"/>
    <w:uiPriority w:val="59"/>
    <w:rsid w:val="006F7B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E7BD4"/>
    <w:pPr>
      <w:ind w:left="720"/>
      <w:contextualSpacing/>
    </w:pPr>
  </w:style>
  <w:style w:type="paragraph" w:styleId="Header">
    <w:name w:val="header"/>
    <w:basedOn w:val="Normal"/>
    <w:link w:val="HeaderChar"/>
    <w:uiPriority w:val="99"/>
    <w:unhideWhenUsed/>
    <w:rsid w:val="00C34A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4A5C"/>
  </w:style>
  <w:style w:type="paragraph" w:styleId="Footer">
    <w:name w:val="footer"/>
    <w:basedOn w:val="Normal"/>
    <w:link w:val="FooterChar"/>
    <w:uiPriority w:val="99"/>
    <w:unhideWhenUsed/>
    <w:rsid w:val="00C34A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4A5C"/>
  </w:style>
  <w:style w:type="paragraph" w:styleId="BalloonText">
    <w:name w:val="Balloon Text"/>
    <w:basedOn w:val="Normal"/>
    <w:link w:val="BalloonTextChar"/>
    <w:uiPriority w:val="99"/>
    <w:semiHidden/>
    <w:unhideWhenUsed/>
    <w:rsid w:val="004331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3135"/>
    <w:rPr>
      <w:rFonts w:ascii="Segoe UI" w:hAnsi="Segoe UI" w:cs="Segoe UI"/>
      <w:sz w:val="18"/>
      <w:szCs w:val="18"/>
    </w:rPr>
  </w:style>
  <w:style w:type="paragraph" w:styleId="NormalWeb">
    <w:name w:val="Normal (Web)"/>
    <w:basedOn w:val="Normal"/>
    <w:uiPriority w:val="99"/>
    <w:unhideWhenUsed/>
    <w:rsid w:val="009F5B42"/>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AE4165"/>
    <w:rPr>
      <w:sz w:val="16"/>
      <w:szCs w:val="16"/>
    </w:rPr>
  </w:style>
  <w:style w:type="paragraph" w:styleId="CommentText">
    <w:name w:val="annotation text"/>
    <w:basedOn w:val="Normal"/>
    <w:link w:val="CommentTextChar"/>
    <w:uiPriority w:val="99"/>
    <w:unhideWhenUsed/>
    <w:rsid w:val="00AE4165"/>
    <w:pPr>
      <w:spacing w:line="240" w:lineRule="auto"/>
    </w:pPr>
    <w:rPr>
      <w:sz w:val="20"/>
      <w:szCs w:val="20"/>
    </w:rPr>
  </w:style>
  <w:style w:type="character" w:customStyle="1" w:styleId="CommentTextChar">
    <w:name w:val="Comment Text Char"/>
    <w:basedOn w:val="DefaultParagraphFont"/>
    <w:link w:val="CommentText"/>
    <w:uiPriority w:val="99"/>
    <w:rsid w:val="00AE4165"/>
    <w:rPr>
      <w:sz w:val="20"/>
      <w:szCs w:val="20"/>
    </w:rPr>
  </w:style>
  <w:style w:type="paragraph" w:styleId="CommentSubject">
    <w:name w:val="annotation subject"/>
    <w:basedOn w:val="CommentText"/>
    <w:next w:val="CommentText"/>
    <w:link w:val="CommentSubjectChar"/>
    <w:uiPriority w:val="99"/>
    <w:semiHidden/>
    <w:unhideWhenUsed/>
    <w:rsid w:val="00AE4165"/>
    <w:rPr>
      <w:b/>
      <w:bCs/>
    </w:rPr>
  </w:style>
  <w:style w:type="character" w:customStyle="1" w:styleId="CommentSubjectChar">
    <w:name w:val="Comment Subject Char"/>
    <w:basedOn w:val="CommentTextChar"/>
    <w:link w:val="CommentSubject"/>
    <w:uiPriority w:val="99"/>
    <w:semiHidden/>
    <w:rsid w:val="00AE4165"/>
    <w:rPr>
      <w:b/>
      <w:bCs/>
      <w:sz w:val="20"/>
      <w:szCs w:val="20"/>
    </w:rPr>
  </w:style>
  <w:style w:type="character" w:customStyle="1" w:styleId="Heading4Char">
    <w:name w:val="Heading 4 Char"/>
    <w:basedOn w:val="DefaultParagraphFont"/>
    <w:link w:val="Heading4"/>
    <w:uiPriority w:val="9"/>
    <w:rsid w:val="00C56493"/>
    <w:rPr>
      <w:rFonts w:asciiTheme="majorHAnsi" w:eastAsiaTheme="majorEastAsia" w:hAnsiTheme="majorHAnsi" w:cstheme="majorBidi"/>
      <w:b/>
      <w:bCs/>
      <w:i/>
      <w:iCs/>
      <w:color w:val="5B9BD5" w:themeColor="accent1"/>
      <w:sz w:val="16"/>
      <w:lang w:val="en-US"/>
    </w:rPr>
  </w:style>
  <w:style w:type="character" w:customStyle="1" w:styleId="SubtitleChar">
    <w:name w:val="Subtitle Char"/>
    <w:basedOn w:val="DefaultParagraphFont"/>
    <w:link w:val="Subtitle"/>
    <w:uiPriority w:val="11"/>
    <w:rsid w:val="00C56493"/>
    <w:rPr>
      <w:rFonts w:asciiTheme="majorHAnsi" w:eastAsiaTheme="majorEastAsia" w:hAnsiTheme="majorHAnsi" w:cstheme="majorBidi"/>
      <w:i/>
      <w:iCs/>
      <w:color w:val="5B9BD5" w:themeColor="accent1"/>
      <w:spacing w:val="15"/>
      <w:sz w:val="24"/>
      <w:szCs w:val="24"/>
      <w:lang w:val="en-US"/>
    </w:rPr>
  </w:style>
  <w:style w:type="paragraph" w:styleId="Subtitle">
    <w:name w:val="Subtitle"/>
    <w:basedOn w:val="Normal"/>
    <w:next w:val="Normal"/>
    <w:link w:val="SubtitleChar"/>
    <w:uiPriority w:val="11"/>
    <w:qFormat/>
    <w:rsid w:val="00C56493"/>
    <w:pPr>
      <w:numPr>
        <w:ilvl w:val="1"/>
      </w:numPr>
      <w:spacing w:after="200" w:line="276" w:lineRule="auto"/>
      <w:ind w:left="86"/>
    </w:pPr>
    <w:rPr>
      <w:rFonts w:asciiTheme="majorHAnsi" w:eastAsiaTheme="majorEastAsia" w:hAnsiTheme="majorHAnsi" w:cstheme="majorBidi"/>
      <w:i/>
      <w:iCs/>
      <w:color w:val="5B9BD5" w:themeColor="accent1"/>
      <w:spacing w:val="15"/>
      <w:sz w:val="24"/>
      <w:szCs w:val="24"/>
      <w:lang w:val="en-US"/>
    </w:rPr>
  </w:style>
  <w:style w:type="character" w:styleId="Hyperlink">
    <w:name w:val="Hyperlink"/>
    <w:basedOn w:val="DefaultParagraphFont"/>
    <w:uiPriority w:val="99"/>
    <w:unhideWhenUsed/>
    <w:rsid w:val="00E233FA"/>
    <w:rPr>
      <w:color w:val="0563C1" w:themeColor="hyperlink"/>
      <w:u w:val="single"/>
    </w:rPr>
  </w:style>
  <w:style w:type="character" w:styleId="UnresolvedMention">
    <w:name w:val="Unresolved Mention"/>
    <w:basedOn w:val="DefaultParagraphFont"/>
    <w:uiPriority w:val="99"/>
    <w:semiHidden/>
    <w:unhideWhenUsed/>
    <w:rsid w:val="00E233FA"/>
    <w:rPr>
      <w:color w:val="605E5C"/>
      <w:shd w:val="clear" w:color="auto" w:fill="E1DFDD"/>
    </w:rPr>
  </w:style>
  <w:style w:type="character" w:styleId="FollowedHyperlink">
    <w:name w:val="FollowedHyperlink"/>
    <w:basedOn w:val="DefaultParagraphFont"/>
    <w:uiPriority w:val="99"/>
    <w:semiHidden/>
    <w:unhideWhenUsed/>
    <w:rsid w:val="00C53A11"/>
    <w:rPr>
      <w:color w:val="954F72" w:themeColor="followedHyperlink"/>
      <w:u w:val="single"/>
    </w:rPr>
  </w:style>
  <w:style w:type="paragraph" w:styleId="PlainText">
    <w:name w:val="Plain Text"/>
    <w:basedOn w:val="Normal"/>
    <w:link w:val="PlainTextChar"/>
    <w:uiPriority w:val="99"/>
    <w:unhideWhenUsed/>
    <w:rsid w:val="00FC34B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C34B3"/>
    <w:rPr>
      <w:rFonts w:ascii="Calibri" w:hAnsi="Calibri"/>
      <w:szCs w:val="21"/>
    </w:rPr>
  </w:style>
  <w:style w:type="paragraph" w:customStyle="1" w:styleId="Default">
    <w:name w:val="Default"/>
    <w:rsid w:val="00732D6C"/>
    <w:pPr>
      <w:autoSpaceDE w:val="0"/>
      <w:autoSpaceDN w:val="0"/>
      <w:adjustRightInd w:val="0"/>
      <w:spacing w:after="0" w:line="240" w:lineRule="auto"/>
    </w:pPr>
    <w:rPr>
      <w:rFonts w:ascii="Shaker 2 Lancet Regular" w:hAnsi="Shaker 2 Lancet Regular" w:cs="Shaker 2 Lancet Regular"/>
      <w:color w:val="000000"/>
      <w:sz w:val="24"/>
      <w:szCs w:val="24"/>
    </w:rPr>
  </w:style>
  <w:style w:type="character" w:customStyle="1" w:styleId="A4">
    <w:name w:val="A4"/>
    <w:uiPriority w:val="99"/>
    <w:rsid w:val="002F0109"/>
    <w:rPr>
      <w:rFonts w:cs="ScalaLancetPro"/>
      <w:b/>
      <w:bCs/>
      <w:color w:val="000000"/>
      <w:sz w:val="18"/>
      <w:szCs w:val="18"/>
    </w:rPr>
  </w:style>
  <w:style w:type="paragraph" w:customStyle="1" w:styleId="Pa23">
    <w:name w:val="Pa23"/>
    <w:basedOn w:val="Default"/>
    <w:next w:val="Default"/>
    <w:uiPriority w:val="99"/>
    <w:rsid w:val="00225F11"/>
    <w:pPr>
      <w:spacing w:line="141" w:lineRule="atLeast"/>
    </w:pPr>
    <w:rPr>
      <w:rFonts w:cstheme="minorBidi"/>
      <w:color w:val="auto"/>
    </w:rPr>
  </w:style>
  <w:style w:type="paragraph" w:customStyle="1" w:styleId="Pa24">
    <w:name w:val="Pa24"/>
    <w:basedOn w:val="Default"/>
    <w:next w:val="Default"/>
    <w:uiPriority w:val="99"/>
    <w:rsid w:val="00225F11"/>
    <w:pPr>
      <w:spacing w:line="141" w:lineRule="atLeast"/>
    </w:pPr>
    <w:rPr>
      <w:rFonts w:cstheme="minorBidi"/>
      <w:color w:val="auto"/>
    </w:rPr>
  </w:style>
  <w:style w:type="paragraph" w:styleId="FootnoteText">
    <w:name w:val="footnote text"/>
    <w:basedOn w:val="Normal"/>
    <w:link w:val="FootnoteTextChar"/>
    <w:uiPriority w:val="99"/>
    <w:semiHidden/>
    <w:unhideWhenUsed/>
    <w:rsid w:val="00B523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2385"/>
    <w:rPr>
      <w:sz w:val="20"/>
      <w:szCs w:val="20"/>
    </w:rPr>
  </w:style>
  <w:style w:type="character" w:styleId="FootnoteReference">
    <w:name w:val="footnote reference"/>
    <w:basedOn w:val="DefaultParagraphFont"/>
    <w:uiPriority w:val="99"/>
    <w:semiHidden/>
    <w:unhideWhenUsed/>
    <w:rsid w:val="00B52385"/>
    <w:rPr>
      <w:vertAlign w:val="superscript"/>
    </w:rPr>
  </w:style>
  <w:style w:type="character" w:styleId="LineNumber">
    <w:name w:val="line number"/>
    <w:basedOn w:val="DefaultParagraphFont"/>
    <w:uiPriority w:val="99"/>
    <w:semiHidden/>
    <w:unhideWhenUsed/>
    <w:rsid w:val="002553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21114">
      <w:bodyDiv w:val="1"/>
      <w:marLeft w:val="0"/>
      <w:marRight w:val="0"/>
      <w:marTop w:val="0"/>
      <w:marBottom w:val="0"/>
      <w:divBdr>
        <w:top w:val="none" w:sz="0" w:space="0" w:color="auto"/>
        <w:left w:val="none" w:sz="0" w:space="0" w:color="auto"/>
        <w:bottom w:val="none" w:sz="0" w:space="0" w:color="auto"/>
        <w:right w:val="none" w:sz="0" w:space="0" w:color="auto"/>
      </w:divBdr>
    </w:div>
    <w:div w:id="387580540">
      <w:bodyDiv w:val="1"/>
      <w:marLeft w:val="0"/>
      <w:marRight w:val="0"/>
      <w:marTop w:val="0"/>
      <w:marBottom w:val="0"/>
      <w:divBdr>
        <w:top w:val="none" w:sz="0" w:space="0" w:color="auto"/>
        <w:left w:val="none" w:sz="0" w:space="0" w:color="auto"/>
        <w:bottom w:val="none" w:sz="0" w:space="0" w:color="auto"/>
        <w:right w:val="none" w:sz="0" w:space="0" w:color="auto"/>
      </w:divBdr>
    </w:div>
    <w:div w:id="555773361">
      <w:bodyDiv w:val="1"/>
      <w:marLeft w:val="0"/>
      <w:marRight w:val="0"/>
      <w:marTop w:val="0"/>
      <w:marBottom w:val="0"/>
      <w:divBdr>
        <w:top w:val="none" w:sz="0" w:space="0" w:color="auto"/>
        <w:left w:val="none" w:sz="0" w:space="0" w:color="auto"/>
        <w:bottom w:val="none" w:sz="0" w:space="0" w:color="auto"/>
        <w:right w:val="none" w:sz="0" w:space="0" w:color="auto"/>
      </w:divBdr>
    </w:div>
    <w:div w:id="918100518">
      <w:bodyDiv w:val="1"/>
      <w:marLeft w:val="0"/>
      <w:marRight w:val="0"/>
      <w:marTop w:val="0"/>
      <w:marBottom w:val="0"/>
      <w:divBdr>
        <w:top w:val="none" w:sz="0" w:space="0" w:color="auto"/>
        <w:left w:val="none" w:sz="0" w:space="0" w:color="auto"/>
        <w:bottom w:val="none" w:sz="0" w:space="0" w:color="auto"/>
        <w:right w:val="none" w:sz="0" w:space="0" w:color="auto"/>
      </w:divBdr>
    </w:div>
    <w:div w:id="953102043">
      <w:bodyDiv w:val="1"/>
      <w:marLeft w:val="0"/>
      <w:marRight w:val="0"/>
      <w:marTop w:val="0"/>
      <w:marBottom w:val="0"/>
      <w:divBdr>
        <w:top w:val="none" w:sz="0" w:space="0" w:color="auto"/>
        <w:left w:val="none" w:sz="0" w:space="0" w:color="auto"/>
        <w:bottom w:val="none" w:sz="0" w:space="0" w:color="auto"/>
        <w:right w:val="none" w:sz="0" w:space="0" w:color="auto"/>
      </w:divBdr>
    </w:div>
    <w:div w:id="1000279162">
      <w:bodyDiv w:val="1"/>
      <w:marLeft w:val="0"/>
      <w:marRight w:val="0"/>
      <w:marTop w:val="0"/>
      <w:marBottom w:val="0"/>
      <w:divBdr>
        <w:top w:val="none" w:sz="0" w:space="0" w:color="auto"/>
        <w:left w:val="none" w:sz="0" w:space="0" w:color="auto"/>
        <w:bottom w:val="none" w:sz="0" w:space="0" w:color="auto"/>
        <w:right w:val="none" w:sz="0" w:space="0" w:color="auto"/>
      </w:divBdr>
    </w:div>
    <w:div w:id="1051079488">
      <w:bodyDiv w:val="1"/>
      <w:marLeft w:val="0"/>
      <w:marRight w:val="0"/>
      <w:marTop w:val="0"/>
      <w:marBottom w:val="0"/>
      <w:divBdr>
        <w:top w:val="none" w:sz="0" w:space="0" w:color="auto"/>
        <w:left w:val="none" w:sz="0" w:space="0" w:color="auto"/>
        <w:bottom w:val="none" w:sz="0" w:space="0" w:color="auto"/>
        <w:right w:val="none" w:sz="0" w:space="0" w:color="auto"/>
      </w:divBdr>
    </w:div>
    <w:div w:id="1151865717">
      <w:bodyDiv w:val="1"/>
      <w:marLeft w:val="0"/>
      <w:marRight w:val="0"/>
      <w:marTop w:val="0"/>
      <w:marBottom w:val="0"/>
      <w:divBdr>
        <w:top w:val="none" w:sz="0" w:space="0" w:color="auto"/>
        <w:left w:val="none" w:sz="0" w:space="0" w:color="auto"/>
        <w:bottom w:val="none" w:sz="0" w:space="0" w:color="auto"/>
        <w:right w:val="none" w:sz="0" w:space="0" w:color="auto"/>
      </w:divBdr>
    </w:div>
    <w:div w:id="1315523063">
      <w:bodyDiv w:val="1"/>
      <w:marLeft w:val="0"/>
      <w:marRight w:val="0"/>
      <w:marTop w:val="0"/>
      <w:marBottom w:val="0"/>
      <w:divBdr>
        <w:top w:val="none" w:sz="0" w:space="0" w:color="auto"/>
        <w:left w:val="none" w:sz="0" w:space="0" w:color="auto"/>
        <w:bottom w:val="none" w:sz="0" w:space="0" w:color="auto"/>
        <w:right w:val="none" w:sz="0" w:space="0" w:color="auto"/>
      </w:divBdr>
    </w:div>
    <w:div w:id="1361785141">
      <w:bodyDiv w:val="1"/>
      <w:marLeft w:val="0"/>
      <w:marRight w:val="0"/>
      <w:marTop w:val="0"/>
      <w:marBottom w:val="0"/>
      <w:divBdr>
        <w:top w:val="none" w:sz="0" w:space="0" w:color="auto"/>
        <w:left w:val="none" w:sz="0" w:space="0" w:color="auto"/>
        <w:bottom w:val="none" w:sz="0" w:space="0" w:color="auto"/>
        <w:right w:val="none" w:sz="0" w:space="0" w:color="auto"/>
      </w:divBdr>
      <w:divsChild>
        <w:div w:id="34813901">
          <w:marLeft w:val="360"/>
          <w:marRight w:val="0"/>
          <w:marTop w:val="200"/>
          <w:marBottom w:val="0"/>
          <w:divBdr>
            <w:top w:val="none" w:sz="0" w:space="0" w:color="auto"/>
            <w:left w:val="none" w:sz="0" w:space="0" w:color="auto"/>
            <w:bottom w:val="none" w:sz="0" w:space="0" w:color="auto"/>
            <w:right w:val="none" w:sz="0" w:space="0" w:color="auto"/>
          </w:divBdr>
        </w:div>
        <w:div w:id="95177383">
          <w:marLeft w:val="360"/>
          <w:marRight w:val="0"/>
          <w:marTop w:val="200"/>
          <w:marBottom w:val="0"/>
          <w:divBdr>
            <w:top w:val="none" w:sz="0" w:space="0" w:color="auto"/>
            <w:left w:val="none" w:sz="0" w:space="0" w:color="auto"/>
            <w:bottom w:val="none" w:sz="0" w:space="0" w:color="auto"/>
            <w:right w:val="none" w:sz="0" w:space="0" w:color="auto"/>
          </w:divBdr>
        </w:div>
        <w:div w:id="150101217">
          <w:marLeft w:val="1800"/>
          <w:marRight w:val="0"/>
          <w:marTop w:val="100"/>
          <w:marBottom w:val="0"/>
          <w:divBdr>
            <w:top w:val="none" w:sz="0" w:space="0" w:color="auto"/>
            <w:left w:val="none" w:sz="0" w:space="0" w:color="auto"/>
            <w:bottom w:val="none" w:sz="0" w:space="0" w:color="auto"/>
            <w:right w:val="none" w:sz="0" w:space="0" w:color="auto"/>
          </w:divBdr>
        </w:div>
        <w:div w:id="317807705">
          <w:marLeft w:val="1080"/>
          <w:marRight w:val="0"/>
          <w:marTop w:val="100"/>
          <w:marBottom w:val="0"/>
          <w:divBdr>
            <w:top w:val="none" w:sz="0" w:space="0" w:color="auto"/>
            <w:left w:val="none" w:sz="0" w:space="0" w:color="auto"/>
            <w:bottom w:val="none" w:sz="0" w:space="0" w:color="auto"/>
            <w:right w:val="none" w:sz="0" w:space="0" w:color="auto"/>
          </w:divBdr>
        </w:div>
        <w:div w:id="365563148">
          <w:marLeft w:val="360"/>
          <w:marRight w:val="0"/>
          <w:marTop w:val="200"/>
          <w:marBottom w:val="0"/>
          <w:divBdr>
            <w:top w:val="none" w:sz="0" w:space="0" w:color="auto"/>
            <w:left w:val="none" w:sz="0" w:space="0" w:color="auto"/>
            <w:bottom w:val="none" w:sz="0" w:space="0" w:color="auto"/>
            <w:right w:val="none" w:sz="0" w:space="0" w:color="auto"/>
          </w:divBdr>
        </w:div>
        <w:div w:id="533615430">
          <w:marLeft w:val="1800"/>
          <w:marRight w:val="0"/>
          <w:marTop w:val="100"/>
          <w:marBottom w:val="0"/>
          <w:divBdr>
            <w:top w:val="none" w:sz="0" w:space="0" w:color="auto"/>
            <w:left w:val="none" w:sz="0" w:space="0" w:color="auto"/>
            <w:bottom w:val="none" w:sz="0" w:space="0" w:color="auto"/>
            <w:right w:val="none" w:sz="0" w:space="0" w:color="auto"/>
          </w:divBdr>
        </w:div>
        <w:div w:id="939147400">
          <w:marLeft w:val="360"/>
          <w:marRight w:val="0"/>
          <w:marTop w:val="200"/>
          <w:marBottom w:val="0"/>
          <w:divBdr>
            <w:top w:val="none" w:sz="0" w:space="0" w:color="auto"/>
            <w:left w:val="none" w:sz="0" w:space="0" w:color="auto"/>
            <w:bottom w:val="none" w:sz="0" w:space="0" w:color="auto"/>
            <w:right w:val="none" w:sz="0" w:space="0" w:color="auto"/>
          </w:divBdr>
        </w:div>
        <w:div w:id="1038973028">
          <w:marLeft w:val="1800"/>
          <w:marRight w:val="0"/>
          <w:marTop w:val="100"/>
          <w:marBottom w:val="0"/>
          <w:divBdr>
            <w:top w:val="none" w:sz="0" w:space="0" w:color="auto"/>
            <w:left w:val="none" w:sz="0" w:space="0" w:color="auto"/>
            <w:bottom w:val="none" w:sz="0" w:space="0" w:color="auto"/>
            <w:right w:val="none" w:sz="0" w:space="0" w:color="auto"/>
          </w:divBdr>
        </w:div>
        <w:div w:id="1718162608">
          <w:marLeft w:val="1800"/>
          <w:marRight w:val="0"/>
          <w:marTop w:val="100"/>
          <w:marBottom w:val="0"/>
          <w:divBdr>
            <w:top w:val="none" w:sz="0" w:space="0" w:color="auto"/>
            <w:left w:val="none" w:sz="0" w:space="0" w:color="auto"/>
            <w:bottom w:val="none" w:sz="0" w:space="0" w:color="auto"/>
            <w:right w:val="none" w:sz="0" w:space="0" w:color="auto"/>
          </w:divBdr>
        </w:div>
        <w:div w:id="1759213913">
          <w:marLeft w:val="1800"/>
          <w:marRight w:val="0"/>
          <w:marTop w:val="100"/>
          <w:marBottom w:val="0"/>
          <w:divBdr>
            <w:top w:val="none" w:sz="0" w:space="0" w:color="auto"/>
            <w:left w:val="none" w:sz="0" w:space="0" w:color="auto"/>
            <w:bottom w:val="none" w:sz="0" w:space="0" w:color="auto"/>
            <w:right w:val="none" w:sz="0" w:space="0" w:color="auto"/>
          </w:divBdr>
        </w:div>
        <w:div w:id="1763186860">
          <w:marLeft w:val="1800"/>
          <w:marRight w:val="0"/>
          <w:marTop w:val="100"/>
          <w:marBottom w:val="0"/>
          <w:divBdr>
            <w:top w:val="none" w:sz="0" w:space="0" w:color="auto"/>
            <w:left w:val="none" w:sz="0" w:space="0" w:color="auto"/>
            <w:bottom w:val="none" w:sz="0" w:space="0" w:color="auto"/>
            <w:right w:val="none" w:sz="0" w:space="0" w:color="auto"/>
          </w:divBdr>
        </w:div>
        <w:div w:id="1916818852">
          <w:marLeft w:val="360"/>
          <w:marRight w:val="0"/>
          <w:marTop w:val="200"/>
          <w:marBottom w:val="0"/>
          <w:divBdr>
            <w:top w:val="none" w:sz="0" w:space="0" w:color="auto"/>
            <w:left w:val="none" w:sz="0" w:space="0" w:color="auto"/>
            <w:bottom w:val="none" w:sz="0" w:space="0" w:color="auto"/>
            <w:right w:val="none" w:sz="0" w:space="0" w:color="auto"/>
          </w:divBdr>
        </w:div>
        <w:div w:id="2052604451">
          <w:marLeft w:val="360"/>
          <w:marRight w:val="0"/>
          <w:marTop w:val="200"/>
          <w:marBottom w:val="0"/>
          <w:divBdr>
            <w:top w:val="none" w:sz="0" w:space="0" w:color="auto"/>
            <w:left w:val="none" w:sz="0" w:space="0" w:color="auto"/>
            <w:bottom w:val="none" w:sz="0" w:space="0" w:color="auto"/>
            <w:right w:val="none" w:sz="0" w:space="0" w:color="auto"/>
          </w:divBdr>
        </w:div>
        <w:div w:id="2083335753">
          <w:marLeft w:val="1800"/>
          <w:marRight w:val="0"/>
          <w:marTop w:val="100"/>
          <w:marBottom w:val="0"/>
          <w:divBdr>
            <w:top w:val="none" w:sz="0" w:space="0" w:color="auto"/>
            <w:left w:val="none" w:sz="0" w:space="0" w:color="auto"/>
            <w:bottom w:val="none" w:sz="0" w:space="0" w:color="auto"/>
            <w:right w:val="none" w:sz="0" w:space="0" w:color="auto"/>
          </w:divBdr>
        </w:div>
      </w:divsChild>
    </w:div>
    <w:div w:id="1413576503">
      <w:bodyDiv w:val="1"/>
      <w:marLeft w:val="0"/>
      <w:marRight w:val="0"/>
      <w:marTop w:val="0"/>
      <w:marBottom w:val="0"/>
      <w:divBdr>
        <w:top w:val="none" w:sz="0" w:space="0" w:color="auto"/>
        <w:left w:val="none" w:sz="0" w:space="0" w:color="auto"/>
        <w:bottom w:val="none" w:sz="0" w:space="0" w:color="auto"/>
        <w:right w:val="none" w:sz="0" w:space="0" w:color="auto"/>
      </w:divBdr>
    </w:div>
    <w:div w:id="1513257916">
      <w:bodyDiv w:val="1"/>
      <w:marLeft w:val="0"/>
      <w:marRight w:val="0"/>
      <w:marTop w:val="0"/>
      <w:marBottom w:val="0"/>
      <w:divBdr>
        <w:top w:val="none" w:sz="0" w:space="0" w:color="auto"/>
        <w:left w:val="none" w:sz="0" w:space="0" w:color="auto"/>
        <w:bottom w:val="none" w:sz="0" w:space="0" w:color="auto"/>
        <w:right w:val="none" w:sz="0" w:space="0" w:color="auto"/>
      </w:divBdr>
    </w:div>
    <w:div w:id="1569337347">
      <w:bodyDiv w:val="1"/>
      <w:marLeft w:val="0"/>
      <w:marRight w:val="0"/>
      <w:marTop w:val="0"/>
      <w:marBottom w:val="0"/>
      <w:divBdr>
        <w:top w:val="none" w:sz="0" w:space="0" w:color="auto"/>
        <w:left w:val="none" w:sz="0" w:space="0" w:color="auto"/>
        <w:bottom w:val="none" w:sz="0" w:space="0" w:color="auto"/>
        <w:right w:val="none" w:sz="0" w:space="0" w:color="auto"/>
      </w:divBdr>
    </w:div>
    <w:div w:id="1648440530">
      <w:bodyDiv w:val="1"/>
      <w:marLeft w:val="0"/>
      <w:marRight w:val="0"/>
      <w:marTop w:val="0"/>
      <w:marBottom w:val="0"/>
      <w:divBdr>
        <w:top w:val="none" w:sz="0" w:space="0" w:color="auto"/>
        <w:left w:val="none" w:sz="0" w:space="0" w:color="auto"/>
        <w:bottom w:val="none" w:sz="0" w:space="0" w:color="auto"/>
        <w:right w:val="none" w:sz="0" w:space="0" w:color="auto"/>
      </w:divBdr>
      <w:divsChild>
        <w:div w:id="889263351">
          <w:marLeft w:val="0"/>
          <w:marRight w:val="0"/>
          <w:marTop w:val="0"/>
          <w:marBottom w:val="0"/>
          <w:divBdr>
            <w:top w:val="none" w:sz="0" w:space="0" w:color="auto"/>
            <w:left w:val="none" w:sz="0" w:space="0" w:color="auto"/>
            <w:bottom w:val="none" w:sz="0" w:space="0" w:color="auto"/>
            <w:right w:val="none" w:sz="0" w:space="0" w:color="auto"/>
          </w:divBdr>
        </w:div>
      </w:divsChild>
    </w:div>
    <w:div w:id="1744256943">
      <w:bodyDiv w:val="1"/>
      <w:marLeft w:val="0"/>
      <w:marRight w:val="0"/>
      <w:marTop w:val="0"/>
      <w:marBottom w:val="0"/>
      <w:divBdr>
        <w:top w:val="none" w:sz="0" w:space="0" w:color="auto"/>
        <w:left w:val="none" w:sz="0" w:space="0" w:color="auto"/>
        <w:bottom w:val="none" w:sz="0" w:space="0" w:color="auto"/>
        <w:right w:val="none" w:sz="0" w:space="0" w:color="auto"/>
      </w:divBdr>
    </w:div>
    <w:div w:id="1825316109">
      <w:bodyDiv w:val="1"/>
      <w:marLeft w:val="0"/>
      <w:marRight w:val="0"/>
      <w:marTop w:val="0"/>
      <w:marBottom w:val="0"/>
      <w:divBdr>
        <w:top w:val="none" w:sz="0" w:space="0" w:color="auto"/>
        <w:left w:val="none" w:sz="0" w:space="0" w:color="auto"/>
        <w:bottom w:val="none" w:sz="0" w:space="0" w:color="auto"/>
        <w:right w:val="none" w:sz="0" w:space="0" w:color="auto"/>
      </w:divBdr>
    </w:div>
    <w:div w:id="1832334891">
      <w:bodyDiv w:val="1"/>
      <w:marLeft w:val="0"/>
      <w:marRight w:val="0"/>
      <w:marTop w:val="0"/>
      <w:marBottom w:val="0"/>
      <w:divBdr>
        <w:top w:val="none" w:sz="0" w:space="0" w:color="auto"/>
        <w:left w:val="none" w:sz="0" w:space="0" w:color="auto"/>
        <w:bottom w:val="none" w:sz="0" w:space="0" w:color="auto"/>
        <w:right w:val="none" w:sz="0" w:space="0" w:color="auto"/>
      </w:divBdr>
    </w:div>
    <w:div w:id="1885555671">
      <w:bodyDiv w:val="1"/>
      <w:marLeft w:val="0"/>
      <w:marRight w:val="0"/>
      <w:marTop w:val="0"/>
      <w:marBottom w:val="0"/>
      <w:divBdr>
        <w:top w:val="none" w:sz="0" w:space="0" w:color="auto"/>
        <w:left w:val="none" w:sz="0" w:space="0" w:color="auto"/>
        <w:bottom w:val="none" w:sz="0" w:space="0" w:color="auto"/>
        <w:right w:val="none" w:sz="0" w:space="0" w:color="auto"/>
      </w:divBdr>
    </w:div>
    <w:div w:id="2145541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lpha.lshtm.ac.uk/people/" TargetMode="External"/><Relationship Id="rId4" Type="http://schemas.openxmlformats.org/officeDocument/2006/relationships/settings" Target="settings.xml"/><Relationship Id="rId9" Type="http://schemas.openxmlformats.org/officeDocument/2006/relationships/hyperlink" Target="https://www.datafirst.uct.ac.za/dataportal/index.php/collections/ALP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3EF07-ADF8-4873-ADE8-9C45D7411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1</Pages>
  <Words>9359</Words>
  <Characters>68825</Characters>
  <Application>Microsoft Office Word</Application>
  <DocSecurity>0</DocSecurity>
  <Lines>573</Lines>
  <Paragraphs>15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8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Slaymaker</dc:creator>
  <cp:keywords/>
  <dc:description/>
  <cp:lastModifiedBy>Emma Slaymaker</cp:lastModifiedBy>
  <cp:revision>7</cp:revision>
  <cp:lastPrinted>2025-10-07T12:28:00Z</cp:lastPrinted>
  <dcterms:created xsi:type="dcterms:W3CDTF">2025-10-07T12:24:00Z</dcterms:created>
  <dcterms:modified xsi:type="dcterms:W3CDTF">2025-10-07T16:01:00Z</dcterms:modified>
</cp:coreProperties>
</file>